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720EA4" w14:textId="2DADF0FF" w:rsidR="00BC6F68" w:rsidRPr="007B5210" w:rsidRDefault="005B343E" w:rsidP="00BC6F68">
      <w:pPr>
        <w:contextualSpacing/>
        <w:rPr>
          <w:rFonts w:cs="Times New Roman"/>
          <w:b/>
          <w:sz w:val="52"/>
          <w:szCs w:val="52"/>
          <w:lang w:val="sv-SE"/>
        </w:rPr>
      </w:pPr>
      <w:bookmarkStart w:id="0" w:name="_Toc30594465"/>
      <w:r>
        <w:rPr>
          <w:rFonts w:ascii="Arial" w:hAnsi="Arial"/>
          <w:b/>
          <w:noProof/>
          <w:sz w:val="52"/>
          <w:szCs w:val="52"/>
        </w:rPr>
        <w:drawing>
          <wp:anchor distT="0" distB="0" distL="114300" distR="114300" simplePos="0" relativeHeight="251658242" behindDoc="0" locked="0" layoutInCell="1" allowOverlap="1" wp14:anchorId="70759765" wp14:editId="3E562344">
            <wp:simplePos x="0" y="0"/>
            <wp:positionH relativeFrom="column">
              <wp:posOffset>-4445</wp:posOffset>
            </wp:positionH>
            <wp:positionV relativeFrom="paragraph">
              <wp:posOffset>378460</wp:posOffset>
            </wp:positionV>
            <wp:extent cx="5760085" cy="4319905"/>
            <wp:effectExtent l="0" t="0" r="5715" b="0"/>
            <wp:wrapSquare wrapText="bothSides"/>
            <wp:docPr id="2" name="Bildobjekt 2" descr="En bild som visar tak, inomhus, golv&#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96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14:sizeRelH relativeFrom="margin">
              <wp14:pctWidth>0</wp14:pctWidth>
            </wp14:sizeRelH>
            <wp14:sizeRelV relativeFrom="margin">
              <wp14:pctHeight>0</wp14:pctHeight>
            </wp14:sizeRelV>
          </wp:anchor>
        </w:drawing>
      </w:r>
    </w:p>
    <w:p w14:paraId="1BDD7083" w14:textId="3AAFD8D0" w:rsidR="00BC6F68" w:rsidRDefault="00886F23" w:rsidP="00377217">
      <w:pPr>
        <w:contextualSpacing/>
        <w:jc w:val="center"/>
        <w:rPr>
          <w:rFonts w:eastAsia="Times New Roman" w:cs="Times New Roman"/>
          <w:b/>
          <w:bCs/>
          <w:sz w:val="52"/>
          <w:szCs w:val="52"/>
          <w:lang w:val="sv-SE"/>
        </w:rPr>
      </w:pPr>
      <w:r>
        <w:rPr>
          <w:rFonts w:eastAsia="Times New Roman" w:cs="Times New Roman"/>
          <w:b/>
          <w:bCs/>
          <w:sz w:val="52"/>
          <w:szCs w:val="52"/>
          <w:lang w:val="sv-SE"/>
        </w:rPr>
        <w:t>Den elektroniska checklistan</w:t>
      </w:r>
    </w:p>
    <w:p w14:paraId="071D78FA" w14:textId="77777777" w:rsidR="00886F23" w:rsidRPr="00C70C63" w:rsidRDefault="00886F23" w:rsidP="00377217">
      <w:pPr>
        <w:contextualSpacing/>
        <w:jc w:val="center"/>
        <w:rPr>
          <w:rFonts w:eastAsia="Times New Roman" w:cs="Times New Roman"/>
          <w:b/>
          <w:sz w:val="52"/>
          <w:szCs w:val="52"/>
          <w:lang w:val="sv-SE"/>
        </w:rPr>
      </w:pPr>
    </w:p>
    <w:p w14:paraId="19320A03" w14:textId="5C39EA2F" w:rsidR="00BC6F68" w:rsidRPr="00C70C63" w:rsidRDefault="00BC6F68" w:rsidP="00377217">
      <w:pPr>
        <w:contextualSpacing/>
        <w:jc w:val="center"/>
        <w:rPr>
          <w:rFonts w:eastAsia="Times New Roman" w:cs="Times New Roman"/>
          <w:sz w:val="48"/>
          <w:szCs w:val="48"/>
          <w:lang w:val="sv-SE"/>
        </w:rPr>
      </w:pPr>
      <w:r w:rsidRPr="00372220">
        <w:rPr>
          <w:lang w:val="sv-SE"/>
        </w:rPr>
        <w:br/>
      </w:r>
      <w:r w:rsidR="00886F23">
        <w:rPr>
          <w:rFonts w:eastAsia="Times New Roman" w:cs="Times New Roman"/>
          <w:sz w:val="48"/>
          <w:szCs w:val="48"/>
          <w:lang w:val="sv-SE"/>
        </w:rPr>
        <w:t>Kan elektroniska checklistor effektivisera procedurer inom ett bryggteam?</w:t>
      </w:r>
    </w:p>
    <w:p w14:paraId="4D27ECDE" w14:textId="7FAFDF71" w:rsidR="00377217" w:rsidRDefault="00377217" w:rsidP="00BC6F68">
      <w:pPr>
        <w:rPr>
          <w:rFonts w:eastAsia="Times New Roman" w:cs="Times New Roman"/>
          <w:lang w:val="sv-SE"/>
        </w:rPr>
      </w:pPr>
    </w:p>
    <w:p w14:paraId="191BE36C" w14:textId="77777777" w:rsidR="00496426" w:rsidRDefault="00496426" w:rsidP="00BC6F68">
      <w:pPr>
        <w:rPr>
          <w:rFonts w:eastAsia="Times New Roman" w:cs="Times New Roman"/>
          <w:lang w:val="sv-SE"/>
        </w:rPr>
      </w:pPr>
    </w:p>
    <w:p w14:paraId="77D13D95" w14:textId="513F206A" w:rsidR="00377217" w:rsidRDefault="00377217" w:rsidP="00BC6F68">
      <w:pPr>
        <w:rPr>
          <w:rFonts w:eastAsia="Times New Roman" w:cs="Times New Roman"/>
          <w:lang w:val="sv-SE"/>
        </w:rPr>
      </w:pPr>
    </w:p>
    <w:p w14:paraId="7DCB5992" w14:textId="7D3838C9" w:rsidR="00886F23" w:rsidRDefault="00886F23" w:rsidP="00BC6F68">
      <w:pPr>
        <w:rPr>
          <w:rFonts w:eastAsia="Times New Roman" w:cs="Times New Roman"/>
          <w:lang w:val="sv-SE"/>
        </w:rPr>
      </w:pPr>
    </w:p>
    <w:p w14:paraId="442B088E" w14:textId="41F40DEC" w:rsidR="00886F23" w:rsidRDefault="00886F23" w:rsidP="00BC6F68">
      <w:pPr>
        <w:rPr>
          <w:rFonts w:eastAsia="Times New Roman" w:cs="Times New Roman"/>
          <w:lang w:val="sv-SE"/>
        </w:rPr>
      </w:pPr>
    </w:p>
    <w:p w14:paraId="2C795B55" w14:textId="77777777" w:rsidR="00886F23" w:rsidRDefault="00886F23" w:rsidP="00BC6F68">
      <w:pPr>
        <w:rPr>
          <w:rFonts w:eastAsia="Times New Roman" w:cs="Times New Roman"/>
          <w:lang w:val="sv-SE"/>
        </w:rPr>
      </w:pPr>
    </w:p>
    <w:p w14:paraId="46AD4C8F" w14:textId="77777777" w:rsidR="00377217" w:rsidRDefault="00377217" w:rsidP="00BC6F68">
      <w:pPr>
        <w:rPr>
          <w:rFonts w:eastAsia="Times New Roman" w:cs="Times New Roman"/>
          <w:lang w:val="sv-SE"/>
        </w:rPr>
      </w:pPr>
    </w:p>
    <w:p w14:paraId="2FB6E650" w14:textId="745D7968" w:rsidR="00BC6F68" w:rsidRPr="00E6399E" w:rsidRDefault="00BC6F68" w:rsidP="00BC6F68">
      <w:pPr>
        <w:rPr>
          <w:rFonts w:eastAsia="Times New Roman" w:cs="Times New Roman"/>
          <w:lang w:val="sv-SE"/>
        </w:rPr>
      </w:pPr>
      <w:r w:rsidRPr="29B836F3">
        <w:rPr>
          <w:rFonts w:eastAsia="Times New Roman" w:cs="Times New Roman"/>
          <w:lang w:val="sv-SE"/>
        </w:rPr>
        <w:t>Kandidat</w:t>
      </w:r>
      <w:r w:rsidR="3B45949D" w:rsidRPr="29B836F3">
        <w:rPr>
          <w:rFonts w:eastAsia="Times New Roman" w:cs="Times New Roman"/>
          <w:lang w:val="sv-SE"/>
        </w:rPr>
        <w:t>arbete inom Sjökaptensprogrammet</w:t>
      </w:r>
      <w:r w:rsidRPr="29B836F3">
        <w:rPr>
          <w:rFonts w:eastAsia="Times New Roman" w:cs="Times New Roman"/>
          <w:lang w:val="sv-SE"/>
        </w:rPr>
        <w:t xml:space="preserve"> </w:t>
      </w:r>
    </w:p>
    <w:p w14:paraId="16AE6102" w14:textId="77777777" w:rsidR="00BC6F68" w:rsidRPr="00E6399E" w:rsidRDefault="00BC6F68" w:rsidP="00BC6F68">
      <w:pPr>
        <w:rPr>
          <w:rFonts w:eastAsia="Times New Roman" w:cs="Times New Roman"/>
          <w:lang w:val="sv-SE"/>
        </w:rPr>
      </w:pPr>
    </w:p>
    <w:p w14:paraId="3ACC4A51" w14:textId="3C3D9332" w:rsidR="00BC6F68" w:rsidRPr="00E6399E" w:rsidRDefault="360C600E" w:rsidP="00BC6F68">
      <w:pPr>
        <w:rPr>
          <w:rFonts w:eastAsia="Times New Roman" w:cs="Times New Roman"/>
          <w:sz w:val="32"/>
          <w:szCs w:val="32"/>
          <w:lang w:val="sv-SE"/>
        </w:rPr>
      </w:pPr>
      <w:r w:rsidRPr="29B836F3">
        <w:rPr>
          <w:rFonts w:eastAsia="Times New Roman" w:cs="Times New Roman"/>
          <w:sz w:val="32"/>
          <w:szCs w:val="32"/>
          <w:lang w:val="sv-SE"/>
        </w:rPr>
        <w:t xml:space="preserve">ERIK RAPP </w:t>
      </w:r>
      <w:r w:rsidR="00BC6F68" w:rsidRPr="00372220">
        <w:rPr>
          <w:lang w:val="sv-SE"/>
        </w:rPr>
        <w:br/>
      </w:r>
      <w:r w:rsidR="02C31C8D" w:rsidRPr="29B836F3">
        <w:rPr>
          <w:rFonts w:eastAsia="Times New Roman" w:cs="Times New Roman"/>
          <w:sz w:val="32"/>
          <w:szCs w:val="32"/>
          <w:lang w:val="sv-SE"/>
        </w:rPr>
        <w:t>JOHANNES RINGBORG</w:t>
      </w:r>
    </w:p>
    <w:p w14:paraId="4A4BCEEE" w14:textId="06E96553" w:rsidR="00BC6F68" w:rsidRDefault="00BC6F68" w:rsidP="00BC6F68">
      <w:pPr>
        <w:pStyle w:val="Brdtext2"/>
        <w:spacing w:line="240" w:lineRule="auto"/>
        <w:jc w:val="both"/>
        <w:rPr>
          <w:caps/>
          <w:lang w:val="sv-SE"/>
        </w:rPr>
      </w:pPr>
      <w:r>
        <w:rPr>
          <w:caps/>
          <w:lang w:val="sv-SE"/>
        </w:rPr>
        <w:lastRenderedPageBreak/>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r>
        <w:rPr>
          <w:caps/>
          <w:lang w:val="sv-SE"/>
        </w:rPr>
        <w:br/>
      </w:r>
    </w:p>
    <w:p w14:paraId="594E6191" w14:textId="77777777" w:rsidR="00BC6F68" w:rsidRDefault="00BC6F68" w:rsidP="00BC6F68">
      <w:pPr>
        <w:pStyle w:val="Brdtext2"/>
        <w:rPr>
          <w:caps/>
          <w:lang w:val="sv-SE"/>
        </w:rPr>
      </w:pPr>
    </w:p>
    <w:p w14:paraId="2F01E11A" w14:textId="77777777" w:rsidR="00BC6F68" w:rsidRDefault="00BC6F68" w:rsidP="00BC6F68">
      <w:pPr>
        <w:pStyle w:val="Brdtext2"/>
        <w:rPr>
          <w:caps/>
          <w:lang w:val="sv-SE"/>
        </w:rPr>
      </w:pPr>
    </w:p>
    <w:p w14:paraId="76256BB9" w14:textId="77777777" w:rsidR="00BC6F68" w:rsidRDefault="00BC6F68" w:rsidP="00BC6F68">
      <w:pPr>
        <w:pStyle w:val="Brdtext2"/>
        <w:rPr>
          <w:bCs/>
          <w:sz w:val="48"/>
          <w:szCs w:val="48"/>
          <w:lang w:val="sv-SE"/>
        </w:rPr>
      </w:pPr>
    </w:p>
    <w:p w14:paraId="14A28AC6" w14:textId="087B39B5" w:rsidR="00BC6F68" w:rsidRDefault="00BC6F68" w:rsidP="00BC6F68">
      <w:pPr>
        <w:pStyle w:val="Brdtext2"/>
        <w:spacing w:line="240" w:lineRule="auto"/>
        <w:jc w:val="both"/>
        <w:rPr>
          <w:bCs/>
          <w:sz w:val="48"/>
          <w:szCs w:val="48"/>
          <w:lang w:val="sv-SE"/>
        </w:rPr>
      </w:pPr>
      <w:r w:rsidRPr="00372220">
        <w:rPr>
          <w:lang w:val="sv-SE"/>
        </w:rPr>
        <w:br/>
      </w:r>
      <w:r w:rsidRPr="29B836F3">
        <w:rPr>
          <w:sz w:val="48"/>
          <w:szCs w:val="48"/>
          <w:lang w:val="sv-SE"/>
        </w:rPr>
        <w:t xml:space="preserve">                   </w:t>
      </w:r>
    </w:p>
    <w:p w14:paraId="23EB96BD" w14:textId="77777777" w:rsidR="00341089" w:rsidRDefault="00341089">
      <w:pPr>
        <w:rPr>
          <w:rFonts w:eastAsia="Times New Roman" w:cs="Times New Roman"/>
          <w:sz w:val="48"/>
          <w:szCs w:val="48"/>
          <w:lang w:val="sv-SE" w:eastAsia="en-US"/>
        </w:rPr>
      </w:pPr>
      <w:r>
        <w:rPr>
          <w:sz w:val="48"/>
          <w:szCs w:val="48"/>
          <w:lang w:val="sv-SE"/>
        </w:rPr>
        <w:br w:type="page"/>
      </w:r>
    </w:p>
    <w:p w14:paraId="30D59163" w14:textId="77777777" w:rsidR="00857571" w:rsidRDefault="00857571" w:rsidP="00BC6F68">
      <w:pPr>
        <w:pStyle w:val="Brdtext2"/>
        <w:spacing w:line="240" w:lineRule="auto"/>
        <w:rPr>
          <w:sz w:val="48"/>
          <w:szCs w:val="48"/>
          <w:lang w:val="sv-SE"/>
        </w:rPr>
      </w:pPr>
    </w:p>
    <w:p w14:paraId="401E9CF8" w14:textId="77777777" w:rsidR="00857571" w:rsidRDefault="00857571" w:rsidP="00BC6F68">
      <w:pPr>
        <w:pStyle w:val="Brdtext2"/>
        <w:spacing w:line="240" w:lineRule="auto"/>
        <w:rPr>
          <w:sz w:val="48"/>
          <w:szCs w:val="48"/>
          <w:lang w:val="sv-SE"/>
        </w:rPr>
      </w:pPr>
    </w:p>
    <w:p w14:paraId="3DBA58BB" w14:textId="77777777" w:rsidR="00857571" w:rsidRDefault="00857571" w:rsidP="00BC6F68">
      <w:pPr>
        <w:pStyle w:val="Brdtext2"/>
        <w:spacing w:line="240" w:lineRule="auto"/>
        <w:rPr>
          <w:sz w:val="48"/>
          <w:szCs w:val="48"/>
          <w:lang w:val="sv-SE"/>
        </w:rPr>
      </w:pPr>
    </w:p>
    <w:p w14:paraId="3A876E12" w14:textId="77777777" w:rsidR="00857571" w:rsidRDefault="00857571" w:rsidP="00BC6F68">
      <w:pPr>
        <w:pStyle w:val="Brdtext2"/>
        <w:spacing w:line="240" w:lineRule="auto"/>
        <w:rPr>
          <w:sz w:val="48"/>
          <w:szCs w:val="48"/>
          <w:lang w:val="sv-SE"/>
        </w:rPr>
      </w:pPr>
    </w:p>
    <w:p w14:paraId="3AB29D6E" w14:textId="36A45761" w:rsidR="00BC6F68" w:rsidRPr="007C2022" w:rsidRDefault="00886F23" w:rsidP="00BC6F68">
      <w:pPr>
        <w:pStyle w:val="Brdtext2"/>
        <w:spacing w:line="240" w:lineRule="auto"/>
        <w:rPr>
          <w:bCs/>
          <w:sz w:val="48"/>
          <w:szCs w:val="48"/>
          <w:lang w:val="sv-SE"/>
        </w:rPr>
      </w:pPr>
      <w:r>
        <w:rPr>
          <w:sz w:val="48"/>
          <w:szCs w:val="48"/>
          <w:lang w:val="sv-SE"/>
        </w:rPr>
        <w:t>Den elektroniska checklistan</w:t>
      </w:r>
    </w:p>
    <w:p w14:paraId="714E5415" w14:textId="77777777" w:rsidR="00BC6F68" w:rsidRDefault="00BC6F68" w:rsidP="00BC6F68">
      <w:pPr>
        <w:jc w:val="center"/>
        <w:rPr>
          <w:lang w:val="sv-SE"/>
        </w:rPr>
      </w:pPr>
    </w:p>
    <w:p w14:paraId="64FCA2A3" w14:textId="5C54207E" w:rsidR="00BC6F68" w:rsidRPr="007C2022" w:rsidRDefault="00E53D0E" w:rsidP="00BC6F68">
      <w:pPr>
        <w:jc w:val="center"/>
        <w:rPr>
          <w:lang w:val="sv-SE"/>
        </w:rPr>
      </w:pPr>
      <w:r>
        <w:rPr>
          <w:lang w:val="sv-SE"/>
        </w:rPr>
        <w:t>Kan elektroniska checklistor</w:t>
      </w:r>
      <w:r w:rsidR="00A62653">
        <w:rPr>
          <w:lang w:val="sv-SE"/>
        </w:rPr>
        <w:t xml:space="preserve"> effektivisera procedurer inom ett bryggteam?</w:t>
      </w:r>
    </w:p>
    <w:p w14:paraId="4AF82E8A" w14:textId="77777777" w:rsidR="00BC6F68" w:rsidRPr="005A1C6D" w:rsidRDefault="00BC6F68" w:rsidP="00BC6F68">
      <w:pPr>
        <w:jc w:val="center"/>
        <w:rPr>
          <w:lang w:val="sv-SE"/>
        </w:rPr>
      </w:pPr>
      <w:r>
        <w:rPr>
          <w:lang w:val="sv-SE"/>
        </w:rPr>
        <w:t>Kandidatarbete i mekanik och maritima vetenskaper</w:t>
      </w:r>
    </w:p>
    <w:p w14:paraId="2E1E507B" w14:textId="4DF170EB" w:rsidR="00BC6F68" w:rsidRPr="00316668" w:rsidRDefault="10B4A9F5" w:rsidP="00BC6F68">
      <w:pPr>
        <w:spacing w:before="300"/>
        <w:jc w:val="center"/>
        <w:rPr>
          <w:caps/>
          <w:lang w:val="sv-SE"/>
        </w:rPr>
      </w:pPr>
      <w:r w:rsidRPr="29B836F3">
        <w:rPr>
          <w:caps/>
          <w:lang w:val="sv-SE"/>
        </w:rPr>
        <w:t xml:space="preserve">Erik rapp </w:t>
      </w:r>
      <w:r w:rsidR="00BC6F68" w:rsidRPr="00372220">
        <w:rPr>
          <w:lang w:val="sv-SE"/>
        </w:rPr>
        <w:br/>
      </w:r>
      <w:r w:rsidR="14D261A8" w:rsidRPr="29B836F3">
        <w:rPr>
          <w:caps/>
          <w:lang w:val="sv-SE"/>
        </w:rPr>
        <w:t xml:space="preserve">johannes ringborg </w:t>
      </w:r>
    </w:p>
    <w:p w14:paraId="5C024B2F" w14:textId="77777777" w:rsidR="00BC6F68" w:rsidRPr="00316668" w:rsidRDefault="00BC6F68" w:rsidP="00BC6F68">
      <w:pPr>
        <w:jc w:val="center"/>
        <w:rPr>
          <w:lang w:val="sv-SE"/>
        </w:rPr>
      </w:pPr>
    </w:p>
    <w:p w14:paraId="5F0B355F" w14:textId="77777777" w:rsidR="00BC6F68" w:rsidRPr="00316668" w:rsidRDefault="00BC6F68" w:rsidP="00BC6F68">
      <w:pPr>
        <w:jc w:val="center"/>
        <w:rPr>
          <w:lang w:val="sv-SE"/>
        </w:rPr>
      </w:pPr>
    </w:p>
    <w:p w14:paraId="4C0B5B8C" w14:textId="77777777" w:rsidR="00BC6F68" w:rsidRPr="00316668" w:rsidRDefault="00BC6F68" w:rsidP="00BC6F68">
      <w:pPr>
        <w:jc w:val="center"/>
        <w:rPr>
          <w:lang w:val="sv-SE"/>
        </w:rPr>
      </w:pPr>
    </w:p>
    <w:p w14:paraId="6AC3E21F" w14:textId="77777777" w:rsidR="005B343E" w:rsidRDefault="005B343E" w:rsidP="005B343E">
      <w:pPr>
        <w:spacing w:before="40"/>
        <w:rPr>
          <w:lang w:val="sv-SE"/>
        </w:rPr>
      </w:pPr>
    </w:p>
    <w:p w14:paraId="77C6BE69" w14:textId="77777777" w:rsidR="005B343E" w:rsidRDefault="005B343E" w:rsidP="005B343E">
      <w:pPr>
        <w:spacing w:before="40"/>
        <w:rPr>
          <w:lang w:val="sv-SE"/>
        </w:rPr>
      </w:pPr>
    </w:p>
    <w:p w14:paraId="1E83CBB7" w14:textId="77777777" w:rsidR="005B343E" w:rsidRDefault="005B343E" w:rsidP="005B343E">
      <w:pPr>
        <w:spacing w:before="40"/>
        <w:rPr>
          <w:lang w:val="sv-SE"/>
        </w:rPr>
      </w:pPr>
    </w:p>
    <w:p w14:paraId="5633B8AF" w14:textId="4BD7D5F9" w:rsidR="005B343E" w:rsidRDefault="00BC6F68" w:rsidP="00377217">
      <w:pPr>
        <w:spacing w:before="40"/>
        <w:jc w:val="center"/>
        <w:rPr>
          <w:lang w:val="sv-SE"/>
        </w:rPr>
      </w:pPr>
      <w:r w:rsidRPr="00316668">
        <w:rPr>
          <w:iCs/>
          <w:lang w:val="sv-SE"/>
        </w:rPr>
        <w:t xml:space="preserve">Institutionen för </w:t>
      </w:r>
      <w:r>
        <w:rPr>
          <w:iCs/>
          <w:lang w:val="sv-SE"/>
        </w:rPr>
        <w:t>mekanik och maritima vetenskaper</w:t>
      </w:r>
    </w:p>
    <w:p w14:paraId="1940F17C" w14:textId="25F073A6" w:rsidR="00BC6F68" w:rsidRPr="005B343E" w:rsidRDefault="00BC6F68" w:rsidP="00377217">
      <w:pPr>
        <w:spacing w:before="40"/>
        <w:jc w:val="center"/>
        <w:rPr>
          <w:lang w:val="sv-SE"/>
        </w:rPr>
      </w:pPr>
      <w:r w:rsidRPr="009F0232">
        <w:rPr>
          <w:i/>
          <w:lang w:val="sv-SE"/>
        </w:rPr>
        <w:t xml:space="preserve">Avdelningen för </w:t>
      </w:r>
      <w:r w:rsidR="009F0232">
        <w:rPr>
          <w:i/>
          <w:iCs/>
          <w:lang w:val="sv-SE"/>
        </w:rPr>
        <w:t>m</w:t>
      </w:r>
      <w:r w:rsidR="0091043B">
        <w:rPr>
          <w:i/>
          <w:iCs/>
          <w:lang w:val="sv-SE"/>
        </w:rPr>
        <w:t>aritima</w:t>
      </w:r>
      <w:r w:rsidR="009F0232">
        <w:rPr>
          <w:i/>
          <w:iCs/>
          <w:lang w:val="sv-SE"/>
        </w:rPr>
        <w:t xml:space="preserve"> studier</w:t>
      </w:r>
    </w:p>
    <w:p w14:paraId="6B7CE8B4" w14:textId="77777777" w:rsidR="00BC6F68" w:rsidRPr="00316668" w:rsidRDefault="00BC6F68" w:rsidP="00377217">
      <w:pPr>
        <w:spacing w:before="40"/>
        <w:jc w:val="center"/>
        <w:rPr>
          <w:caps/>
          <w:lang w:val="sv-SE"/>
        </w:rPr>
      </w:pPr>
      <w:r w:rsidRPr="00316668">
        <w:rPr>
          <w:caps/>
          <w:lang w:val="sv-SE"/>
        </w:rPr>
        <w:t>Chalmers TEKNISKA HÖGSKOLA</w:t>
      </w:r>
    </w:p>
    <w:p w14:paraId="31F8263F" w14:textId="07DA92CF" w:rsidR="00BC6F68" w:rsidRPr="00316668" w:rsidRDefault="00BC6F68" w:rsidP="00377217">
      <w:pPr>
        <w:jc w:val="center"/>
        <w:rPr>
          <w:lang w:val="sv-SE"/>
        </w:rPr>
      </w:pPr>
      <w:r w:rsidRPr="00316668">
        <w:rPr>
          <w:lang w:val="sv-SE"/>
        </w:rPr>
        <w:t xml:space="preserve">Göteborg, </w:t>
      </w:r>
      <w:r>
        <w:rPr>
          <w:lang w:val="sv-SE"/>
        </w:rPr>
        <w:t>Sverige 20</w:t>
      </w:r>
      <w:r w:rsidR="00E53D0E">
        <w:rPr>
          <w:lang w:val="sv-SE"/>
        </w:rPr>
        <w:t>20</w:t>
      </w:r>
    </w:p>
    <w:p w14:paraId="08360ADF" w14:textId="45709350" w:rsidR="0099273D" w:rsidRPr="00316668" w:rsidRDefault="0099273D" w:rsidP="00BC6F68">
      <w:pPr>
        <w:pStyle w:val="Kommentarer"/>
        <w:pageBreakBefore/>
        <w:spacing w:line="320" w:lineRule="exact"/>
        <w:rPr>
          <w:lang w:val="sv-SE"/>
        </w:rPr>
        <w:sectPr w:rsidR="0099273D" w:rsidRPr="00316668" w:rsidSect="005B343E">
          <w:headerReference w:type="default" r:id="rId10"/>
          <w:footerReference w:type="even" r:id="rId11"/>
          <w:footerReference w:type="default" r:id="rId12"/>
          <w:headerReference w:type="first" r:id="rId13"/>
          <w:pgSz w:w="11906" w:h="16838"/>
          <w:pgMar w:top="1417" w:right="1417" w:bottom="1417" w:left="1417" w:header="0" w:footer="720" w:gutter="0"/>
          <w:cols w:space="720"/>
          <w:titlePg/>
          <w:docGrid w:linePitch="326"/>
        </w:sectPr>
      </w:pPr>
    </w:p>
    <w:p w14:paraId="245B6A67" w14:textId="03D91965" w:rsidR="00BC6F68" w:rsidRPr="0099273D" w:rsidRDefault="00886F23" w:rsidP="00BC6F68">
      <w:pPr>
        <w:pStyle w:val="Kommentarer"/>
        <w:spacing w:before="40"/>
        <w:rPr>
          <w:bCs/>
          <w:sz w:val="24"/>
          <w:szCs w:val="24"/>
          <w:lang w:val="sv-SE"/>
        </w:rPr>
      </w:pPr>
      <w:bookmarkStart w:id="1" w:name="whole_title"/>
      <w:r>
        <w:rPr>
          <w:sz w:val="24"/>
          <w:szCs w:val="24"/>
          <w:lang w:val="sv-SE"/>
        </w:rPr>
        <w:lastRenderedPageBreak/>
        <w:t>Den elektroniska checklistan</w:t>
      </w:r>
    </w:p>
    <w:bookmarkEnd w:id="1"/>
    <w:p w14:paraId="620DBA65" w14:textId="6EC42A10" w:rsidR="00BC6F68" w:rsidRPr="00036653" w:rsidRDefault="07CF7C57" w:rsidP="00BC6F68">
      <w:pPr>
        <w:pStyle w:val="Index1"/>
        <w:spacing w:before="0" w:after="0" w:line="240" w:lineRule="atLeast"/>
        <w:rPr>
          <w:bCs/>
          <w:lang w:val="sv-SE"/>
        </w:rPr>
      </w:pPr>
      <w:r w:rsidRPr="29B836F3">
        <w:rPr>
          <w:lang w:val="sv-SE"/>
        </w:rPr>
        <w:t xml:space="preserve">Kan elektroniska checklistor effektivisera procedurer inom ett bryggteam? </w:t>
      </w:r>
    </w:p>
    <w:p w14:paraId="43B4B1BF" w14:textId="654F416E" w:rsidR="00BC6F68" w:rsidRDefault="44AAF999" w:rsidP="00BC6F68">
      <w:pPr>
        <w:pStyle w:val="Index1"/>
        <w:spacing w:before="40" w:after="0"/>
        <w:rPr>
          <w:caps/>
          <w:lang w:val="sv-SE"/>
        </w:rPr>
      </w:pPr>
      <w:r w:rsidRPr="29B836F3">
        <w:rPr>
          <w:caps/>
          <w:lang w:val="sv-SE"/>
        </w:rPr>
        <w:t xml:space="preserve">Erik rapp &amp; johannes ringborg </w:t>
      </w:r>
    </w:p>
    <w:p w14:paraId="0613CC4C" w14:textId="77777777" w:rsidR="00BC6F68" w:rsidRPr="001368BD" w:rsidRDefault="00BC6F68" w:rsidP="00BC6F68">
      <w:pPr>
        <w:rPr>
          <w:lang w:val="sv-SE"/>
        </w:rPr>
      </w:pPr>
    </w:p>
    <w:p w14:paraId="40914644" w14:textId="07B56F34" w:rsidR="00BC6F68" w:rsidRPr="005A1C6D" w:rsidRDefault="44AAF999" w:rsidP="00BC6F68">
      <w:pPr>
        <w:pStyle w:val="Sidfot"/>
        <w:rPr>
          <w:lang w:val="sv-SE"/>
        </w:rPr>
      </w:pPr>
      <w:r w:rsidRPr="067FC3D8">
        <w:rPr>
          <w:rFonts w:eastAsia="Times New Roman" w:cs="Times New Roman"/>
          <w:lang w:val="sv-SE"/>
        </w:rPr>
        <w:t>©</w:t>
      </w:r>
      <w:r w:rsidR="00BC6F68" w:rsidRPr="067FC3D8">
        <w:rPr>
          <w:rFonts w:eastAsia="Times New Roman" w:cs="Times New Roman"/>
          <w:lang w:val="sv-SE"/>
        </w:rPr>
        <w:t xml:space="preserve"> </w:t>
      </w:r>
      <w:r w:rsidR="736655A6" w:rsidRPr="067FC3D8">
        <w:rPr>
          <w:rFonts w:eastAsia="Times New Roman" w:cs="Times New Roman"/>
          <w:lang w:val="sv-SE"/>
        </w:rPr>
        <w:t>ERIK RAPP</w:t>
      </w:r>
      <w:r w:rsidR="00BC6F68" w:rsidRPr="067FC3D8">
        <w:rPr>
          <w:rFonts w:eastAsia="Times New Roman" w:cs="Times New Roman"/>
          <w:lang w:val="sv-SE"/>
        </w:rPr>
        <w:t>, 20</w:t>
      </w:r>
      <w:r w:rsidR="2C232EE9" w:rsidRPr="067FC3D8">
        <w:rPr>
          <w:rFonts w:eastAsia="Times New Roman" w:cs="Times New Roman"/>
          <w:lang w:val="sv-SE"/>
        </w:rPr>
        <w:t>20</w:t>
      </w:r>
      <w:r w:rsidRPr="00372220">
        <w:rPr>
          <w:lang w:val="sv-SE"/>
        </w:rPr>
        <w:br/>
      </w:r>
      <w:r w:rsidR="207DC161" w:rsidRPr="067FC3D8">
        <w:rPr>
          <w:lang w:val="sv-SE"/>
        </w:rPr>
        <w:t>©</w:t>
      </w:r>
      <w:r w:rsidR="38BF12BA" w:rsidRPr="067FC3D8">
        <w:rPr>
          <w:lang w:val="sv-SE"/>
        </w:rPr>
        <w:t xml:space="preserve"> </w:t>
      </w:r>
      <w:r w:rsidR="207DC161" w:rsidRPr="067FC3D8">
        <w:rPr>
          <w:lang w:val="sv-SE"/>
        </w:rPr>
        <w:t>JOHANNES RINGBORG</w:t>
      </w:r>
      <w:r w:rsidR="35645DE2" w:rsidRPr="067FC3D8">
        <w:rPr>
          <w:lang w:val="sv-SE"/>
        </w:rPr>
        <w:t>, 2020</w:t>
      </w:r>
    </w:p>
    <w:p w14:paraId="2041838F" w14:textId="77777777" w:rsidR="00BC6F68" w:rsidRPr="005A1C6D" w:rsidRDefault="00BC6F68" w:rsidP="00BC6F68">
      <w:pPr>
        <w:pStyle w:val="Index1"/>
        <w:spacing w:before="240" w:after="0" w:line="240" w:lineRule="atLeast"/>
        <w:rPr>
          <w:lang w:val="sv-SE"/>
        </w:rPr>
      </w:pPr>
    </w:p>
    <w:p w14:paraId="0C60CB29" w14:textId="77777777" w:rsidR="00BC6F68" w:rsidRDefault="00BC6F68" w:rsidP="00BC6F68">
      <w:pPr>
        <w:pStyle w:val="FigureLine"/>
        <w:keepNext w:val="0"/>
        <w:spacing w:before="40" w:after="0"/>
        <w:rPr>
          <w:iCs/>
          <w:lang w:val="sv-SE"/>
        </w:rPr>
      </w:pPr>
    </w:p>
    <w:p w14:paraId="785E9EEF" w14:textId="77777777" w:rsidR="00BC6F68" w:rsidRPr="00FE5A09" w:rsidRDefault="00BC6F68" w:rsidP="00BC6F68">
      <w:pPr>
        <w:pStyle w:val="FigureLine"/>
        <w:keepNext w:val="0"/>
        <w:spacing w:before="40" w:after="0"/>
        <w:rPr>
          <w:iCs/>
          <w:lang w:val="sv-SE"/>
        </w:rPr>
      </w:pPr>
      <w:r>
        <w:rPr>
          <w:iCs/>
          <w:lang w:val="sv-SE"/>
        </w:rPr>
        <w:t>Institutionen för mekanik och maritima vetenskaper</w:t>
      </w:r>
    </w:p>
    <w:p w14:paraId="61043C1F" w14:textId="77777777" w:rsidR="00BC6F68" w:rsidRPr="00036653" w:rsidRDefault="00BC6F68" w:rsidP="00BC6F68">
      <w:pPr>
        <w:spacing w:before="40"/>
        <w:rPr>
          <w:lang w:val="sv-SE"/>
        </w:rPr>
      </w:pPr>
      <w:r w:rsidRPr="00036653">
        <w:rPr>
          <w:lang w:val="sv-SE"/>
        </w:rPr>
        <w:t>Chalmers tekniska högskola</w:t>
      </w:r>
    </w:p>
    <w:p w14:paraId="7A83507E" w14:textId="77777777" w:rsidR="00BC6F68" w:rsidRDefault="00BC6F68" w:rsidP="00BC6F68">
      <w:pPr>
        <w:pStyle w:val="Index1"/>
        <w:spacing w:before="40" w:after="0" w:line="240" w:lineRule="atLeast"/>
        <w:rPr>
          <w:lang w:val="sv-SE"/>
        </w:rPr>
      </w:pPr>
      <w:r>
        <w:rPr>
          <w:lang w:val="sv-SE"/>
        </w:rPr>
        <w:t>SE-412 96 Göteborg</w:t>
      </w:r>
    </w:p>
    <w:p w14:paraId="1AB3ECCF" w14:textId="77777777" w:rsidR="00BC6F68" w:rsidRPr="00036653" w:rsidRDefault="00BC6F68" w:rsidP="00BC6F68">
      <w:pPr>
        <w:pStyle w:val="Index1"/>
        <w:spacing w:before="40" w:after="0" w:line="240" w:lineRule="atLeast"/>
        <w:rPr>
          <w:lang w:val="sv-SE"/>
        </w:rPr>
      </w:pPr>
      <w:r w:rsidRPr="00036653">
        <w:rPr>
          <w:lang w:val="sv-SE"/>
        </w:rPr>
        <w:t xml:space="preserve">Sverige </w:t>
      </w:r>
    </w:p>
    <w:p w14:paraId="03907E92" w14:textId="77777777" w:rsidR="00BC6F68" w:rsidRPr="00036653" w:rsidRDefault="00BC6F68" w:rsidP="00BC6F68">
      <w:pPr>
        <w:spacing w:before="40" w:line="240" w:lineRule="atLeast"/>
        <w:rPr>
          <w:lang w:val="sv-SE"/>
        </w:rPr>
      </w:pPr>
      <w:r w:rsidRPr="00036653">
        <w:rPr>
          <w:lang w:val="sv-SE"/>
        </w:rPr>
        <w:t>Telefon: + 46 (0)31-772 1000</w:t>
      </w:r>
    </w:p>
    <w:p w14:paraId="59545172" w14:textId="77777777" w:rsidR="00BC6F68" w:rsidRPr="00036653" w:rsidRDefault="00BC6F68" w:rsidP="00BC6F68">
      <w:pPr>
        <w:rPr>
          <w:lang w:val="sv-SE"/>
        </w:rPr>
      </w:pPr>
    </w:p>
    <w:p w14:paraId="12C57B47" w14:textId="77777777" w:rsidR="00BC6F68" w:rsidRPr="00036653" w:rsidRDefault="00BC6F68" w:rsidP="00BC6F68">
      <w:pPr>
        <w:rPr>
          <w:lang w:val="sv-SE"/>
        </w:rPr>
      </w:pPr>
    </w:p>
    <w:p w14:paraId="3D1705BF" w14:textId="77777777" w:rsidR="00BC6F68" w:rsidRPr="00036653" w:rsidRDefault="00BC6F68" w:rsidP="00BC6F68">
      <w:pPr>
        <w:rPr>
          <w:lang w:val="sv-SE"/>
        </w:rPr>
      </w:pPr>
    </w:p>
    <w:p w14:paraId="374437A5" w14:textId="77777777" w:rsidR="00BC6F68" w:rsidRPr="00036653" w:rsidRDefault="00BC6F68" w:rsidP="00BC6F68">
      <w:pPr>
        <w:pStyle w:val="Sidfot"/>
        <w:rPr>
          <w:lang w:val="sv-SE"/>
        </w:rPr>
      </w:pPr>
    </w:p>
    <w:p w14:paraId="4F1784D0" w14:textId="77777777" w:rsidR="00BC6F68" w:rsidRPr="00036653" w:rsidRDefault="00BC6F68" w:rsidP="00BC6F68">
      <w:pPr>
        <w:pStyle w:val="Sidfot"/>
        <w:rPr>
          <w:lang w:val="sv-SE"/>
        </w:rPr>
      </w:pPr>
    </w:p>
    <w:p w14:paraId="544F1187" w14:textId="77777777" w:rsidR="00BC6F68" w:rsidRPr="00036653" w:rsidRDefault="00BC6F68" w:rsidP="00BC6F68">
      <w:pPr>
        <w:pStyle w:val="Sidfot"/>
        <w:rPr>
          <w:lang w:val="sv-SE"/>
        </w:rPr>
      </w:pPr>
    </w:p>
    <w:p w14:paraId="78604C72" w14:textId="77777777" w:rsidR="00BC6F68" w:rsidRPr="00036653" w:rsidRDefault="00BC6F68" w:rsidP="00BC6F68">
      <w:pPr>
        <w:pStyle w:val="Sidfot"/>
        <w:rPr>
          <w:lang w:val="sv-SE"/>
        </w:rPr>
      </w:pPr>
    </w:p>
    <w:p w14:paraId="21619A8A" w14:textId="77777777" w:rsidR="00BC6F68" w:rsidRPr="00036653" w:rsidRDefault="00BC6F68" w:rsidP="00BC6F68">
      <w:pPr>
        <w:pStyle w:val="Sidfot"/>
        <w:rPr>
          <w:lang w:val="sv-SE"/>
        </w:rPr>
      </w:pPr>
    </w:p>
    <w:p w14:paraId="387273FA" w14:textId="77777777" w:rsidR="00BC6F68" w:rsidRPr="00036653" w:rsidRDefault="00BC6F68" w:rsidP="00BC6F68">
      <w:pPr>
        <w:pStyle w:val="Sidfot"/>
        <w:rPr>
          <w:lang w:val="sv-SE"/>
        </w:rPr>
      </w:pPr>
    </w:p>
    <w:p w14:paraId="19D8217A" w14:textId="77777777" w:rsidR="00BC6F68" w:rsidRPr="00036653" w:rsidRDefault="00BC6F68" w:rsidP="00BC6F68">
      <w:pPr>
        <w:pStyle w:val="Sidfot"/>
        <w:rPr>
          <w:lang w:val="sv-SE"/>
        </w:rPr>
      </w:pPr>
    </w:p>
    <w:p w14:paraId="13890F21" w14:textId="77777777" w:rsidR="00BC6F68" w:rsidRPr="00036653" w:rsidRDefault="00BC6F68" w:rsidP="00BC6F68">
      <w:pPr>
        <w:pStyle w:val="Sidfot"/>
        <w:rPr>
          <w:lang w:val="sv-SE"/>
        </w:rPr>
      </w:pPr>
    </w:p>
    <w:p w14:paraId="0C16153F" w14:textId="77777777" w:rsidR="00BC6F68" w:rsidRPr="00036653" w:rsidRDefault="00BC6F68" w:rsidP="00BC6F68">
      <w:pPr>
        <w:pStyle w:val="Sidfot"/>
        <w:rPr>
          <w:lang w:val="sv-SE"/>
        </w:rPr>
      </w:pPr>
    </w:p>
    <w:p w14:paraId="4639C477" w14:textId="77777777" w:rsidR="00BC6F68" w:rsidRPr="00036653" w:rsidRDefault="00BC6F68" w:rsidP="00BC6F68">
      <w:pPr>
        <w:pStyle w:val="Sidfot"/>
        <w:rPr>
          <w:lang w:val="sv-SE"/>
        </w:rPr>
      </w:pPr>
    </w:p>
    <w:p w14:paraId="2928A902" w14:textId="77777777" w:rsidR="0099273D" w:rsidRDefault="0099273D" w:rsidP="00BC6F68">
      <w:pPr>
        <w:pStyle w:val="Brdtext3"/>
        <w:spacing w:before="40" w:after="0" w:line="240" w:lineRule="auto"/>
        <w:rPr>
          <w:lang w:val="sv-SE"/>
        </w:rPr>
      </w:pPr>
    </w:p>
    <w:p w14:paraId="4AFABC7E" w14:textId="77777777" w:rsidR="0099273D" w:rsidRDefault="0099273D" w:rsidP="00BC6F68">
      <w:pPr>
        <w:pStyle w:val="Brdtext3"/>
        <w:spacing w:before="40" w:after="0" w:line="240" w:lineRule="auto"/>
        <w:rPr>
          <w:lang w:val="sv-SE"/>
        </w:rPr>
      </w:pPr>
    </w:p>
    <w:p w14:paraId="69FD3061" w14:textId="77777777" w:rsidR="0099273D" w:rsidRDefault="0099273D" w:rsidP="00BC6F68">
      <w:pPr>
        <w:pStyle w:val="Brdtext3"/>
        <w:spacing w:before="40" w:after="0" w:line="240" w:lineRule="auto"/>
        <w:rPr>
          <w:lang w:val="sv-SE"/>
        </w:rPr>
      </w:pPr>
    </w:p>
    <w:p w14:paraId="7BE655CB" w14:textId="77777777" w:rsidR="0099273D" w:rsidRDefault="0099273D" w:rsidP="00BC6F68">
      <w:pPr>
        <w:pStyle w:val="Brdtext3"/>
        <w:spacing w:before="40" w:after="0" w:line="240" w:lineRule="auto"/>
        <w:rPr>
          <w:lang w:val="sv-SE"/>
        </w:rPr>
      </w:pPr>
    </w:p>
    <w:p w14:paraId="2950B099" w14:textId="77777777" w:rsidR="0099273D" w:rsidRDefault="0099273D" w:rsidP="00BC6F68">
      <w:pPr>
        <w:pStyle w:val="Brdtext3"/>
        <w:spacing w:before="40" w:after="0" w:line="240" w:lineRule="auto"/>
        <w:rPr>
          <w:lang w:val="sv-SE"/>
        </w:rPr>
      </w:pPr>
    </w:p>
    <w:p w14:paraId="168677B7" w14:textId="77777777" w:rsidR="0099273D" w:rsidRDefault="0099273D" w:rsidP="00BC6F68">
      <w:pPr>
        <w:pStyle w:val="Brdtext3"/>
        <w:spacing w:before="40" w:after="0" w:line="240" w:lineRule="auto"/>
        <w:rPr>
          <w:lang w:val="sv-SE"/>
        </w:rPr>
      </w:pPr>
    </w:p>
    <w:p w14:paraId="2C48D51E" w14:textId="77777777" w:rsidR="0099273D" w:rsidRDefault="0099273D" w:rsidP="00BC6F68">
      <w:pPr>
        <w:pStyle w:val="Brdtext3"/>
        <w:spacing w:before="40" w:after="0" w:line="240" w:lineRule="auto"/>
        <w:rPr>
          <w:lang w:val="sv-SE"/>
        </w:rPr>
      </w:pPr>
    </w:p>
    <w:p w14:paraId="7555E31A" w14:textId="77777777" w:rsidR="0099273D" w:rsidRDefault="0099273D" w:rsidP="00BC6F68">
      <w:pPr>
        <w:pStyle w:val="Brdtext3"/>
        <w:spacing w:before="40" w:after="0" w:line="240" w:lineRule="auto"/>
        <w:rPr>
          <w:lang w:val="sv-SE"/>
        </w:rPr>
      </w:pPr>
    </w:p>
    <w:p w14:paraId="567E5E56" w14:textId="77777777" w:rsidR="0099273D" w:rsidRDefault="0099273D" w:rsidP="00BC6F68">
      <w:pPr>
        <w:pStyle w:val="Brdtext3"/>
        <w:spacing w:before="40" w:after="0" w:line="240" w:lineRule="auto"/>
        <w:rPr>
          <w:lang w:val="sv-SE"/>
        </w:rPr>
      </w:pPr>
    </w:p>
    <w:p w14:paraId="1D90DD3B" w14:textId="77777777" w:rsidR="0099273D" w:rsidRDefault="0099273D" w:rsidP="00BC6F68">
      <w:pPr>
        <w:pStyle w:val="Brdtext3"/>
        <w:spacing w:before="40" w:after="0" w:line="240" w:lineRule="auto"/>
        <w:rPr>
          <w:lang w:val="sv-SE"/>
        </w:rPr>
      </w:pPr>
    </w:p>
    <w:p w14:paraId="360B6DC7" w14:textId="77777777" w:rsidR="0099273D" w:rsidRDefault="0099273D" w:rsidP="00BC6F68">
      <w:pPr>
        <w:pStyle w:val="Brdtext3"/>
        <w:spacing w:before="40" w:after="0" w:line="240" w:lineRule="auto"/>
        <w:rPr>
          <w:lang w:val="sv-SE"/>
        </w:rPr>
      </w:pPr>
    </w:p>
    <w:p w14:paraId="7DC31B18" w14:textId="77777777" w:rsidR="0099273D" w:rsidRDefault="0099273D" w:rsidP="00BC6F68">
      <w:pPr>
        <w:pStyle w:val="Brdtext3"/>
        <w:spacing w:before="40" w:after="0" w:line="240" w:lineRule="auto"/>
        <w:rPr>
          <w:lang w:val="sv-SE"/>
        </w:rPr>
      </w:pPr>
    </w:p>
    <w:p w14:paraId="52CA32CB" w14:textId="77777777" w:rsidR="0099273D" w:rsidRDefault="0099273D" w:rsidP="00BC6F68">
      <w:pPr>
        <w:pStyle w:val="Brdtext3"/>
        <w:spacing w:before="40" w:after="0" w:line="240" w:lineRule="auto"/>
        <w:rPr>
          <w:lang w:val="sv-SE"/>
        </w:rPr>
      </w:pPr>
    </w:p>
    <w:p w14:paraId="7DDE26FA" w14:textId="77777777" w:rsidR="0099273D" w:rsidRDefault="0099273D" w:rsidP="00BC6F68">
      <w:pPr>
        <w:pStyle w:val="Brdtext3"/>
        <w:spacing w:before="40" w:after="0" w:line="240" w:lineRule="auto"/>
        <w:rPr>
          <w:lang w:val="sv-SE"/>
        </w:rPr>
      </w:pPr>
    </w:p>
    <w:p w14:paraId="28F42F73" w14:textId="77777777" w:rsidR="0099273D" w:rsidRDefault="0099273D" w:rsidP="00BC6F68">
      <w:pPr>
        <w:pStyle w:val="Brdtext3"/>
        <w:spacing w:before="40" w:after="0" w:line="240" w:lineRule="auto"/>
        <w:rPr>
          <w:lang w:val="sv-SE"/>
        </w:rPr>
      </w:pPr>
    </w:p>
    <w:p w14:paraId="3132D403" w14:textId="3ACD1429" w:rsidR="00BC6F68" w:rsidRPr="00EE060B" w:rsidRDefault="00BC6F68" w:rsidP="00BC6F68">
      <w:pPr>
        <w:pStyle w:val="Brdtext3"/>
        <w:spacing w:before="40" w:after="0" w:line="240" w:lineRule="auto"/>
        <w:rPr>
          <w:lang w:val="sv-SE"/>
        </w:rPr>
      </w:pPr>
      <w:r w:rsidRPr="00EE060B">
        <w:rPr>
          <w:lang w:val="sv-SE"/>
        </w:rPr>
        <w:t>Omslag:</w:t>
      </w:r>
      <w:r w:rsidRPr="00EE060B">
        <w:rPr>
          <w:lang w:val="sv-SE"/>
        </w:rPr>
        <w:br/>
      </w:r>
      <w:r w:rsidR="002667A1">
        <w:rPr>
          <w:lang w:val="sv-SE"/>
        </w:rPr>
        <w:t>[</w:t>
      </w:r>
      <w:r w:rsidR="00522F10">
        <w:rPr>
          <w:lang w:val="sv-SE"/>
        </w:rPr>
        <w:t xml:space="preserve">Bild </w:t>
      </w:r>
      <w:r w:rsidR="00351EC5">
        <w:rPr>
          <w:lang w:val="sv-SE"/>
        </w:rPr>
        <w:t xml:space="preserve">inuti Chalmers BOS-simulator på </w:t>
      </w:r>
      <w:proofErr w:type="spellStart"/>
      <w:r w:rsidR="00351EC5">
        <w:rPr>
          <w:lang w:val="sv-SE"/>
        </w:rPr>
        <w:t>Lindholmen</w:t>
      </w:r>
      <w:proofErr w:type="spellEnd"/>
      <w:r w:rsidR="00351EC5">
        <w:rPr>
          <w:lang w:val="sv-SE"/>
        </w:rPr>
        <w:t>. Tagen av författarna.</w:t>
      </w:r>
      <w:r w:rsidR="002667A1">
        <w:rPr>
          <w:lang w:val="sv-SE"/>
        </w:rPr>
        <w:t>]</w:t>
      </w:r>
    </w:p>
    <w:p w14:paraId="05FC3536" w14:textId="77777777" w:rsidR="00BC6F68" w:rsidRPr="00EE060B" w:rsidRDefault="00BC6F68" w:rsidP="00BC6F68">
      <w:pPr>
        <w:spacing w:before="40"/>
        <w:rPr>
          <w:lang w:val="sv-SE"/>
        </w:rPr>
      </w:pPr>
    </w:p>
    <w:p w14:paraId="3791FBFC" w14:textId="46A54F27" w:rsidR="00BC6F68" w:rsidRPr="00EE060B" w:rsidRDefault="00BC6F68" w:rsidP="00BC6F68">
      <w:pPr>
        <w:spacing w:before="40"/>
        <w:rPr>
          <w:lang w:val="sv-SE"/>
        </w:rPr>
      </w:pPr>
      <w:r w:rsidRPr="00EE060B">
        <w:rPr>
          <w:lang w:val="sv-SE"/>
        </w:rPr>
        <w:t xml:space="preserve">Institutionen för </w:t>
      </w:r>
      <w:r>
        <w:rPr>
          <w:lang w:val="sv-SE"/>
        </w:rPr>
        <w:t>mekanik och maritima vetenskaper</w:t>
      </w:r>
      <w:r w:rsidRPr="00EE060B">
        <w:rPr>
          <w:lang w:val="sv-SE"/>
        </w:rPr>
        <w:t xml:space="preserve"> </w:t>
      </w:r>
    </w:p>
    <w:p w14:paraId="767CC231" w14:textId="5C8D8C63" w:rsidR="00BC6F68" w:rsidRPr="00036653" w:rsidRDefault="00BC6F68" w:rsidP="00BC6F68">
      <w:pPr>
        <w:pStyle w:val="Kommentarer"/>
        <w:rPr>
          <w:lang w:val="sv-SE"/>
        </w:rPr>
      </w:pPr>
      <w:r w:rsidRPr="00036653">
        <w:rPr>
          <w:lang w:val="sv-SE"/>
        </w:rPr>
        <w:t>Göteborg,</w:t>
      </w:r>
      <w:r>
        <w:rPr>
          <w:lang w:val="sv-SE"/>
        </w:rPr>
        <w:t xml:space="preserve"> Sverige 20</w:t>
      </w:r>
      <w:r w:rsidR="003D3540">
        <w:rPr>
          <w:lang w:val="sv-SE"/>
        </w:rPr>
        <w:t>20</w:t>
      </w:r>
    </w:p>
    <w:p w14:paraId="552048CC" w14:textId="5FD05139" w:rsidR="00330627" w:rsidRDefault="00330627">
      <w:pPr>
        <w:rPr>
          <w:rFonts w:eastAsia="Times New Roman" w:cs="Times New Roman"/>
          <w:lang w:val="sv-SE"/>
        </w:rPr>
        <w:sectPr w:rsidR="00330627" w:rsidSect="00330627">
          <w:headerReference w:type="even" r:id="rId14"/>
          <w:headerReference w:type="default" r:id="rId15"/>
          <w:footerReference w:type="default" r:id="rId16"/>
          <w:headerReference w:type="first" r:id="rId17"/>
          <w:footerReference w:type="first" r:id="rId18"/>
          <w:pgSz w:w="11900" w:h="16840"/>
          <w:pgMar w:top="1440" w:right="1132" w:bottom="1340" w:left="1134" w:header="0" w:footer="567" w:gutter="0"/>
          <w:pgNumType w:start="1"/>
          <w:cols w:space="720"/>
          <w:titlePg/>
          <w:docGrid w:linePitch="326"/>
        </w:sectPr>
      </w:pPr>
    </w:p>
    <w:p w14:paraId="45E6CA4D" w14:textId="521E29E8" w:rsidR="00330627" w:rsidRDefault="00330627" w:rsidP="00ED1416">
      <w:pPr>
        <w:pStyle w:val="Rubrik2"/>
        <w:rPr>
          <w:lang w:val="sv-SE"/>
        </w:rPr>
      </w:pPr>
      <w:bookmarkStart w:id="2" w:name="_Toc36924246"/>
      <w:r w:rsidRPr="7F511BF6">
        <w:rPr>
          <w:lang w:val="sv-SE"/>
        </w:rPr>
        <w:lastRenderedPageBreak/>
        <w:t>Sammanfattning</w:t>
      </w:r>
      <w:bookmarkEnd w:id="2"/>
    </w:p>
    <w:p w14:paraId="156C7905" w14:textId="5CC29518" w:rsidR="013EE315" w:rsidRDefault="013EE315" w:rsidP="00377217">
      <w:pPr>
        <w:spacing w:line="276" w:lineRule="auto"/>
        <w:jc w:val="both"/>
        <w:rPr>
          <w:lang w:val="sv-SE"/>
        </w:rPr>
      </w:pPr>
      <w:r w:rsidRPr="7F511BF6">
        <w:rPr>
          <w:lang w:val="sv-SE"/>
        </w:rPr>
        <w:t>Sjöfart</w:t>
      </w:r>
      <w:r w:rsidR="5CAEFC93" w:rsidRPr="7F511BF6">
        <w:rPr>
          <w:lang w:val="sv-SE"/>
        </w:rPr>
        <w:t>sindustrin är under ständig utveckling</w:t>
      </w:r>
      <w:r w:rsidR="0A3E211F" w:rsidRPr="7F511BF6">
        <w:rPr>
          <w:lang w:val="sv-SE"/>
        </w:rPr>
        <w:t xml:space="preserve">, med en kontinuerlig strävan </w:t>
      </w:r>
      <w:r w:rsidR="207BF633" w:rsidRPr="7F511BF6">
        <w:rPr>
          <w:lang w:val="sv-SE"/>
        </w:rPr>
        <w:t xml:space="preserve">mot modernare och effektivare lösningar inom olika områden. </w:t>
      </w:r>
      <w:r w:rsidR="1EFDB938" w:rsidRPr="7F511BF6">
        <w:rPr>
          <w:lang w:val="sv-SE"/>
        </w:rPr>
        <w:t xml:space="preserve">Då sjöfarten </w:t>
      </w:r>
      <w:r w:rsidR="14063E0F" w:rsidRPr="7F511BF6">
        <w:rPr>
          <w:lang w:val="sv-SE"/>
        </w:rPr>
        <w:t>omfattas av mängder med k</w:t>
      </w:r>
      <w:r w:rsidR="7E4347D3" w:rsidRPr="7F511BF6">
        <w:rPr>
          <w:lang w:val="sv-SE"/>
        </w:rPr>
        <w:t xml:space="preserve">ritiska moment i den dagliga verksamheten, är det viktigt att </w:t>
      </w:r>
      <w:r w:rsidR="38BBAF83" w:rsidRPr="7F511BF6">
        <w:rPr>
          <w:lang w:val="sv-SE"/>
        </w:rPr>
        <w:t>det finns korrekta procedurer implementerade</w:t>
      </w:r>
      <w:r w:rsidR="0105BE7D" w:rsidRPr="7F511BF6">
        <w:rPr>
          <w:lang w:val="sv-SE"/>
        </w:rPr>
        <w:t xml:space="preserve"> </w:t>
      </w:r>
      <w:r w:rsidR="45F86116" w:rsidRPr="7F511BF6">
        <w:rPr>
          <w:lang w:val="sv-SE"/>
        </w:rPr>
        <w:t>ombord på fartyget</w:t>
      </w:r>
      <w:r w:rsidR="0105BE7D" w:rsidRPr="7F511BF6">
        <w:rPr>
          <w:lang w:val="sv-SE"/>
        </w:rPr>
        <w:t>. En sådan procedur kan vara att följa en checklista, för att inte glömma bort moment som ska utföras under olika situa</w:t>
      </w:r>
      <w:r w:rsidR="42F5B1B8" w:rsidRPr="7F511BF6">
        <w:rPr>
          <w:lang w:val="sv-SE"/>
        </w:rPr>
        <w:t>tioner</w:t>
      </w:r>
      <w:r w:rsidR="73BE2E20" w:rsidRPr="7F511BF6">
        <w:rPr>
          <w:lang w:val="sv-SE"/>
        </w:rPr>
        <w:t>.</w:t>
      </w:r>
      <w:r w:rsidR="6E83C496" w:rsidRPr="7F511BF6">
        <w:rPr>
          <w:lang w:val="sv-SE"/>
        </w:rPr>
        <w:t xml:space="preserve"> Generellt finns checklistor i pappersform på fartygsbryggorna i dagens sjöfart. </w:t>
      </w:r>
      <w:r w:rsidR="5D9C415D" w:rsidRPr="7F511BF6">
        <w:rPr>
          <w:lang w:val="sv-SE"/>
        </w:rPr>
        <w:t>Denna rapport syftar till att undersöka ifall mobila elektroniska checklistor kan göra dessa procedurer effektivare, både operativt och administrativt. Den syfta</w:t>
      </w:r>
      <w:r w:rsidR="00683271">
        <w:rPr>
          <w:lang w:val="sv-SE"/>
        </w:rPr>
        <w:t>r</w:t>
      </w:r>
      <w:r w:rsidR="5D9C415D" w:rsidRPr="7F511BF6">
        <w:rPr>
          <w:lang w:val="sv-SE"/>
        </w:rPr>
        <w:t xml:space="preserve"> även till att undersöka </w:t>
      </w:r>
      <w:r w:rsidR="56826FD8" w:rsidRPr="7F511BF6">
        <w:rPr>
          <w:lang w:val="sv-SE"/>
        </w:rPr>
        <w:t xml:space="preserve">ifall </w:t>
      </w:r>
      <w:r w:rsidR="3679F3EC" w:rsidRPr="7F511BF6">
        <w:rPr>
          <w:lang w:val="sv-SE"/>
        </w:rPr>
        <w:t xml:space="preserve">elektroniska checklistor kan påverka the </w:t>
      </w:r>
      <w:proofErr w:type="spellStart"/>
      <w:r w:rsidR="00530D0C">
        <w:rPr>
          <w:lang w:val="sv-SE"/>
        </w:rPr>
        <w:t>s</w:t>
      </w:r>
      <w:r w:rsidR="60A6698C" w:rsidRPr="7F511BF6">
        <w:rPr>
          <w:lang w:val="sv-SE"/>
        </w:rPr>
        <w:t>hared</w:t>
      </w:r>
      <w:proofErr w:type="spellEnd"/>
      <w:r w:rsidR="60A6698C" w:rsidRPr="7F511BF6">
        <w:rPr>
          <w:lang w:val="sv-SE"/>
        </w:rPr>
        <w:t xml:space="preserve"> mental </w:t>
      </w:r>
      <w:proofErr w:type="spellStart"/>
      <w:r w:rsidR="60A6698C" w:rsidRPr="7F511BF6">
        <w:rPr>
          <w:lang w:val="sv-SE"/>
        </w:rPr>
        <w:t>model</w:t>
      </w:r>
      <w:proofErr w:type="spellEnd"/>
      <w:r w:rsidR="60A6698C" w:rsidRPr="7F511BF6">
        <w:rPr>
          <w:lang w:val="sv-SE"/>
        </w:rPr>
        <w:t xml:space="preserve"> inom bryggteamet</w:t>
      </w:r>
      <w:r w:rsidR="29B70828" w:rsidRPr="7F511BF6">
        <w:rPr>
          <w:lang w:val="sv-SE"/>
        </w:rPr>
        <w:t xml:space="preserve">. </w:t>
      </w:r>
    </w:p>
    <w:p w14:paraId="0E9C745C" w14:textId="62EC52AA" w:rsidR="7F511BF6" w:rsidRDefault="7F511BF6" w:rsidP="00377217">
      <w:pPr>
        <w:spacing w:line="276" w:lineRule="auto"/>
        <w:jc w:val="both"/>
        <w:rPr>
          <w:lang w:val="sv-SE"/>
        </w:rPr>
      </w:pPr>
    </w:p>
    <w:p w14:paraId="1562FF99" w14:textId="2F18936D" w:rsidR="29B70828" w:rsidRDefault="001B0089" w:rsidP="00377217">
      <w:pPr>
        <w:spacing w:line="276" w:lineRule="auto"/>
        <w:jc w:val="both"/>
        <w:rPr>
          <w:lang w:val="sv-SE"/>
        </w:rPr>
      </w:pPr>
      <w:r>
        <w:rPr>
          <w:lang w:val="sv-SE"/>
        </w:rPr>
        <w:t>Studien har genomförts genom intervjuer med verksamma styrmän ombord på kryssningsfartyg, samt</w:t>
      </w:r>
      <w:r w:rsidR="0029057E">
        <w:rPr>
          <w:lang w:val="sv-SE"/>
        </w:rPr>
        <w:t xml:space="preserve"> genom</w:t>
      </w:r>
      <w:r>
        <w:rPr>
          <w:lang w:val="sv-SE"/>
        </w:rPr>
        <w:t xml:space="preserve"> en workshop där den elektroniska checklistan har testats </w:t>
      </w:r>
      <w:r w:rsidR="0029057E">
        <w:rPr>
          <w:lang w:val="sv-SE"/>
        </w:rPr>
        <w:t xml:space="preserve">mot en papperschecklista. </w:t>
      </w:r>
      <w:r w:rsidR="000113FC">
        <w:rPr>
          <w:lang w:val="sv-SE"/>
        </w:rPr>
        <w:t xml:space="preserve">Intervjuerna </w:t>
      </w:r>
      <w:r w:rsidR="00061426">
        <w:rPr>
          <w:lang w:val="sv-SE"/>
        </w:rPr>
        <w:t xml:space="preserve">gjordes på ett semistrukturerat sätt </w:t>
      </w:r>
      <w:r w:rsidR="002C72E9">
        <w:rPr>
          <w:lang w:val="sv-SE"/>
        </w:rPr>
        <w:t xml:space="preserve">för att få fram djupare resonemang från styrmännen. </w:t>
      </w:r>
      <w:r w:rsidR="314EECC8" w:rsidRPr="776F9097">
        <w:rPr>
          <w:lang w:val="sv-SE"/>
        </w:rPr>
        <w:t>Workshopen utfördes som en systematisk observation</w:t>
      </w:r>
      <w:r w:rsidR="1548263F" w:rsidRPr="57FEEBBB">
        <w:rPr>
          <w:lang w:val="sv-SE"/>
        </w:rPr>
        <w:t xml:space="preserve"> med ett observationsschema</w:t>
      </w:r>
      <w:r w:rsidR="314EECC8" w:rsidRPr="776F9097">
        <w:rPr>
          <w:lang w:val="sv-SE"/>
        </w:rPr>
        <w:t xml:space="preserve">, </w:t>
      </w:r>
      <w:r w:rsidR="43EBD377" w:rsidRPr="1255D7B3">
        <w:rPr>
          <w:lang w:val="sv-SE"/>
        </w:rPr>
        <w:t xml:space="preserve">där deltagarna </w:t>
      </w:r>
      <w:r w:rsidR="43EBD377" w:rsidRPr="57FEEBBB">
        <w:rPr>
          <w:lang w:val="sv-SE"/>
        </w:rPr>
        <w:t xml:space="preserve">utförde en </w:t>
      </w:r>
      <w:r w:rsidR="73EBC82F" w:rsidRPr="0308E76E">
        <w:rPr>
          <w:lang w:val="sv-SE"/>
        </w:rPr>
        <w:t xml:space="preserve">uppstart av </w:t>
      </w:r>
      <w:r w:rsidR="73EBC82F" w:rsidRPr="7A12BD52">
        <w:rPr>
          <w:lang w:val="sv-SE"/>
        </w:rPr>
        <w:t>en fartygsbrygga</w:t>
      </w:r>
      <w:r w:rsidR="43EBD377" w:rsidRPr="7A12BD52">
        <w:rPr>
          <w:lang w:val="sv-SE"/>
        </w:rPr>
        <w:t>.</w:t>
      </w:r>
      <w:r w:rsidR="43EBD377" w:rsidRPr="57FEEBBB">
        <w:rPr>
          <w:lang w:val="sv-SE"/>
        </w:rPr>
        <w:t xml:space="preserve"> </w:t>
      </w:r>
      <w:r w:rsidR="00FF1B79">
        <w:rPr>
          <w:lang w:val="sv-SE"/>
        </w:rPr>
        <w:t xml:space="preserve">Det gjordes även intervjuer </w:t>
      </w:r>
      <w:r w:rsidR="00A53604">
        <w:rPr>
          <w:lang w:val="sv-SE"/>
        </w:rPr>
        <w:t>med</w:t>
      </w:r>
      <w:r w:rsidR="004C2FB1">
        <w:rPr>
          <w:lang w:val="sv-SE"/>
        </w:rPr>
        <w:t xml:space="preserve"> workshop-deltagarna</w:t>
      </w:r>
      <w:r w:rsidR="00A53604">
        <w:rPr>
          <w:lang w:val="sv-SE"/>
        </w:rPr>
        <w:t xml:space="preserve"> för </w:t>
      </w:r>
      <w:r w:rsidR="005B35FD">
        <w:rPr>
          <w:lang w:val="sv-SE"/>
        </w:rPr>
        <w:t>att samla ytterligare</w:t>
      </w:r>
      <w:r w:rsidR="00596D49">
        <w:rPr>
          <w:lang w:val="sv-SE"/>
        </w:rPr>
        <w:t xml:space="preserve"> </w:t>
      </w:r>
      <w:r w:rsidR="1F550FD7" w:rsidRPr="7A12BD52">
        <w:rPr>
          <w:lang w:val="sv-SE"/>
        </w:rPr>
        <w:t>kvalitativa</w:t>
      </w:r>
      <w:r w:rsidR="005B35FD">
        <w:rPr>
          <w:lang w:val="sv-SE"/>
        </w:rPr>
        <w:t xml:space="preserve"> data </w:t>
      </w:r>
      <w:r w:rsidR="009229A8">
        <w:rPr>
          <w:lang w:val="sv-SE"/>
        </w:rPr>
        <w:t xml:space="preserve">för </w:t>
      </w:r>
      <w:r w:rsidR="009229A8" w:rsidRPr="37431372">
        <w:rPr>
          <w:lang w:val="sv-SE"/>
        </w:rPr>
        <w:t xml:space="preserve">studien. </w:t>
      </w:r>
    </w:p>
    <w:p w14:paraId="7E364781" w14:textId="77777777" w:rsidR="009229A8" w:rsidRDefault="009229A8" w:rsidP="00377217">
      <w:pPr>
        <w:spacing w:line="276" w:lineRule="auto"/>
        <w:jc w:val="both"/>
        <w:rPr>
          <w:lang w:val="sv-SE"/>
        </w:rPr>
      </w:pPr>
    </w:p>
    <w:p w14:paraId="6344A2A6" w14:textId="3A193B4B" w:rsidR="00164068" w:rsidRPr="00164068" w:rsidRDefault="009229A8" w:rsidP="00377217">
      <w:pPr>
        <w:spacing w:line="276" w:lineRule="auto"/>
        <w:jc w:val="both"/>
        <w:rPr>
          <w:lang w:val="sv-SE"/>
        </w:rPr>
      </w:pPr>
      <w:r>
        <w:rPr>
          <w:lang w:val="sv-SE"/>
        </w:rPr>
        <w:t>Resultatet</w:t>
      </w:r>
      <w:r w:rsidR="00A6684B">
        <w:rPr>
          <w:lang w:val="sv-SE"/>
        </w:rPr>
        <w:t xml:space="preserve"> från workshopen</w:t>
      </w:r>
      <w:r>
        <w:rPr>
          <w:lang w:val="sv-SE"/>
        </w:rPr>
        <w:t xml:space="preserve"> </w:t>
      </w:r>
      <w:r w:rsidR="00FC4ACA">
        <w:rPr>
          <w:lang w:val="sv-SE"/>
        </w:rPr>
        <w:t>visar</w:t>
      </w:r>
      <w:r w:rsidR="007A504A">
        <w:rPr>
          <w:lang w:val="sv-SE"/>
        </w:rPr>
        <w:t xml:space="preserve"> </w:t>
      </w:r>
      <w:r w:rsidR="0051093C">
        <w:rPr>
          <w:lang w:val="sv-SE"/>
        </w:rPr>
        <w:t>att den elektroniska checklistan är effektivare tidsmässigt</w:t>
      </w:r>
      <w:r w:rsidR="007A504A">
        <w:rPr>
          <w:lang w:val="sv-SE"/>
        </w:rPr>
        <w:t xml:space="preserve">. </w:t>
      </w:r>
      <w:r w:rsidR="00A6684B">
        <w:rPr>
          <w:lang w:val="sv-SE"/>
        </w:rPr>
        <w:t>Även k</w:t>
      </w:r>
      <w:r w:rsidR="005D208D">
        <w:rPr>
          <w:lang w:val="sv-SE"/>
        </w:rPr>
        <w:t xml:space="preserve">ommunikationen </w:t>
      </w:r>
      <w:r w:rsidR="00F75EE4">
        <w:rPr>
          <w:lang w:val="sv-SE"/>
        </w:rPr>
        <w:t xml:space="preserve">minskar vilket kan </w:t>
      </w:r>
      <w:r w:rsidR="00A6684B">
        <w:rPr>
          <w:lang w:val="sv-SE"/>
        </w:rPr>
        <w:t>an</w:t>
      </w:r>
      <w:r w:rsidR="00F75EE4">
        <w:rPr>
          <w:lang w:val="sv-SE"/>
        </w:rPr>
        <w:t xml:space="preserve">ses </w:t>
      </w:r>
      <w:r w:rsidR="00A6684B">
        <w:rPr>
          <w:lang w:val="sv-SE"/>
        </w:rPr>
        <w:t>vara</w:t>
      </w:r>
      <w:r w:rsidR="004C78DB">
        <w:rPr>
          <w:lang w:val="sv-SE"/>
        </w:rPr>
        <w:t xml:space="preserve"> positivt</w:t>
      </w:r>
      <w:r w:rsidR="6A7FF2DC" w:rsidRPr="0BD6964B">
        <w:rPr>
          <w:lang w:val="sv-SE"/>
        </w:rPr>
        <w:t>,</w:t>
      </w:r>
      <w:r w:rsidR="00CA2E71">
        <w:rPr>
          <w:lang w:val="sv-SE"/>
        </w:rPr>
        <w:t xml:space="preserve"> då </w:t>
      </w:r>
      <w:r w:rsidR="006216EB">
        <w:rPr>
          <w:lang w:val="sv-SE"/>
        </w:rPr>
        <w:t xml:space="preserve">mindre oväsentlig kommunikation kan leda till bättre </w:t>
      </w:r>
      <w:proofErr w:type="spellStart"/>
      <w:r w:rsidR="00530D0C">
        <w:rPr>
          <w:lang w:val="sv-SE"/>
        </w:rPr>
        <w:t>s</w:t>
      </w:r>
      <w:r w:rsidR="006216EB">
        <w:rPr>
          <w:lang w:val="sv-SE"/>
        </w:rPr>
        <w:t>ituational</w:t>
      </w:r>
      <w:proofErr w:type="spellEnd"/>
      <w:r w:rsidR="006216EB">
        <w:rPr>
          <w:lang w:val="sv-SE"/>
        </w:rPr>
        <w:t xml:space="preserve"> </w:t>
      </w:r>
      <w:proofErr w:type="spellStart"/>
      <w:r w:rsidR="006216EB">
        <w:rPr>
          <w:lang w:val="sv-SE"/>
        </w:rPr>
        <w:t>awareness</w:t>
      </w:r>
      <w:proofErr w:type="spellEnd"/>
      <w:r w:rsidR="00E86EB8">
        <w:rPr>
          <w:lang w:val="sv-SE"/>
        </w:rPr>
        <w:t xml:space="preserve">. </w:t>
      </w:r>
      <w:r w:rsidR="003F410C">
        <w:rPr>
          <w:lang w:val="sv-SE"/>
        </w:rPr>
        <w:t>Resultatet från</w:t>
      </w:r>
      <w:r w:rsidR="00B2001D">
        <w:rPr>
          <w:lang w:val="sv-SE"/>
        </w:rPr>
        <w:t xml:space="preserve"> intervjuerna </w:t>
      </w:r>
      <w:r w:rsidR="00F41D5E">
        <w:rPr>
          <w:lang w:val="sv-SE"/>
        </w:rPr>
        <w:t>visar</w:t>
      </w:r>
      <w:r w:rsidR="003F410C">
        <w:rPr>
          <w:lang w:val="sv-SE"/>
        </w:rPr>
        <w:t xml:space="preserve"> att </w:t>
      </w:r>
      <w:r w:rsidR="00F43458">
        <w:rPr>
          <w:lang w:val="sv-SE"/>
        </w:rPr>
        <w:t>den elektroniska checklistan har bidragit till</w:t>
      </w:r>
      <w:r w:rsidR="00F26F0E">
        <w:rPr>
          <w:lang w:val="sv-SE"/>
        </w:rPr>
        <w:t xml:space="preserve"> en ökad transparens i genomförandet av checklistan. Genom </w:t>
      </w:r>
      <w:r w:rsidR="00BF28E8">
        <w:rPr>
          <w:lang w:val="sv-SE"/>
        </w:rPr>
        <w:t xml:space="preserve">att det finns flera </w:t>
      </w:r>
      <w:r w:rsidR="0046766C">
        <w:rPr>
          <w:lang w:val="sv-SE"/>
        </w:rPr>
        <w:t xml:space="preserve">elektroniska </w:t>
      </w:r>
      <w:r w:rsidR="00BF28E8">
        <w:rPr>
          <w:lang w:val="sv-SE"/>
        </w:rPr>
        <w:t xml:space="preserve">enheter att </w:t>
      </w:r>
      <w:r w:rsidR="0046766C">
        <w:rPr>
          <w:lang w:val="sv-SE"/>
        </w:rPr>
        <w:t>jobba på samtidigt</w:t>
      </w:r>
      <w:r w:rsidR="00F26F0E">
        <w:rPr>
          <w:lang w:val="sv-SE"/>
        </w:rPr>
        <w:t xml:space="preserve"> tycker styrmännen att checklistan är enklare att följa</w:t>
      </w:r>
      <w:r w:rsidR="00442634">
        <w:rPr>
          <w:lang w:val="sv-SE"/>
        </w:rPr>
        <w:t>, det är enklare att följa vad andra gör</w:t>
      </w:r>
      <w:r w:rsidR="00F26F0E">
        <w:rPr>
          <w:lang w:val="sv-SE"/>
        </w:rPr>
        <w:t xml:space="preserve"> vilket kan ses som</w:t>
      </w:r>
      <w:r w:rsidR="00442634">
        <w:rPr>
          <w:lang w:val="sv-SE"/>
        </w:rPr>
        <w:t xml:space="preserve"> ökad </w:t>
      </w:r>
      <w:proofErr w:type="spellStart"/>
      <w:r w:rsidR="004F3182">
        <w:rPr>
          <w:lang w:val="sv-SE"/>
        </w:rPr>
        <w:t>s</w:t>
      </w:r>
      <w:r w:rsidR="00442634">
        <w:rPr>
          <w:lang w:val="sv-SE"/>
        </w:rPr>
        <w:t>hared</w:t>
      </w:r>
      <w:proofErr w:type="spellEnd"/>
      <w:r w:rsidR="00442634">
        <w:rPr>
          <w:lang w:val="sv-SE"/>
        </w:rPr>
        <w:t xml:space="preserve"> mental </w:t>
      </w:r>
      <w:proofErr w:type="spellStart"/>
      <w:r w:rsidR="00442634">
        <w:rPr>
          <w:lang w:val="sv-SE"/>
        </w:rPr>
        <w:t>model</w:t>
      </w:r>
      <w:proofErr w:type="spellEnd"/>
      <w:r w:rsidR="00F43458">
        <w:rPr>
          <w:lang w:val="sv-SE"/>
        </w:rPr>
        <w:t xml:space="preserve"> mellan befälen. </w:t>
      </w:r>
      <w:r w:rsidR="00EE4553">
        <w:rPr>
          <w:lang w:val="sv-SE"/>
        </w:rPr>
        <w:t xml:space="preserve">Slutligen </w:t>
      </w:r>
      <w:r w:rsidR="007648A5">
        <w:rPr>
          <w:lang w:val="sv-SE"/>
        </w:rPr>
        <w:t xml:space="preserve">hade det administrativa arbetet kunnat effektiviseras ifall den elektroniska checklistan skulle gå att </w:t>
      </w:r>
      <w:r w:rsidR="00E34ED0">
        <w:rPr>
          <w:lang w:val="sv-SE"/>
        </w:rPr>
        <w:t xml:space="preserve">sammankoppla med </w:t>
      </w:r>
      <w:r w:rsidR="000016BE">
        <w:rPr>
          <w:lang w:val="sv-SE"/>
        </w:rPr>
        <w:t xml:space="preserve">den elektroniska loggboken. </w:t>
      </w:r>
    </w:p>
    <w:p w14:paraId="1C9D0D40" w14:textId="77777777" w:rsidR="00953C5D" w:rsidRDefault="00953C5D" w:rsidP="00377217">
      <w:pPr>
        <w:spacing w:line="276" w:lineRule="auto"/>
        <w:jc w:val="both"/>
        <w:rPr>
          <w:lang w:val="sv-SE"/>
        </w:rPr>
      </w:pPr>
    </w:p>
    <w:p w14:paraId="62B4D3BC" w14:textId="23AF2AE3" w:rsidR="00953C5D" w:rsidRDefault="00D66809" w:rsidP="00377217">
      <w:pPr>
        <w:spacing w:before="240" w:after="60" w:line="276" w:lineRule="auto"/>
        <w:ind w:left="480" w:hanging="480"/>
        <w:jc w:val="both"/>
        <w:rPr>
          <w:lang w:val="sv-SE"/>
        </w:rPr>
      </w:pPr>
      <w:r w:rsidRPr="00DD6F38">
        <w:rPr>
          <w:color w:val="000000" w:themeColor="text1"/>
          <w:lang w:val="sv-SE"/>
        </w:rPr>
        <w:t>Nyckelord</w:t>
      </w:r>
      <w:r>
        <w:rPr>
          <w:lang w:val="sv-SE"/>
        </w:rPr>
        <w:t xml:space="preserve">: </w:t>
      </w:r>
      <w:r w:rsidR="00504961">
        <w:rPr>
          <w:lang w:val="sv-SE"/>
        </w:rPr>
        <w:t xml:space="preserve">Checklista, elektronisk checklista, </w:t>
      </w:r>
      <w:proofErr w:type="spellStart"/>
      <w:r w:rsidR="001A03C9">
        <w:rPr>
          <w:lang w:val="sv-SE"/>
        </w:rPr>
        <w:t>shared</w:t>
      </w:r>
      <w:proofErr w:type="spellEnd"/>
      <w:r w:rsidR="001A03C9">
        <w:rPr>
          <w:lang w:val="sv-SE"/>
        </w:rPr>
        <w:t xml:space="preserve"> mental </w:t>
      </w:r>
      <w:proofErr w:type="spellStart"/>
      <w:r w:rsidR="001A03C9">
        <w:rPr>
          <w:lang w:val="sv-SE"/>
        </w:rPr>
        <w:t>model</w:t>
      </w:r>
      <w:proofErr w:type="spellEnd"/>
      <w:r w:rsidR="001A03C9">
        <w:rPr>
          <w:lang w:val="sv-SE"/>
        </w:rPr>
        <w:t xml:space="preserve">, situation </w:t>
      </w:r>
      <w:proofErr w:type="spellStart"/>
      <w:r w:rsidR="001A03C9">
        <w:rPr>
          <w:lang w:val="sv-SE"/>
        </w:rPr>
        <w:t>awareness</w:t>
      </w:r>
      <w:proofErr w:type="spellEnd"/>
      <w:r w:rsidR="001A03C9">
        <w:rPr>
          <w:lang w:val="sv-SE"/>
        </w:rPr>
        <w:t xml:space="preserve">, </w:t>
      </w:r>
      <w:r w:rsidR="007D43A0">
        <w:rPr>
          <w:lang w:val="sv-SE"/>
        </w:rPr>
        <w:t>effektivitet</w:t>
      </w:r>
      <w:r w:rsidR="00556877">
        <w:rPr>
          <w:lang w:val="sv-SE"/>
        </w:rPr>
        <w:t>, kommunikation.</w:t>
      </w:r>
    </w:p>
    <w:p w14:paraId="6102C5E5" w14:textId="7FA8560F" w:rsidR="004405A4" w:rsidRDefault="004405A4" w:rsidP="00216E27">
      <w:pPr>
        <w:spacing w:before="240" w:after="60" w:line="276" w:lineRule="auto"/>
        <w:ind w:left="480" w:hanging="480"/>
        <w:rPr>
          <w:b/>
          <w:sz w:val="36"/>
          <w:szCs w:val="36"/>
          <w:lang w:val="sv-SE"/>
        </w:rPr>
      </w:pPr>
      <w:r>
        <w:rPr>
          <w:lang w:val="sv-SE"/>
        </w:rPr>
        <w:br w:type="page"/>
      </w:r>
    </w:p>
    <w:p w14:paraId="64D7F01C" w14:textId="0527C024" w:rsidR="00BC6F68" w:rsidRPr="003231D8" w:rsidRDefault="00330627" w:rsidP="004405A4">
      <w:pPr>
        <w:pStyle w:val="Rubrik2"/>
      </w:pPr>
      <w:bookmarkStart w:id="3" w:name="_Toc36924247"/>
      <w:r w:rsidRPr="003231D8">
        <w:lastRenderedPageBreak/>
        <w:t>Abstract</w:t>
      </w:r>
      <w:bookmarkEnd w:id="3"/>
    </w:p>
    <w:p w14:paraId="59343713" w14:textId="68812765" w:rsidR="00330627" w:rsidRDefault="008B4918" w:rsidP="00377217">
      <w:pPr>
        <w:spacing w:line="276" w:lineRule="auto"/>
        <w:jc w:val="both"/>
        <w:rPr>
          <w:rFonts w:eastAsia="Times New Roman" w:cs="Times New Roman"/>
        </w:rPr>
      </w:pPr>
      <w:r>
        <w:rPr>
          <w:rFonts w:eastAsia="Times New Roman" w:cs="Times New Roman"/>
        </w:rPr>
        <w:t xml:space="preserve">The maritime industry is constantly under development, with a </w:t>
      </w:r>
      <w:r w:rsidR="00AD1C1D">
        <w:rPr>
          <w:rFonts w:eastAsia="Times New Roman" w:cs="Times New Roman"/>
        </w:rPr>
        <w:t xml:space="preserve">continuous strive towards more modern and effective solutions within different areas. </w:t>
      </w:r>
      <w:r w:rsidR="00504EC4">
        <w:rPr>
          <w:rFonts w:eastAsia="Times New Roman" w:cs="Times New Roman"/>
        </w:rPr>
        <w:t>He</w:t>
      </w:r>
      <w:r w:rsidR="00246556">
        <w:rPr>
          <w:rFonts w:eastAsia="Times New Roman" w:cs="Times New Roman"/>
        </w:rPr>
        <w:t>nce</w:t>
      </w:r>
      <w:r w:rsidR="006103AD">
        <w:rPr>
          <w:rFonts w:eastAsia="Times New Roman" w:cs="Times New Roman"/>
        </w:rPr>
        <w:t xml:space="preserve"> the shipping </w:t>
      </w:r>
      <w:r w:rsidR="00CE299B">
        <w:rPr>
          <w:rFonts w:eastAsia="Times New Roman" w:cs="Times New Roman"/>
        </w:rPr>
        <w:t xml:space="preserve">industry consists of </w:t>
      </w:r>
      <w:r w:rsidR="006734FE">
        <w:rPr>
          <w:rFonts w:eastAsia="Times New Roman" w:cs="Times New Roman"/>
        </w:rPr>
        <w:t xml:space="preserve">amounts of critical </w:t>
      </w:r>
      <w:r w:rsidR="00176662">
        <w:rPr>
          <w:rFonts w:eastAsia="Times New Roman" w:cs="Times New Roman"/>
        </w:rPr>
        <w:t xml:space="preserve">situations within the daily operation, </w:t>
      </w:r>
      <w:r w:rsidR="00D13B13">
        <w:rPr>
          <w:rFonts w:eastAsia="Times New Roman" w:cs="Times New Roman"/>
        </w:rPr>
        <w:t xml:space="preserve">it is important that </w:t>
      </w:r>
      <w:r w:rsidR="002469CF">
        <w:rPr>
          <w:rFonts w:eastAsia="Times New Roman" w:cs="Times New Roman"/>
        </w:rPr>
        <w:t>the correct procedures are implemented onboard</w:t>
      </w:r>
      <w:r w:rsidR="00690F11">
        <w:rPr>
          <w:rFonts w:eastAsia="Times New Roman" w:cs="Times New Roman"/>
        </w:rPr>
        <w:t xml:space="preserve"> the ship. A procedure like that could be</w:t>
      </w:r>
      <w:r w:rsidR="004F5B3C">
        <w:rPr>
          <w:rFonts w:eastAsia="Times New Roman" w:cs="Times New Roman"/>
        </w:rPr>
        <w:t>,</w:t>
      </w:r>
      <w:r w:rsidR="00690F11">
        <w:rPr>
          <w:rFonts w:eastAsia="Times New Roman" w:cs="Times New Roman"/>
        </w:rPr>
        <w:t xml:space="preserve"> </w:t>
      </w:r>
      <w:r w:rsidR="002C0FD1">
        <w:rPr>
          <w:rFonts w:eastAsia="Times New Roman" w:cs="Times New Roman"/>
        </w:rPr>
        <w:t xml:space="preserve">conducting a checklist to not forget important </w:t>
      </w:r>
      <w:r w:rsidR="00FC41A5">
        <w:rPr>
          <w:rFonts w:eastAsia="Times New Roman" w:cs="Times New Roman"/>
        </w:rPr>
        <w:t xml:space="preserve">tasks </w:t>
      </w:r>
      <w:r w:rsidR="00460983">
        <w:rPr>
          <w:rFonts w:eastAsia="Times New Roman" w:cs="Times New Roman"/>
        </w:rPr>
        <w:t xml:space="preserve">that </w:t>
      </w:r>
      <w:r w:rsidR="006D36AD">
        <w:rPr>
          <w:rFonts w:eastAsia="Times New Roman" w:cs="Times New Roman"/>
        </w:rPr>
        <w:t>are to be performed</w:t>
      </w:r>
      <w:r w:rsidR="00C9481A">
        <w:rPr>
          <w:rFonts w:eastAsia="Times New Roman" w:cs="Times New Roman"/>
        </w:rPr>
        <w:t xml:space="preserve"> in different situations. </w:t>
      </w:r>
      <w:r w:rsidR="006E1588">
        <w:rPr>
          <w:rFonts w:eastAsia="Times New Roman" w:cs="Times New Roman"/>
        </w:rPr>
        <w:t xml:space="preserve">Generally, checklists are available in paper form </w:t>
      </w:r>
      <w:r w:rsidR="00257EDF">
        <w:rPr>
          <w:rFonts w:eastAsia="Times New Roman" w:cs="Times New Roman"/>
        </w:rPr>
        <w:t xml:space="preserve">onboard ship bridges today. </w:t>
      </w:r>
      <w:r w:rsidR="29ED4110" w:rsidRPr="4E871560">
        <w:rPr>
          <w:rFonts w:eastAsia="Times New Roman" w:cs="Times New Roman"/>
        </w:rPr>
        <w:t>T</w:t>
      </w:r>
      <w:r w:rsidR="4AEDD2EC" w:rsidRPr="4E871560">
        <w:rPr>
          <w:rFonts w:eastAsia="Times New Roman" w:cs="Times New Roman"/>
        </w:rPr>
        <w:t>his study aims to determine if the use of electronic</w:t>
      </w:r>
      <w:r w:rsidR="0DFA8F0A" w:rsidRPr="4E871560">
        <w:rPr>
          <w:rFonts w:eastAsia="Times New Roman" w:cs="Times New Roman"/>
        </w:rPr>
        <w:t xml:space="preserve"> mobile</w:t>
      </w:r>
      <w:r w:rsidR="4AEDD2EC" w:rsidRPr="4E871560">
        <w:rPr>
          <w:rFonts w:eastAsia="Times New Roman" w:cs="Times New Roman"/>
        </w:rPr>
        <w:t xml:space="preserve"> checklists can make the operative and </w:t>
      </w:r>
      <w:r w:rsidR="57D306F7" w:rsidRPr="4E871560">
        <w:rPr>
          <w:rFonts w:eastAsia="Times New Roman" w:cs="Times New Roman"/>
        </w:rPr>
        <w:t>administrative work</w:t>
      </w:r>
      <w:r w:rsidR="147C8156" w:rsidRPr="4E871560">
        <w:rPr>
          <w:rFonts w:eastAsia="Times New Roman" w:cs="Times New Roman"/>
        </w:rPr>
        <w:t xml:space="preserve"> within a bridge team</w:t>
      </w:r>
      <w:r w:rsidR="57D306F7" w:rsidRPr="4E871560">
        <w:rPr>
          <w:rFonts w:eastAsia="Times New Roman" w:cs="Times New Roman"/>
        </w:rPr>
        <w:t xml:space="preserve"> more efficient</w:t>
      </w:r>
      <w:r w:rsidR="40C8F11D" w:rsidRPr="4E871560">
        <w:rPr>
          <w:rFonts w:eastAsia="Times New Roman" w:cs="Times New Roman"/>
        </w:rPr>
        <w:t>.</w:t>
      </w:r>
      <w:r w:rsidR="00257EDF" w:rsidRPr="4E871560">
        <w:rPr>
          <w:rFonts w:eastAsia="Times New Roman" w:cs="Times New Roman"/>
        </w:rPr>
        <w:t xml:space="preserve"> This report </w:t>
      </w:r>
      <w:r w:rsidR="4D0EA6C7" w:rsidRPr="4E871560">
        <w:rPr>
          <w:rFonts w:eastAsia="Times New Roman" w:cs="Times New Roman"/>
        </w:rPr>
        <w:t>also</w:t>
      </w:r>
      <w:r w:rsidR="00257EDF">
        <w:rPr>
          <w:rFonts w:eastAsia="Times New Roman" w:cs="Times New Roman"/>
        </w:rPr>
        <w:t xml:space="preserve"> aims</w:t>
      </w:r>
      <w:r w:rsidR="00C461AB">
        <w:rPr>
          <w:rFonts w:eastAsia="Times New Roman" w:cs="Times New Roman"/>
        </w:rPr>
        <w:t xml:space="preserve"> to examine if </w:t>
      </w:r>
      <w:r w:rsidR="0025511F">
        <w:rPr>
          <w:rFonts w:eastAsia="Times New Roman" w:cs="Times New Roman"/>
        </w:rPr>
        <w:t xml:space="preserve">electronic checklists can </w:t>
      </w:r>
      <w:r w:rsidR="00530D0C">
        <w:rPr>
          <w:rFonts w:eastAsia="Times New Roman" w:cs="Times New Roman"/>
        </w:rPr>
        <w:t xml:space="preserve">influence the shared mental model </w:t>
      </w:r>
      <w:r w:rsidR="00DC5468">
        <w:rPr>
          <w:rFonts w:eastAsia="Times New Roman" w:cs="Times New Roman"/>
        </w:rPr>
        <w:t xml:space="preserve">within a bridge team. </w:t>
      </w:r>
    </w:p>
    <w:p w14:paraId="580C6DF2" w14:textId="77777777" w:rsidR="00DC5468" w:rsidRDefault="00DC5468" w:rsidP="00377217">
      <w:pPr>
        <w:spacing w:line="276" w:lineRule="auto"/>
        <w:jc w:val="both"/>
        <w:rPr>
          <w:rFonts w:eastAsia="Times New Roman" w:cs="Times New Roman"/>
        </w:rPr>
      </w:pPr>
    </w:p>
    <w:p w14:paraId="6A97B89B" w14:textId="20E8A366" w:rsidR="00DC5468" w:rsidRDefault="00DC5468" w:rsidP="00377217">
      <w:pPr>
        <w:spacing w:line="276" w:lineRule="auto"/>
        <w:jc w:val="both"/>
        <w:rPr>
          <w:rFonts w:eastAsia="Times New Roman" w:cs="Times New Roman"/>
        </w:rPr>
      </w:pPr>
      <w:r>
        <w:rPr>
          <w:rFonts w:eastAsia="Times New Roman" w:cs="Times New Roman"/>
        </w:rPr>
        <w:t xml:space="preserve">The study has been conducted through </w:t>
      </w:r>
      <w:r w:rsidR="00401F32">
        <w:rPr>
          <w:rFonts w:eastAsia="Times New Roman" w:cs="Times New Roman"/>
        </w:rPr>
        <w:t xml:space="preserve">interviews with </w:t>
      </w:r>
      <w:r w:rsidR="00111B4C">
        <w:rPr>
          <w:rFonts w:eastAsia="Times New Roman" w:cs="Times New Roman"/>
        </w:rPr>
        <w:t xml:space="preserve">active </w:t>
      </w:r>
      <w:r w:rsidR="00E806F3">
        <w:rPr>
          <w:rFonts w:eastAsia="Times New Roman" w:cs="Times New Roman"/>
        </w:rPr>
        <w:t xml:space="preserve">cruise ship </w:t>
      </w:r>
      <w:r w:rsidR="00B03239">
        <w:rPr>
          <w:rFonts w:eastAsia="Times New Roman" w:cs="Times New Roman"/>
        </w:rPr>
        <w:t>bridge officers</w:t>
      </w:r>
      <w:r w:rsidR="00962236">
        <w:rPr>
          <w:rFonts w:eastAsia="Times New Roman" w:cs="Times New Roman"/>
        </w:rPr>
        <w:t xml:space="preserve"> together with a workshop where the electronic checklist has been tested </w:t>
      </w:r>
      <w:r w:rsidR="00BD2B1A">
        <w:rPr>
          <w:rFonts w:eastAsia="Times New Roman" w:cs="Times New Roman"/>
        </w:rPr>
        <w:t xml:space="preserve">against a paper checklist. </w:t>
      </w:r>
      <w:r w:rsidR="008F7374">
        <w:rPr>
          <w:rFonts w:eastAsia="Times New Roman" w:cs="Times New Roman"/>
        </w:rPr>
        <w:t xml:space="preserve">The interviews were performed in a semi structural </w:t>
      </w:r>
      <w:r w:rsidR="00FD15ED">
        <w:rPr>
          <w:rFonts w:eastAsia="Times New Roman" w:cs="Times New Roman"/>
        </w:rPr>
        <w:t xml:space="preserve">way </w:t>
      </w:r>
      <w:r w:rsidR="004D7EEC">
        <w:rPr>
          <w:rFonts w:eastAsia="Times New Roman" w:cs="Times New Roman"/>
        </w:rPr>
        <w:t xml:space="preserve">to </w:t>
      </w:r>
      <w:r w:rsidR="00853D25">
        <w:rPr>
          <w:rFonts w:eastAsia="Times New Roman" w:cs="Times New Roman"/>
        </w:rPr>
        <w:t xml:space="preserve">obtain </w:t>
      </w:r>
      <w:r w:rsidR="0014270F">
        <w:rPr>
          <w:rFonts w:eastAsia="Times New Roman" w:cs="Times New Roman"/>
        </w:rPr>
        <w:t>deeper reasoning</w:t>
      </w:r>
      <w:r w:rsidR="006B28A6">
        <w:rPr>
          <w:rFonts w:eastAsia="Times New Roman" w:cs="Times New Roman"/>
        </w:rPr>
        <w:t xml:space="preserve"> from the bridge officers. </w:t>
      </w:r>
      <w:r w:rsidR="00867CF4">
        <w:rPr>
          <w:rFonts w:eastAsia="Times New Roman" w:cs="Times New Roman"/>
        </w:rPr>
        <w:t>The workshop w</w:t>
      </w:r>
      <w:r w:rsidR="00F37102">
        <w:rPr>
          <w:rFonts w:eastAsia="Times New Roman" w:cs="Times New Roman"/>
        </w:rPr>
        <w:t>as</w:t>
      </w:r>
      <w:r w:rsidR="00867CF4">
        <w:rPr>
          <w:rFonts w:eastAsia="Times New Roman" w:cs="Times New Roman"/>
        </w:rPr>
        <w:t xml:space="preserve"> </w:t>
      </w:r>
      <w:r w:rsidR="00676E80">
        <w:rPr>
          <w:rFonts w:eastAsia="Times New Roman" w:cs="Times New Roman"/>
        </w:rPr>
        <w:t xml:space="preserve">done </w:t>
      </w:r>
      <w:r w:rsidR="00D079F2">
        <w:rPr>
          <w:rFonts w:eastAsia="Times New Roman" w:cs="Times New Roman"/>
        </w:rPr>
        <w:t>as a systematic observation with an observation scheme</w:t>
      </w:r>
      <w:r w:rsidR="0084470D">
        <w:rPr>
          <w:rFonts w:eastAsia="Times New Roman" w:cs="Times New Roman"/>
        </w:rPr>
        <w:t>, where the participant</w:t>
      </w:r>
      <w:r w:rsidR="00776909">
        <w:rPr>
          <w:rFonts w:eastAsia="Times New Roman" w:cs="Times New Roman"/>
        </w:rPr>
        <w:t xml:space="preserve">s </w:t>
      </w:r>
      <w:r w:rsidR="0048770D">
        <w:rPr>
          <w:rFonts w:eastAsia="Times New Roman" w:cs="Times New Roman"/>
        </w:rPr>
        <w:t xml:space="preserve">performed </w:t>
      </w:r>
      <w:r w:rsidR="00BE23D1">
        <w:rPr>
          <w:rFonts w:eastAsia="Times New Roman" w:cs="Times New Roman"/>
        </w:rPr>
        <w:t xml:space="preserve">a bridge startup. </w:t>
      </w:r>
      <w:r w:rsidR="00604D91">
        <w:rPr>
          <w:rFonts w:eastAsia="Times New Roman" w:cs="Times New Roman"/>
        </w:rPr>
        <w:t>Interviews were made with the workshop participants as well to gather additional qualit</w:t>
      </w:r>
      <w:r w:rsidR="003F7CE5">
        <w:rPr>
          <w:rFonts w:eastAsia="Times New Roman" w:cs="Times New Roman"/>
        </w:rPr>
        <w:t xml:space="preserve">ative data for the study. </w:t>
      </w:r>
    </w:p>
    <w:p w14:paraId="4F903BA1" w14:textId="77777777" w:rsidR="003F7CE5" w:rsidRDefault="003F7CE5" w:rsidP="00377217">
      <w:pPr>
        <w:spacing w:line="276" w:lineRule="auto"/>
        <w:jc w:val="both"/>
        <w:rPr>
          <w:rFonts w:eastAsia="Times New Roman" w:cs="Times New Roman"/>
        </w:rPr>
      </w:pPr>
    </w:p>
    <w:p w14:paraId="6F09BAD2" w14:textId="2C7EF083" w:rsidR="003F7CE5" w:rsidRPr="008B4918" w:rsidRDefault="003F7CE5" w:rsidP="00377217">
      <w:pPr>
        <w:spacing w:line="276" w:lineRule="auto"/>
        <w:jc w:val="both"/>
        <w:rPr>
          <w:rFonts w:eastAsia="Times New Roman" w:cs="Times New Roman"/>
        </w:rPr>
      </w:pPr>
      <w:r>
        <w:rPr>
          <w:rFonts w:eastAsia="Times New Roman" w:cs="Times New Roman"/>
        </w:rPr>
        <w:t xml:space="preserve">The result from the workshop shows that the electronic checklist </w:t>
      </w:r>
      <w:r w:rsidR="005D1C92">
        <w:rPr>
          <w:rFonts w:eastAsia="Times New Roman" w:cs="Times New Roman"/>
        </w:rPr>
        <w:t xml:space="preserve">is more </w:t>
      </w:r>
      <w:r w:rsidR="00306A18">
        <w:rPr>
          <w:rFonts w:eastAsia="Times New Roman" w:cs="Times New Roman"/>
        </w:rPr>
        <w:t>effective in terms of time. The communication is reduced as well</w:t>
      </w:r>
      <w:r w:rsidR="3962012C" w:rsidRPr="0D1C4DC3">
        <w:rPr>
          <w:rFonts w:eastAsia="Times New Roman" w:cs="Times New Roman"/>
        </w:rPr>
        <w:t>,</w:t>
      </w:r>
      <w:r w:rsidR="00306A18">
        <w:rPr>
          <w:rFonts w:eastAsia="Times New Roman" w:cs="Times New Roman"/>
        </w:rPr>
        <w:t xml:space="preserve"> which </w:t>
      </w:r>
      <w:r w:rsidR="39B5157F" w:rsidRPr="0D1C4DC3">
        <w:rPr>
          <w:rFonts w:eastAsia="Times New Roman" w:cs="Times New Roman"/>
        </w:rPr>
        <w:t>in this study</w:t>
      </w:r>
      <w:r w:rsidR="00306A18" w:rsidRPr="0D1C4DC3">
        <w:rPr>
          <w:rFonts w:eastAsia="Times New Roman" w:cs="Times New Roman"/>
        </w:rPr>
        <w:t xml:space="preserve"> </w:t>
      </w:r>
      <w:r w:rsidR="00306A18">
        <w:rPr>
          <w:rFonts w:eastAsia="Times New Roman" w:cs="Times New Roman"/>
        </w:rPr>
        <w:t xml:space="preserve">can be considered as positive. </w:t>
      </w:r>
      <w:r w:rsidR="00BF3CED">
        <w:rPr>
          <w:rFonts w:eastAsia="Times New Roman" w:cs="Times New Roman"/>
        </w:rPr>
        <w:t xml:space="preserve">This because less </w:t>
      </w:r>
      <w:r w:rsidR="005C5A27">
        <w:rPr>
          <w:rFonts w:eastAsia="Times New Roman" w:cs="Times New Roman"/>
        </w:rPr>
        <w:t xml:space="preserve">unessential communication can lead to better situational awareness. </w:t>
      </w:r>
      <w:r w:rsidR="00FA1C62">
        <w:rPr>
          <w:rFonts w:eastAsia="Times New Roman" w:cs="Times New Roman"/>
        </w:rPr>
        <w:t>The result from the interviews</w:t>
      </w:r>
      <w:r w:rsidR="00F41D5E">
        <w:rPr>
          <w:rFonts w:eastAsia="Times New Roman" w:cs="Times New Roman"/>
        </w:rPr>
        <w:t xml:space="preserve"> shows that</w:t>
      </w:r>
      <w:r w:rsidR="00035C90">
        <w:rPr>
          <w:rFonts w:eastAsia="Times New Roman" w:cs="Times New Roman"/>
        </w:rPr>
        <w:t xml:space="preserve"> </w:t>
      </w:r>
      <w:r w:rsidR="00000DD8">
        <w:rPr>
          <w:rFonts w:eastAsia="Times New Roman" w:cs="Times New Roman"/>
        </w:rPr>
        <w:t xml:space="preserve">the electronic checklist has contributed to a more transparent </w:t>
      </w:r>
      <w:r w:rsidR="00FE1DB2">
        <w:rPr>
          <w:rFonts w:eastAsia="Times New Roman" w:cs="Times New Roman"/>
        </w:rPr>
        <w:t xml:space="preserve">workflow with the electronic checklist. </w:t>
      </w:r>
      <w:r w:rsidR="003231D8" w:rsidRPr="067FC3D8">
        <w:rPr>
          <w:rFonts w:eastAsia="Times New Roman" w:cs="Times New Roman"/>
        </w:rPr>
        <w:t xml:space="preserve">According to the </w:t>
      </w:r>
      <w:r w:rsidR="00920F6E">
        <w:rPr>
          <w:rFonts w:eastAsia="Times New Roman" w:cs="Times New Roman"/>
        </w:rPr>
        <w:t>deck</w:t>
      </w:r>
      <w:r w:rsidR="003231D8" w:rsidRPr="067FC3D8">
        <w:rPr>
          <w:rFonts w:eastAsia="Times New Roman" w:cs="Times New Roman"/>
        </w:rPr>
        <w:t xml:space="preserve"> officers the operation is easier to follow through several electronic units, which you can work simultaneously with.</w:t>
      </w:r>
      <w:r w:rsidR="003231D8" w:rsidRPr="769B8D97">
        <w:rPr>
          <w:rFonts w:eastAsia="Times New Roman" w:cs="Times New Roman"/>
        </w:rPr>
        <w:t xml:space="preserve"> </w:t>
      </w:r>
      <w:proofErr w:type="gramStart"/>
      <w:r w:rsidR="00B83E73">
        <w:rPr>
          <w:rFonts w:eastAsia="Times New Roman" w:cs="Times New Roman"/>
        </w:rPr>
        <w:t>Also</w:t>
      </w:r>
      <w:proofErr w:type="gramEnd"/>
      <w:r w:rsidR="00B83E73">
        <w:rPr>
          <w:rFonts w:eastAsia="Times New Roman" w:cs="Times New Roman"/>
        </w:rPr>
        <w:t xml:space="preserve"> that it is easier to follow what others do</w:t>
      </w:r>
      <w:r w:rsidR="73F54C24" w:rsidRPr="0D1C4DC3">
        <w:rPr>
          <w:rFonts w:eastAsia="Times New Roman" w:cs="Times New Roman"/>
        </w:rPr>
        <w:t>,</w:t>
      </w:r>
      <w:r w:rsidR="00B83E73">
        <w:rPr>
          <w:rFonts w:eastAsia="Times New Roman" w:cs="Times New Roman"/>
        </w:rPr>
        <w:t xml:space="preserve"> </w:t>
      </w:r>
      <w:r w:rsidR="00BA3697">
        <w:rPr>
          <w:rFonts w:eastAsia="Times New Roman" w:cs="Times New Roman"/>
        </w:rPr>
        <w:t xml:space="preserve">which can be considered </w:t>
      </w:r>
      <w:r w:rsidR="00A53E5D">
        <w:rPr>
          <w:rFonts w:eastAsia="Times New Roman" w:cs="Times New Roman"/>
        </w:rPr>
        <w:t>improving the shared mental model between the brid</w:t>
      </w:r>
      <w:r w:rsidR="00825DA1">
        <w:rPr>
          <w:rFonts w:eastAsia="Times New Roman" w:cs="Times New Roman"/>
        </w:rPr>
        <w:t>g</w:t>
      </w:r>
      <w:r w:rsidR="00A53E5D">
        <w:rPr>
          <w:rFonts w:eastAsia="Times New Roman" w:cs="Times New Roman"/>
        </w:rPr>
        <w:t>e officers</w:t>
      </w:r>
      <w:r w:rsidR="00210C2C">
        <w:rPr>
          <w:rFonts w:eastAsia="Times New Roman" w:cs="Times New Roman"/>
        </w:rPr>
        <w:t xml:space="preserve">. </w:t>
      </w:r>
      <w:proofErr w:type="gramStart"/>
      <w:r w:rsidR="00210C2C">
        <w:rPr>
          <w:rFonts w:eastAsia="Times New Roman" w:cs="Times New Roman"/>
        </w:rPr>
        <w:t>Finally</w:t>
      </w:r>
      <w:proofErr w:type="gramEnd"/>
      <w:r w:rsidR="00210C2C">
        <w:rPr>
          <w:rFonts w:eastAsia="Times New Roman" w:cs="Times New Roman"/>
        </w:rPr>
        <w:t xml:space="preserve"> the </w:t>
      </w:r>
      <w:r w:rsidR="00DC5A9F">
        <w:rPr>
          <w:rFonts w:eastAsia="Times New Roman" w:cs="Times New Roman"/>
        </w:rPr>
        <w:t>administrative work</w:t>
      </w:r>
      <w:r w:rsidR="00260026">
        <w:rPr>
          <w:rFonts w:eastAsia="Times New Roman" w:cs="Times New Roman"/>
        </w:rPr>
        <w:t xml:space="preserve"> </w:t>
      </w:r>
      <w:r w:rsidR="004718D9">
        <w:rPr>
          <w:rFonts w:eastAsia="Times New Roman" w:cs="Times New Roman"/>
        </w:rPr>
        <w:t xml:space="preserve">could be more effective if the electronic checklist would be compatible with the electronic logbook. </w:t>
      </w:r>
    </w:p>
    <w:p w14:paraId="6E7BA012" w14:textId="58BEC990" w:rsidR="00164068" w:rsidRDefault="00164068" w:rsidP="00377217">
      <w:pPr>
        <w:spacing w:line="276" w:lineRule="auto"/>
        <w:jc w:val="both"/>
        <w:rPr>
          <w:rFonts w:eastAsia="Times New Roman" w:cs="Times New Roman"/>
        </w:rPr>
      </w:pPr>
    </w:p>
    <w:p w14:paraId="220CC130" w14:textId="10997854" w:rsidR="00953C5D" w:rsidRPr="00CE23EF" w:rsidRDefault="00953C5D" w:rsidP="00377217">
      <w:pPr>
        <w:spacing w:before="240" w:after="60" w:line="276" w:lineRule="auto"/>
        <w:ind w:left="480" w:hanging="480"/>
        <w:jc w:val="both"/>
        <w:rPr>
          <w:rFonts w:eastAsia="Times New Roman" w:cs="Times New Roman"/>
          <w:b/>
          <w:bCs/>
          <w:sz w:val="36"/>
          <w:szCs w:val="36"/>
        </w:rPr>
      </w:pPr>
      <w:r>
        <w:rPr>
          <w:rFonts w:eastAsia="Times New Roman" w:cs="Times New Roman"/>
        </w:rPr>
        <w:t>Keywords:</w:t>
      </w:r>
      <w:r w:rsidR="00C600B2">
        <w:rPr>
          <w:rFonts w:eastAsia="Times New Roman" w:cs="Times New Roman"/>
        </w:rPr>
        <w:t xml:space="preserve"> </w:t>
      </w:r>
      <w:r w:rsidR="00C600B2" w:rsidRPr="00966CDF">
        <w:rPr>
          <w:color w:val="000000" w:themeColor="text1"/>
        </w:rPr>
        <w:t>Checklist</w:t>
      </w:r>
      <w:r w:rsidR="00C600B2">
        <w:rPr>
          <w:rFonts w:eastAsia="Times New Roman" w:cs="Times New Roman"/>
        </w:rPr>
        <w:t>, electronic checklist</w:t>
      </w:r>
      <w:r w:rsidR="00CE23EF">
        <w:rPr>
          <w:rFonts w:eastAsia="Times New Roman" w:cs="Times New Roman"/>
        </w:rPr>
        <w:t xml:space="preserve">, shared mental model, situation awareness, effectivity, communication. </w:t>
      </w:r>
    </w:p>
    <w:p w14:paraId="3F4D6152" w14:textId="77777777" w:rsidR="00B67E25" w:rsidRDefault="00B67E25" w:rsidP="00B67E25">
      <w:pPr>
        <w:spacing w:before="240" w:after="60" w:line="276" w:lineRule="auto"/>
        <w:rPr>
          <w:rFonts w:eastAsia="Times New Roman" w:cs="Times New Roman"/>
          <w:b/>
          <w:bCs/>
          <w:sz w:val="36"/>
          <w:szCs w:val="36"/>
        </w:rPr>
      </w:pPr>
    </w:p>
    <w:p w14:paraId="578447FE" w14:textId="1E410444" w:rsidR="00330627" w:rsidRPr="008B4918" w:rsidRDefault="00330627" w:rsidP="00B67E25">
      <w:pPr>
        <w:spacing w:before="240" w:after="60" w:line="276" w:lineRule="auto"/>
        <w:rPr>
          <w:rFonts w:eastAsia="Times New Roman" w:cs="Times New Roman"/>
          <w:b/>
          <w:bCs/>
          <w:sz w:val="36"/>
          <w:szCs w:val="36"/>
        </w:rPr>
      </w:pPr>
      <w:r w:rsidRPr="008B4918">
        <w:rPr>
          <w:rFonts w:eastAsia="Times New Roman" w:cs="Times New Roman"/>
          <w:b/>
          <w:bCs/>
          <w:sz w:val="36"/>
          <w:szCs w:val="36"/>
        </w:rPr>
        <w:br w:type="page"/>
      </w:r>
    </w:p>
    <w:p w14:paraId="7EB71447" w14:textId="77777777" w:rsidR="00330627" w:rsidRDefault="005E4924" w:rsidP="00ED1416">
      <w:pPr>
        <w:pStyle w:val="Rubrik2"/>
        <w:rPr>
          <w:lang w:val="sv-SE"/>
        </w:rPr>
      </w:pPr>
      <w:bookmarkStart w:id="4" w:name="_Toc36924248"/>
      <w:r>
        <w:rPr>
          <w:lang w:val="sv-SE"/>
        </w:rPr>
        <w:lastRenderedPageBreak/>
        <w:t>Förord</w:t>
      </w:r>
      <w:bookmarkEnd w:id="4"/>
    </w:p>
    <w:p w14:paraId="1BF5AC7A" w14:textId="422295C1" w:rsidR="00D90EA2" w:rsidRDefault="007F29AE" w:rsidP="00377217">
      <w:pPr>
        <w:jc w:val="both"/>
        <w:rPr>
          <w:rFonts w:eastAsia="Times New Roman" w:cs="Times New Roman"/>
          <w:lang w:val="sv-SE"/>
        </w:rPr>
      </w:pPr>
      <w:r>
        <w:rPr>
          <w:rFonts w:eastAsia="Times New Roman" w:cs="Times New Roman"/>
          <w:lang w:val="sv-SE"/>
        </w:rPr>
        <w:t xml:space="preserve">Vi skulle vilja tacka </w:t>
      </w:r>
      <w:r w:rsidR="004F5386">
        <w:rPr>
          <w:rFonts w:eastAsia="Times New Roman" w:cs="Times New Roman"/>
          <w:lang w:val="sv-SE"/>
        </w:rPr>
        <w:t xml:space="preserve">alla </w:t>
      </w:r>
      <w:r w:rsidR="00B42A67">
        <w:rPr>
          <w:rFonts w:eastAsia="Times New Roman" w:cs="Times New Roman"/>
          <w:lang w:val="sv-SE"/>
        </w:rPr>
        <w:t xml:space="preserve">de </w:t>
      </w:r>
      <w:r w:rsidR="005B66D5">
        <w:rPr>
          <w:rFonts w:eastAsia="Times New Roman" w:cs="Times New Roman"/>
          <w:lang w:val="sv-SE"/>
        </w:rPr>
        <w:t>styrmän</w:t>
      </w:r>
      <w:r w:rsidR="00B42A67">
        <w:rPr>
          <w:rFonts w:eastAsia="Times New Roman" w:cs="Times New Roman"/>
          <w:lang w:val="sv-SE"/>
        </w:rPr>
        <w:t xml:space="preserve"> som valt att ställa upp på intervjuer och </w:t>
      </w:r>
      <w:r w:rsidR="005B66D5">
        <w:rPr>
          <w:rFonts w:eastAsia="Times New Roman" w:cs="Times New Roman"/>
          <w:lang w:val="sv-SE"/>
        </w:rPr>
        <w:t xml:space="preserve">de </w:t>
      </w:r>
      <w:r w:rsidR="00E517D1">
        <w:rPr>
          <w:rFonts w:eastAsia="Times New Roman" w:cs="Times New Roman"/>
          <w:lang w:val="sv-SE"/>
        </w:rPr>
        <w:t xml:space="preserve">sjökaptensstudenter </w:t>
      </w:r>
      <w:r w:rsidR="00B42A67">
        <w:rPr>
          <w:rFonts w:eastAsia="Times New Roman" w:cs="Times New Roman"/>
          <w:lang w:val="sv-SE"/>
        </w:rPr>
        <w:t>som medverkat i</w:t>
      </w:r>
      <w:r w:rsidR="00920AE5">
        <w:rPr>
          <w:rFonts w:eastAsia="Times New Roman" w:cs="Times New Roman"/>
          <w:lang w:val="sv-SE"/>
        </w:rPr>
        <w:t xml:space="preserve"> vår workshop. </w:t>
      </w:r>
      <w:r w:rsidR="424C49DA" w:rsidRPr="4E871560">
        <w:rPr>
          <w:rFonts w:eastAsia="Times New Roman" w:cs="Times New Roman"/>
          <w:lang w:val="sv-SE"/>
        </w:rPr>
        <w:t>Vi vill</w:t>
      </w:r>
      <w:r w:rsidR="00920AE5">
        <w:rPr>
          <w:rFonts w:eastAsia="Times New Roman" w:cs="Times New Roman"/>
          <w:lang w:val="sv-SE"/>
        </w:rPr>
        <w:t xml:space="preserve"> rikta ett stort tack till</w:t>
      </w:r>
      <w:r w:rsidR="424C49DA" w:rsidRPr="4E871560">
        <w:rPr>
          <w:rFonts w:eastAsia="Times New Roman" w:cs="Times New Roman"/>
          <w:lang w:val="sv-SE"/>
        </w:rPr>
        <w:t xml:space="preserve"> </w:t>
      </w:r>
      <w:r w:rsidR="00BB44DF">
        <w:rPr>
          <w:rFonts w:eastAsia="Times New Roman" w:cs="Times New Roman"/>
          <w:lang w:val="sv-SE"/>
        </w:rPr>
        <w:t xml:space="preserve">vår handledare </w:t>
      </w:r>
      <w:r w:rsidR="424C49DA" w:rsidRPr="4E871560">
        <w:rPr>
          <w:rFonts w:eastAsia="Times New Roman" w:cs="Times New Roman"/>
          <w:lang w:val="sv-SE"/>
        </w:rPr>
        <w:t>Mats</w:t>
      </w:r>
      <w:r w:rsidR="00920AE5">
        <w:rPr>
          <w:rFonts w:eastAsia="Times New Roman" w:cs="Times New Roman"/>
          <w:lang w:val="sv-SE"/>
        </w:rPr>
        <w:t xml:space="preserve"> </w:t>
      </w:r>
      <w:proofErr w:type="spellStart"/>
      <w:r w:rsidR="00920AE5">
        <w:rPr>
          <w:rFonts w:eastAsia="Times New Roman" w:cs="Times New Roman"/>
          <w:lang w:val="sv-SE"/>
        </w:rPr>
        <w:t>Gruvefeldt</w:t>
      </w:r>
      <w:proofErr w:type="spellEnd"/>
      <w:r w:rsidR="424C49DA" w:rsidRPr="4E871560">
        <w:rPr>
          <w:rFonts w:eastAsia="Times New Roman" w:cs="Times New Roman"/>
          <w:lang w:val="sv-SE"/>
        </w:rPr>
        <w:t xml:space="preserve"> </w:t>
      </w:r>
      <w:r w:rsidR="00920AE5">
        <w:rPr>
          <w:rFonts w:eastAsia="Times New Roman" w:cs="Times New Roman"/>
          <w:lang w:val="sv-SE"/>
        </w:rPr>
        <w:t xml:space="preserve">för all handledning </w:t>
      </w:r>
      <w:r w:rsidR="009B639B">
        <w:rPr>
          <w:rFonts w:eastAsia="Times New Roman" w:cs="Times New Roman"/>
          <w:lang w:val="sv-SE"/>
        </w:rPr>
        <w:t xml:space="preserve">och </w:t>
      </w:r>
      <w:r w:rsidR="00A25985">
        <w:rPr>
          <w:rFonts w:eastAsia="Times New Roman" w:cs="Times New Roman"/>
          <w:lang w:val="sv-SE"/>
        </w:rPr>
        <w:t>expertis</w:t>
      </w:r>
      <w:r w:rsidR="009B639B">
        <w:rPr>
          <w:rFonts w:eastAsia="Times New Roman" w:cs="Times New Roman"/>
          <w:lang w:val="sv-SE"/>
        </w:rPr>
        <w:t xml:space="preserve"> </w:t>
      </w:r>
      <w:r w:rsidR="004F5386">
        <w:rPr>
          <w:rFonts w:eastAsia="Times New Roman" w:cs="Times New Roman"/>
          <w:lang w:val="sv-SE"/>
        </w:rPr>
        <w:t>i detta arbetet</w:t>
      </w:r>
      <w:r w:rsidR="00BB44DF">
        <w:rPr>
          <w:rFonts w:eastAsia="Times New Roman" w:cs="Times New Roman"/>
          <w:lang w:val="sv-SE"/>
        </w:rPr>
        <w:t xml:space="preserve"> samt </w:t>
      </w:r>
      <w:r w:rsidR="005B66D5">
        <w:rPr>
          <w:rFonts w:eastAsia="Times New Roman" w:cs="Times New Roman"/>
          <w:lang w:val="sv-SE"/>
        </w:rPr>
        <w:t xml:space="preserve">tacka </w:t>
      </w:r>
      <w:r w:rsidR="00BB44DF">
        <w:rPr>
          <w:rFonts w:eastAsia="Times New Roman" w:cs="Times New Roman"/>
          <w:lang w:val="sv-SE"/>
        </w:rPr>
        <w:t xml:space="preserve">vår externa handledare Magnus Lindeberg </w:t>
      </w:r>
      <w:r w:rsidR="00715A58">
        <w:rPr>
          <w:rFonts w:eastAsia="Times New Roman" w:cs="Times New Roman"/>
          <w:lang w:val="sv-SE"/>
        </w:rPr>
        <w:t xml:space="preserve">för </w:t>
      </w:r>
      <w:r w:rsidR="0083309B">
        <w:rPr>
          <w:rFonts w:eastAsia="Times New Roman" w:cs="Times New Roman"/>
          <w:lang w:val="sv-SE"/>
        </w:rPr>
        <w:t>allt stöd och expertis.</w:t>
      </w:r>
      <w:r w:rsidR="006634B6">
        <w:rPr>
          <w:rFonts w:eastAsia="Times New Roman" w:cs="Times New Roman"/>
          <w:lang w:val="sv-SE"/>
        </w:rPr>
        <w:t xml:space="preserve"> Även t</w:t>
      </w:r>
      <w:r w:rsidR="00C644B8">
        <w:rPr>
          <w:rFonts w:eastAsia="Times New Roman" w:cs="Times New Roman"/>
          <w:lang w:val="sv-SE"/>
        </w:rPr>
        <w:t xml:space="preserve">ack till Johan </w:t>
      </w:r>
      <w:proofErr w:type="spellStart"/>
      <w:r w:rsidR="00C644B8">
        <w:rPr>
          <w:rFonts w:eastAsia="Times New Roman" w:cs="Times New Roman"/>
          <w:lang w:val="sv-SE"/>
        </w:rPr>
        <w:t>Cimbritz</w:t>
      </w:r>
      <w:proofErr w:type="spellEnd"/>
      <w:r w:rsidR="00C644B8">
        <w:rPr>
          <w:rFonts w:eastAsia="Times New Roman" w:cs="Times New Roman"/>
          <w:lang w:val="sv-SE"/>
        </w:rPr>
        <w:t xml:space="preserve"> </w:t>
      </w:r>
      <w:r w:rsidR="00B7678A">
        <w:rPr>
          <w:rFonts w:eastAsia="Times New Roman" w:cs="Times New Roman"/>
          <w:lang w:val="sv-SE"/>
        </w:rPr>
        <w:t xml:space="preserve">för möjligheten att </w:t>
      </w:r>
      <w:r w:rsidR="005F25B9">
        <w:rPr>
          <w:rFonts w:eastAsia="Times New Roman" w:cs="Times New Roman"/>
          <w:lang w:val="sv-SE"/>
        </w:rPr>
        <w:t xml:space="preserve">använda </w:t>
      </w:r>
      <w:r w:rsidR="007918C0">
        <w:rPr>
          <w:rFonts w:eastAsia="Times New Roman" w:cs="Times New Roman"/>
          <w:lang w:val="sv-SE"/>
        </w:rPr>
        <w:t>BOS-</w:t>
      </w:r>
      <w:r w:rsidR="00670620">
        <w:rPr>
          <w:rFonts w:eastAsia="Times New Roman" w:cs="Times New Roman"/>
          <w:lang w:val="sv-SE"/>
        </w:rPr>
        <w:t xml:space="preserve">simulatorn </w:t>
      </w:r>
      <w:r w:rsidR="007918C0">
        <w:rPr>
          <w:rFonts w:eastAsia="Times New Roman" w:cs="Times New Roman"/>
          <w:lang w:val="sv-SE"/>
        </w:rPr>
        <w:t xml:space="preserve">på Chalmers </w:t>
      </w:r>
      <w:proofErr w:type="spellStart"/>
      <w:r w:rsidR="007918C0">
        <w:rPr>
          <w:rFonts w:eastAsia="Times New Roman" w:cs="Times New Roman"/>
          <w:lang w:val="sv-SE"/>
        </w:rPr>
        <w:t>Lindholmen</w:t>
      </w:r>
      <w:proofErr w:type="spellEnd"/>
      <w:r w:rsidR="007918C0">
        <w:rPr>
          <w:rFonts w:eastAsia="Times New Roman" w:cs="Times New Roman"/>
          <w:lang w:val="sv-SE"/>
        </w:rPr>
        <w:t>.</w:t>
      </w:r>
    </w:p>
    <w:p w14:paraId="11ADBA41" w14:textId="77777777" w:rsidR="007B0BF3" w:rsidRPr="004405A4" w:rsidRDefault="007B0BF3">
      <w:pPr>
        <w:rPr>
          <w:rFonts w:eastAsia="Times New Roman" w:cs="Times New Roman"/>
          <w:sz w:val="28"/>
          <w:szCs w:val="28"/>
          <w:lang w:val="sv-SE"/>
        </w:rPr>
      </w:pPr>
    </w:p>
    <w:p w14:paraId="16042653" w14:textId="77777777" w:rsidR="005E4924" w:rsidRDefault="005E4924">
      <w:pPr>
        <w:rPr>
          <w:rFonts w:eastAsia="Times New Roman" w:cs="Times New Roman"/>
          <w:b/>
          <w:bCs/>
          <w:sz w:val="36"/>
          <w:szCs w:val="36"/>
          <w:lang w:val="sv-SE"/>
        </w:rPr>
      </w:pPr>
    </w:p>
    <w:p w14:paraId="5EC2ED74" w14:textId="5F929E12" w:rsidR="005E4924" w:rsidRDefault="005E4924">
      <w:pPr>
        <w:rPr>
          <w:rFonts w:eastAsia="Times New Roman" w:cs="Times New Roman"/>
          <w:b/>
          <w:bCs/>
          <w:sz w:val="36"/>
          <w:szCs w:val="36"/>
          <w:lang w:val="sv-SE"/>
        </w:rPr>
      </w:pPr>
      <w:r>
        <w:rPr>
          <w:rFonts w:eastAsia="Times New Roman" w:cs="Times New Roman"/>
          <w:b/>
          <w:bCs/>
          <w:sz w:val="36"/>
          <w:szCs w:val="36"/>
          <w:lang w:val="sv-SE"/>
        </w:rPr>
        <w:br w:type="page"/>
      </w:r>
    </w:p>
    <w:p w14:paraId="48B1AD3A" w14:textId="78B1ECEA" w:rsidR="00430A1B" w:rsidRDefault="007F4714" w:rsidP="005F6F99">
      <w:pPr>
        <w:pStyle w:val="Rubrik2"/>
        <w:rPr>
          <w:rFonts w:eastAsia="Times New Roman" w:cs="Times New Roman"/>
          <w:lang w:val="sv-SE"/>
        </w:rPr>
      </w:pPr>
      <w:bookmarkStart w:id="5" w:name="_Toc36924249"/>
      <w:r>
        <w:rPr>
          <w:lang w:val="sv-SE"/>
        </w:rPr>
        <w:lastRenderedPageBreak/>
        <w:t>Innehållsförteckning</w:t>
      </w:r>
      <w:bookmarkEnd w:id="5"/>
    </w:p>
    <w:sdt>
      <w:sdtPr>
        <w:rPr>
          <w:rFonts w:ascii="Times New Roman" w:eastAsia="Cambria" w:hAnsi="Times New Roman" w:cs="Times New Roman"/>
          <w:b w:val="0"/>
          <w:bCs w:val="0"/>
          <w:color w:val="auto"/>
          <w:sz w:val="24"/>
          <w:szCs w:val="24"/>
          <w:lang w:val="en-US"/>
        </w:rPr>
        <w:id w:val="-1336305921"/>
        <w:docPartObj>
          <w:docPartGallery w:val="Table of Contents"/>
          <w:docPartUnique/>
        </w:docPartObj>
      </w:sdtPr>
      <w:sdtEndPr>
        <w:rPr>
          <w:sz w:val="28"/>
          <w:szCs w:val="28"/>
        </w:rPr>
      </w:sdtEndPr>
      <w:sdtContent>
        <w:p w14:paraId="6275F732" w14:textId="01F9096C" w:rsidR="00AF242F" w:rsidRPr="005F6F99" w:rsidRDefault="00AF242F">
          <w:pPr>
            <w:pStyle w:val="Innehllsfrteckningsrubrik"/>
            <w:rPr>
              <w:rFonts w:ascii="Times New Roman" w:hAnsi="Times New Roman" w:cs="Times New Roman"/>
              <w:sz w:val="24"/>
              <w:szCs w:val="24"/>
            </w:rPr>
          </w:pPr>
        </w:p>
        <w:p w14:paraId="45391548" w14:textId="25BDF9C3" w:rsidR="0070428B" w:rsidRDefault="005E5C03">
          <w:pPr>
            <w:pStyle w:val="Innehll2"/>
            <w:rPr>
              <w:rFonts w:eastAsiaTheme="minorEastAsia" w:cstheme="minorBidi"/>
              <w:smallCaps w:val="0"/>
              <w:noProof/>
              <w:sz w:val="24"/>
              <w:szCs w:val="24"/>
              <w:lang w:val="sv-SE"/>
            </w:rPr>
          </w:pPr>
          <w:r w:rsidRPr="0277A10D">
            <w:rPr>
              <w:rFonts w:ascii="Times New Roman" w:hAnsi="Times New Roman" w:cs="Times New Roman"/>
              <w:smallCaps w:val="0"/>
              <w:sz w:val="21"/>
              <w:szCs w:val="21"/>
            </w:rPr>
            <w:fldChar w:fldCharType="begin"/>
          </w:r>
          <w:r w:rsidRPr="0277A10D">
            <w:rPr>
              <w:rFonts w:ascii="Times New Roman" w:hAnsi="Times New Roman" w:cs="Times New Roman"/>
              <w:smallCaps w:val="0"/>
              <w:sz w:val="21"/>
              <w:szCs w:val="21"/>
            </w:rPr>
            <w:instrText xml:space="preserve"> TOC \o "1-4" \h \z \u </w:instrText>
          </w:r>
          <w:r w:rsidRPr="0277A10D">
            <w:rPr>
              <w:rFonts w:ascii="Times New Roman" w:hAnsi="Times New Roman" w:cs="Times New Roman"/>
              <w:smallCaps w:val="0"/>
              <w:sz w:val="21"/>
              <w:szCs w:val="21"/>
            </w:rPr>
            <w:fldChar w:fldCharType="separate"/>
          </w:r>
          <w:hyperlink w:anchor="_Toc36924246" w:history="1">
            <w:r w:rsidR="0070428B" w:rsidRPr="008B125B">
              <w:rPr>
                <w:rStyle w:val="Hyperlnk"/>
                <w:noProof/>
                <w:lang w:val="sv-SE"/>
              </w:rPr>
              <w:t>Sammanfattning</w:t>
            </w:r>
            <w:r w:rsidR="0070428B">
              <w:rPr>
                <w:noProof/>
                <w:webHidden/>
              </w:rPr>
              <w:tab/>
            </w:r>
            <w:r w:rsidR="0070428B">
              <w:rPr>
                <w:noProof/>
                <w:webHidden/>
              </w:rPr>
              <w:fldChar w:fldCharType="begin"/>
            </w:r>
            <w:r w:rsidR="0070428B">
              <w:rPr>
                <w:noProof/>
                <w:webHidden/>
              </w:rPr>
              <w:instrText xml:space="preserve"> PAGEREF _Toc36924246 \h </w:instrText>
            </w:r>
            <w:r w:rsidR="0070428B">
              <w:rPr>
                <w:noProof/>
                <w:webHidden/>
              </w:rPr>
            </w:r>
            <w:r w:rsidR="0070428B">
              <w:rPr>
                <w:noProof/>
                <w:webHidden/>
              </w:rPr>
              <w:fldChar w:fldCharType="separate"/>
            </w:r>
            <w:r w:rsidR="00F8290D">
              <w:rPr>
                <w:noProof/>
                <w:webHidden/>
              </w:rPr>
              <w:t>I</w:t>
            </w:r>
            <w:r w:rsidR="0070428B">
              <w:rPr>
                <w:noProof/>
                <w:webHidden/>
              </w:rPr>
              <w:fldChar w:fldCharType="end"/>
            </w:r>
          </w:hyperlink>
        </w:p>
        <w:p w14:paraId="39F24718" w14:textId="5C6D5131" w:rsidR="0070428B" w:rsidRDefault="007E450F">
          <w:pPr>
            <w:pStyle w:val="Innehll2"/>
            <w:rPr>
              <w:rFonts w:eastAsiaTheme="minorEastAsia" w:cstheme="minorBidi"/>
              <w:smallCaps w:val="0"/>
              <w:noProof/>
              <w:sz w:val="24"/>
              <w:szCs w:val="24"/>
              <w:lang w:val="sv-SE"/>
            </w:rPr>
          </w:pPr>
          <w:hyperlink w:anchor="_Toc36924247" w:history="1">
            <w:r w:rsidR="0070428B" w:rsidRPr="008B125B">
              <w:rPr>
                <w:rStyle w:val="Hyperlnk"/>
                <w:noProof/>
              </w:rPr>
              <w:t>Abstract</w:t>
            </w:r>
            <w:r w:rsidR="0070428B">
              <w:rPr>
                <w:noProof/>
                <w:webHidden/>
              </w:rPr>
              <w:tab/>
            </w:r>
            <w:r w:rsidR="0070428B">
              <w:rPr>
                <w:noProof/>
                <w:webHidden/>
              </w:rPr>
              <w:fldChar w:fldCharType="begin"/>
            </w:r>
            <w:r w:rsidR="0070428B">
              <w:rPr>
                <w:noProof/>
                <w:webHidden/>
              </w:rPr>
              <w:instrText xml:space="preserve"> PAGEREF _Toc36924247 \h </w:instrText>
            </w:r>
            <w:r w:rsidR="0070428B">
              <w:rPr>
                <w:noProof/>
                <w:webHidden/>
              </w:rPr>
            </w:r>
            <w:r w:rsidR="0070428B">
              <w:rPr>
                <w:noProof/>
                <w:webHidden/>
              </w:rPr>
              <w:fldChar w:fldCharType="separate"/>
            </w:r>
            <w:r w:rsidR="00F8290D">
              <w:rPr>
                <w:noProof/>
                <w:webHidden/>
              </w:rPr>
              <w:t>II</w:t>
            </w:r>
            <w:r w:rsidR="0070428B">
              <w:rPr>
                <w:noProof/>
                <w:webHidden/>
              </w:rPr>
              <w:fldChar w:fldCharType="end"/>
            </w:r>
          </w:hyperlink>
        </w:p>
        <w:p w14:paraId="1E9E38B1" w14:textId="27BE9B9A" w:rsidR="0070428B" w:rsidRDefault="007E450F">
          <w:pPr>
            <w:pStyle w:val="Innehll2"/>
            <w:rPr>
              <w:rFonts w:eastAsiaTheme="minorEastAsia" w:cstheme="minorBidi"/>
              <w:smallCaps w:val="0"/>
              <w:noProof/>
              <w:sz w:val="24"/>
              <w:szCs w:val="24"/>
              <w:lang w:val="sv-SE"/>
            </w:rPr>
          </w:pPr>
          <w:hyperlink w:anchor="_Toc36924248" w:history="1">
            <w:r w:rsidR="0070428B" w:rsidRPr="008B125B">
              <w:rPr>
                <w:rStyle w:val="Hyperlnk"/>
                <w:noProof/>
                <w:lang w:val="sv-SE"/>
              </w:rPr>
              <w:t>Förord</w:t>
            </w:r>
            <w:r w:rsidR="0070428B">
              <w:rPr>
                <w:noProof/>
                <w:webHidden/>
              </w:rPr>
              <w:tab/>
            </w:r>
            <w:r w:rsidR="0070428B">
              <w:rPr>
                <w:noProof/>
                <w:webHidden/>
              </w:rPr>
              <w:fldChar w:fldCharType="begin"/>
            </w:r>
            <w:r w:rsidR="0070428B">
              <w:rPr>
                <w:noProof/>
                <w:webHidden/>
              </w:rPr>
              <w:instrText xml:space="preserve"> PAGEREF _Toc36924248 \h </w:instrText>
            </w:r>
            <w:r w:rsidR="0070428B">
              <w:rPr>
                <w:noProof/>
                <w:webHidden/>
              </w:rPr>
            </w:r>
            <w:r w:rsidR="0070428B">
              <w:rPr>
                <w:noProof/>
                <w:webHidden/>
              </w:rPr>
              <w:fldChar w:fldCharType="separate"/>
            </w:r>
            <w:r w:rsidR="00F8290D">
              <w:rPr>
                <w:noProof/>
                <w:webHidden/>
              </w:rPr>
              <w:t>III</w:t>
            </w:r>
            <w:r w:rsidR="0070428B">
              <w:rPr>
                <w:noProof/>
                <w:webHidden/>
              </w:rPr>
              <w:fldChar w:fldCharType="end"/>
            </w:r>
          </w:hyperlink>
        </w:p>
        <w:p w14:paraId="36F19107" w14:textId="5E6E5D56" w:rsidR="0070428B" w:rsidRDefault="007E450F">
          <w:pPr>
            <w:pStyle w:val="Innehll2"/>
            <w:rPr>
              <w:rFonts w:eastAsiaTheme="minorEastAsia" w:cstheme="minorBidi"/>
              <w:smallCaps w:val="0"/>
              <w:noProof/>
              <w:sz w:val="24"/>
              <w:szCs w:val="24"/>
              <w:lang w:val="sv-SE"/>
            </w:rPr>
          </w:pPr>
          <w:hyperlink w:anchor="_Toc36924249" w:history="1">
            <w:r w:rsidR="0070428B" w:rsidRPr="008B125B">
              <w:rPr>
                <w:rStyle w:val="Hyperlnk"/>
                <w:noProof/>
                <w:lang w:val="sv-SE"/>
              </w:rPr>
              <w:t>Innehållsförteckning</w:t>
            </w:r>
            <w:r w:rsidR="0070428B">
              <w:rPr>
                <w:noProof/>
                <w:webHidden/>
              </w:rPr>
              <w:tab/>
            </w:r>
            <w:r w:rsidR="0070428B">
              <w:rPr>
                <w:noProof/>
                <w:webHidden/>
              </w:rPr>
              <w:fldChar w:fldCharType="begin"/>
            </w:r>
            <w:r w:rsidR="0070428B">
              <w:rPr>
                <w:noProof/>
                <w:webHidden/>
              </w:rPr>
              <w:instrText xml:space="preserve"> PAGEREF _Toc36924249 \h </w:instrText>
            </w:r>
            <w:r w:rsidR="0070428B">
              <w:rPr>
                <w:noProof/>
                <w:webHidden/>
              </w:rPr>
            </w:r>
            <w:r w:rsidR="0070428B">
              <w:rPr>
                <w:noProof/>
                <w:webHidden/>
              </w:rPr>
              <w:fldChar w:fldCharType="separate"/>
            </w:r>
            <w:r w:rsidR="00F8290D">
              <w:rPr>
                <w:noProof/>
                <w:webHidden/>
              </w:rPr>
              <w:t>IV</w:t>
            </w:r>
            <w:r w:rsidR="0070428B">
              <w:rPr>
                <w:noProof/>
                <w:webHidden/>
              </w:rPr>
              <w:fldChar w:fldCharType="end"/>
            </w:r>
          </w:hyperlink>
        </w:p>
        <w:p w14:paraId="6C559241" w14:textId="4ACCE283" w:rsidR="0070428B" w:rsidRDefault="007E450F">
          <w:pPr>
            <w:pStyle w:val="Innehll2"/>
            <w:rPr>
              <w:rFonts w:eastAsiaTheme="minorEastAsia" w:cstheme="minorBidi"/>
              <w:smallCaps w:val="0"/>
              <w:noProof/>
              <w:sz w:val="24"/>
              <w:szCs w:val="24"/>
              <w:lang w:val="sv-SE"/>
            </w:rPr>
          </w:pPr>
          <w:hyperlink w:anchor="_Toc36924250" w:history="1">
            <w:r w:rsidR="0070428B" w:rsidRPr="008B125B">
              <w:rPr>
                <w:rStyle w:val="Hyperlnk"/>
                <w:noProof/>
                <w:lang w:val="sv-SE"/>
              </w:rPr>
              <w:t>Förkortningar &amp; ordförklaringar</w:t>
            </w:r>
            <w:r w:rsidR="0070428B">
              <w:rPr>
                <w:noProof/>
                <w:webHidden/>
              </w:rPr>
              <w:tab/>
            </w:r>
            <w:r w:rsidR="0070428B">
              <w:rPr>
                <w:noProof/>
                <w:webHidden/>
              </w:rPr>
              <w:fldChar w:fldCharType="begin"/>
            </w:r>
            <w:r w:rsidR="0070428B">
              <w:rPr>
                <w:noProof/>
                <w:webHidden/>
              </w:rPr>
              <w:instrText xml:space="preserve"> PAGEREF _Toc36924250 \h </w:instrText>
            </w:r>
            <w:r w:rsidR="0070428B">
              <w:rPr>
                <w:noProof/>
                <w:webHidden/>
              </w:rPr>
            </w:r>
            <w:r w:rsidR="0070428B">
              <w:rPr>
                <w:noProof/>
                <w:webHidden/>
              </w:rPr>
              <w:fldChar w:fldCharType="separate"/>
            </w:r>
            <w:r w:rsidR="00F8290D">
              <w:rPr>
                <w:noProof/>
                <w:webHidden/>
              </w:rPr>
              <w:t>VI</w:t>
            </w:r>
            <w:r w:rsidR="0070428B">
              <w:rPr>
                <w:noProof/>
                <w:webHidden/>
              </w:rPr>
              <w:fldChar w:fldCharType="end"/>
            </w:r>
          </w:hyperlink>
        </w:p>
        <w:p w14:paraId="29D8CA37" w14:textId="646A888D" w:rsidR="0070428B" w:rsidRDefault="007E450F">
          <w:pPr>
            <w:pStyle w:val="Innehll2"/>
            <w:rPr>
              <w:rFonts w:eastAsiaTheme="minorEastAsia" w:cstheme="minorBidi"/>
              <w:smallCaps w:val="0"/>
              <w:noProof/>
              <w:sz w:val="24"/>
              <w:szCs w:val="24"/>
              <w:lang w:val="sv-SE"/>
            </w:rPr>
          </w:pPr>
          <w:hyperlink w:anchor="_Toc36924251" w:history="1">
            <w:r w:rsidR="0070428B" w:rsidRPr="008B125B">
              <w:rPr>
                <w:rStyle w:val="Hyperlnk"/>
                <w:noProof/>
                <w:lang w:val="sv-SE"/>
              </w:rPr>
              <w:t>1.</w:t>
            </w:r>
            <w:r w:rsidR="0070428B">
              <w:rPr>
                <w:rFonts w:eastAsiaTheme="minorEastAsia" w:cstheme="minorBidi"/>
                <w:smallCaps w:val="0"/>
                <w:noProof/>
                <w:sz w:val="24"/>
                <w:szCs w:val="24"/>
                <w:lang w:val="sv-SE"/>
              </w:rPr>
              <w:tab/>
            </w:r>
            <w:r w:rsidR="0070428B" w:rsidRPr="008B125B">
              <w:rPr>
                <w:rStyle w:val="Hyperlnk"/>
                <w:noProof/>
                <w:lang w:val="sv-SE"/>
              </w:rPr>
              <w:t>Inledning</w:t>
            </w:r>
            <w:r w:rsidR="0070428B">
              <w:rPr>
                <w:noProof/>
                <w:webHidden/>
              </w:rPr>
              <w:tab/>
            </w:r>
            <w:r w:rsidR="0070428B">
              <w:rPr>
                <w:noProof/>
                <w:webHidden/>
              </w:rPr>
              <w:fldChar w:fldCharType="begin"/>
            </w:r>
            <w:r w:rsidR="0070428B">
              <w:rPr>
                <w:noProof/>
                <w:webHidden/>
              </w:rPr>
              <w:instrText xml:space="preserve"> PAGEREF _Toc36924251 \h </w:instrText>
            </w:r>
            <w:r w:rsidR="0070428B">
              <w:rPr>
                <w:noProof/>
                <w:webHidden/>
              </w:rPr>
            </w:r>
            <w:r w:rsidR="0070428B">
              <w:rPr>
                <w:noProof/>
                <w:webHidden/>
              </w:rPr>
              <w:fldChar w:fldCharType="separate"/>
            </w:r>
            <w:r w:rsidR="00F8290D">
              <w:rPr>
                <w:noProof/>
                <w:webHidden/>
              </w:rPr>
              <w:t>1</w:t>
            </w:r>
            <w:r w:rsidR="0070428B">
              <w:rPr>
                <w:noProof/>
                <w:webHidden/>
              </w:rPr>
              <w:fldChar w:fldCharType="end"/>
            </w:r>
          </w:hyperlink>
        </w:p>
        <w:p w14:paraId="7CD26A88" w14:textId="7D1CD046" w:rsidR="0070428B" w:rsidRDefault="007E450F">
          <w:pPr>
            <w:pStyle w:val="Innehll3"/>
            <w:tabs>
              <w:tab w:val="left" w:pos="1200"/>
              <w:tab w:val="right" w:leader="dot" w:pos="9624"/>
            </w:tabs>
            <w:rPr>
              <w:rFonts w:eastAsiaTheme="minorEastAsia" w:cstheme="minorBidi"/>
              <w:i w:val="0"/>
              <w:iCs w:val="0"/>
              <w:noProof/>
              <w:sz w:val="24"/>
              <w:szCs w:val="24"/>
              <w:lang w:val="sv-SE"/>
            </w:rPr>
          </w:pPr>
          <w:hyperlink w:anchor="_Toc36924252" w:history="1">
            <w:r w:rsidR="0070428B" w:rsidRPr="008B125B">
              <w:rPr>
                <w:rStyle w:val="Hyperlnk"/>
                <w:rFonts w:eastAsia="Times New Roman" w:cs="Times New Roman"/>
                <w:noProof/>
                <w:lang w:val="sv-SE"/>
              </w:rPr>
              <w:t>1.1</w:t>
            </w:r>
            <w:r w:rsidR="00F8290D">
              <w:rPr>
                <w:rFonts w:eastAsiaTheme="minorEastAsia" w:cstheme="minorBidi"/>
                <w:i w:val="0"/>
                <w:iCs w:val="0"/>
                <w:noProof/>
                <w:sz w:val="24"/>
                <w:szCs w:val="24"/>
                <w:lang w:val="sv-SE"/>
              </w:rPr>
              <w:t xml:space="preserve"> </w:t>
            </w:r>
            <w:r w:rsidR="0070428B" w:rsidRPr="008B125B">
              <w:rPr>
                <w:rStyle w:val="Hyperlnk"/>
                <w:rFonts w:eastAsia="Times New Roman" w:cs="Times New Roman"/>
                <w:noProof/>
                <w:lang w:val="sv-SE"/>
              </w:rPr>
              <w:t>Syfte</w:t>
            </w:r>
            <w:r w:rsidR="00F8290D">
              <w:rPr>
                <w:rStyle w:val="Hyperlnk"/>
                <w:rFonts w:eastAsia="Times New Roman" w:cs="Times New Roman"/>
                <w:noProof/>
                <w:lang w:val="sv-SE"/>
              </w:rPr>
              <w:tab/>
            </w:r>
            <w:r w:rsidR="0070428B">
              <w:rPr>
                <w:noProof/>
                <w:webHidden/>
              </w:rPr>
              <w:tab/>
            </w:r>
            <w:r w:rsidR="0070428B">
              <w:rPr>
                <w:noProof/>
                <w:webHidden/>
              </w:rPr>
              <w:fldChar w:fldCharType="begin"/>
            </w:r>
            <w:r w:rsidR="0070428B">
              <w:rPr>
                <w:noProof/>
                <w:webHidden/>
              </w:rPr>
              <w:instrText xml:space="preserve"> PAGEREF _Toc36924252 \h </w:instrText>
            </w:r>
            <w:r w:rsidR="0070428B">
              <w:rPr>
                <w:noProof/>
                <w:webHidden/>
              </w:rPr>
            </w:r>
            <w:r w:rsidR="0070428B">
              <w:rPr>
                <w:noProof/>
                <w:webHidden/>
              </w:rPr>
              <w:fldChar w:fldCharType="separate"/>
            </w:r>
            <w:r w:rsidR="00F8290D">
              <w:rPr>
                <w:noProof/>
                <w:webHidden/>
              </w:rPr>
              <w:t>2</w:t>
            </w:r>
            <w:r w:rsidR="0070428B">
              <w:rPr>
                <w:noProof/>
                <w:webHidden/>
              </w:rPr>
              <w:fldChar w:fldCharType="end"/>
            </w:r>
          </w:hyperlink>
        </w:p>
        <w:p w14:paraId="2F4DD958" w14:textId="223F5C98" w:rsidR="0070428B" w:rsidRDefault="007E450F">
          <w:pPr>
            <w:pStyle w:val="Innehll3"/>
            <w:tabs>
              <w:tab w:val="left" w:pos="1200"/>
              <w:tab w:val="right" w:leader="dot" w:pos="9624"/>
            </w:tabs>
            <w:rPr>
              <w:rFonts w:eastAsiaTheme="minorEastAsia" w:cstheme="minorBidi"/>
              <w:i w:val="0"/>
              <w:iCs w:val="0"/>
              <w:noProof/>
              <w:sz w:val="24"/>
              <w:szCs w:val="24"/>
              <w:lang w:val="sv-SE"/>
            </w:rPr>
          </w:pPr>
          <w:hyperlink w:anchor="_Toc36924253" w:history="1">
            <w:r w:rsidR="0070428B" w:rsidRPr="008B125B">
              <w:rPr>
                <w:rStyle w:val="Hyperlnk"/>
                <w:rFonts w:eastAsia="Times New Roman" w:cs="Times New Roman"/>
                <w:noProof/>
                <w:lang w:val="sv-SE"/>
              </w:rPr>
              <w:t>1.2</w:t>
            </w:r>
            <w:r w:rsidR="00F8290D">
              <w:rPr>
                <w:rFonts w:eastAsiaTheme="minorEastAsia" w:cstheme="minorBidi"/>
                <w:i w:val="0"/>
                <w:iCs w:val="0"/>
                <w:noProof/>
                <w:sz w:val="24"/>
                <w:szCs w:val="24"/>
                <w:lang w:val="sv-SE"/>
              </w:rPr>
              <w:t xml:space="preserve"> </w:t>
            </w:r>
            <w:r w:rsidR="0070428B" w:rsidRPr="008B125B">
              <w:rPr>
                <w:rStyle w:val="Hyperlnk"/>
                <w:rFonts w:eastAsia="Times New Roman" w:cs="Times New Roman"/>
                <w:noProof/>
                <w:lang w:val="sv-SE"/>
              </w:rPr>
              <w:t>Forskningsfrågor</w:t>
            </w:r>
            <w:r w:rsidR="0070428B">
              <w:rPr>
                <w:noProof/>
                <w:webHidden/>
              </w:rPr>
              <w:tab/>
            </w:r>
            <w:r w:rsidR="0070428B">
              <w:rPr>
                <w:noProof/>
                <w:webHidden/>
              </w:rPr>
              <w:fldChar w:fldCharType="begin"/>
            </w:r>
            <w:r w:rsidR="0070428B">
              <w:rPr>
                <w:noProof/>
                <w:webHidden/>
              </w:rPr>
              <w:instrText xml:space="preserve"> PAGEREF _Toc36924253 \h </w:instrText>
            </w:r>
            <w:r w:rsidR="0070428B">
              <w:rPr>
                <w:noProof/>
                <w:webHidden/>
              </w:rPr>
            </w:r>
            <w:r w:rsidR="0070428B">
              <w:rPr>
                <w:noProof/>
                <w:webHidden/>
              </w:rPr>
              <w:fldChar w:fldCharType="separate"/>
            </w:r>
            <w:r w:rsidR="00F8290D">
              <w:rPr>
                <w:noProof/>
                <w:webHidden/>
              </w:rPr>
              <w:t>2</w:t>
            </w:r>
            <w:r w:rsidR="0070428B">
              <w:rPr>
                <w:noProof/>
                <w:webHidden/>
              </w:rPr>
              <w:fldChar w:fldCharType="end"/>
            </w:r>
          </w:hyperlink>
        </w:p>
        <w:p w14:paraId="5897DB36" w14:textId="0EA8F49A" w:rsidR="0070428B" w:rsidRDefault="007E450F">
          <w:pPr>
            <w:pStyle w:val="Innehll3"/>
            <w:tabs>
              <w:tab w:val="left" w:pos="1200"/>
              <w:tab w:val="right" w:leader="dot" w:pos="9624"/>
            </w:tabs>
            <w:rPr>
              <w:rFonts w:eastAsiaTheme="minorEastAsia" w:cstheme="minorBidi"/>
              <w:i w:val="0"/>
              <w:iCs w:val="0"/>
              <w:noProof/>
              <w:sz w:val="24"/>
              <w:szCs w:val="24"/>
              <w:lang w:val="sv-SE"/>
            </w:rPr>
          </w:pPr>
          <w:hyperlink w:anchor="_Toc36924254" w:history="1">
            <w:r w:rsidR="0070428B" w:rsidRPr="008B125B">
              <w:rPr>
                <w:rStyle w:val="Hyperlnk"/>
                <w:rFonts w:eastAsia="Times New Roman" w:cs="Times New Roman"/>
                <w:noProof/>
                <w:lang w:val="sv-SE"/>
              </w:rPr>
              <w:t>1.3</w:t>
            </w:r>
            <w:r w:rsidR="00F8290D">
              <w:rPr>
                <w:rFonts w:eastAsiaTheme="minorEastAsia" w:cstheme="minorBidi"/>
                <w:i w:val="0"/>
                <w:iCs w:val="0"/>
                <w:noProof/>
                <w:sz w:val="24"/>
                <w:szCs w:val="24"/>
                <w:lang w:val="sv-SE"/>
              </w:rPr>
              <w:t xml:space="preserve"> </w:t>
            </w:r>
            <w:r w:rsidR="0070428B" w:rsidRPr="008B125B">
              <w:rPr>
                <w:rStyle w:val="Hyperlnk"/>
                <w:rFonts w:eastAsia="Times New Roman" w:cs="Times New Roman"/>
                <w:noProof/>
                <w:lang w:val="sv-SE"/>
              </w:rPr>
              <w:t>Avgränsningar</w:t>
            </w:r>
            <w:r w:rsidR="0070428B">
              <w:rPr>
                <w:noProof/>
                <w:webHidden/>
              </w:rPr>
              <w:tab/>
            </w:r>
            <w:r w:rsidR="0070428B">
              <w:rPr>
                <w:noProof/>
                <w:webHidden/>
              </w:rPr>
              <w:fldChar w:fldCharType="begin"/>
            </w:r>
            <w:r w:rsidR="0070428B">
              <w:rPr>
                <w:noProof/>
                <w:webHidden/>
              </w:rPr>
              <w:instrText xml:space="preserve"> PAGEREF _Toc36924254 \h </w:instrText>
            </w:r>
            <w:r w:rsidR="0070428B">
              <w:rPr>
                <w:noProof/>
                <w:webHidden/>
              </w:rPr>
            </w:r>
            <w:r w:rsidR="0070428B">
              <w:rPr>
                <w:noProof/>
                <w:webHidden/>
              </w:rPr>
              <w:fldChar w:fldCharType="separate"/>
            </w:r>
            <w:r w:rsidR="00F8290D">
              <w:rPr>
                <w:noProof/>
                <w:webHidden/>
              </w:rPr>
              <w:t>2</w:t>
            </w:r>
            <w:r w:rsidR="0070428B">
              <w:rPr>
                <w:noProof/>
                <w:webHidden/>
              </w:rPr>
              <w:fldChar w:fldCharType="end"/>
            </w:r>
          </w:hyperlink>
        </w:p>
        <w:p w14:paraId="54C18314" w14:textId="0FABB458" w:rsidR="0070428B" w:rsidRDefault="007E450F">
          <w:pPr>
            <w:pStyle w:val="Innehll2"/>
            <w:rPr>
              <w:rFonts w:eastAsiaTheme="minorEastAsia" w:cstheme="minorBidi"/>
              <w:smallCaps w:val="0"/>
              <w:noProof/>
              <w:sz w:val="24"/>
              <w:szCs w:val="24"/>
              <w:lang w:val="sv-SE"/>
            </w:rPr>
          </w:pPr>
          <w:hyperlink w:anchor="_Toc36924255" w:history="1">
            <w:r w:rsidR="0070428B" w:rsidRPr="008B125B">
              <w:rPr>
                <w:rStyle w:val="Hyperlnk"/>
                <w:rFonts w:eastAsia="Times New Roman" w:cs="Times New Roman"/>
                <w:noProof/>
                <w:lang w:val="sv-SE"/>
              </w:rPr>
              <w:t>2.</w:t>
            </w:r>
            <w:r w:rsidR="0070428B">
              <w:rPr>
                <w:rFonts w:eastAsiaTheme="minorEastAsia" w:cstheme="minorBidi"/>
                <w:smallCaps w:val="0"/>
                <w:noProof/>
                <w:sz w:val="24"/>
                <w:szCs w:val="24"/>
                <w:lang w:val="sv-SE"/>
              </w:rPr>
              <w:tab/>
            </w:r>
            <w:r w:rsidR="0070428B" w:rsidRPr="008B125B">
              <w:rPr>
                <w:rStyle w:val="Hyperlnk"/>
                <w:rFonts w:eastAsia="Times New Roman" w:cs="Times New Roman"/>
                <w:noProof/>
                <w:lang w:val="sv-SE"/>
              </w:rPr>
              <w:t>Bakgrund</w:t>
            </w:r>
            <w:r w:rsidR="0070428B">
              <w:rPr>
                <w:noProof/>
                <w:webHidden/>
              </w:rPr>
              <w:tab/>
            </w:r>
            <w:r w:rsidR="0070428B">
              <w:rPr>
                <w:noProof/>
                <w:webHidden/>
              </w:rPr>
              <w:fldChar w:fldCharType="begin"/>
            </w:r>
            <w:r w:rsidR="0070428B">
              <w:rPr>
                <w:noProof/>
                <w:webHidden/>
              </w:rPr>
              <w:instrText xml:space="preserve"> PAGEREF _Toc36924255 \h </w:instrText>
            </w:r>
            <w:r w:rsidR="0070428B">
              <w:rPr>
                <w:noProof/>
                <w:webHidden/>
              </w:rPr>
            </w:r>
            <w:r w:rsidR="0070428B">
              <w:rPr>
                <w:noProof/>
                <w:webHidden/>
              </w:rPr>
              <w:fldChar w:fldCharType="separate"/>
            </w:r>
            <w:r w:rsidR="00F8290D">
              <w:rPr>
                <w:noProof/>
                <w:webHidden/>
              </w:rPr>
              <w:t>3</w:t>
            </w:r>
            <w:r w:rsidR="0070428B">
              <w:rPr>
                <w:noProof/>
                <w:webHidden/>
              </w:rPr>
              <w:fldChar w:fldCharType="end"/>
            </w:r>
          </w:hyperlink>
        </w:p>
        <w:p w14:paraId="1ECE75A7" w14:textId="28B24BAD" w:rsidR="0070428B" w:rsidRDefault="007E450F">
          <w:pPr>
            <w:pStyle w:val="Innehll3"/>
            <w:tabs>
              <w:tab w:val="right" w:leader="dot" w:pos="9624"/>
            </w:tabs>
            <w:rPr>
              <w:rFonts w:eastAsiaTheme="minorEastAsia" w:cstheme="minorBidi"/>
              <w:i w:val="0"/>
              <w:iCs w:val="0"/>
              <w:noProof/>
              <w:sz w:val="24"/>
              <w:szCs w:val="24"/>
              <w:lang w:val="sv-SE"/>
            </w:rPr>
          </w:pPr>
          <w:hyperlink w:anchor="_Toc36924256" w:history="1">
            <w:r w:rsidR="0070428B" w:rsidRPr="008B125B">
              <w:rPr>
                <w:rStyle w:val="Hyperlnk"/>
                <w:rFonts w:eastAsia="Times New Roman" w:cs="Times New Roman"/>
                <w:noProof/>
                <w:lang w:val="sv-SE"/>
              </w:rPr>
              <w:t>2.1 Checklistor</w:t>
            </w:r>
            <w:r w:rsidR="0070428B">
              <w:rPr>
                <w:noProof/>
                <w:webHidden/>
              </w:rPr>
              <w:tab/>
            </w:r>
            <w:r w:rsidR="0070428B">
              <w:rPr>
                <w:noProof/>
                <w:webHidden/>
              </w:rPr>
              <w:fldChar w:fldCharType="begin"/>
            </w:r>
            <w:r w:rsidR="0070428B">
              <w:rPr>
                <w:noProof/>
                <w:webHidden/>
              </w:rPr>
              <w:instrText xml:space="preserve"> PAGEREF _Toc36924256 \h </w:instrText>
            </w:r>
            <w:r w:rsidR="0070428B">
              <w:rPr>
                <w:noProof/>
                <w:webHidden/>
              </w:rPr>
            </w:r>
            <w:r w:rsidR="0070428B">
              <w:rPr>
                <w:noProof/>
                <w:webHidden/>
              </w:rPr>
              <w:fldChar w:fldCharType="separate"/>
            </w:r>
            <w:r w:rsidR="00F8290D">
              <w:rPr>
                <w:noProof/>
                <w:webHidden/>
              </w:rPr>
              <w:t>3</w:t>
            </w:r>
            <w:r w:rsidR="0070428B">
              <w:rPr>
                <w:noProof/>
                <w:webHidden/>
              </w:rPr>
              <w:fldChar w:fldCharType="end"/>
            </w:r>
          </w:hyperlink>
        </w:p>
        <w:p w14:paraId="718443E8" w14:textId="436A6934" w:rsidR="0070428B" w:rsidRDefault="007E450F">
          <w:pPr>
            <w:pStyle w:val="Innehll3"/>
            <w:tabs>
              <w:tab w:val="right" w:leader="dot" w:pos="9624"/>
            </w:tabs>
            <w:rPr>
              <w:rFonts w:eastAsiaTheme="minorEastAsia" w:cstheme="minorBidi"/>
              <w:i w:val="0"/>
              <w:iCs w:val="0"/>
              <w:noProof/>
              <w:sz w:val="24"/>
              <w:szCs w:val="24"/>
              <w:lang w:val="sv-SE"/>
            </w:rPr>
          </w:pPr>
          <w:hyperlink w:anchor="_Toc36924257" w:history="1">
            <w:r w:rsidR="0070428B" w:rsidRPr="008B125B">
              <w:rPr>
                <w:rStyle w:val="Hyperlnk"/>
                <w:rFonts w:eastAsia="Times New Roman" w:cs="Times New Roman"/>
                <w:noProof/>
                <w:lang w:val="sv-SE"/>
              </w:rPr>
              <w:t>2.2 Checklistor på kryssningsfartyg</w:t>
            </w:r>
            <w:r w:rsidR="0070428B">
              <w:rPr>
                <w:noProof/>
                <w:webHidden/>
              </w:rPr>
              <w:tab/>
            </w:r>
            <w:r w:rsidR="0070428B">
              <w:rPr>
                <w:noProof/>
                <w:webHidden/>
              </w:rPr>
              <w:fldChar w:fldCharType="begin"/>
            </w:r>
            <w:r w:rsidR="0070428B">
              <w:rPr>
                <w:noProof/>
                <w:webHidden/>
              </w:rPr>
              <w:instrText xml:space="preserve"> PAGEREF _Toc36924257 \h </w:instrText>
            </w:r>
            <w:r w:rsidR="0070428B">
              <w:rPr>
                <w:noProof/>
                <w:webHidden/>
              </w:rPr>
            </w:r>
            <w:r w:rsidR="0070428B">
              <w:rPr>
                <w:noProof/>
                <w:webHidden/>
              </w:rPr>
              <w:fldChar w:fldCharType="separate"/>
            </w:r>
            <w:r w:rsidR="00F8290D">
              <w:rPr>
                <w:noProof/>
                <w:webHidden/>
              </w:rPr>
              <w:t>5</w:t>
            </w:r>
            <w:r w:rsidR="0070428B">
              <w:rPr>
                <w:noProof/>
                <w:webHidden/>
              </w:rPr>
              <w:fldChar w:fldCharType="end"/>
            </w:r>
          </w:hyperlink>
        </w:p>
        <w:p w14:paraId="7A2E1CFB" w14:textId="59C0DDB2" w:rsidR="0070428B" w:rsidRDefault="007E450F">
          <w:pPr>
            <w:pStyle w:val="Innehll3"/>
            <w:tabs>
              <w:tab w:val="right" w:leader="dot" w:pos="9624"/>
            </w:tabs>
            <w:rPr>
              <w:rFonts w:eastAsiaTheme="minorEastAsia" w:cstheme="minorBidi"/>
              <w:i w:val="0"/>
              <w:iCs w:val="0"/>
              <w:noProof/>
              <w:sz w:val="24"/>
              <w:szCs w:val="24"/>
              <w:lang w:val="sv-SE"/>
            </w:rPr>
          </w:pPr>
          <w:hyperlink w:anchor="_Toc36924258" w:history="1">
            <w:r w:rsidR="0070428B" w:rsidRPr="008B125B">
              <w:rPr>
                <w:rStyle w:val="Hyperlnk"/>
                <w:rFonts w:eastAsia="Times New Roman" w:cs="Times New Roman"/>
                <w:noProof/>
                <w:lang w:val="sv-SE"/>
              </w:rPr>
              <w:t>2.3 Elektroniska checklistor</w:t>
            </w:r>
            <w:r w:rsidR="0070428B">
              <w:rPr>
                <w:noProof/>
                <w:webHidden/>
              </w:rPr>
              <w:tab/>
            </w:r>
            <w:r w:rsidR="0070428B">
              <w:rPr>
                <w:noProof/>
                <w:webHidden/>
              </w:rPr>
              <w:fldChar w:fldCharType="begin"/>
            </w:r>
            <w:r w:rsidR="0070428B">
              <w:rPr>
                <w:noProof/>
                <w:webHidden/>
              </w:rPr>
              <w:instrText xml:space="preserve"> PAGEREF _Toc36924258 \h </w:instrText>
            </w:r>
            <w:r w:rsidR="0070428B">
              <w:rPr>
                <w:noProof/>
                <w:webHidden/>
              </w:rPr>
            </w:r>
            <w:r w:rsidR="0070428B">
              <w:rPr>
                <w:noProof/>
                <w:webHidden/>
              </w:rPr>
              <w:fldChar w:fldCharType="separate"/>
            </w:r>
            <w:r w:rsidR="00F8290D">
              <w:rPr>
                <w:noProof/>
                <w:webHidden/>
              </w:rPr>
              <w:t>6</w:t>
            </w:r>
            <w:r w:rsidR="0070428B">
              <w:rPr>
                <w:noProof/>
                <w:webHidden/>
              </w:rPr>
              <w:fldChar w:fldCharType="end"/>
            </w:r>
          </w:hyperlink>
        </w:p>
        <w:p w14:paraId="561AB335" w14:textId="16C524B7" w:rsidR="0070428B" w:rsidRDefault="007E450F">
          <w:pPr>
            <w:pStyle w:val="Innehll3"/>
            <w:tabs>
              <w:tab w:val="right" w:leader="dot" w:pos="9624"/>
            </w:tabs>
            <w:rPr>
              <w:rFonts w:eastAsiaTheme="minorEastAsia" w:cstheme="minorBidi"/>
              <w:i w:val="0"/>
              <w:iCs w:val="0"/>
              <w:noProof/>
              <w:sz w:val="24"/>
              <w:szCs w:val="24"/>
              <w:lang w:val="sv-SE"/>
            </w:rPr>
          </w:pPr>
          <w:hyperlink w:anchor="_Toc36924259" w:history="1">
            <w:r w:rsidR="0070428B" w:rsidRPr="008B125B">
              <w:rPr>
                <w:rStyle w:val="Hyperlnk"/>
                <w:rFonts w:eastAsia="Times New Roman" w:cs="Times New Roman"/>
                <w:noProof/>
                <w:lang w:val="sv-SE"/>
              </w:rPr>
              <w:t>2.4 Bridge Resource Management</w:t>
            </w:r>
            <w:r w:rsidR="0070428B">
              <w:rPr>
                <w:noProof/>
                <w:webHidden/>
              </w:rPr>
              <w:tab/>
            </w:r>
            <w:r w:rsidR="0070428B">
              <w:rPr>
                <w:noProof/>
                <w:webHidden/>
              </w:rPr>
              <w:fldChar w:fldCharType="begin"/>
            </w:r>
            <w:r w:rsidR="0070428B">
              <w:rPr>
                <w:noProof/>
                <w:webHidden/>
              </w:rPr>
              <w:instrText xml:space="preserve"> PAGEREF _Toc36924259 \h </w:instrText>
            </w:r>
            <w:r w:rsidR="0070428B">
              <w:rPr>
                <w:noProof/>
                <w:webHidden/>
              </w:rPr>
            </w:r>
            <w:r w:rsidR="0070428B">
              <w:rPr>
                <w:noProof/>
                <w:webHidden/>
              </w:rPr>
              <w:fldChar w:fldCharType="separate"/>
            </w:r>
            <w:r w:rsidR="00F8290D">
              <w:rPr>
                <w:noProof/>
                <w:webHidden/>
              </w:rPr>
              <w:t>6</w:t>
            </w:r>
            <w:r w:rsidR="0070428B">
              <w:rPr>
                <w:noProof/>
                <w:webHidden/>
              </w:rPr>
              <w:fldChar w:fldCharType="end"/>
            </w:r>
          </w:hyperlink>
        </w:p>
        <w:p w14:paraId="5959D2FE" w14:textId="39B881C4" w:rsidR="0070428B" w:rsidRDefault="007E450F">
          <w:pPr>
            <w:pStyle w:val="Innehll4"/>
            <w:tabs>
              <w:tab w:val="right" w:leader="dot" w:pos="9624"/>
            </w:tabs>
            <w:rPr>
              <w:rFonts w:eastAsiaTheme="minorEastAsia" w:cstheme="minorBidi"/>
              <w:noProof/>
              <w:sz w:val="24"/>
              <w:szCs w:val="24"/>
              <w:lang w:val="sv-SE"/>
            </w:rPr>
          </w:pPr>
          <w:hyperlink w:anchor="_Toc36924260" w:history="1">
            <w:r w:rsidR="0070428B" w:rsidRPr="008B125B">
              <w:rPr>
                <w:rStyle w:val="Hyperlnk"/>
                <w:rFonts w:eastAsia="Times New Roman" w:cs="Times New Roman"/>
                <w:noProof/>
                <w:lang w:val="sv-SE"/>
              </w:rPr>
              <w:t>2.4.1 Shared mental model</w:t>
            </w:r>
            <w:r w:rsidR="0070428B">
              <w:rPr>
                <w:noProof/>
                <w:webHidden/>
              </w:rPr>
              <w:tab/>
            </w:r>
            <w:r w:rsidR="0070428B">
              <w:rPr>
                <w:noProof/>
                <w:webHidden/>
              </w:rPr>
              <w:fldChar w:fldCharType="begin"/>
            </w:r>
            <w:r w:rsidR="0070428B">
              <w:rPr>
                <w:noProof/>
                <w:webHidden/>
              </w:rPr>
              <w:instrText xml:space="preserve"> PAGEREF _Toc36924260 \h </w:instrText>
            </w:r>
            <w:r w:rsidR="0070428B">
              <w:rPr>
                <w:noProof/>
                <w:webHidden/>
              </w:rPr>
            </w:r>
            <w:r w:rsidR="0070428B">
              <w:rPr>
                <w:noProof/>
                <w:webHidden/>
              </w:rPr>
              <w:fldChar w:fldCharType="separate"/>
            </w:r>
            <w:r w:rsidR="00F8290D">
              <w:rPr>
                <w:noProof/>
                <w:webHidden/>
              </w:rPr>
              <w:t>7</w:t>
            </w:r>
            <w:r w:rsidR="0070428B">
              <w:rPr>
                <w:noProof/>
                <w:webHidden/>
              </w:rPr>
              <w:fldChar w:fldCharType="end"/>
            </w:r>
          </w:hyperlink>
        </w:p>
        <w:p w14:paraId="660032D6" w14:textId="051DDF5F" w:rsidR="0070428B" w:rsidRDefault="007E450F">
          <w:pPr>
            <w:pStyle w:val="Innehll4"/>
            <w:tabs>
              <w:tab w:val="right" w:leader="dot" w:pos="9624"/>
            </w:tabs>
            <w:rPr>
              <w:rFonts w:eastAsiaTheme="minorEastAsia" w:cstheme="minorBidi"/>
              <w:noProof/>
              <w:sz w:val="24"/>
              <w:szCs w:val="24"/>
              <w:lang w:val="sv-SE"/>
            </w:rPr>
          </w:pPr>
          <w:hyperlink w:anchor="_Toc36924261" w:history="1">
            <w:r w:rsidR="0070428B" w:rsidRPr="008B125B">
              <w:rPr>
                <w:rStyle w:val="Hyperlnk"/>
                <w:noProof/>
                <w:lang w:val="sv-SE"/>
              </w:rPr>
              <w:t>2.4.2 Situational Awareness</w:t>
            </w:r>
            <w:r w:rsidR="0070428B">
              <w:rPr>
                <w:noProof/>
                <w:webHidden/>
              </w:rPr>
              <w:tab/>
            </w:r>
            <w:r w:rsidR="0070428B">
              <w:rPr>
                <w:noProof/>
                <w:webHidden/>
              </w:rPr>
              <w:fldChar w:fldCharType="begin"/>
            </w:r>
            <w:r w:rsidR="0070428B">
              <w:rPr>
                <w:noProof/>
                <w:webHidden/>
              </w:rPr>
              <w:instrText xml:space="preserve"> PAGEREF _Toc36924261 \h </w:instrText>
            </w:r>
            <w:r w:rsidR="0070428B">
              <w:rPr>
                <w:noProof/>
                <w:webHidden/>
              </w:rPr>
            </w:r>
            <w:r w:rsidR="0070428B">
              <w:rPr>
                <w:noProof/>
                <w:webHidden/>
              </w:rPr>
              <w:fldChar w:fldCharType="separate"/>
            </w:r>
            <w:r w:rsidR="00F8290D">
              <w:rPr>
                <w:noProof/>
                <w:webHidden/>
              </w:rPr>
              <w:t>8</w:t>
            </w:r>
            <w:r w:rsidR="0070428B">
              <w:rPr>
                <w:noProof/>
                <w:webHidden/>
              </w:rPr>
              <w:fldChar w:fldCharType="end"/>
            </w:r>
          </w:hyperlink>
        </w:p>
        <w:p w14:paraId="30AB3068" w14:textId="66D1A27A" w:rsidR="0070428B" w:rsidRDefault="007E450F">
          <w:pPr>
            <w:pStyle w:val="Innehll4"/>
            <w:tabs>
              <w:tab w:val="right" w:leader="dot" w:pos="9624"/>
            </w:tabs>
            <w:rPr>
              <w:rFonts w:eastAsiaTheme="minorEastAsia" w:cstheme="minorBidi"/>
              <w:noProof/>
              <w:sz w:val="24"/>
              <w:szCs w:val="24"/>
              <w:lang w:val="sv-SE"/>
            </w:rPr>
          </w:pPr>
          <w:hyperlink w:anchor="_Toc36924262" w:history="1">
            <w:r w:rsidR="0070428B" w:rsidRPr="008B125B">
              <w:rPr>
                <w:rStyle w:val="Hyperlnk"/>
                <w:rFonts w:eastAsia="Times New Roman" w:cs="Times New Roman"/>
                <w:noProof/>
                <w:lang w:val="sv-SE"/>
              </w:rPr>
              <w:t>2.4.3 Checklistan som BRM-verktyg</w:t>
            </w:r>
            <w:r w:rsidR="0070428B">
              <w:rPr>
                <w:noProof/>
                <w:webHidden/>
              </w:rPr>
              <w:tab/>
            </w:r>
            <w:r w:rsidR="0070428B">
              <w:rPr>
                <w:noProof/>
                <w:webHidden/>
              </w:rPr>
              <w:fldChar w:fldCharType="begin"/>
            </w:r>
            <w:r w:rsidR="0070428B">
              <w:rPr>
                <w:noProof/>
                <w:webHidden/>
              </w:rPr>
              <w:instrText xml:space="preserve"> PAGEREF _Toc36924262 \h </w:instrText>
            </w:r>
            <w:r w:rsidR="0070428B">
              <w:rPr>
                <w:noProof/>
                <w:webHidden/>
              </w:rPr>
            </w:r>
            <w:r w:rsidR="0070428B">
              <w:rPr>
                <w:noProof/>
                <w:webHidden/>
              </w:rPr>
              <w:fldChar w:fldCharType="separate"/>
            </w:r>
            <w:r w:rsidR="00F8290D">
              <w:rPr>
                <w:noProof/>
                <w:webHidden/>
              </w:rPr>
              <w:t>8</w:t>
            </w:r>
            <w:r w:rsidR="0070428B">
              <w:rPr>
                <w:noProof/>
                <w:webHidden/>
              </w:rPr>
              <w:fldChar w:fldCharType="end"/>
            </w:r>
          </w:hyperlink>
        </w:p>
        <w:p w14:paraId="326CD881" w14:textId="73FC2768" w:rsidR="0070428B" w:rsidRDefault="007E450F">
          <w:pPr>
            <w:pStyle w:val="Innehll2"/>
            <w:rPr>
              <w:rFonts w:eastAsiaTheme="minorEastAsia" w:cstheme="minorBidi"/>
              <w:smallCaps w:val="0"/>
              <w:noProof/>
              <w:sz w:val="24"/>
              <w:szCs w:val="24"/>
              <w:lang w:val="sv-SE"/>
            </w:rPr>
          </w:pPr>
          <w:hyperlink w:anchor="_Toc36924263" w:history="1">
            <w:r w:rsidR="0070428B" w:rsidRPr="008B125B">
              <w:rPr>
                <w:rStyle w:val="Hyperlnk"/>
                <w:noProof/>
                <w:lang w:val="sv-SE"/>
              </w:rPr>
              <w:t>3.</w:t>
            </w:r>
            <w:r w:rsidR="0070428B">
              <w:rPr>
                <w:rFonts w:eastAsiaTheme="minorEastAsia" w:cstheme="minorBidi"/>
                <w:smallCaps w:val="0"/>
                <w:noProof/>
                <w:sz w:val="24"/>
                <w:szCs w:val="24"/>
                <w:lang w:val="sv-SE"/>
              </w:rPr>
              <w:tab/>
            </w:r>
            <w:r w:rsidR="0070428B" w:rsidRPr="008B125B">
              <w:rPr>
                <w:rStyle w:val="Hyperlnk"/>
                <w:noProof/>
                <w:lang w:val="sv-SE"/>
              </w:rPr>
              <w:t>Metod</w:t>
            </w:r>
            <w:r w:rsidR="0070428B">
              <w:rPr>
                <w:noProof/>
                <w:webHidden/>
              </w:rPr>
              <w:tab/>
            </w:r>
            <w:r w:rsidR="0070428B">
              <w:rPr>
                <w:noProof/>
                <w:webHidden/>
              </w:rPr>
              <w:fldChar w:fldCharType="begin"/>
            </w:r>
            <w:r w:rsidR="0070428B">
              <w:rPr>
                <w:noProof/>
                <w:webHidden/>
              </w:rPr>
              <w:instrText xml:space="preserve"> PAGEREF _Toc36924263 \h </w:instrText>
            </w:r>
            <w:r w:rsidR="0070428B">
              <w:rPr>
                <w:noProof/>
                <w:webHidden/>
              </w:rPr>
            </w:r>
            <w:r w:rsidR="0070428B">
              <w:rPr>
                <w:noProof/>
                <w:webHidden/>
              </w:rPr>
              <w:fldChar w:fldCharType="separate"/>
            </w:r>
            <w:r w:rsidR="00F8290D">
              <w:rPr>
                <w:noProof/>
                <w:webHidden/>
              </w:rPr>
              <w:t>9</w:t>
            </w:r>
            <w:r w:rsidR="0070428B">
              <w:rPr>
                <w:noProof/>
                <w:webHidden/>
              </w:rPr>
              <w:fldChar w:fldCharType="end"/>
            </w:r>
          </w:hyperlink>
        </w:p>
        <w:p w14:paraId="14BA94B9" w14:textId="0230FB10" w:rsidR="0070428B" w:rsidRDefault="007E450F">
          <w:pPr>
            <w:pStyle w:val="Innehll3"/>
            <w:tabs>
              <w:tab w:val="right" w:leader="dot" w:pos="9624"/>
            </w:tabs>
            <w:rPr>
              <w:rFonts w:eastAsiaTheme="minorEastAsia" w:cstheme="minorBidi"/>
              <w:i w:val="0"/>
              <w:iCs w:val="0"/>
              <w:noProof/>
              <w:sz w:val="24"/>
              <w:szCs w:val="24"/>
              <w:lang w:val="sv-SE"/>
            </w:rPr>
          </w:pPr>
          <w:hyperlink w:anchor="_Toc36924264" w:history="1">
            <w:r w:rsidR="0070428B" w:rsidRPr="008B125B">
              <w:rPr>
                <w:rStyle w:val="Hyperlnk"/>
                <w:rFonts w:eastAsia="Times New Roman" w:cs="Times New Roman"/>
                <w:noProof/>
                <w:lang w:val="sv-SE"/>
              </w:rPr>
              <w:t>3.1 Intervjuer</w:t>
            </w:r>
            <w:r w:rsidR="0070428B">
              <w:rPr>
                <w:noProof/>
                <w:webHidden/>
              </w:rPr>
              <w:tab/>
            </w:r>
            <w:r w:rsidR="0070428B">
              <w:rPr>
                <w:noProof/>
                <w:webHidden/>
              </w:rPr>
              <w:fldChar w:fldCharType="begin"/>
            </w:r>
            <w:r w:rsidR="0070428B">
              <w:rPr>
                <w:noProof/>
                <w:webHidden/>
              </w:rPr>
              <w:instrText xml:space="preserve"> PAGEREF _Toc36924264 \h </w:instrText>
            </w:r>
            <w:r w:rsidR="0070428B">
              <w:rPr>
                <w:noProof/>
                <w:webHidden/>
              </w:rPr>
            </w:r>
            <w:r w:rsidR="0070428B">
              <w:rPr>
                <w:noProof/>
                <w:webHidden/>
              </w:rPr>
              <w:fldChar w:fldCharType="separate"/>
            </w:r>
            <w:r w:rsidR="00F8290D">
              <w:rPr>
                <w:noProof/>
                <w:webHidden/>
              </w:rPr>
              <w:t>9</w:t>
            </w:r>
            <w:r w:rsidR="0070428B">
              <w:rPr>
                <w:noProof/>
                <w:webHidden/>
              </w:rPr>
              <w:fldChar w:fldCharType="end"/>
            </w:r>
          </w:hyperlink>
        </w:p>
        <w:p w14:paraId="54E8381A" w14:textId="5164CF35" w:rsidR="0070428B" w:rsidRDefault="007E450F">
          <w:pPr>
            <w:pStyle w:val="Innehll3"/>
            <w:tabs>
              <w:tab w:val="right" w:leader="dot" w:pos="9624"/>
            </w:tabs>
            <w:rPr>
              <w:rFonts w:eastAsiaTheme="minorEastAsia" w:cstheme="minorBidi"/>
              <w:i w:val="0"/>
              <w:iCs w:val="0"/>
              <w:noProof/>
              <w:sz w:val="24"/>
              <w:szCs w:val="24"/>
              <w:lang w:val="sv-SE"/>
            </w:rPr>
          </w:pPr>
          <w:hyperlink w:anchor="_Toc36924265" w:history="1">
            <w:r w:rsidR="0070428B" w:rsidRPr="008B125B">
              <w:rPr>
                <w:rStyle w:val="Hyperlnk"/>
                <w:rFonts w:eastAsia="Times New Roman" w:cs="Times New Roman"/>
                <w:noProof/>
                <w:lang w:val="sv-SE"/>
              </w:rPr>
              <w:t>3.2 Workshop</w:t>
            </w:r>
            <w:r w:rsidR="0070428B">
              <w:rPr>
                <w:noProof/>
                <w:webHidden/>
              </w:rPr>
              <w:tab/>
            </w:r>
            <w:r w:rsidR="0070428B">
              <w:rPr>
                <w:noProof/>
                <w:webHidden/>
              </w:rPr>
              <w:fldChar w:fldCharType="begin"/>
            </w:r>
            <w:r w:rsidR="0070428B">
              <w:rPr>
                <w:noProof/>
                <w:webHidden/>
              </w:rPr>
              <w:instrText xml:space="preserve"> PAGEREF _Toc36924265 \h </w:instrText>
            </w:r>
            <w:r w:rsidR="0070428B">
              <w:rPr>
                <w:noProof/>
                <w:webHidden/>
              </w:rPr>
            </w:r>
            <w:r w:rsidR="0070428B">
              <w:rPr>
                <w:noProof/>
                <w:webHidden/>
              </w:rPr>
              <w:fldChar w:fldCharType="separate"/>
            </w:r>
            <w:r w:rsidR="00F8290D">
              <w:rPr>
                <w:noProof/>
                <w:webHidden/>
              </w:rPr>
              <w:t>10</w:t>
            </w:r>
            <w:r w:rsidR="0070428B">
              <w:rPr>
                <w:noProof/>
                <w:webHidden/>
              </w:rPr>
              <w:fldChar w:fldCharType="end"/>
            </w:r>
          </w:hyperlink>
        </w:p>
        <w:p w14:paraId="6BBD0E71" w14:textId="4DFEAD49" w:rsidR="0070428B" w:rsidRDefault="007E450F">
          <w:pPr>
            <w:pStyle w:val="Innehll3"/>
            <w:tabs>
              <w:tab w:val="right" w:leader="dot" w:pos="9624"/>
            </w:tabs>
            <w:rPr>
              <w:rFonts w:eastAsiaTheme="minorEastAsia" w:cstheme="minorBidi"/>
              <w:i w:val="0"/>
              <w:iCs w:val="0"/>
              <w:noProof/>
              <w:sz w:val="24"/>
              <w:szCs w:val="24"/>
              <w:lang w:val="sv-SE"/>
            </w:rPr>
          </w:pPr>
          <w:hyperlink w:anchor="_Toc36924266" w:history="1">
            <w:r w:rsidR="0070428B" w:rsidRPr="008B125B">
              <w:rPr>
                <w:rStyle w:val="Hyperlnk"/>
                <w:rFonts w:eastAsia="Times New Roman" w:cs="Times New Roman"/>
                <w:noProof/>
                <w:lang w:val="sv-SE"/>
              </w:rPr>
              <w:t>3.3 Litteratursökning</w:t>
            </w:r>
            <w:r w:rsidR="0070428B">
              <w:rPr>
                <w:noProof/>
                <w:webHidden/>
              </w:rPr>
              <w:tab/>
            </w:r>
            <w:r w:rsidR="0070428B">
              <w:rPr>
                <w:noProof/>
                <w:webHidden/>
              </w:rPr>
              <w:fldChar w:fldCharType="begin"/>
            </w:r>
            <w:r w:rsidR="0070428B">
              <w:rPr>
                <w:noProof/>
                <w:webHidden/>
              </w:rPr>
              <w:instrText xml:space="preserve"> PAGEREF _Toc36924266 \h </w:instrText>
            </w:r>
            <w:r w:rsidR="0070428B">
              <w:rPr>
                <w:noProof/>
                <w:webHidden/>
              </w:rPr>
            </w:r>
            <w:r w:rsidR="0070428B">
              <w:rPr>
                <w:noProof/>
                <w:webHidden/>
              </w:rPr>
              <w:fldChar w:fldCharType="separate"/>
            </w:r>
            <w:r w:rsidR="00F8290D">
              <w:rPr>
                <w:noProof/>
                <w:webHidden/>
              </w:rPr>
              <w:t>11</w:t>
            </w:r>
            <w:r w:rsidR="0070428B">
              <w:rPr>
                <w:noProof/>
                <w:webHidden/>
              </w:rPr>
              <w:fldChar w:fldCharType="end"/>
            </w:r>
          </w:hyperlink>
        </w:p>
        <w:p w14:paraId="4EDFEC74" w14:textId="52C576EF" w:rsidR="0070428B" w:rsidRDefault="007E450F">
          <w:pPr>
            <w:pStyle w:val="Innehll4"/>
            <w:tabs>
              <w:tab w:val="right" w:leader="dot" w:pos="9624"/>
            </w:tabs>
            <w:rPr>
              <w:rFonts w:eastAsiaTheme="minorEastAsia" w:cstheme="minorBidi"/>
              <w:noProof/>
              <w:sz w:val="24"/>
              <w:szCs w:val="24"/>
              <w:lang w:val="sv-SE"/>
            </w:rPr>
          </w:pPr>
          <w:hyperlink w:anchor="_Toc36924267" w:history="1">
            <w:r w:rsidR="0070428B" w:rsidRPr="008B125B">
              <w:rPr>
                <w:rStyle w:val="Hyperlnk"/>
                <w:noProof/>
                <w:lang w:val="sv-SE"/>
              </w:rPr>
              <w:t>3.3.1 Val av engelska uttryck</w:t>
            </w:r>
            <w:r w:rsidR="0070428B">
              <w:rPr>
                <w:noProof/>
                <w:webHidden/>
              </w:rPr>
              <w:tab/>
            </w:r>
            <w:r w:rsidR="0070428B">
              <w:rPr>
                <w:noProof/>
                <w:webHidden/>
              </w:rPr>
              <w:fldChar w:fldCharType="begin"/>
            </w:r>
            <w:r w:rsidR="0070428B">
              <w:rPr>
                <w:noProof/>
                <w:webHidden/>
              </w:rPr>
              <w:instrText xml:space="preserve"> PAGEREF _Toc36924267 \h </w:instrText>
            </w:r>
            <w:r w:rsidR="0070428B">
              <w:rPr>
                <w:noProof/>
                <w:webHidden/>
              </w:rPr>
            </w:r>
            <w:r w:rsidR="0070428B">
              <w:rPr>
                <w:noProof/>
                <w:webHidden/>
              </w:rPr>
              <w:fldChar w:fldCharType="separate"/>
            </w:r>
            <w:r w:rsidR="00F8290D">
              <w:rPr>
                <w:noProof/>
                <w:webHidden/>
              </w:rPr>
              <w:t>11</w:t>
            </w:r>
            <w:r w:rsidR="0070428B">
              <w:rPr>
                <w:noProof/>
                <w:webHidden/>
              </w:rPr>
              <w:fldChar w:fldCharType="end"/>
            </w:r>
          </w:hyperlink>
        </w:p>
        <w:p w14:paraId="7F7EEB17" w14:textId="06B016FB" w:rsidR="0070428B" w:rsidRDefault="007E450F">
          <w:pPr>
            <w:pStyle w:val="Innehll3"/>
            <w:tabs>
              <w:tab w:val="right" w:leader="dot" w:pos="9624"/>
            </w:tabs>
            <w:rPr>
              <w:rFonts w:eastAsiaTheme="minorEastAsia" w:cstheme="minorBidi"/>
              <w:i w:val="0"/>
              <w:iCs w:val="0"/>
              <w:noProof/>
              <w:sz w:val="24"/>
              <w:szCs w:val="24"/>
              <w:lang w:val="sv-SE"/>
            </w:rPr>
          </w:pPr>
          <w:hyperlink w:anchor="_Toc36924268" w:history="1">
            <w:r w:rsidR="0070428B" w:rsidRPr="008B125B">
              <w:rPr>
                <w:rStyle w:val="Hyperlnk"/>
                <w:rFonts w:eastAsia="Times New Roman" w:cs="Times New Roman"/>
                <w:noProof/>
                <w:lang w:val="sv-SE"/>
              </w:rPr>
              <w:t>3.4 Etik</w:t>
            </w:r>
            <w:r w:rsidR="0070428B">
              <w:rPr>
                <w:noProof/>
                <w:webHidden/>
              </w:rPr>
              <w:tab/>
            </w:r>
            <w:r w:rsidR="0070428B">
              <w:rPr>
                <w:noProof/>
                <w:webHidden/>
              </w:rPr>
              <w:fldChar w:fldCharType="begin"/>
            </w:r>
            <w:r w:rsidR="0070428B">
              <w:rPr>
                <w:noProof/>
                <w:webHidden/>
              </w:rPr>
              <w:instrText xml:space="preserve"> PAGEREF _Toc36924268 \h </w:instrText>
            </w:r>
            <w:r w:rsidR="0070428B">
              <w:rPr>
                <w:noProof/>
                <w:webHidden/>
              </w:rPr>
            </w:r>
            <w:r w:rsidR="0070428B">
              <w:rPr>
                <w:noProof/>
                <w:webHidden/>
              </w:rPr>
              <w:fldChar w:fldCharType="separate"/>
            </w:r>
            <w:r w:rsidR="00F8290D">
              <w:rPr>
                <w:noProof/>
                <w:webHidden/>
              </w:rPr>
              <w:t>11</w:t>
            </w:r>
            <w:r w:rsidR="0070428B">
              <w:rPr>
                <w:noProof/>
                <w:webHidden/>
              </w:rPr>
              <w:fldChar w:fldCharType="end"/>
            </w:r>
          </w:hyperlink>
        </w:p>
        <w:p w14:paraId="430DC01A" w14:textId="20DD6346" w:rsidR="0070428B" w:rsidRDefault="007E450F">
          <w:pPr>
            <w:pStyle w:val="Innehll4"/>
            <w:tabs>
              <w:tab w:val="right" w:leader="dot" w:pos="9624"/>
            </w:tabs>
            <w:rPr>
              <w:rFonts w:eastAsiaTheme="minorEastAsia" w:cstheme="minorBidi"/>
              <w:noProof/>
              <w:sz w:val="24"/>
              <w:szCs w:val="24"/>
              <w:lang w:val="sv-SE"/>
            </w:rPr>
          </w:pPr>
          <w:hyperlink w:anchor="_Toc36924269" w:history="1">
            <w:r w:rsidR="0070428B" w:rsidRPr="008B125B">
              <w:rPr>
                <w:rStyle w:val="Hyperlnk"/>
                <w:noProof/>
                <w:lang w:val="sv-SE"/>
              </w:rPr>
              <w:t>3.4.1 Intervju</w:t>
            </w:r>
            <w:r w:rsidR="0070428B">
              <w:rPr>
                <w:noProof/>
                <w:webHidden/>
              </w:rPr>
              <w:tab/>
            </w:r>
            <w:r w:rsidR="0070428B">
              <w:rPr>
                <w:noProof/>
                <w:webHidden/>
              </w:rPr>
              <w:fldChar w:fldCharType="begin"/>
            </w:r>
            <w:r w:rsidR="0070428B">
              <w:rPr>
                <w:noProof/>
                <w:webHidden/>
              </w:rPr>
              <w:instrText xml:space="preserve"> PAGEREF _Toc36924269 \h </w:instrText>
            </w:r>
            <w:r w:rsidR="0070428B">
              <w:rPr>
                <w:noProof/>
                <w:webHidden/>
              </w:rPr>
            </w:r>
            <w:r w:rsidR="0070428B">
              <w:rPr>
                <w:noProof/>
                <w:webHidden/>
              </w:rPr>
              <w:fldChar w:fldCharType="separate"/>
            </w:r>
            <w:r w:rsidR="00F8290D">
              <w:rPr>
                <w:noProof/>
                <w:webHidden/>
              </w:rPr>
              <w:t>11</w:t>
            </w:r>
            <w:r w:rsidR="0070428B">
              <w:rPr>
                <w:noProof/>
                <w:webHidden/>
              </w:rPr>
              <w:fldChar w:fldCharType="end"/>
            </w:r>
          </w:hyperlink>
        </w:p>
        <w:p w14:paraId="018F6AE8" w14:textId="01ED7237" w:rsidR="0070428B" w:rsidRDefault="007E450F">
          <w:pPr>
            <w:pStyle w:val="Innehll4"/>
            <w:tabs>
              <w:tab w:val="right" w:leader="dot" w:pos="9624"/>
            </w:tabs>
            <w:rPr>
              <w:rFonts w:eastAsiaTheme="minorEastAsia" w:cstheme="minorBidi"/>
              <w:noProof/>
              <w:sz w:val="24"/>
              <w:szCs w:val="24"/>
              <w:lang w:val="sv-SE"/>
            </w:rPr>
          </w:pPr>
          <w:hyperlink w:anchor="_Toc36924270" w:history="1">
            <w:r w:rsidR="0070428B" w:rsidRPr="008B125B">
              <w:rPr>
                <w:rStyle w:val="Hyperlnk"/>
                <w:noProof/>
                <w:lang w:val="sv-SE"/>
              </w:rPr>
              <w:t>3.4.2 Workshop</w:t>
            </w:r>
            <w:r w:rsidR="0070428B">
              <w:rPr>
                <w:noProof/>
                <w:webHidden/>
              </w:rPr>
              <w:tab/>
            </w:r>
            <w:r w:rsidR="0070428B">
              <w:rPr>
                <w:noProof/>
                <w:webHidden/>
              </w:rPr>
              <w:fldChar w:fldCharType="begin"/>
            </w:r>
            <w:r w:rsidR="0070428B">
              <w:rPr>
                <w:noProof/>
                <w:webHidden/>
              </w:rPr>
              <w:instrText xml:space="preserve"> PAGEREF _Toc36924270 \h </w:instrText>
            </w:r>
            <w:r w:rsidR="0070428B">
              <w:rPr>
                <w:noProof/>
                <w:webHidden/>
              </w:rPr>
            </w:r>
            <w:r w:rsidR="0070428B">
              <w:rPr>
                <w:noProof/>
                <w:webHidden/>
              </w:rPr>
              <w:fldChar w:fldCharType="separate"/>
            </w:r>
            <w:r w:rsidR="00F8290D">
              <w:rPr>
                <w:noProof/>
                <w:webHidden/>
              </w:rPr>
              <w:t>12</w:t>
            </w:r>
            <w:r w:rsidR="0070428B">
              <w:rPr>
                <w:noProof/>
                <w:webHidden/>
              </w:rPr>
              <w:fldChar w:fldCharType="end"/>
            </w:r>
          </w:hyperlink>
        </w:p>
        <w:p w14:paraId="7605085D" w14:textId="6A9CFA3F" w:rsidR="0070428B" w:rsidRDefault="007E450F">
          <w:pPr>
            <w:pStyle w:val="Innehll3"/>
            <w:tabs>
              <w:tab w:val="right" w:leader="dot" w:pos="9624"/>
            </w:tabs>
            <w:rPr>
              <w:rFonts w:eastAsiaTheme="minorEastAsia" w:cstheme="minorBidi"/>
              <w:i w:val="0"/>
              <w:iCs w:val="0"/>
              <w:noProof/>
              <w:sz w:val="24"/>
              <w:szCs w:val="24"/>
              <w:lang w:val="sv-SE"/>
            </w:rPr>
          </w:pPr>
          <w:hyperlink w:anchor="_Toc36924271" w:history="1">
            <w:r w:rsidR="0070428B" w:rsidRPr="008B125B">
              <w:rPr>
                <w:rStyle w:val="Hyperlnk"/>
                <w:noProof/>
                <w:lang w:val="sv-SE"/>
              </w:rPr>
              <w:t>3.5 Analys av data</w:t>
            </w:r>
            <w:r w:rsidR="0070428B">
              <w:rPr>
                <w:noProof/>
                <w:webHidden/>
              </w:rPr>
              <w:tab/>
            </w:r>
            <w:r w:rsidR="0070428B">
              <w:rPr>
                <w:noProof/>
                <w:webHidden/>
              </w:rPr>
              <w:fldChar w:fldCharType="begin"/>
            </w:r>
            <w:r w:rsidR="0070428B">
              <w:rPr>
                <w:noProof/>
                <w:webHidden/>
              </w:rPr>
              <w:instrText xml:space="preserve"> PAGEREF _Toc36924271 \h </w:instrText>
            </w:r>
            <w:r w:rsidR="0070428B">
              <w:rPr>
                <w:noProof/>
                <w:webHidden/>
              </w:rPr>
            </w:r>
            <w:r w:rsidR="0070428B">
              <w:rPr>
                <w:noProof/>
                <w:webHidden/>
              </w:rPr>
              <w:fldChar w:fldCharType="separate"/>
            </w:r>
            <w:r w:rsidR="00F8290D">
              <w:rPr>
                <w:noProof/>
                <w:webHidden/>
              </w:rPr>
              <w:t>12</w:t>
            </w:r>
            <w:r w:rsidR="0070428B">
              <w:rPr>
                <w:noProof/>
                <w:webHidden/>
              </w:rPr>
              <w:fldChar w:fldCharType="end"/>
            </w:r>
          </w:hyperlink>
        </w:p>
        <w:p w14:paraId="3A1EDFEF" w14:textId="65792E67" w:rsidR="0070428B" w:rsidRDefault="007E450F">
          <w:pPr>
            <w:pStyle w:val="Innehll4"/>
            <w:tabs>
              <w:tab w:val="right" w:leader="dot" w:pos="9624"/>
            </w:tabs>
            <w:rPr>
              <w:rFonts w:eastAsiaTheme="minorEastAsia" w:cstheme="minorBidi"/>
              <w:noProof/>
              <w:sz w:val="24"/>
              <w:szCs w:val="24"/>
              <w:lang w:val="sv-SE"/>
            </w:rPr>
          </w:pPr>
          <w:hyperlink w:anchor="_Toc36924272" w:history="1">
            <w:r w:rsidR="0070428B" w:rsidRPr="008B125B">
              <w:rPr>
                <w:rStyle w:val="Hyperlnk"/>
                <w:noProof/>
                <w:lang w:val="sv-SE"/>
              </w:rPr>
              <w:t>3.5.1 Intervjuer</w:t>
            </w:r>
            <w:r w:rsidR="0070428B">
              <w:rPr>
                <w:noProof/>
                <w:webHidden/>
              </w:rPr>
              <w:tab/>
            </w:r>
            <w:r w:rsidR="0070428B">
              <w:rPr>
                <w:noProof/>
                <w:webHidden/>
              </w:rPr>
              <w:fldChar w:fldCharType="begin"/>
            </w:r>
            <w:r w:rsidR="0070428B">
              <w:rPr>
                <w:noProof/>
                <w:webHidden/>
              </w:rPr>
              <w:instrText xml:space="preserve"> PAGEREF _Toc36924272 \h </w:instrText>
            </w:r>
            <w:r w:rsidR="0070428B">
              <w:rPr>
                <w:noProof/>
                <w:webHidden/>
              </w:rPr>
            </w:r>
            <w:r w:rsidR="0070428B">
              <w:rPr>
                <w:noProof/>
                <w:webHidden/>
              </w:rPr>
              <w:fldChar w:fldCharType="separate"/>
            </w:r>
            <w:r w:rsidR="00F8290D">
              <w:rPr>
                <w:noProof/>
                <w:webHidden/>
              </w:rPr>
              <w:t>12</w:t>
            </w:r>
            <w:r w:rsidR="0070428B">
              <w:rPr>
                <w:noProof/>
                <w:webHidden/>
              </w:rPr>
              <w:fldChar w:fldCharType="end"/>
            </w:r>
          </w:hyperlink>
        </w:p>
        <w:p w14:paraId="4D81947D" w14:textId="206D4930" w:rsidR="0070428B" w:rsidRDefault="007E450F">
          <w:pPr>
            <w:pStyle w:val="Innehll4"/>
            <w:tabs>
              <w:tab w:val="right" w:leader="dot" w:pos="9624"/>
            </w:tabs>
            <w:rPr>
              <w:rFonts w:eastAsiaTheme="minorEastAsia" w:cstheme="minorBidi"/>
              <w:noProof/>
              <w:sz w:val="24"/>
              <w:szCs w:val="24"/>
              <w:lang w:val="sv-SE"/>
            </w:rPr>
          </w:pPr>
          <w:hyperlink w:anchor="_Toc36924273" w:history="1">
            <w:r w:rsidR="0070428B" w:rsidRPr="008B125B">
              <w:rPr>
                <w:rStyle w:val="Hyperlnk"/>
                <w:noProof/>
                <w:lang w:val="sv-SE"/>
              </w:rPr>
              <w:t>3.5.2 Workshop</w:t>
            </w:r>
            <w:r w:rsidR="0070428B">
              <w:rPr>
                <w:noProof/>
                <w:webHidden/>
              </w:rPr>
              <w:tab/>
            </w:r>
            <w:r w:rsidR="0070428B">
              <w:rPr>
                <w:noProof/>
                <w:webHidden/>
              </w:rPr>
              <w:fldChar w:fldCharType="begin"/>
            </w:r>
            <w:r w:rsidR="0070428B">
              <w:rPr>
                <w:noProof/>
                <w:webHidden/>
              </w:rPr>
              <w:instrText xml:space="preserve"> PAGEREF _Toc36924273 \h </w:instrText>
            </w:r>
            <w:r w:rsidR="0070428B">
              <w:rPr>
                <w:noProof/>
                <w:webHidden/>
              </w:rPr>
            </w:r>
            <w:r w:rsidR="0070428B">
              <w:rPr>
                <w:noProof/>
                <w:webHidden/>
              </w:rPr>
              <w:fldChar w:fldCharType="separate"/>
            </w:r>
            <w:r w:rsidR="00F8290D">
              <w:rPr>
                <w:noProof/>
                <w:webHidden/>
              </w:rPr>
              <w:t>12</w:t>
            </w:r>
            <w:r w:rsidR="0070428B">
              <w:rPr>
                <w:noProof/>
                <w:webHidden/>
              </w:rPr>
              <w:fldChar w:fldCharType="end"/>
            </w:r>
          </w:hyperlink>
        </w:p>
        <w:p w14:paraId="7F2A4FE1" w14:textId="0436A22E" w:rsidR="0070428B" w:rsidRDefault="007E450F">
          <w:pPr>
            <w:pStyle w:val="Innehll4"/>
            <w:tabs>
              <w:tab w:val="right" w:leader="dot" w:pos="9624"/>
            </w:tabs>
            <w:rPr>
              <w:rFonts w:eastAsiaTheme="minorEastAsia" w:cstheme="minorBidi"/>
              <w:noProof/>
              <w:sz w:val="24"/>
              <w:szCs w:val="24"/>
              <w:lang w:val="sv-SE"/>
            </w:rPr>
          </w:pPr>
          <w:hyperlink w:anchor="_Toc36924274" w:history="1">
            <w:r w:rsidR="0070428B" w:rsidRPr="008B125B">
              <w:rPr>
                <w:rStyle w:val="Hyperlnk"/>
                <w:noProof/>
                <w:lang w:val="sv-SE"/>
              </w:rPr>
              <w:t>3.5.3 Validitet och reliabilitet</w:t>
            </w:r>
            <w:r w:rsidR="0070428B">
              <w:rPr>
                <w:noProof/>
                <w:webHidden/>
              </w:rPr>
              <w:tab/>
            </w:r>
            <w:r w:rsidR="0070428B">
              <w:rPr>
                <w:noProof/>
                <w:webHidden/>
              </w:rPr>
              <w:fldChar w:fldCharType="begin"/>
            </w:r>
            <w:r w:rsidR="0070428B">
              <w:rPr>
                <w:noProof/>
                <w:webHidden/>
              </w:rPr>
              <w:instrText xml:space="preserve"> PAGEREF _Toc36924274 \h </w:instrText>
            </w:r>
            <w:r w:rsidR="0070428B">
              <w:rPr>
                <w:noProof/>
                <w:webHidden/>
              </w:rPr>
            </w:r>
            <w:r w:rsidR="0070428B">
              <w:rPr>
                <w:noProof/>
                <w:webHidden/>
              </w:rPr>
              <w:fldChar w:fldCharType="separate"/>
            </w:r>
            <w:r w:rsidR="00F8290D">
              <w:rPr>
                <w:noProof/>
                <w:webHidden/>
              </w:rPr>
              <w:t>12</w:t>
            </w:r>
            <w:r w:rsidR="0070428B">
              <w:rPr>
                <w:noProof/>
                <w:webHidden/>
              </w:rPr>
              <w:fldChar w:fldCharType="end"/>
            </w:r>
          </w:hyperlink>
        </w:p>
        <w:p w14:paraId="15476E17" w14:textId="5B4FF7F9" w:rsidR="0070428B" w:rsidRDefault="007E450F">
          <w:pPr>
            <w:pStyle w:val="Innehll2"/>
            <w:rPr>
              <w:rFonts w:eastAsiaTheme="minorEastAsia" w:cstheme="minorBidi"/>
              <w:smallCaps w:val="0"/>
              <w:noProof/>
              <w:sz w:val="24"/>
              <w:szCs w:val="24"/>
              <w:lang w:val="sv-SE"/>
            </w:rPr>
          </w:pPr>
          <w:hyperlink w:anchor="_Toc36924275" w:history="1">
            <w:r w:rsidR="0070428B" w:rsidRPr="008B125B">
              <w:rPr>
                <w:rStyle w:val="Hyperlnk"/>
                <w:rFonts w:eastAsia="Times New Roman" w:cs="Times New Roman"/>
                <w:noProof/>
                <w:lang w:val="sv-SE"/>
              </w:rPr>
              <w:t>4.</w:t>
            </w:r>
            <w:r w:rsidR="0070428B">
              <w:rPr>
                <w:rFonts w:eastAsiaTheme="minorEastAsia" w:cstheme="minorBidi"/>
                <w:smallCaps w:val="0"/>
                <w:noProof/>
                <w:sz w:val="24"/>
                <w:szCs w:val="24"/>
                <w:lang w:val="sv-SE"/>
              </w:rPr>
              <w:tab/>
            </w:r>
            <w:r w:rsidR="0070428B" w:rsidRPr="008B125B">
              <w:rPr>
                <w:rStyle w:val="Hyperlnk"/>
                <w:rFonts w:eastAsia="Times New Roman" w:cs="Times New Roman"/>
                <w:noProof/>
                <w:lang w:val="sv-SE"/>
              </w:rPr>
              <w:t>Resultat</w:t>
            </w:r>
            <w:r w:rsidR="0070428B">
              <w:rPr>
                <w:noProof/>
                <w:webHidden/>
              </w:rPr>
              <w:tab/>
            </w:r>
            <w:r w:rsidR="0070428B">
              <w:rPr>
                <w:noProof/>
                <w:webHidden/>
              </w:rPr>
              <w:fldChar w:fldCharType="begin"/>
            </w:r>
            <w:r w:rsidR="0070428B">
              <w:rPr>
                <w:noProof/>
                <w:webHidden/>
              </w:rPr>
              <w:instrText xml:space="preserve"> PAGEREF _Toc36924275 \h </w:instrText>
            </w:r>
            <w:r w:rsidR="0070428B">
              <w:rPr>
                <w:noProof/>
                <w:webHidden/>
              </w:rPr>
            </w:r>
            <w:r w:rsidR="0070428B">
              <w:rPr>
                <w:noProof/>
                <w:webHidden/>
              </w:rPr>
              <w:fldChar w:fldCharType="separate"/>
            </w:r>
            <w:r w:rsidR="00F8290D">
              <w:rPr>
                <w:noProof/>
                <w:webHidden/>
              </w:rPr>
              <w:t>13</w:t>
            </w:r>
            <w:r w:rsidR="0070428B">
              <w:rPr>
                <w:noProof/>
                <w:webHidden/>
              </w:rPr>
              <w:fldChar w:fldCharType="end"/>
            </w:r>
          </w:hyperlink>
        </w:p>
        <w:p w14:paraId="70572BDD" w14:textId="72C2A581" w:rsidR="0070428B" w:rsidRDefault="007E450F">
          <w:pPr>
            <w:pStyle w:val="Innehll3"/>
            <w:tabs>
              <w:tab w:val="right" w:leader="dot" w:pos="9624"/>
            </w:tabs>
            <w:rPr>
              <w:rFonts w:eastAsiaTheme="minorEastAsia" w:cstheme="minorBidi"/>
              <w:i w:val="0"/>
              <w:iCs w:val="0"/>
              <w:noProof/>
              <w:sz w:val="24"/>
              <w:szCs w:val="24"/>
              <w:lang w:val="sv-SE"/>
            </w:rPr>
          </w:pPr>
          <w:hyperlink w:anchor="_Toc36924276" w:history="1">
            <w:r w:rsidR="0070428B" w:rsidRPr="008B125B">
              <w:rPr>
                <w:rStyle w:val="Hyperlnk"/>
                <w:rFonts w:eastAsia="Times New Roman" w:cs="Times New Roman"/>
                <w:noProof/>
                <w:lang w:val="sv-SE"/>
              </w:rPr>
              <w:t>4.1 Workshop</w:t>
            </w:r>
            <w:r w:rsidR="0070428B">
              <w:rPr>
                <w:noProof/>
                <w:webHidden/>
              </w:rPr>
              <w:tab/>
            </w:r>
            <w:r w:rsidR="0070428B">
              <w:rPr>
                <w:noProof/>
                <w:webHidden/>
              </w:rPr>
              <w:fldChar w:fldCharType="begin"/>
            </w:r>
            <w:r w:rsidR="0070428B">
              <w:rPr>
                <w:noProof/>
                <w:webHidden/>
              </w:rPr>
              <w:instrText xml:space="preserve"> PAGEREF _Toc36924276 \h </w:instrText>
            </w:r>
            <w:r w:rsidR="0070428B">
              <w:rPr>
                <w:noProof/>
                <w:webHidden/>
              </w:rPr>
            </w:r>
            <w:r w:rsidR="0070428B">
              <w:rPr>
                <w:noProof/>
                <w:webHidden/>
              </w:rPr>
              <w:fldChar w:fldCharType="separate"/>
            </w:r>
            <w:r w:rsidR="00F8290D">
              <w:rPr>
                <w:noProof/>
                <w:webHidden/>
              </w:rPr>
              <w:t>13</w:t>
            </w:r>
            <w:r w:rsidR="0070428B">
              <w:rPr>
                <w:noProof/>
                <w:webHidden/>
              </w:rPr>
              <w:fldChar w:fldCharType="end"/>
            </w:r>
          </w:hyperlink>
        </w:p>
        <w:p w14:paraId="5B3AB060" w14:textId="284AF761" w:rsidR="0070428B" w:rsidRDefault="007E450F">
          <w:pPr>
            <w:pStyle w:val="Innehll4"/>
            <w:tabs>
              <w:tab w:val="right" w:leader="dot" w:pos="9624"/>
            </w:tabs>
            <w:rPr>
              <w:rFonts w:eastAsiaTheme="minorEastAsia" w:cstheme="minorBidi"/>
              <w:noProof/>
              <w:sz w:val="24"/>
              <w:szCs w:val="24"/>
              <w:lang w:val="sv-SE"/>
            </w:rPr>
          </w:pPr>
          <w:hyperlink w:anchor="_Toc36924277" w:history="1">
            <w:r w:rsidR="0070428B" w:rsidRPr="008B125B">
              <w:rPr>
                <w:rStyle w:val="Hyperlnk"/>
                <w:noProof/>
                <w:lang w:val="sv-SE"/>
              </w:rPr>
              <w:t>4.1.1 Grupp 1</w:t>
            </w:r>
            <w:r w:rsidR="0070428B">
              <w:rPr>
                <w:noProof/>
                <w:webHidden/>
              </w:rPr>
              <w:tab/>
            </w:r>
            <w:r w:rsidR="0070428B">
              <w:rPr>
                <w:noProof/>
                <w:webHidden/>
              </w:rPr>
              <w:fldChar w:fldCharType="begin"/>
            </w:r>
            <w:r w:rsidR="0070428B">
              <w:rPr>
                <w:noProof/>
                <w:webHidden/>
              </w:rPr>
              <w:instrText xml:space="preserve"> PAGEREF _Toc36924277 \h </w:instrText>
            </w:r>
            <w:r w:rsidR="0070428B">
              <w:rPr>
                <w:noProof/>
                <w:webHidden/>
              </w:rPr>
            </w:r>
            <w:r w:rsidR="0070428B">
              <w:rPr>
                <w:noProof/>
                <w:webHidden/>
              </w:rPr>
              <w:fldChar w:fldCharType="separate"/>
            </w:r>
            <w:r w:rsidR="00F8290D">
              <w:rPr>
                <w:noProof/>
                <w:webHidden/>
              </w:rPr>
              <w:t>13</w:t>
            </w:r>
            <w:r w:rsidR="0070428B">
              <w:rPr>
                <w:noProof/>
                <w:webHidden/>
              </w:rPr>
              <w:fldChar w:fldCharType="end"/>
            </w:r>
          </w:hyperlink>
        </w:p>
        <w:p w14:paraId="758D2CB6" w14:textId="44B007B1" w:rsidR="0070428B" w:rsidRDefault="007E450F">
          <w:pPr>
            <w:pStyle w:val="Innehll4"/>
            <w:tabs>
              <w:tab w:val="right" w:leader="dot" w:pos="9624"/>
            </w:tabs>
            <w:rPr>
              <w:rFonts w:eastAsiaTheme="minorEastAsia" w:cstheme="minorBidi"/>
              <w:noProof/>
              <w:sz w:val="24"/>
              <w:szCs w:val="24"/>
              <w:lang w:val="sv-SE"/>
            </w:rPr>
          </w:pPr>
          <w:hyperlink w:anchor="_Toc36924278" w:history="1">
            <w:r w:rsidR="0070428B" w:rsidRPr="008B125B">
              <w:rPr>
                <w:rStyle w:val="Hyperlnk"/>
                <w:noProof/>
                <w:lang w:val="sv-SE"/>
              </w:rPr>
              <w:t>4.1.2 Grupp 2</w:t>
            </w:r>
            <w:r w:rsidR="0070428B">
              <w:rPr>
                <w:noProof/>
                <w:webHidden/>
              </w:rPr>
              <w:tab/>
            </w:r>
            <w:r w:rsidR="0070428B">
              <w:rPr>
                <w:noProof/>
                <w:webHidden/>
              </w:rPr>
              <w:fldChar w:fldCharType="begin"/>
            </w:r>
            <w:r w:rsidR="0070428B">
              <w:rPr>
                <w:noProof/>
                <w:webHidden/>
              </w:rPr>
              <w:instrText xml:space="preserve"> PAGEREF _Toc36924278 \h </w:instrText>
            </w:r>
            <w:r w:rsidR="0070428B">
              <w:rPr>
                <w:noProof/>
                <w:webHidden/>
              </w:rPr>
            </w:r>
            <w:r w:rsidR="0070428B">
              <w:rPr>
                <w:noProof/>
                <w:webHidden/>
              </w:rPr>
              <w:fldChar w:fldCharType="separate"/>
            </w:r>
            <w:r w:rsidR="00F8290D">
              <w:rPr>
                <w:noProof/>
                <w:webHidden/>
              </w:rPr>
              <w:t>13</w:t>
            </w:r>
            <w:r w:rsidR="0070428B">
              <w:rPr>
                <w:noProof/>
                <w:webHidden/>
              </w:rPr>
              <w:fldChar w:fldCharType="end"/>
            </w:r>
          </w:hyperlink>
        </w:p>
        <w:p w14:paraId="43F93A27" w14:textId="6FCC558C" w:rsidR="0070428B" w:rsidRDefault="007E450F">
          <w:pPr>
            <w:pStyle w:val="Innehll3"/>
            <w:tabs>
              <w:tab w:val="left" w:pos="1200"/>
              <w:tab w:val="right" w:leader="dot" w:pos="9624"/>
            </w:tabs>
            <w:rPr>
              <w:rFonts w:eastAsiaTheme="minorEastAsia" w:cstheme="minorBidi"/>
              <w:i w:val="0"/>
              <w:iCs w:val="0"/>
              <w:noProof/>
              <w:sz w:val="24"/>
              <w:szCs w:val="24"/>
              <w:lang w:val="sv-SE"/>
            </w:rPr>
          </w:pPr>
          <w:hyperlink w:anchor="_Toc36924279" w:history="1">
            <w:r w:rsidR="0070428B" w:rsidRPr="008B125B">
              <w:rPr>
                <w:rStyle w:val="Hyperlnk"/>
                <w:rFonts w:eastAsia="Times New Roman" w:cs="Times New Roman"/>
                <w:noProof/>
                <w:lang w:val="sv-SE"/>
              </w:rPr>
              <w:t>4.2</w:t>
            </w:r>
            <w:r w:rsidR="00F8290D">
              <w:rPr>
                <w:rFonts w:eastAsiaTheme="minorEastAsia" w:cstheme="minorBidi"/>
                <w:i w:val="0"/>
                <w:iCs w:val="0"/>
                <w:noProof/>
                <w:sz w:val="24"/>
                <w:szCs w:val="24"/>
                <w:lang w:val="sv-SE"/>
              </w:rPr>
              <w:t xml:space="preserve"> </w:t>
            </w:r>
            <w:r w:rsidR="0070428B" w:rsidRPr="008B125B">
              <w:rPr>
                <w:rStyle w:val="Hyperlnk"/>
                <w:rFonts w:eastAsia="Times New Roman" w:cs="Times New Roman"/>
                <w:noProof/>
                <w:lang w:val="sv-SE"/>
              </w:rPr>
              <w:t>Intervjuer Workshop</w:t>
            </w:r>
            <w:r w:rsidR="0070428B">
              <w:rPr>
                <w:noProof/>
                <w:webHidden/>
              </w:rPr>
              <w:tab/>
            </w:r>
            <w:r w:rsidR="0070428B">
              <w:rPr>
                <w:noProof/>
                <w:webHidden/>
              </w:rPr>
              <w:fldChar w:fldCharType="begin"/>
            </w:r>
            <w:r w:rsidR="0070428B">
              <w:rPr>
                <w:noProof/>
                <w:webHidden/>
              </w:rPr>
              <w:instrText xml:space="preserve"> PAGEREF _Toc36924279 \h </w:instrText>
            </w:r>
            <w:r w:rsidR="0070428B">
              <w:rPr>
                <w:noProof/>
                <w:webHidden/>
              </w:rPr>
            </w:r>
            <w:r w:rsidR="0070428B">
              <w:rPr>
                <w:noProof/>
                <w:webHidden/>
              </w:rPr>
              <w:fldChar w:fldCharType="separate"/>
            </w:r>
            <w:r w:rsidR="00F8290D">
              <w:rPr>
                <w:noProof/>
                <w:webHidden/>
              </w:rPr>
              <w:t>14</w:t>
            </w:r>
            <w:r w:rsidR="0070428B">
              <w:rPr>
                <w:noProof/>
                <w:webHidden/>
              </w:rPr>
              <w:fldChar w:fldCharType="end"/>
            </w:r>
          </w:hyperlink>
        </w:p>
        <w:p w14:paraId="4B38C3B5" w14:textId="0A7AF5F2" w:rsidR="0070428B" w:rsidRDefault="007E450F">
          <w:pPr>
            <w:pStyle w:val="Innehll4"/>
            <w:tabs>
              <w:tab w:val="right" w:leader="dot" w:pos="9624"/>
            </w:tabs>
            <w:rPr>
              <w:rFonts w:eastAsiaTheme="minorEastAsia" w:cstheme="minorBidi"/>
              <w:noProof/>
              <w:sz w:val="24"/>
              <w:szCs w:val="24"/>
              <w:lang w:val="sv-SE"/>
            </w:rPr>
          </w:pPr>
          <w:hyperlink w:anchor="_Toc36924280" w:history="1">
            <w:r w:rsidR="0070428B" w:rsidRPr="008B125B">
              <w:rPr>
                <w:rStyle w:val="Hyperlnk"/>
                <w:noProof/>
                <w:lang w:val="sv-SE"/>
              </w:rPr>
              <w:t>4.2.1 Skillnader mellan elektronisk checklista och papperschecklista</w:t>
            </w:r>
            <w:r w:rsidR="0070428B">
              <w:rPr>
                <w:noProof/>
                <w:webHidden/>
              </w:rPr>
              <w:tab/>
            </w:r>
            <w:r w:rsidR="0070428B">
              <w:rPr>
                <w:noProof/>
                <w:webHidden/>
              </w:rPr>
              <w:fldChar w:fldCharType="begin"/>
            </w:r>
            <w:r w:rsidR="0070428B">
              <w:rPr>
                <w:noProof/>
                <w:webHidden/>
              </w:rPr>
              <w:instrText xml:space="preserve"> PAGEREF _Toc36924280 \h </w:instrText>
            </w:r>
            <w:r w:rsidR="0070428B">
              <w:rPr>
                <w:noProof/>
                <w:webHidden/>
              </w:rPr>
            </w:r>
            <w:r w:rsidR="0070428B">
              <w:rPr>
                <w:noProof/>
                <w:webHidden/>
              </w:rPr>
              <w:fldChar w:fldCharType="separate"/>
            </w:r>
            <w:r w:rsidR="00F8290D">
              <w:rPr>
                <w:noProof/>
                <w:webHidden/>
              </w:rPr>
              <w:t>14</w:t>
            </w:r>
            <w:r w:rsidR="0070428B">
              <w:rPr>
                <w:noProof/>
                <w:webHidden/>
              </w:rPr>
              <w:fldChar w:fldCharType="end"/>
            </w:r>
          </w:hyperlink>
        </w:p>
        <w:p w14:paraId="5BB8D2EA" w14:textId="0DC6FCD2" w:rsidR="0070428B" w:rsidRDefault="007E450F">
          <w:pPr>
            <w:pStyle w:val="Innehll3"/>
            <w:tabs>
              <w:tab w:val="left" w:pos="1200"/>
              <w:tab w:val="right" w:leader="dot" w:pos="9624"/>
            </w:tabs>
            <w:rPr>
              <w:rFonts w:eastAsiaTheme="minorEastAsia" w:cstheme="minorBidi"/>
              <w:i w:val="0"/>
              <w:iCs w:val="0"/>
              <w:noProof/>
              <w:sz w:val="24"/>
              <w:szCs w:val="24"/>
              <w:lang w:val="sv-SE"/>
            </w:rPr>
          </w:pPr>
          <w:hyperlink w:anchor="_Toc36924281" w:history="1">
            <w:r w:rsidR="0070428B" w:rsidRPr="008B125B">
              <w:rPr>
                <w:rStyle w:val="Hyperlnk"/>
                <w:rFonts w:eastAsia="Times New Roman" w:cs="Times New Roman"/>
                <w:noProof/>
                <w:lang w:val="sv-SE"/>
              </w:rPr>
              <w:t>4.3</w:t>
            </w:r>
            <w:r w:rsidR="00F8290D">
              <w:rPr>
                <w:rFonts w:eastAsiaTheme="minorEastAsia" w:cstheme="minorBidi"/>
                <w:i w:val="0"/>
                <w:iCs w:val="0"/>
                <w:noProof/>
                <w:sz w:val="24"/>
                <w:szCs w:val="24"/>
                <w:lang w:val="sv-SE"/>
              </w:rPr>
              <w:t xml:space="preserve"> </w:t>
            </w:r>
            <w:r w:rsidR="0070428B" w:rsidRPr="008B125B">
              <w:rPr>
                <w:rStyle w:val="Hyperlnk"/>
                <w:rFonts w:eastAsia="Times New Roman" w:cs="Times New Roman"/>
                <w:noProof/>
                <w:lang w:val="sv-SE"/>
              </w:rPr>
              <w:t>Intervjuer Styrmän</w:t>
            </w:r>
            <w:r w:rsidR="0070428B">
              <w:rPr>
                <w:noProof/>
                <w:webHidden/>
              </w:rPr>
              <w:tab/>
            </w:r>
            <w:r w:rsidR="0070428B">
              <w:rPr>
                <w:noProof/>
                <w:webHidden/>
              </w:rPr>
              <w:fldChar w:fldCharType="begin"/>
            </w:r>
            <w:r w:rsidR="0070428B">
              <w:rPr>
                <w:noProof/>
                <w:webHidden/>
              </w:rPr>
              <w:instrText xml:space="preserve"> PAGEREF _Toc36924281 \h </w:instrText>
            </w:r>
            <w:r w:rsidR="0070428B">
              <w:rPr>
                <w:noProof/>
                <w:webHidden/>
              </w:rPr>
            </w:r>
            <w:r w:rsidR="0070428B">
              <w:rPr>
                <w:noProof/>
                <w:webHidden/>
              </w:rPr>
              <w:fldChar w:fldCharType="separate"/>
            </w:r>
            <w:r w:rsidR="00F8290D">
              <w:rPr>
                <w:noProof/>
                <w:webHidden/>
              </w:rPr>
              <w:t>15</w:t>
            </w:r>
            <w:r w:rsidR="0070428B">
              <w:rPr>
                <w:noProof/>
                <w:webHidden/>
              </w:rPr>
              <w:fldChar w:fldCharType="end"/>
            </w:r>
          </w:hyperlink>
        </w:p>
        <w:p w14:paraId="5C8044E1" w14:textId="47F373F3" w:rsidR="0070428B" w:rsidRDefault="007E450F">
          <w:pPr>
            <w:pStyle w:val="Innehll4"/>
            <w:tabs>
              <w:tab w:val="right" w:leader="dot" w:pos="9624"/>
            </w:tabs>
            <w:rPr>
              <w:rFonts w:eastAsiaTheme="minorEastAsia" w:cstheme="minorBidi"/>
              <w:noProof/>
              <w:sz w:val="24"/>
              <w:szCs w:val="24"/>
              <w:lang w:val="sv-SE"/>
            </w:rPr>
          </w:pPr>
          <w:hyperlink w:anchor="_Toc36924282" w:history="1">
            <w:r w:rsidR="0070428B" w:rsidRPr="008B125B">
              <w:rPr>
                <w:rStyle w:val="Hyperlnk"/>
                <w:noProof/>
                <w:lang w:val="sv-SE"/>
              </w:rPr>
              <w:t>4.3.1 Fördelar med att använda en checklista generellt</w:t>
            </w:r>
            <w:r w:rsidR="0070428B">
              <w:rPr>
                <w:noProof/>
                <w:webHidden/>
              </w:rPr>
              <w:tab/>
            </w:r>
            <w:r w:rsidR="0070428B">
              <w:rPr>
                <w:noProof/>
                <w:webHidden/>
              </w:rPr>
              <w:fldChar w:fldCharType="begin"/>
            </w:r>
            <w:r w:rsidR="0070428B">
              <w:rPr>
                <w:noProof/>
                <w:webHidden/>
              </w:rPr>
              <w:instrText xml:space="preserve"> PAGEREF _Toc36924282 \h </w:instrText>
            </w:r>
            <w:r w:rsidR="0070428B">
              <w:rPr>
                <w:noProof/>
                <w:webHidden/>
              </w:rPr>
            </w:r>
            <w:r w:rsidR="0070428B">
              <w:rPr>
                <w:noProof/>
                <w:webHidden/>
              </w:rPr>
              <w:fldChar w:fldCharType="separate"/>
            </w:r>
            <w:r w:rsidR="00F8290D">
              <w:rPr>
                <w:noProof/>
                <w:webHidden/>
              </w:rPr>
              <w:t>15</w:t>
            </w:r>
            <w:r w:rsidR="0070428B">
              <w:rPr>
                <w:noProof/>
                <w:webHidden/>
              </w:rPr>
              <w:fldChar w:fldCharType="end"/>
            </w:r>
          </w:hyperlink>
        </w:p>
        <w:p w14:paraId="3FDF5ED4" w14:textId="53C4E7F0" w:rsidR="0070428B" w:rsidRDefault="007E450F">
          <w:pPr>
            <w:pStyle w:val="Innehll4"/>
            <w:tabs>
              <w:tab w:val="right" w:leader="dot" w:pos="9624"/>
            </w:tabs>
            <w:rPr>
              <w:rFonts w:eastAsiaTheme="minorEastAsia" w:cstheme="minorBidi"/>
              <w:noProof/>
              <w:sz w:val="24"/>
              <w:szCs w:val="24"/>
              <w:lang w:val="sv-SE"/>
            </w:rPr>
          </w:pPr>
          <w:hyperlink w:anchor="_Toc36924283" w:history="1">
            <w:r w:rsidR="0070428B" w:rsidRPr="008B125B">
              <w:rPr>
                <w:rStyle w:val="Hyperlnk"/>
                <w:noProof/>
                <w:lang w:val="sv-SE"/>
              </w:rPr>
              <w:t>4.3.2 Skillnader mellan elektronisk checklista och papperschecklista</w:t>
            </w:r>
            <w:r w:rsidR="0070428B">
              <w:rPr>
                <w:noProof/>
                <w:webHidden/>
              </w:rPr>
              <w:tab/>
            </w:r>
            <w:r w:rsidR="0070428B">
              <w:rPr>
                <w:noProof/>
                <w:webHidden/>
              </w:rPr>
              <w:fldChar w:fldCharType="begin"/>
            </w:r>
            <w:r w:rsidR="0070428B">
              <w:rPr>
                <w:noProof/>
                <w:webHidden/>
              </w:rPr>
              <w:instrText xml:space="preserve"> PAGEREF _Toc36924283 \h </w:instrText>
            </w:r>
            <w:r w:rsidR="0070428B">
              <w:rPr>
                <w:noProof/>
                <w:webHidden/>
              </w:rPr>
            </w:r>
            <w:r w:rsidR="0070428B">
              <w:rPr>
                <w:noProof/>
                <w:webHidden/>
              </w:rPr>
              <w:fldChar w:fldCharType="separate"/>
            </w:r>
            <w:r w:rsidR="00F8290D">
              <w:rPr>
                <w:noProof/>
                <w:webHidden/>
              </w:rPr>
              <w:t>15</w:t>
            </w:r>
            <w:r w:rsidR="0070428B">
              <w:rPr>
                <w:noProof/>
                <w:webHidden/>
              </w:rPr>
              <w:fldChar w:fldCharType="end"/>
            </w:r>
          </w:hyperlink>
        </w:p>
        <w:p w14:paraId="7745C4DA" w14:textId="3BB15F26" w:rsidR="0070428B" w:rsidRDefault="007E450F">
          <w:pPr>
            <w:pStyle w:val="Innehll4"/>
            <w:tabs>
              <w:tab w:val="right" w:leader="dot" w:pos="9624"/>
            </w:tabs>
            <w:rPr>
              <w:rFonts w:eastAsiaTheme="minorEastAsia" w:cstheme="minorBidi"/>
              <w:noProof/>
              <w:sz w:val="24"/>
              <w:szCs w:val="24"/>
              <w:lang w:val="sv-SE"/>
            </w:rPr>
          </w:pPr>
          <w:hyperlink w:anchor="_Toc36924284" w:history="1">
            <w:r w:rsidR="0070428B" w:rsidRPr="008B125B">
              <w:rPr>
                <w:rStyle w:val="Hyperlnk"/>
                <w:rFonts w:eastAsia="Times New Roman" w:cs="Times New Roman"/>
                <w:noProof/>
                <w:lang w:val="sv-SE"/>
              </w:rPr>
              <w:t>4.3.3 Styrmännens synpunkter gällande elektroniska checklistors möjligheter</w:t>
            </w:r>
            <w:r w:rsidR="0070428B">
              <w:rPr>
                <w:noProof/>
                <w:webHidden/>
              </w:rPr>
              <w:tab/>
            </w:r>
            <w:r w:rsidR="0070428B">
              <w:rPr>
                <w:noProof/>
                <w:webHidden/>
              </w:rPr>
              <w:fldChar w:fldCharType="begin"/>
            </w:r>
            <w:r w:rsidR="0070428B">
              <w:rPr>
                <w:noProof/>
                <w:webHidden/>
              </w:rPr>
              <w:instrText xml:space="preserve"> PAGEREF _Toc36924284 \h </w:instrText>
            </w:r>
            <w:r w:rsidR="0070428B">
              <w:rPr>
                <w:noProof/>
                <w:webHidden/>
              </w:rPr>
            </w:r>
            <w:r w:rsidR="0070428B">
              <w:rPr>
                <w:noProof/>
                <w:webHidden/>
              </w:rPr>
              <w:fldChar w:fldCharType="separate"/>
            </w:r>
            <w:r w:rsidR="00F8290D">
              <w:rPr>
                <w:noProof/>
                <w:webHidden/>
              </w:rPr>
              <w:t>17</w:t>
            </w:r>
            <w:r w:rsidR="0070428B">
              <w:rPr>
                <w:noProof/>
                <w:webHidden/>
              </w:rPr>
              <w:fldChar w:fldCharType="end"/>
            </w:r>
          </w:hyperlink>
        </w:p>
        <w:p w14:paraId="4A9DD73B" w14:textId="6529B342" w:rsidR="0070428B" w:rsidRDefault="007E450F">
          <w:pPr>
            <w:pStyle w:val="Innehll4"/>
            <w:tabs>
              <w:tab w:val="right" w:leader="dot" w:pos="9624"/>
            </w:tabs>
            <w:rPr>
              <w:rFonts w:eastAsiaTheme="minorEastAsia" w:cstheme="minorBidi"/>
              <w:noProof/>
              <w:sz w:val="24"/>
              <w:szCs w:val="24"/>
              <w:lang w:val="sv-SE"/>
            </w:rPr>
          </w:pPr>
          <w:hyperlink w:anchor="_Toc36924285" w:history="1">
            <w:r w:rsidR="0070428B" w:rsidRPr="008B125B">
              <w:rPr>
                <w:rStyle w:val="Hyperlnk"/>
                <w:noProof/>
                <w:lang w:val="sv-SE"/>
              </w:rPr>
              <w:t>4.3.4 Eventuella nackdelar med elektroniska checklistor samt åtgärder</w:t>
            </w:r>
            <w:r w:rsidR="0070428B">
              <w:rPr>
                <w:noProof/>
                <w:webHidden/>
              </w:rPr>
              <w:tab/>
            </w:r>
            <w:r w:rsidR="0070428B">
              <w:rPr>
                <w:noProof/>
                <w:webHidden/>
              </w:rPr>
              <w:fldChar w:fldCharType="begin"/>
            </w:r>
            <w:r w:rsidR="0070428B">
              <w:rPr>
                <w:noProof/>
                <w:webHidden/>
              </w:rPr>
              <w:instrText xml:space="preserve"> PAGEREF _Toc36924285 \h </w:instrText>
            </w:r>
            <w:r w:rsidR="0070428B">
              <w:rPr>
                <w:noProof/>
                <w:webHidden/>
              </w:rPr>
            </w:r>
            <w:r w:rsidR="0070428B">
              <w:rPr>
                <w:noProof/>
                <w:webHidden/>
              </w:rPr>
              <w:fldChar w:fldCharType="separate"/>
            </w:r>
            <w:r w:rsidR="00F8290D">
              <w:rPr>
                <w:noProof/>
                <w:webHidden/>
              </w:rPr>
              <w:t>17</w:t>
            </w:r>
            <w:r w:rsidR="0070428B">
              <w:rPr>
                <w:noProof/>
                <w:webHidden/>
              </w:rPr>
              <w:fldChar w:fldCharType="end"/>
            </w:r>
          </w:hyperlink>
        </w:p>
        <w:p w14:paraId="2456CBFA" w14:textId="16C03355" w:rsidR="0070428B" w:rsidRDefault="007E450F">
          <w:pPr>
            <w:pStyle w:val="Innehll2"/>
            <w:rPr>
              <w:rFonts w:eastAsiaTheme="minorEastAsia" w:cstheme="minorBidi"/>
              <w:smallCaps w:val="0"/>
              <w:noProof/>
              <w:sz w:val="24"/>
              <w:szCs w:val="24"/>
              <w:lang w:val="sv-SE"/>
            </w:rPr>
          </w:pPr>
          <w:hyperlink w:anchor="_Toc36924286" w:history="1">
            <w:r w:rsidR="0070428B" w:rsidRPr="008B125B">
              <w:rPr>
                <w:rStyle w:val="Hyperlnk"/>
                <w:rFonts w:eastAsia="Times New Roman" w:cs="Times New Roman"/>
                <w:noProof/>
                <w:lang w:val="sv-SE"/>
              </w:rPr>
              <w:t>5.</w:t>
            </w:r>
            <w:r w:rsidR="0070428B">
              <w:rPr>
                <w:rFonts w:eastAsiaTheme="minorEastAsia" w:cstheme="minorBidi"/>
                <w:smallCaps w:val="0"/>
                <w:noProof/>
                <w:sz w:val="24"/>
                <w:szCs w:val="24"/>
                <w:lang w:val="sv-SE"/>
              </w:rPr>
              <w:tab/>
            </w:r>
            <w:r w:rsidR="0070428B" w:rsidRPr="008B125B">
              <w:rPr>
                <w:rStyle w:val="Hyperlnk"/>
                <w:rFonts w:eastAsia="Times New Roman" w:cs="Times New Roman"/>
                <w:noProof/>
                <w:lang w:val="sv-SE"/>
              </w:rPr>
              <w:t>Diskussion</w:t>
            </w:r>
            <w:r w:rsidR="0070428B">
              <w:rPr>
                <w:noProof/>
                <w:webHidden/>
              </w:rPr>
              <w:tab/>
            </w:r>
            <w:r w:rsidR="0070428B">
              <w:rPr>
                <w:noProof/>
                <w:webHidden/>
              </w:rPr>
              <w:fldChar w:fldCharType="begin"/>
            </w:r>
            <w:r w:rsidR="0070428B">
              <w:rPr>
                <w:noProof/>
                <w:webHidden/>
              </w:rPr>
              <w:instrText xml:space="preserve"> PAGEREF _Toc36924286 \h </w:instrText>
            </w:r>
            <w:r w:rsidR="0070428B">
              <w:rPr>
                <w:noProof/>
                <w:webHidden/>
              </w:rPr>
            </w:r>
            <w:r w:rsidR="0070428B">
              <w:rPr>
                <w:noProof/>
                <w:webHidden/>
              </w:rPr>
              <w:fldChar w:fldCharType="separate"/>
            </w:r>
            <w:r w:rsidR="00F8290D">
              <w:rPr>
                <w:noProof/>
                <w:webHidden/>
              </w:rPr>
              <w:t>19</w:t>
            </w:r>
            <w:r w:rsidR="0070428B">
              <w:rPr>
                <w:noProof/>
                <w:webHidden/>
              </w:rPr>
              <w:fldChar w:fldCharType="end"/>
            </w:r>
          </w:hyperlink>
        </w:p>
        <w:p w14:paraId="30DBEB9F" w14:textId="0C13B261" w:rsidR="0070428B" w:rsidRDefault="007E450F">
          <w:pPr>
            <w:pStyle w:val="Innehll3"/>
            <w:tabs>
              <w:tab w:val="right" w:leader="dot" w:pos="9624"/>
            </w:tabs>
            <w:rPr>
              <w:rFonts w:eastAsiaTheme="minorEastAsia" w:cstheme="minorBidi"/>
              <w:i w:val="0"/>
              <w:iCs w:val="0"/>
              <w:noProof/>
              <w:sz w:val="24"/>
              <w:szCs w:val="24"/>
              <w:lang w:val="sv-SE"/>
            </w:rPr>
          </w:pPr>
          <w:hyperlink w:anchor="_Toc36924287" w:history="1">
            <w:r w:rsidR="0070428B" w:rsidRPr="008B125B">
              <w:rPr>
                <w:rStyle w:val="Hyperlnk"/>
                <w:noProof/>
                <w:lang w:val="sv-SE"/>
              </w:rPr>
              <w:t>5.1 Resultatdiskussion</w:t>
            </w:r>
            <w:r w:rsidR="0070428B">
              <w:rPr>
                <w:noProof/>
                <w:webHidden/>
              </w:rPr>
              <w:tab/>
            </w:r>
            <w:r w:rsidR="0070428B">
              <w:rPr>
                <w:noProof/>
                <w:webHidden/>
              </w:rPr>
              <w:fldChar w:fldCharType="begin"/>
            </w:r>
            <w:r w:rsidR="0070428B">
              <w:rPr>
                <w:noProof/>
                <w:webHidden/>
              </w:rPr>
              <w:instrText xml:space="preserve"> PAGEREF _Toc36924287 \h </w:instrText>
            </w:r>
            <w:r w:rsidR="0070428B">
              <w:rPr>
                <w:noProof/>
                <w:webHidden/>
              </w:rPr>
            </w:r>
            <w:r w:rsidR="0070428B">
              <w:rPr>
                <w:noProof/>
                <w:webHidden/>
              </w:rPr>
              <w:fldChar w:fldCharType="separate"/>
            </w:r>
            <w:r w:rsidR="00F8290D">
              <w:rPr>
                <w:noProof/>
                <w:webHidden/>
              </w:rPr>
              <w:t>19</w:t>
            </w:r>
            <w:r w:rsidR="0070428B">
              <w:rPr>
                <w:noProof/>
                <w:webHidden/>
              </w:rPr>
              <w:fldChar w:fldCharType="end"/>
            </w:r>
          </w:hyperlink>
        </w:p>
        <w:p w14:paraId="7FEAF645" w14:textId="508E4668" w:rsidR="0070428B" w:rsidRDefault="007E450F">
          <w:pPr>
            <w:pStyle w:val="Innehll4"/>
            <w:tabs>
              <w:tab w:val="right" w:leader="dot" w:pos="9624"/>
            </w:tabs>
            <w:rPr>
              <w:rFonts w:eastAsiaTheme="minorEastAsia" w:cstheme="minorBidi"/>
              <w:noProof/>
              <w:sz w:val="24"/>
              <w:szCs w:val="24"/>
              <w:lang w:val="sv-SE"/>
            </w:rPr>
          </w:pPr>
          <w:hyperlink w:anchor="_Toc36924288" w:history="1">
            <w:r w:rsidR="0070428B" w:rsidRPr="008B125B">
              <w:rPr>
                <w:rStyle w:val="Hyperlnk"/>
                <w:noProof/>
                <w:lang w:val="sv-SE"/>
              </w:rPr>
              <w:t>5.1.1 Workshop – Förändrad kommunikation</w:t>
            </w:r>
            <w:r w:rsidR="0070428B">
              <w:rPr>
                <w:noProof/>
                <w:webHidden/>
              </w:rPr>
              <w:tab/>
            </w:r>
            <w:r w:rsidR="0070428B">
              <w:rPr>
                <w:noProof/>
                <w:webHidden/>
              </w:rPr>
              <w:fldChar w:fldCharType="begin"/>
            </w:r>
            <w:r w:rsidR="0070428B">
              <w:rPr>
                <w:noProof/>
                <w:webHidden/>
              </w:rPr>
              <w:instrText xml:space="preserve"> PAGEREF _Toc36924288 \h </w:instrText>
            </w:r>
            <w:r w:rsidR="0070428B">
              <w:rPr>
                <w:noProof/>
                <w:webHidden/>
              </w:rPr>
            </w:r>
            <w:r w:rsidR="0070428B">
              <w:rPr>
                <w:noProof/>
                <w:webHidden/>
              </w:rPr>
              <w:fldChar w:fldCharType="separate"/>
            </w:r>
            <w:r w:rsidR="00F8290D">
              <w:rPr>
                <w:noProof/>
                <w:webHidden/>
              </w:rPr>
              <w:t>19</w:t>
            </w:r>
            <w:r w:rsidR="0070428B">
              <w:rPr>
                <w:noProof/>
                <w:webHidden/>
              </w:rPr>
              <w:fldChar w:fldCharType="end"/>
            </w:r>
          </w:hyperlink>
        </w:p>
        <w:p w14:paraId="73F6A827" w14:textId="2F281C04" w:rsidR="0070428B" w:rsidRDefault="007E450F">
          <w:pPr>
            <w:pStyle w:val="Innehll4"/>
            <w:tabs>
              <w:tab w:val="right" w:leader="dot" w:pos="9624"/>
            </w:tabs>
            <w:rPr>
              <w:rFonts w:eastAsiaTheme="minorEastAsia" w:cstheme="minorBidi"/>
              <w:noProof/>
              <w:sz w:val="24"/>
              <w:szCs w:val="24"/>
              <w:lang w:val="sv-SE"/>
            </w:rPr>
          </w:pPr>
          <w:hyperlink w:anchor="_Toc36924289" w:history="1">
            <w:r w:rsidR="0070428B" w:rsidRPr="008B125B">
              <w:rPr>
                <w:rStyle w:val="Hyperlnk"/>
                <w:noProof/>
                <w:lang w:val="sv-SE"/>
              </w:rPr>
              <w:t>5.1.2 Workshop – Checklistornas genomförande-tid</w:t>
            </w:r>
            <w:r w:rsidR="0070428B">
              <w:rPr>
                <w:noProof/>
                <w:webHidden/>
              </w:rPr>
              <w:tab/>
            </w:r>
            <w:r w:rsidR="0070428B">
              <w:rPr>
                <w:noProof/>
                <w:webHidden/>
              </w:rPr>
              <w:fldChar w:fldCharType="begin"/>
            </w:r>
            <w:r w:rsidR="0070428B">
              <w:rPr>
                <w:noProof/>
                <w:webHidden/>
              </w:rPr>
              <w:instrText xml:space="preserve"> PAGEREF _Toc36924289 \h </w:instrText>
            </w:r>
            <w:r w:rsidR="0070428B">
              <w:rPr>
                <w:noProof/>
                <w:webHidden/>
              </w:rPr>
            </w:r>
            <w:r w:rsidR="0070428B">
              <w:rPr>
                <w:noProof/>
                <w:webHidden/>
              </w:rPr>
              <w:fldChar w:fldCharType="separate"/>
            </w:r>
            <w:r w:rsidR="00F8290D">
              <w:rPr>
                <w:noProof/>
                <w:webHidden/>
              </w:rPr>
              <w:t>20</w:t>
            </w:r>
            <w:r w:rsidR="0070428B">
              <w:rPr>
                <w:noProof/>
                <w:webHidden/>
              </w:rPr>
              <w:fldChar w:fldCharType="end"/>
            </w:r>
          </w:hyperlink>
        </w:p>
        <w:p w14:paraId="589DE05E" w14:textId="7103C248" w:rsidR="0070428B" w:rsidRDefault="007E450F">
          <w:pPr>
            <w:pStyle w:val="Innehll4"/>
            <w:tabs>
              <w:tab w:val="right" w:leader="dot" w:pos="9624"/>
            </w:tabs>
            <w:rPr>
              <w:rFonts w:eastAsiaTheme="minorEastAsia" w:cstheme="minorBidi"/>
              <w:noProof/>
              <w:sz w:val="24"/>
              <w:szCs w:val="24"/>
              <w:lang w:val="sv-SE"/>
            </w:rPr>
          </w:pPr>
          <w:hyperlink w:anchor="_Toc36924290" w:history="1">
            <w:r w:rsidR="0070428B" w:rsidRPr="008B125B">
              <w:rPr>
                <w:rStyle w:val="Hyperlnk"/>
                <w:noProof/>
                <w:lang w:val="sv-SE"/>
              </w:rPr>
              <w:t>5.1.3 Workshop – Tiden och kommunikationens påverkan tillsammans</w:t>
            </w:r>
            <w:r w:rsidR="0070428B">
              <w:rPr>
                <w:noProof/>
                <w:webHidden/>
              </w:rPr>
              <w:tab/>
            </w:r>
            <w:r w:rsidR="0070428B">
              <w:rPr>
                <w:noProof/>
                <w:webHidden/>
              </w:rPr>
              <w:fldChar w:fldCharType="begin"/>
            </w:r>
            <w:r w:rsidR="0070428B">
              <w:rPr>
                <w:noProof/>
                <w:webHidden/>
              </w:rPr>
              <w:instrText xml:space="preserve"> PAGEREF _Toc36924290 \h </w:instrText>
            </w:r>
            <w:r w:rsidR="0070428B">
              <w:rPr>
                <w:noProof/>
                <w:webHidden/>
              </w:rPr>
            </w:r>
            <w:r w:rsidR="0070428B">
              <w:rPr>
                <w:noProof/>
                <w:webHidden/>
              </w:rPr>
              <w:fldChar w:fldCharType="separate"/>
            </w:r>
            <w:r w:rsidR="00F8290D">
              <w:rPr>
                <w:noProof/>
                <w:webHidden/>
              </w:rPr>
              <w:t>20</w:t>
            </w:r>
            <w:r w:rsidR="0070428B">
              <w:rPr>
                <w:noProof/>
                <w:webHidden/>
              </w:rPr>
              <w:fldChar w:fldCharType="end"/>
            </w:r>
          </w:hyperlink>
        </w:p>
        <w:p w14:paraId="3BB56E42" w14:textId="3BD9C44E" w:rsidR="0070428B" w:rsidRDefault="007E450F">
          <w:pPr>
            <w:pStyle w:val="Innehll4"/>
            <w:tabs>
              <w:tab w:val="right" w:leader="dot" w:pos="9624"/>
            </w:tabs>
            <w:rPr>
              <w:rFonts w:eastAsiaTheme="minorEastAsia" w:cstheme="minorBidi"/>
              <w:noProof/>
              <w:sz w:val="24"/>
              <w:szCs w:val="24"/>
              <w:lang w:val="sv-SE"/>
            </w:rPr>
          </w:pPr>
          <w:hyperlink w:anchor="_Toc36924291" w:history="1">
            <w:r w:rsidR="0070428B" w:rsidRPr="008B125B">
              <w:rPr>
                <w:rStyle w:val="Hyperlnk"/>
                <w:noProof/>
                <w:lang w:val="sv-SE"/>
              </w:rPr>
              <w:t>5.1.4 Intervjuer Styrmän – Digitala lösningar</w:t>
            </w:r>
            <w:r w:rsidR="0070428B">
              <w:rPr>
                <w:noProof/>
                <w:webHidden/>
              </w:rPr>
              <w:tab/>
            </w:r>
            <w:r w:rsidR="0070428B">
              <w:rPr>
                <w:noProof/>
                <w:webHidden/>
              </w:rPr>
              <w:fldChar w:fldCharType="begin"/>
            </w:r>
            <w:r w:rsidR="0070428B">
              <w:rPr>
                <w:noProof/>
                <w:webHidden/>
              </w:rPr>
              <w:instrText xml:space="preserve"> PAGEREF _Toc36924291 \h </w:instrText>
            </w:r>
            <w:r w:rsidR="0070428B">
              <w:rPr>
                <w:noProof/>
                <w:webHidden/>
              </w:rPr>
            </w:r>
            <w:r w:rsidR="0070428B">
              <w:rPr>
                <w:noProof/>
                <w:webHidden/>
              </w:rPr>
              <w:fldChar w:fldCharType="separate"/>
            </w:r>
            <w:r w:rsidR="00F8290D">
              <w:rPr>
                <w:noProof/>
                <w:webHidden/>
              </w:rPr>
              <w:t>21</w:t>
            </w:r>
            <w:r w:rsidR="0070428B">
              <w:rPr>
                <w:noProof/>
                <w:webHidden/>
              </w:rPr>
              <w:fldChar w:fldCharType="end"/>
            </w:r>
          </w:hyperlink>
        </w:p>
        <w:p w14:paraId="3A53BA56" w14:textId="18002C53" w:rsidR="0070428B" w:rsidRDefault="007E450F">
          <w:pPr>
            <w:pStyle w:val="Innehll4"/>
            <w:tabs>
              <w:tab w:val="right" w:leader="dot" w:pos="9624"/>
            </w:tabs>
            <w:rPr>
              <w:rFonts w:eastAsiaTheme="minorEastAsia" w:cstheme="minorBidi"/>
              <w:noProof/>
              <w:sz w:val="24"/>
              <w:szCs w:val="24"/>
              <w:lang w:val="sv-SE"/>
            </w:rPr>
          </w:pPr>
          <w:hyperlink w:anchor="_Toc36924292" w:history="1">
            <w:r w:rsidR="0070428B" w:rsidRPr="008B125B">
              <w:rPr>
                <w:rStyle w:val="Hyperlnk"/>
                <w:noProof/>
                <w:lang w:val="sv-SE"/>
              </w:rPr>
              <w:t>5.1.5 Intervjuer Styrmän – Påverkan på shared mental model</w:t>
            </w:r>
            <w:r w:rsidR="0070428B">
              <w:rPr>
                <w:noProof/>
                <w:webHidden/>
              </w:rPr>
              <w:tab/>
            </w:r>
            <w:r w:rsidR="0070428B">
              <w:rPr>
                <w:noProof/>
                <w:webHidden/>
              </w:rPr>
              <w:fldChar w:fldCharType="begin"/>
            </w:r>
            <w:r w:rsidR="0070428B">
              <w:rPr>
                <w:noProof/>
                <w:webHidden/>
              </w:rPr>
              <w:instrText xml:space="preserve"> PAGEREF _Toc36924292 \h </w:instrText>
            </w:r>
            <w:r w:rsidR="0070428B">
              <w:rPr>
                <w:noProof/>
                <w:webHidden/>
              </w:rPr>
            </w:r>
            <w:r w:rsidR="0070428B">
              <w:rPr>
                <w:noProof/>
                <w:webHidden/>
              </w:rPr>
              <w:fldChar w:fldCharType="separate"/>
            </w:r>
            <w:r w:rsidR="00F8290D">
              <w:rPr>
                <w:noProof/>
                <w:webHidden/>
              </w:rPr>
              <w:t>22</w:t>
            </w:r>
            <w:r w:rsidR="0070428B">
              <w:rPr>
                <w:noProof/>
                <w:webHidden/>
              </w:rPr>
              <w:fldChar w:fldCharType="end"/>
            </w:r>
          </w:hyperlink>
        </w:p>
        <w:p w14:paraId="39203F59" w14:textId="7AB299AF" w:rsidR="0070428B" w:rsidRDefault="007E450F">
          <w:pPr>
            <w:pStyle w:val="Innehll4"/>
            <w:tabs>
              <w:tab w:val="right" w:leader="dot" w:pos="9624"/>
            </w:tabs>
            <w:rPr>
              <w:rFonts w:eastAsiaTheme="minorEastAsia" w:cstheme="minorBidi"/>
              <w:noProof/>
              <w:sz w:val="24"/>
              <w:szCs w:val="24"/>
              <w:lang w:val="sv-SE"/>
            </w:rPr>
          </w:pPr>
          <w:hyperlink w:anchor="_Toc36924293" w:history="1">
            <w:r w:rsidR="0070428B" w:rsidRPr="008B125B">
              <w:rPr>
                <w:rStyle w:val="Hyperlnk"/>
                <w:noProof/>
                <w:lang w:val="sv-SE"/>
              </w:rPr>
              <w:t>5.1.6 Intervjuer Styrmän – Styrmännens åsikter kring möjligheter</w:t>
            </w:r>
            <w:r w:rsidR="0070428B">
              <w:rPr>
                <w:noProof/>
                <w:webHidden/>
              </w:rPr>
              <w:tab/>
            </w:r>
            <w:r w:rsidR="0070428B">
              <w:rPr>
                <w:noProof/>
                <w:webHidden/>
              </w:rPr>
              <w:fldChar w:fldCharType="begin"/>
            </w:r>
            <w:r w:rsidR="0070428B">
              <w:rPr>
                <w:noProof/>
                <w:webHidden/>
              </w:rPr>
              <w:instrText xml:space="preserve"> PAGEREF _Toc36924293 \h </w:instrText>
            </w:r>
            <w:r w:rsidR="0070428B">
              <w:rPr>
                <w:noProof/>
                <w:webHidden/>
              </w:rPr>
            </w:r>
            <w:r w:rsidR="0070428B">
              <w:rPr>
                <w:noProof/>
                <w:webHidden/>
              </w:rPr>
              <w:fldChar w:fldCharType="separate"/>
            </w:r>
            <w:r w:rsidR="00F8290D">
              <w:rPr>
                <w:noProof/>
                <w:webHidden/>
              </w:rPr>
              <w:t>22</w:t>
            </w:r>
            <w:r w:rsidR="0070428B">
              <w:rPr>
                <w:noProof/>
                <w:webHidden/>
              </w:rPr>
              <w:fldChar w:fldCharType="end"/>
            </w:r>
          </w:hyperlink>
        </w:p>
        <w:p w14:paraId="252B0576" w14:textId="219CAACD" w:rsidR="0070428B" w:rsidRDefault="007E450F">
          <w:pPr>
            <w:pStyle w:val="Innehll3"/>
            <w:tabs>
              <w:tab w:val="right" w:leader="dot" w:pos="9624"/>
            </w:tabs>
            <w:rPr>
              <w:rFonts w:eastAsiaTheme="minorEastAsia" w:cstheme="minorBidi"/>
              <w:i w:val="0"/>
              <w:iCs w:val="0"/>
              <w:noProof/>
              <w:sz w:val="24"/>
              <w:szCs w:val="24"/>
              <w:lang w:val="sv-SE"/>
            </w:rPr>
          </w:pPr>
          <w:hyperlink w:anchor="_Toc36924294" w:history="1">
            <w:r w:rsidR="0070428B" w:rsidRPr="008B125B">
              <w:rPr>
                <w:rStyle w:val="Hyperlnk"/>
                <w:noProof/>
                <w:lang w:val="sv-SE"/>
              </w:rPr>
              <w:t>5.2 Metoddiskussion</w:t>
            </w:r>
            <w:r w:rsidR="0070428B">
              <w:rPr>
                <w:noProof/>
                <w:webHidden/>
              </w:rPr>
              <w:tab/>
            </w:r>
            <w:r w:rsidR="0070428B">
              <w:rPr>
                <w:noProof/>
                <w:webHidden/>
              </w:rPr>
              <w:fldChar w:fldCharType="begin"/>
            </w:r>
            <w:r w:rsidR="0070428B">
              <w:rPr>
                <w:noProof/>
                <w:webHidden/>
              </w:rPr>
              <w:instrText xml:space="preserve"> PAGEREF _Toc36924294 \h </w:instrText>
            </w:r>
            <w:r w:rsidR="0070428B">
              <w:rPr>
                <w:noProof/>
                <w:webHidden/>
              </w:rPr>
            </w:r>
            <w:r w:rsidR="0070428B">
              <w:rPr>
                <w:noProof/>
                <w:webHidden/>
              </w:rPr>
              <w:fldChar w:fldCharType="separate"/>
            </w:r>
            <w:r w:rsidR="00F8290D">
              <w:rPr>
                <w:noProof/>
                <w:webHidden/>
              </w:rPr>
              <w:t>23</w:t>
            </w:r>
            <w:r w:rsidR="0070428B">
              <w:rPr>
                <w:noProof/>
                <w:webHidden/>
              </w:rPr>
              <w:fldChar w:fldCharType="end"/>
            </w:r>
          </w:hyperlink>
        </w:p>
        <w:p w14:paraId="7E7D4852" w14:textId="5090271C" w:rsidR="0070428B" w:rsidRDefault="007E450F">
          <w:pPr>
            <w:pStyle w:val="Innehll4"/>
            <w:tabs>
              <w:tab w:val="right" w:leader="dot" w:pos="9624"/>
            </w:tabs>
            <w:rPr>
              <w:rFonts w:eastAsiaTheme="minorEastAsia" w:cstheme="minorBidi"/>
              <w:noProof/>
              <w:sz w:val="24"/>
              <w:szCs w:val="24"/>
              <w:lang w:val="sv-SE"/>
            </w:rPr>
          </w:pPr>
          <w:hyperlink w:anchor="_Toc36924295" w:history="1">
            <w:r w:rsidR="0070428B" w:rsidRPr="008B125B">
              <w:rPr>
                <w:rStyle w:val="Hyperlnk"/>
                <w:noProof/>
                <w:lang w:val="sv-SE"/>
              </w:rPr>
              <w:t>5.2.1 Intervjuer</w:t>
            </w:r>
            <w:r w:rsidR="0070428B">
              <w:rPr>
                <w:noProof/>
                <w:webHidden/>
              </w:rPr>
              <w:tab/>
            </w:r>
            <w:r w:rsidR="0070428B">
              <w:rPr>
                <w:noProof/>
                <w:webHidden/>
              </w:rPr>
              <w:fldChar w:fldCharType="begin"/>
            </w:r>
            <w:r w:rsidR="0070428B">
              <w:rPr>
                <w:noProof/>
                <w:webHidden/>
              </w:rPr>
              <w:instrText xml:space="preserve"> PAGEREF _Toc36924295 \h </w:instrText>
            </w:r>
            <w:r w:rsidR="0070428B">
              <w:rPr>
                <w:noProof/>
                <w:webHidden/>
              </w:rPr>
            </w:r>
            <w:r w:rsidR="0070428B">
              <w:rPr>
                <w:noProof/>
                <w:webHidden/>
              </w:rPr>
              <w:fldChar w:fldCharType="separate"/>
            </w:r>
            <w:r w:rsidR="00F8290D">
              <w:rPr>
                <w:noProof/>
                <w:webHidden/>
              </w:rPr>
              <w:t>23</w:t>
            </w:r>
            <w:r w:rsidR="0070428B">
              <w:rPr>
                <w:noProof/>
                <w:webHidden/>
              </w:rPr>
              <w:fldChar w:fldCharType="end"/>
            </w:r>
          </w:hyperlink>
        </w:p>
        <w:p w14:paraId="274C646E" w14:textId="41D77F0B" w:rsidR="0070428B" w:rsidRDefault="007E450F">
          <w:pPr>
            <w:pStyle w:val="Innehll4"/>
            <w:tabs>
              <w:tab w:val="right" w:leader="dot" w:pos="9624"/>
            </w:tabs>
            <w:rPr>
              <w:rFonts w:eastAsiaTheme="minorEastAsia" w:cstheme="minorBidi"/>
              <w:noProof/>
              <w:sz w:val="24"/>
              <w:szCs w:val="24"/>
              <w:lang w:val="sv-SE"/>
            </w:rPr>
          </w:pPr>
          <w:hyperlink w:anchor="_Toc36924296" w:history="1">
            <w:r w:rsidR="0070428B" w:rsidRPr="008B125B">
              <w:rPr>
                <w:rStyle w:val="Hyperlnk"/>
                <w:noProof/>
                <w:lang w:val="sv-SE"/>
              </w:rPr>
              <w:t>5.2.2 Workshop</w:t>
            </w:r>
            <w:r w:rsidR="0070428B">
              <w:rPr>
                <w:noProof/>
                <w:webHidden/>
              </w:rPr>
              <w:tab/>
            </w:r>
            <w:r w:rsidR="0070428B">
              <w:rPr>
                <w:noProof/>
                <w:webHidden/>
              </w:rPr>
              <w:fldChar w:fldCharType="begin"/>
            </w:r>
            <w:r w:rsidR="0070428B">
              <w:rPr>
                <w:noProof/>
                <w:webHidden/>
              </w:rPr>
              <w:instrText xml:space="preserve"> PAGEREF _Toc36924296 \h </w:instrText>
            </w:r>
            <w:r w:rsidR="0070428B">
              <w:rPr>
                <w:noProof/>
                <w:webHidden/>
              </w:rPr>
            </w:r>
            <w:r w:rsidR="0070428B">
              <w:rPr>
                <w:noProof/>
                <w:webHidden/>
              </w:rPr>
              <w:fldChar w:fldCharType="separate"/>
            </w:r>
            <w:r w:rsidR="00F8290D">
              <w:rPr>
                <w:noProof/>
                <w:webHidden/>
              </w:rPr>
              <w:t>24</w:t>
            </w:r>
            <w:r w:rsidR="0070428B">
              <w:rPr>
                <w:noProof/>
                <w:webHidden/>
              </w:rPr>
              <w:fldChar w:fldCharType="end"/>
            </w:r>
          </w:hyperlink>
        </w:p>
        <w:p w14:paraId="38B5A681" w14:textId="2129E9F6" w:rsidR="0070428B" w:rsidRDefault="007E450F">
          <w:pPr>
            <w:pStyle w:val="Innehll2"/>
            <w:rPr>
              <w:rFonts w:eastAsiaTheme="minorEastAsia" w:cstheme="minorBidi"/>
              <w:smallCaps w:val="0"/>
              <w:noProof/>
              <w:sz w:val="24"/>
              <w:szCs w:val="24"/>
              <w:lang w:val="sv-SE"/>
            </w:rPr>
          </w:pPr>
          <w:hyperlink w:anchor="_Toc36924297" w:history="1">
            <w:r w:rsidR="0070428B" w:rsidRPr="008B125B">
              <w:rPr>
                <w:rStyle w:val="Hyperlnk"/>
                <w:rFonts w:eastAsia="Times New Roman" w:cs="Times New Roman"/>
                <w:noProof/>
                <w:lang w:val="sv-SE"/>
              </w:rPr>
              <w:t>6.</w:t>
            </w:r>
            <w:r w:rsidR="0070428B">
              <w:rPr>
                <w:rFonts w:eastAsiaTheme="minorEastAsia" w:cstheme="minorBidi"/>
                <w:smallCaps w:val="0"/>
                <w:noProof/>
                <w:sz w:val="24"/>
                <w:szCs w:val="24"/>
                <w:lang w:val="sv-SE"/>
              </w:rPr>
              <w:tab/>
            </w:r>
            <w:r w:rsidR="0070428B" w:rsidRPr="008B125B">
              <w:rPr>
                <w:rStyle w:val="Hyperlnk"/>
                <w:rFonts w:eastAsia="Times New Roman" w:cs="Times New Roman"/>
                <w:noProof/>
                <w:lang w:val="sv-SE"/>
              </w:rPr>
              <w:t>Slutsats</w:t>
            </w:r>
            <w:r w:rsidR="0070428B">
              <w:rPr>
                <w:noProof/>
                <w:webHidden/>
              </w:rPr>
              <w:tab/>
            </w:r>
            <w:r w:rsidR="0070428B">
              <w:rPr>
                <w:noProof/>
                <w:webHidden/>
              </w:rPr>
              <w:fldChar w:fldCharType="begin"/>
            </w:r>
            <w:r w:rsidR="0070428B">
              <w:rPr>
                <w:noProof/>
                <w:webHidden/>
              </w:rPr>
              <w:instrText xml:space="preserve"> PAGEREF _Toc36924297 \h </w:instrText>
            </w:r>
            <w:r w:rsidR="0070428B">
              <w:rPr>
                <w:noProof/>
                <w:webHidden/>
              </w:rPr>
            </w:r>
            <w:r w:rsidR="0070428B">
              <w:rPr>
                <w:noProof/>
                <w:webHidden/>
              </w:rPr>
              <w:fldChar w:fldCharType="separate"/>
            </w:r>
            <w:r w:rsidR="00F8290D">
              <w:rPr>
                <w:noProof/>
                <w:webHidden/>
              </w:rPr>
              <w:t>26</w:t>
            </w:r>
            <w:r w:rsidR="0070428B">
              <w:rPr>
                <w:noProof/>
                <w:webHidden/>
              </w:rPr>
              <w:fldChar w:fldCharType="end"/>
            </w:r>
          </w:hyperlink>
        </w:p>
        <w:p w14:paraId="2BC174D6" w14:textId="2BD44D1E" w:rsidR="0070428B" w:rsidRDefault="007E450F">
          <w:pPr>
            <w:pStyle w:val="Innehll3"/>
            <w:tabs>
              <w:tab w:val="right" w:leader="dot" w:pos="9624"/>
            </w:tabs>
            <w:rPr>
              <w:rFonts w:eastAsiaTheme="minorEastAsia" w:cstheme="minorBidi"/>
              <w:i w:val="0"/>
              <w:iCs w:val="0"/>
              <w:noProof/>
              <w:sz w:val="24"/>
              <w:szCs w:val="24"/>
              <w:lang w:val="sv-SE"/>
            </w:rPr>
          </w:pPr>
          <w:hyperlink w:anchor="_Toc36924298" w:history="1">
            <w:r w:rsidR="0070428B" w:rsidRPr="008B125B">
              <w:rPr>
                <w:rStyle w:val="Hyperlnk"/>
                <w:noProof/>
                <w:lang w:val="sv-SE"/>
              </w:rPr>
              <w:t>6.1 Fortsatta studier</w:t>
            </w:r>
            <w:r w:rsidR="0070428B">
              <w:rPr>
                <w:noProof/>
                <w:webHidden/>
              </w:rPr>
              <w:tab/>
            </w:r>
            <w:r w:rsidR="0070428B">
              <w:rPr>
                <w:noProof/>
                <w:webHidden/>
              </w:rPr>
              <w:fldChar w:fldCharType="begin"/>
            </w:r>
            <w:r w:rsidR="0070428B">
              <w:rPr>
                <w:noProof/>
                <w:webHidden/>
              </w:rPr>
              <w:instrText xml:space="preserve"> PAGEREF _Toc36924298 \h </w:instrText>
            </w:r>
            <w:r w:rsidR="0070428B">
              <w:rPr>
                <w:noProof/>
                <w:webHidden/>
              </w:rPr>
            </w:r>
            <w:r w:rsidR="0070428B">
              <w:rPr>
                <w:noProof/>
                <w:webHidden/>
              </w:rPr>
              <w:fldChar w:fldCharType="separate"/>
            </w:r>
            <w:r w:rsidR="00F8290D">
              <w:rPr>
                <w:noProof/>
                <w:webHidden/>
              </w:rPr>
              <w:t>26</w:t>
            </w:r>
            <w:r w:rsidR="0070428B">
              <w:rPr>
                <w:noProof/>
                <w:webHidden/>
              </w:rPr>
              <w:fldChar w:fldCharType="end"/>
            </w:r>
          </w:hyperlink>
        </w:p>
        <w:p w14:paraId="37AC04A4" w14:textId="190A7FA2" w:rsidR="0070428B" w:rsidRDefault="007E450F">
          <w:pPr>
            <w:pStyle w:val="Innehll2"/>
            <w:rPr>
              <w:rFonts w:eastAsiaTheme="minorEastAsia" w:cstheme="minorBidi"/>
              <w:smallCaps w:val="0"/>
              <w:noProof/>
              <w:sz w:val="24"/>
              <w:szCs w:val="24"/>
              <w:lang w:val="sv-SE"/>
            </w:rPr>
          </w:pPr>
          <w:hyperlink w:anchor="_Toc36924299" w:history="1">
            <w:r w:rsidR="0070428B" w:rsidRPr="008B125B">
              <w:rPr>
                <w:rStyle w:val="Hyperlnk"/>
                <w:noProof/>
                <w:lang w:val="sv-SE"/>
              </w:rPr>
              <w:t>Källförteckning</w:t>
            </w:r>
            <w:r w:rsidR="0070428B">
              <w:rPr>
                <w:noProof/>
                <w:webHidden/>
              </w:rPr>
              <w:tab/>
            </w:r>
            <w:r w:rsidR="0070428B">
              <w:rPr>
                <w:noProof/>
                <w:webHidden/>
              </w:rPr>
              <w:fldChar w:fldCharType="begin"/>
            </w:r>
            <w:r w:rsidR="0070428B">
              <w:rPr>
                <w:noProof/>
                <w:webHidden/>
              </w:rPr>
              <w:instrText xml:space="preserve"> PAGEREF _Toc36924299 \h </w:instrText>
            </w:r>
            <w:r w:rsidR="0070428B">
              <w:rPr>
                <w:noProof/>
                <w:webHidden/>
              </w:rPr>
            </w:r>
            <w:r w:rsidR="0070428B">
              <w:rPr>
                <w:noProof/>
                <w:webHidden/>
              </w:rPr>
              <w:fldChar w:fldCharType="separate"/>
            </w:r>
            <w:r w:rsidR="00F8290D">
              <w:rPr>
                <w:noProof/>
                <w:webHidden/>
              </w:rPr>
              <w:t>27</w:t>
            </w:r>
            <w:r w:rsidR="0070428B">
              <w:rPr>
                <w:noProof/>
                <w:webHidden/>
              </w:rPr>
              <w:fldChar w:fldCharType="end"/>
            </w:r>
          </w:hyperlink>
        </w:p>
        <w:p w14:paraId="5D3AEBAE" w14:textId="213453B4" w:rsidR="0070428B" w:rsidRDefault="007E450F">
          <w:pPr>
            <w:pStyle w:val="Innehll2"/>
            <w:rPr>
              <w:rFonts w:eastAsiaTheme="minorEastAsia" w:cstheme="minorBidi"/>
              <w:smallCaps w:val="0"/>
              <w:noProof/>
              <w:sz w:val="24"/>
              <w:szCs w:val="24"/>
              <w:lang w:val="sv-SE"/>
            </w:rPr>
          </w:pPr>
          <w:hyperlink w:anchor="_Toc36924300" w:history="1">
            <w:r w:rsidR="0070428B" w:rsidRPr="008B125B">
              <w:rPr>
                <w:rStyle w:val="Hyperlnk"/>
                <w:rFonts w:eastAsia="Times New Roman" w:cs="Times New Roman"/>
                <w:noProof/>
                <w:lang w:val="sv-SE"/>
              </w:rPr>
              <w:t>Appendix I</w:t>
            </w:r>
            <w:r w:rsidR="0070428B">
              <w:rPr>
                <w:noProof/>
                <w:webHidden/>
              </w:rPr>
              <w:tab/>
            </w:r>
            <w:r w:rsidR="0070428B">
              <w:rPr>
                <w:noProof/>
                <w:webHidden/>
              </w:rPr>
              <w:fldChar w:fldCharType="begin"/>
            </w:r>
            <w:r w:rsidR="0070428B">
              <w:rPr>
                <w:noProof/>
                <w:webHidden/>
              </w:rPr>
              <w:instrText xml:space="preserve"> PAGEREF _Toc36924300 \h </w:instrText>
            </w:r>
            <w:r w:rsidR="0070428B">
              <w:rPr>
                <w:noProof/>
                <w:webHidden/>
              </w:rPr>
            </w:r>
            <w:r w:rsidR="0070428B">
              <w:rPr>
                <w:noProof/>
                <w:webHidden/>
              </w:rPr>
              <w:fldChar w:fldCharType="separate"/>
            </w:r>
            <w:r w:rsidR="00F8290D">
              <w:rPr>
                <w:noProof/>
                <w:webHidden/>
              </w:rPr>
              <w:t>30</w:t>
            </w:r>
            <w:r w:rsidR="0070428B">
              <w:rPr>
                <w:noProof/>
                <w:webHidden/>
              </w:rPr>
              <w:fldChar w:fldCharType="end"/>
            </w:r>
          </w:hyperlink>
        </w:p>
        <w:p w14:paraId="5C6BD0DB" w14:textId="7F55DC78" w:rsidR="0070428B" w:rsidRDefault="007E450F" w:rsidP="0070428B">
          <w:pPr>
            <w:pStyle w:val="Innehll2"/>
            <w:rPr>
              <w:rFonts w:eastAsiaTheme="minorEastAsia" w:cstheme="minorBidi"/>
              <w:smallCaps w:val="0"/>
              <w:noProof/>
              <w:sz w:val="24"/>
              <w:szCs w:val="24"/>
              <w:lang w:val="sv-SE"/>
            </w:rPr>
          </w:pPr>
          <w:hyperlink w:anchor="_Toc36924301" w:history="1">
            <w:r w:rsidR="0070428B" w:rsidRPr="008B125B">
              <w:rPr>
                <w:rStyle w:val="Hyperlnk"/>
                <w:rFonts w:eastAsia="Times New Roman" w:cs="Times New Roman"/>
                <w:noProof/>
                <w:lang w:val="sv-SE"/>
              </w:rPr>
              <w:t>Appendix II</w:t>
            </w:r>
            <w:r w:rsidR="0070428B">
              <w:rPr>
                <w:noProof/>
                <w:webHidden/>
              </w:rPr>
              <w:tab/>
            </w:r>
            <w:r w:rsidR="0070428B">
              <w:rPr>
                <w:noProof/>
                <w:webHidden/>
              </w:rPr>
              <w:fldChar w:fldCharType="begin"/>
            </w:r>
            <w:r w:rsidR="0070428B">
              <w:rPr>
                <w:noProof/>
                <w:webHidden/>
              </w:rPr>
              <w:instrText xml:space="preserve"> PAGEREF _Toc36924301 \h </w:instrText>
            </w:r>
            <w:r w:rsidR="0070428B">
              <w:rPr>
                <w:noProof/>
                <w:webHidden/>
              </w:rPr>
            </w:r>
            <w:r w:rsidR="0070428B">
              <w:rPr>
                <w:noProof/>
                <w:webHidden/>
              </w:rPr>
              <w:fldChar w:fldCharType="separate"/>
            </w:r>
            <w:r w:rsidR="00F8290D">
              <w:rPr>
                <w:noProof/>
                <w:webHidden/>
              </w:rPr>
              <w:t>31</w:t>
            </w:r>
            <w:r w:rsidR="0070428B">
              <w:rPr>
                <w:noProof/>
                <w:webHidden/>
              </w:rPr>
              <w:fldChar w:fldCharType="end"/>
            </w:r>
          </w:hyperlink>
        </w:p>
        <w:p w14:paraId="2F383AA6" w14:textId="0ECF6284" w:rsidR="0070428B" w:rsidRDefault="007E450F">
          <w:pPr>
            <w:pStyle w:val="Innehll2"/>
            <w:rPr>
              <w:rFonts w:eastAsiaTheme="minorEastAsia" w:cstheme="minorBidi"/>
              <w:smallCaps w:val="0"/>
              <w:noProof/>
              <w:sz w:val="24"/>
              <w:szCs w:val="24"/>
              <w:lang w:val="sv-SE"/>
            </w:rPr>
          </w:pPr>
          <w:hyperlink w:anchor="_Toc36924307" w:history="1">
            <w:r w:rsidR="0070428B" w:rsidRPr="008B125B">
              <w:rPr>
                <w:rStyle w:val="Hyperlnk"/>
                <w:rFonts w:eastAsia="Times New Roman" w:cs="Times New Roman"/>
                <w:noProof/>
                <w:lang w:val="sv-SE"/>
              </w:rPr>
              <w:t>Appendix III</w:t>
            </w:r>
            <w:r w:rsidR="0070428B">
              <w:rPr>
                <w:noProof/>
                <w:webHidden/>
              </w:rPr>
              <w:tab/>
            </w:r>
            <w:r w:rsidR="0070428B">
              <w:rPr>
                <w:noProof/>
                <w:webHidden/>
              </w:rPr>
              <w:fldChar w:fldCharType="begin"/>
            </w:r>
            <w:r w:rsidR="0070428B">
              <w:rPr>
                <w:noProof/>
                <w:webHidden/>
              </w:rPr>
              <w:instrText xml:space="preserve"> PAGEREF _Toc36924307 \h </w:instrText>
            </w:r>
            <w:r w:rsidR="0070428B">
              <w:rPr>
                <w:noProof/>
                <w:webHidden/>
              </w:rPr>
            </w:r>
            <w:r w:rsidR="0070428B">
              <w:rPr>
                <w:noProof/>
                <w:webHidden/>
              </w:rPr>
              <w:fldChar w:fldCharType="separate"/>
            </w:r>
            <w:r w:rsidR="00F8290D">
              <w:rPr>
                <w:noProof/>
                <w:webHidden/>
              </w:rPr>
              <w:t>33</w:t>
            </w:r>
            <w:r w:rsidR="0070428B">
              <w:rPr>
                <w:noProof/>
                <w:webHidden/>
              </w:rPr>
              <w:fldChar w:fldCharType="end"/>
            </w:r>
          </w:hyperlink>
        </w:p>
        <w:p w14:paraId="62992B6E" w14:textId="78147E2A" w:rsidR="00AF242F" w:rsidRPr="00101D43" w:rsidRDefault="005E5C03">
          <w:pPr>
            <w:rPr>
              <w:rFonts w:cs="Times New Roman"/>
              <w:smallCaps/>
              <w:sz w:val="21"/>
              <w:szCs w:val="21"/>
            </w:rPr>
          </w:pPr>
          <w:r w:rsidRPr="0277A10D">
            <w:rPr>
              <w:rFonts w:cs="Times New Roman"/>
              <w:smallCaps/>
              <w:sz w:val="21"/>
              <w:szCs w:val="21"/>
            </w:rPr>
            <w:fldChar w:fldCharType="end"/>
          </w:r>
        </w:p>
      </w:sdtContent>
    </w:sdt>
    <w:p w14:paraId="21A853A5" w14:textId="77777777" w:rsidR="00F8290D" w:rsidRDefault="00F8290D">
      <w:pPr>
        <w:rPr>
          <w:b/>
          <w:sz w:val="36"/>
          <w:szCs w:val="36"/>
          <w:lang w:val="sv-SE"/>
        </w:rPr>
      </w:pPr>
      <w:bookmarkStart w:id="6" w:name="_Toc36924250"/>
      <w:r>
        <w:rPr>
          <w:lang w:val="sv-SE"/>
        </w:rPr>
        <w:br w:type="page"/>
      </w:r>
    </w:p>
    <w:p w14:paraId="4F6BA15B" w14:textId="1D09F27C" w:rsidR="00872A3B" w:rsidRDefault="00872A3B" w:rsidP="00ED1416">
      <w:pPr>
        <w:pStyle w:val="Rubrik2"/>
        <w:rPr>
          <w:lang w:val="sv-SE"/>
        </w:rPr>
      </w:pPr>
      <w:r>
        <w:rPr>
          <w:lang w:val="sv-SE"/>
        </w:rPr>
        <w:lastRenderedPageBreak/>
        <w:t>Förkortningar &amp; ordförklaringar</w:t>
      </w:r>
      <w:bookmarkEnd w:id="6"/>
    </w:p>
    <w:p w14:paraId="3BF42778" w14:textId="77777777" w:rsidR="00593F48" w:rsidRDefault="00593F48">
      <w:pPr>
        <w:rPr>
          <w:rFonts w:eastAsia="Times New Roman" w:cs="Times New Roman"/>
          <w:lang w:val="sv-SE"/>
        </w:rPr>
      </w:pPr>
    </w:p>
    <w:p w14:paraId="209AF319" w14:textId="1BEC2271" w:rsidR="00593F48" w:rsidRPr="005E5C03" w:rsidRDefault="00593F48" w:rsidP="00593F48">
      <w:pPr>
        <w:pStyle w:val="Normalwebb"/>
        <w:spacing w:before="0" w:beforeAutospacing="0" w:after="0" w:afterAutospacing="0"/>
      </w:pPr>
      <w:r w:rsidRPr="005E5C03">
        <w:rPr>
          <w:color w:val="000000"/>
        </w:rPr>
        <w:t xml:space="preserve">AIS </w:t>
      </w:r>
      <w:r w:rsidR="00130D30">
        <w:rPr>
          <w:color w:val="000000"/>
        </w:rPr>
        <w:t>–</w:t>
      </w:r>
      <w:r w:rsidRPr="005E5C03">
        <w:rPr>
          <w:color w:val="000000"/>
        </w:rPr>
        <w:t xml:space="preserve"> </w:t>
      </w:r>
      <w:proofErr w:type="spellStart"/>
      <w:r w:rsidRPr="005E5C03">
        <w:rPr>
          <w:color w:val="000000"/>
        </w:rPr>
        <w:t>Automatic</w:t>
      </w:r>
      <w:proofErr w:type="spellEnd"/>
      <w:r w:rsidRPr="005E5C03">
        <w:rPr>
          <w:color w:val="000000"/>
        </w:rPr>
        <w:t xml:space="preserve"> </w:t>
      </w:r>
      <w:proofErr w:type="spellStart"/>
      <w:r w:rsidRPr="005E5C03">
        <w:rPr>
          <w:color w:val="000000"/>
        </w:rPr>
        <w:t>Identification</w:t>
      </w:r>
      <w:proofErr w:type="spellEnd"/>
      <w:r w:rsidRPr="005E5C03">
        <w:rPr>
          <w:color w:val="000000"/>
        </w:rPr>
        <w:t xml:space="preserve"> System </w:t>
      </w:r>
    </w:p>
    <w:p w14:paraId="55F831C0" w14:textId="77777777" w:rsidR="00593F48" w:rsidRDefault="00593F48" w:rsidP="00593F48">
      <w:pPr>
        <w:pStyle w:val="Normalwebb"/>
        <w:spacing w:before="0" w:beforeAutospacing="0" w:after="0" w:afterAutospacing="0"/>
        <w:rPr>
          <w:color w:val="000000"/>
        </w:rPr>
      </w:pPr>
    </w:p>
    <w:p w14:paraId="780535CC" w14:textId="2AA7BF20" w:rsidR="00306A28" w:rsidRPr="00966CDF" w:rsidRDefault="00306A28" w:rsidP="00593F48">
      <w:pPr>
        <w:pStyle w:val="Normalwebb"/>
        <w:spacing w:before="0" w:beforeAutospacing="0" w:after="0" w:afterAutospacing="0"/>
        <w:rPr>
          <w:color w:val="000000"/>
          <w:lang w:val="en-US"/>
        </w:rPr>
      </w:pPr>
      <w:proofErr w:type="spellStart"/>
      <w:r w:rsidRPr="138B1BD5">
        <w:rPr>
          <w:color w:val="000000" w:themeColor="text1"/>
          <w:lang w:val="en-US"/>
        </w:rPr>
        <w:t>BML</w:t>
      </w:r>
      <w:proofErr w:type="spellEnd"/>
      <w:r w:rsidRPr="138B1BD5">
        <w:rPr>
          <w:color w:val="000000" w:themeColor="text1"/>
          <w:lang w:val="en-US"/>
        </w:rPr>
        <w:t xml:space="preserve"> – Bridge Manning Level</w:t>
      </w:r>
    </w:p>
    <w:p w14:paraId="0E4C92C8" w14:textId="77777777" w:rsidR="00306A28" w:rsidRPr="00966CDF" w:rsidRDefault="00306A28" w:rsidP="00593F48">
      <w:pPr>
        <w:pStyle w:val="Normalwebb"/>
        <w:spacing w:before="0" w:beforeAutospacing="0" w:after="0" w:afterAutospacing="0"/>
        <w:rPr>
          <w:color w:val="000000"/>
          <w:lang w:val="en-US"/>
        </w:rPr>
      </w:pPr>
    </w:p>
    <w:p w14:paraId="72CAC44F" w14:textId="7389F298" w:rsidR="00593F48" w:rsidRDefault="00593F48" w:rsidP="00593F48">
      <w:pPr>
        <w:pStyle w:val="Normalwebb"/>
        <w:spacing w:before="0" w:beforeAutospacing="0" w:after="0" w:afterAutospacing="0"/>
        <w:rPr>
          <w:color w:val="000000" w:themeColor="text1"/>
          <w:lang w:val="en-US"/>
        </w:rPr>
      </w:pPr>
      <w:r w:rsidRPr="23AE8780">
        <w:rPr>
          <w:color w:val="000000" w:themeColor="text1"/>
          <w:lang w:val="en-US"/>
        </w:rPr>
        <w:t>BOS – Bridge Operations Simulator</w:t>
      </w:r>
    </w:p>
    <w:p w14:paraId="54F73326" w14:textId="77777777" w:rsidR="00306A28" w:rsidRDefault="00306A28" w:rsidP="00593F48">
      <w:pPr>
        <w:pStyle w:val="Normalwebb"/>
        <w:spacing w:before="0" w:beforeAutospacing="0" w:after="0" w:afterAutospacing="0"/>
        <w:rPr>
          <w:color w:val="000000" w:themeColor="text1"/>
          <w:lang w:val="en-US"/>
        </w:rPr>
      </w:pPr>
    </w:p>
    <w:p w14:paraId="30041292" w14:textId="34C23BCA" w:rsidR="00593F48" w:rsidRPr="00306A28" w:rsidRDefault="00593F48" w:rsidP="00593F48">
      <w:pPr>
        <w:pStyle w:val="Normalwebb"/>
        <w:spacing w:before="0" w:beforeAutospacing="0" w:after="0" w:afterAutospacing="0"/>
        <w:rPr>
          <w:lang w:val="en-US"/>
        </w:rPr>
      </w:pPr>
      <w:proofErr w:type="spellStart"/>
      <w:r w:rsidRPr="09799373">
        <w:rPr>
          <w:color w:val="000000" w:themeColor="text1"/>
          <w:lang w:val="en-US"/>
        </w:rPr>
        <w:t>BRM</w:t>
      </w:r>
      <w:proofErr w:type="spellEnd"/>
      <w:r w:rsidRPr="09799373">
        <w:rPr>
          <w:color w:val="000000" w:themeColor="text1"/>
          <w:lang w:val="en-US"/>
        </w:rPr>
        <w:t xml:space="preserve"> </w:t>
      </w:r>
      <w:r w:rsidR="00130D30">
        <w:rPr>
          <w:color w:val="000000" w:themeColor="text1"/>
          <w:lang w:val="en-US"/>
        </w:rPr>
        <w:t>–</w:t>
      </w:r>
      <w:r w:rsidRPr="09799373">
        <w:rPr>
          <w:color w:val="000000" w:themeColor="text1"/>
          <w:lang w:val="en-US"/>
        </w:rPr>
        <w:t xml:space="preserve"> Bridge Resource Management</w:t>
      </w:r>
    </w:p>
    <w:p w14:paraId="27492D21" w14:textId="67EA1BAA" w:rsidR="00593F48" w:rsidRPr="0039012F" w:rsidRDefault="00593F48" w:rsidP="00593F48">
      <w:pPr>
        <w:pStyle w:val="Normalwebb"/>
        <w:spacing w:before="0" w:beforeAutospacing="0" w:after="0" w:afterAutospacing="0"/>
        <w:rPr>
          <w:lang w:val="en-US"/>
        </w:rPr>
      </w:pPr>
      <w:r w:rsidRPr="0015052A">
        <w:rPr>
          <w:lang w:val="en-US"/>
        </w:rPr>
        <w:br/>
      </w:r>
      <w:r w:rsidRPr="0020FFC7">
        <w:rPr>
          <w:color w:val="000000" w:themeColor="text1"/>
          <w:lang w:val="en-US"/>
        </w:rPr>
        <w:t xml:space="preserve">CRM </w:t>
      </w:r>
      <w:r w:rsidR="00130D30">
        <w:rPr>
          <w:color w:val="000000" w:themeColor="text1"/>
          <w:lang w:val="en-US"/>
        </w:rPr>
        <w:t>–</w:t>
      </w:r>
      <w:r w:rsidRPr="0020FFC7">
        <w:rPr>
          <w:color w:val="000000" w:themeColor="text1"/>
          <w:lang w:val="en-US"/>
        </w:rPr>
        <w:t xml:space="preserve"> Crew Resource Management</w:t>
      </w:r>
    </w:p>
    <w:p w14:paraId="3D550668" w14:textId="77777777" w:rsidR="00593F48" w:rsidRDefault="00593F48" w:rsidP="00593F48">
      <w:pPr>
        <w:pStyle w:val="Normalwebb"/>
        <w:spacing w:before="0" w:beforeAutospacing="0" w:after="0" w:afterAutospacing="0"/>
        <w:rPr>
          <w:color w:val="000000"/>
          <w:lang w:val="en-US"/>
        </w:rPr>
      </w:pPr>
    </w:p>
    <w:p w14:paraId="01E39F33" w14:textId="11E3550D" w:rsidR="00593F48" w:rsidRPr="0039012F" w:rsidRDefault="00593F48" w:rsidP="00593F48">
      <w:pPr>
        <w:pStyle w:val="Normalwebb"/>
        <w:spacing w:before="0" w:beforeAutospacing="0" w:after="0" w:afterAutospacing="0"/>
        <w:rPr>
          <w:lang w:val="en-US"/>
        </w:rPr>
      </w:pPr>
      <w:r w:rsidRPr="0039012F">
        <w:rPr>
          <w:color w:val="000000"/>
          <w:lang w:val="en-US"/>
        </w:rPr>
        <w:t xml:space="preserve">ECDIS </w:t>
      </w:r>
      <w:r w:rsidR="00130D30">
        <w:rPr>
          <w:color w:val="000000"/>
          <w:lang w:val="en-US"/>
        </w:rPr>
        <w:t>–</w:t>
      </w:r>
      <w:r w:rsidRPr="0039012F">
        <w:rPr>
          <w:color w:val="000000"/>
          <w:lang w:val="en-US"/>
        </w:rPr>
        <w:t xml:space="preserve"> Electronic Chart Display Information System</w:t>
      </w:r>
    </w:p>
    <w:p w14:paraId="145F0BB9" w14:textId="77777777" w:rsidR="00593F48" w:rsidRDefault="00593F48" w:rsidP="00593F48">
      <w:pPr>
        <w:pStyle w:val="Normalwebb"/>
        <w:spacing w:before="0" w:beforeAutospacing="0" w:after="0" w:afterAutospacing="0"/>
        <w:rPr>
          <w:color w:val="000000"/>
          <w:lang w:val="en-US"/>
        </w:rPr>
      </w:pPr>
    </w:p>
    <w:p w14:paraId="1D51616C" w14:textId="7355B7BE" w:rsidR="00593F48" w:rsidRPr="0039012F" w:rsidRDefault="00593F48" w:rsidP="00593F48">
      <w:pPr>
        <w:pStyle w:val="Normalwebb"/>
        <w:spacing w:before="0" w:beforeAutospacing="0" w:after="0" w:afterAutospacing="0"/>
        <w:rPr>
          <w:lang w:val="en-US"/>
        </w:rPr>
      </w:pPr>
      <w:proofErr w:type="spellStart"/>
      <w:r w:rsidRPr="0039012F">
        <w:rPr>
          <w:color w:val="000000"/>
          <w:lang w:val="en-US"/>
        </w:rPr>
        <w:t>EFB</w:t>
      </w:r>
      <w:proofErr w:type="spellEnd"/>
      <w:r w:rsidRPr="0039012F">
        <w:rPr>
          <w:color w:val="000000"/>
          <w:lang w:val="en-US"/>
        </w:rPr>
        <w:t xml:space="preserve"> </w:t>
      </w:r>
      <w:r w:rsidR="00130D30">
        <w:rPr>
          <w:color w:val="000000"/>
          <w:lang w:val="en-US"/>
        </w:rPr>
        <w:t>–</w:t>
      </w:r>
      <w:r w:rsidRPr="0039012F">
        <w:rPr>
          <w:color w:val="000000"/>
          <w:lang w:val="en-US"/>
        </w:rPr>
        <w:t xml:space="preserve"> Electronic Flight Bag</w:t>
      </w:r>
    </w:p>
    <w:p w14:paraId="20EBA231" w14:textId="77777777" w:rsidR="00593F48" w:rsidRDefault="00593F48" w:rsidP="00593F48">
      <w:pPr>
        <w:pStyle w:val="Normalwebb"/>
        <w:spacing w:before="0" w:beforeAutospacing="0" w:after="0" w:afterAutospacing="0"/>
        <w:rPr>
          <w:color w:val="000000"/>
          <w:lang w:val="en-US"/>
        </w:rPr>
      </w:pPr>
    </w:p>
    <w:p w14:paraId="0ABA0367" w14:textId="77777777" w:rsidR="00593F48" w:rsidRDefault="00593F48" w:rsidP="00593F48">
      <w:pPr>
        <w:pStyle w:val="Normalwebb"/>
        <w:spacing w:before="0" w:beforeAutospacing="0" w:after="0" w:afterAutospacing="0"/>
        <w:rPr>
          <w:color w:val="000000" w:themeColor="text1"/>
          <w:lang w:val="en-US"/>
        </w:rPr>
      </w:pPr>
      <w:proofErr w:type="spellStart"/>
      <w:r w:rsidRPr="3ACC27CE">
        <w:rPr>
          <w:color w:val="000000" w:themeColor="text1"/>
          <w:lang w:val="en-US"/>
        </w:rPr>
        <w:t>MFD</w:t>
      </w:r>
      <w:proofErr w:type="spellEnd"/>
      <w:r w:rsidRPr="3ACC27CE">
        <w:rPr>
          <w:color w:val="000000" w:themeColor="text1"/>
          <w:lang w:val="en-US"/>
        </w:rPr>
        <w:t xml:space="preserve"> – Multi Function Display </w:t>
      </w:r>
    </w:p>
    <w:p w14:paraId="42491F80" w14:textId="77777777" w:rsidR="00593F48" w:rsidRDefault="00593F48" w:rsidP="00593F48">
      <w:pPr>
        <w:pStyle w:val="Normalwebb"/>
        <w:spacing w:before="0" w:beforeAutospacing="0" w:after="0" w:afterAutospacing="0"/>
        <w:rPr>
          <w:color w:val="000000"/>
          <w:lang w:val="en-US"/>
        </w:rPr>
      </w:pPr>
    </w:p>
    <w:p w14:paraId="6BD22712" w14:textId="1EDD9E78" w:rsidR="00226602" w:rsidRPr="00966CDF" w:rsidRDefault="00226602" w:rsidP="00593F48">
      <w:pPr>
        <w:pStyle w:val="Normalwebb"/>
        <w:spacing w:before="0" w:beforeAutospacing="0" w:after="0" w:afterAutospacing="0"/>
        <w:rPr>
          <w:color w:val="000000" w:themeColor="text1"/>
          <w:lang w:val="en-US"/>
        </w:rPr>
      </w:pPr>
      <w:r w:rsidRPr="00966CDF">
        <w:rPr>
          <w:color w:val="000000" w:themeColor="text1"/>
          <w:lang w:val="en-US"/>
        </w:rPr>
        <w:t>SA – Situational Awareness</w:t>
      </w:r>
    </w:p>
    <w:p w14:paraId="5CC1DB90" w14:textId="77777777" w:rsidR="00226602" w:rsidRDefault="00226602" w:rsidP="00593F48">
      <w:pPr>
        <w:pStyle w:val="Normalwebb"/>
        <w:spacing w:before="0" w:beforeAutospacing="0" w:after="0" w:afterAutospacing="0"/>
        <w:rPr>
          <w:color w:val="000000" w:themeColor="text1"/>
          <w:lang w:val="en-US"/>
        </w:rPr>
      </w:pPr>
    </w:p>
    <w:p w14:paraId="0A4A4101" w14:textId="1C1495C1" w:rsidR="00593F48" w:rsidRPr="0039012F" w:rsidRDefault="00593F48" w:rsidP="00593F48">
      <w:pPr>
        <w:pStyle w:val="Normalwebb"/>
        <w:spacing w:before="0" w:beforeAutospacing="0" w:after="0" w:afterAutospacing="0"/>
        <w:rPr>
          <w:lang w:val="en-US"/>
        </w:rPr>
      </w:pPr>
      <w:r w:rsidRPr="1B3B0195">
        <w:rPr>
          <w:color w:val="000000" w:themeColor="text1"/>
          <w:lang w:val="en-US"/>
        </w:rPr>
        <w:t xml:space="preserve">SMS </w:t>
      </w:r>
      <w:r w:rsidR="00130D30">
        <w:rPr>
          <w:color w:val="000000" w:themeColor="text1"/>
          <w:lang w:val="en-US"/>
        </w:rPr>
        <w:t>–</w:t>
      </w:r>
      <w:r w:rsidRPr="1B3B0195">
        <w:rPr>
          <w:color w:val="000000" w:themeColor="text1"/>
          <w:lang w:val="en-US"/>
        </w:rPr>
        <w:t xml:space="preserve"> S</w:t>
      </w:r>
      <w:r w:rsidR="00BF4ED4">
        <w:rPr>
          <w:color w:val="000000" w:themeColor="text1"/>
          <w:lang w:val="en-US"/>
        </w:rPr>
        <w:t>afety</w:t>
      </w:r>
      <w:r w:rsidRPr="1B3B0195">
        <w:rPr>
          <w:color w:val="000000" w:themeColor="text1"/>
          <w:lang w:val="en-US"/>
        </w:rPr>
        <w:t xml:space="preserve"> Management System</w:t>
      </w:r>
    </w:p>
    <w:p w14:paraId="5DAC6C1F" w14:textId="77777777" w:rsidR="00593F48" w:rsidRDefault="00593F48" w:rsidP="00593F48">
      <w:pPr>
        <w:pStyle w:val="Normalwebb"/>
        <w:spacing w:before="0" w:beforeAutospacing="0" w:after="0" w:afterAutospacing="0"/>
        <w:rPr>
          <w:color w:val="000000" w:themeColor="text1"/>
          <w:lang w:val="en-US"/>
        </w:rPr>
      </w:pPr>
    </w:p>
    <w:p w14:paraId="3ABCDA46" w14:textId="77777777" w:rsidR="00593F48" w:rsidRDefault="00593F48" w:rsidP="00593F48">
      <w:pPr>
        <w:pStyle w:val="Normalwebb"/>
        <w:spacing w:before="0" w:beforeAutospacing="0" w:after="0" w:afterAutospacing="0"/>
        <w:rPr>
          <w:color w:val="000000" w:themeColor="text1"/>
          <w:lang w:val="en-US"/>
        </w:rPr>
      </w:pPr>
      <w:proofErr w:type="spellStart"/>
      <w:r w:rsidRPr="1B3B0195">
        <w:rPr>
          <w:color w:val="000000" w:themeColor="text1"/>
          <w:lang w:val="en-US"/>
        </w:rPr>
        <w:t>SRK</w:t>
      </w:r>
      <w:proofErr w:type="spellEnd"/>
      <w:r w:rsidRPr="1B3B0195">
        <w:rPr>
          <w:color w:val="000000" w:themeColor="text1"/>
          <w:lang w:val="en-US"/>
        </w:rPr>
        <w:t xml:space="preserve"> – Skill, Rule and Knowledge </w:t>
      </w:r>
      <w:r w:rsidRPr="735BE3FD">
        <w:rPr>
          <w:color w:val="000000" w:themeColor="text1"/>
          <w:lang w:val="en-US"/>
        </w:rPr>
        <w:t xml:space="preserve">Based Classification </w:t>
      </w:r>
    </w:p>
    <w:p w14:paraId="7A0E7050" w14:textId="77777777" w:rsidR="00593F48" w:rsidRDefault="00593F48" w:rsidP="00593F48">
      <w:pPr>
        <w:pStyle w:val="Normalwebb"/>
        <w:spacing w:before="0" w:beforeAutospacing="0" w:after="0" w:afterAutospacing="0"/>
        <w:rPr>
          <w:color w:val="000000" w:themeColor="text1"/>
          <w:lang w:val="en-US"/>
        </w:rPr>
      </w:pPr>
    </w:p>
    <w:p w14:paraId="38798789" w14:textId="77777777" w:rsidR="00593F48" w:rsidRPr="00966CDF" w:rsidRDefault="00593F48" w:rsidP="00593F48">
      <w:pPr>
        <w:pStyle w:val="Normalwebb"/>
        <w:spacing w:before="0" w:beforeAutospacing="0" w:after="0" w:afterAutospacing="0"/>
        <w:rPr>
          <w:color w:val="000000" w:themeColor="text1"/>
          <w:lang w:val="en-US"/>
        </w:rPr>
      </w:pPr>
    </w:p>
    <w:p w14:paraId="29515E4D" w14:textId="77777777" w:rsidR="00593F48" w:rsidRPr="00966CDF" w:rsidRDefault="00593F48" w:rsidP="00593F48">
      <w:pPr>
        <w:pStyle w:val="Normalwebb"/>
        <w:spacing w:before="0" w:beforeAutospacing="0" w:after="0" w:afterAutospacing="0"/>
        <w:rPr>
          <w:color w:val="000000" w:themeColor="text1"/>
          <w:lang w:val="en-US"/>
        </w:rPr>
      </w:pPr>
    </w:p>
    <w:p w14:paraId="319B670C" w14:textId="77777777" w:rsidR="007B5210" w:rsidRDefault="00593F48" w:rsidP="007B5210">
      <w:pPr>
        <w:rPr>
          <w:b/>
          <w:bCs/>
          <w:sz w:val="28"/>
          <w:szCs w:val="28"/>
          <w:lang w:val="sv-SE"/>
        </w:rPr>
      </w:pPr>
      <w:r w:rsidRPr="00ED1416">
        <w:rPr>
          <w:b/>
          <w:bCs/>
          <w:sz w:val="28"/>
          <w:szCs w:val="28"/>
          <w:lang w:val="sv-SE"/>
        </w:rPr>
        <w:t>Förklaringar:</w:t>
      </w:r>
    </w:p>
    <w:p w14:paraId="204263EC" w14:textId="1905453A" w:rsidR="00593F48" w:rsidRPr="007B5210" w:rsidRDefault="00593F48" w:rsidP="00377217">
      <w:pPr>
        <w:spacing w:before="240" w:after="60" w:line="276" w:lineRule="auto"/>
        <w:ind w:left="480" w:hanging="480"/>
        <w:jc w:val="both"/>
        <w:rPr>
          <w:b/>
          <w:bCs/>
          <w:sz w:val="28"/>
          <w:szCs w:val="28"/>
          <w:lang w:val="sv-SE"/>
        </w:rPr>
      </w:pPr>
      <w:proofErr w:type="spellStart"/>
      <w:r w:rsidRPr="007B5210">
        <w:rPr>
          <w:lang w:val="sv-SE"/>
        </w:rPr>
        <w:t>Lapses</w:t>
      </w:r>
      <w:proofErr w:type="spellEnd"/>
      <w:r w:rsidRPr="007B5210">
        <w:rPr>
          <w:color w:val="000000" w:themeColor="text1"/>
          <w:lang w:val="sv-SE"/>
        </w:rPr>
        <w:t xml:space="preserve"> -</w:t>
      </w:r>
      <w:r w:rsidR="7B3973DC" w:rsidRPr="007B5210">
        <w:rPr>
          <w:color w:val="000000" w:themeColor="text1"/>
          <w:lang w:val="sv-SE"/>
        </w:rPr>
        <w:t xml:space="preserve"> Typ av mänsklig</w:t>
      </w:r>
      <w:r w:rsidR="00A639CE" w:rsidRPr="007B5210">
        <w:rPr>
          <w:color w:val="000000" w:themeColor="text1"/>
          <w:lang w:val="sv-SE"/>
        </w:rPr>
        <w:t>a</w:t>
      </w:r>
      <w:r w:rsidR="7B3973DC" w:rsidRPr="007B5210">
        <w:rPr>
          <w:color w:val="000000" w:themeColor="text1"/>
          <w:lang w:val="sv-SE"/>
        </w:rPr>
        <w:t xml:space="preserve"> fel, inom den mänskliga faktorn. </w:t>
      </w:r>
      <w:r w:rsidR="7B3973DC" w:rsidRPr="0087260E">
        <w:rPr>
          <w:color w:val="000000" w:themeColor="text1"/>
          <w:lang w:val="sv-SE"/>
        </w:rPr>
        <w:t>Glömma bort att utföra något inom en arbetsuppgift</w:t>
      </w:r>
      <w:r w:rsidR="24143D59" w:rsidRPr="0087260E">
        <w:rPr>
          <w:color w:val="000000" w:themeColor="text1"/>
          <w:lang w:val="sv-SE"/>
        </w:rPr>
        <w:t>. Alternativt</w:t>
      </w:r>
      <w:r w:rsidR="655D819E" w:rsidRPr="0087260E">
        <w:rPr>
          <w:color w:val="000000" w:themeColor="text1"/>
          <w:lang w:val="sv-SE"/>
        </w:rPr>
        <w:t xml:space="preserve"> under arbetets gång tappa fokus, arbetsuppgiften blir sämre utförd eller </w:t>
      </w:r>
      <w:r w:rsidR="36686D8A" w:rsidRPr="0087260E">
        <w:rPr>
          <w:color w:val="000000" w:themeColor="text1"/>
          <w:lang w:val="sv-SE"/>
        </w:rPr>
        <w:t xml:space="preserve">påverkar utgången negativt. </w:t>
      </w:r>
    </w:p>
    <w:p w14:paraId="533C264C" w14:textId="5ABB62EF" w:rsidR="00593F48" w:rsidRPr="007B5210" w:rsidRDefault="00593F48" w:rsidP="00377217">
      <w:pPr>
        <w:spacing w:before="240" w:after="60" w:line="276" w:lineRule="auto"/>
        <w:ind w:left="480" w:hanging="480"/>
        <w:jc w:val="both"/>
        <w:rPr>
          <w:color w:val="000000" w:themeColor="text1"/>
          <w:lang w:val="sv-SE"/>
        </w:rPr>
      </w:pPr>
      <w:r w:rsidRPr="007B5210">
        <w:rPr>
          <w:lang w:val="sv-SE"/>
        </w:rPr>
        <w:t>Slips</w:t>
      </w:r>
      <w:r w:rsidRPr="007B5210">
        <w:rPr>
          <w:color w:val="000000" w:themeColor="text1"/>
          <w:lang w:val="sv-SE"/>
        </w:rPr>
        <w:t xml:space="preserve"> - </w:t>
      </w:r>
      <w:r w:rsidR="55F04453" w:rsidRPr="007B5210">
        <w:rPr>
          <w:color w:val="000000" w:themeColor="text1"/>
          <w:lang w:val="sv-SE"/>
        </w:rPr>
        <w:t>Utföra en arbetsuppgift på felaktigt sätt, eller felaktig tidpunkt i proceduren.</w:t>
      </w:r>
    </w:p>
    <w:p w14:paraId="277035E4" w14:textId="41F68B8C" w:rsidR="00593F48" w:rsidRPr="007B5210" w:rsidRDefault="00593F48" w:rsidP="00377217">
      <w:pPr>
        <w:spacing w:before="240" w:after="60" w:line="276" w:lineRule="auto"/>
        <w:ind w:left="480" w:hanging="480"/>
        <w:jc w:val="both"/>
        <w:rPr>
          <w:color w:val="000000" w:themeColor="text1"/>
          <w:lang w:val="sv-SE"/>
        </w:rPr>
      </w:pPr>
      <w:r w:rsidRPr="007B5210">
        <w:rPr>
          <w:color w:val="000000" w:themeColor="text1"/>
          <w:lang w:val="sv-SE"/>
        </w:rPr>
        <w:t xml:space="preserve">Team </w:t>
      </w:r>
      <w:proofErr w:type="spellStart"/>
      <w:r w:rsidRPr="007B5210">
        <w:rPr>
          <w:color w:val="000000" w:themeColor="text1"/>
          <w:lang w:val="sv-SE"/>
        </w:rPr>
        <w:t>Coordinator</w:t>
      </w:r>
      <w:proofErr w:type="spellEnd"/>
      <w:r w:rsidR="2D9573CC" w:rsidRPr="007B5210">
        <w:rPr>
          <w:color w:val="000000" w:themeColor="text1"/>
          <w:lang w:val="sv-SE"/>
        </w:rPr>
        <w:t xml:space="preserve"> </w:t>
      </w:r>
      <w:r w:rsidR="00631116">
        <w:rPr>
          <w:color w:val="000000" w:themeColor="text1"/>
          <w:lang w:val="sv-SE"/>
        </w:rPr>
        <w:t>-</w:t>
      </w:r>
      <w:r w:rsidR="2D9573CC" w:rsidRPr="007B5210">
        <w:rPr>
          <w:color w:val="000000" w:themeColor="text1"/>
          <w:lang w:val="sv-SE"/>
        </w:rPr>
        <w:t xml:space="preserve"> Den person inom ett bryggteam som har det övergripande ansvaret över operationen som sker. </w:t>
      </w:r>
    </w:p>
    <w:p w14:paraId="6BE32588" w14:textId="7F32F62C" w:rsidR="00450362" w:rsidRPr="0087260E" w:rsidRDefault="00593F48" w:rsidP="00377217">
      <w:pPr>
        <w:spacing w:before="240" w:after="60" w:line="276" w:lineRule="auto"/>
        <w:ind w:left="480" w:hanging="480"/>
        <w:jc w:val="both"/>
        <w:rPr>
          <w:color w:val="000000" w:themeColor="text1"/>
          <w:lang w:val="sv-SE"/>
        </w:rPr>
      </w:pPr>
      <w:proofErr w:type="spellStart"/>
      <w:r w:rsidRPr="0087260E">
        <w:rPr>
          <w:color w:val="000000" w:themeColor="text1"/>
          <w:lang w:val="sv-SE"/>
        </w:rPr>
        <w:t>Shared</w:t>
      </w:r>
      <w:proofErr w:type="spellEnd"/>
      <w:r w:rsidRPr="0087260E">
        <w:rPr>
          <w:color w:val="000000" w:themeColor="text1"/>
          <w:lang w:val="sv-SE"/>
        </w:rPr>
        <w:t xml:space="preserve"> Mental </w:t>
      </w:r>
      <w:proofErr w:type="spellStart"/>
      <w:r w:rsidRPr="0087260E">
        <w:rPr>
          <w:color w:val="000000" w:themeColor="text1"/>
          <w:lang w:val="sv-SE"/>
        </w:rPr>
        <w:t>Model</w:t>
      </w:r>
      <w:proofErr w:type="spellEnd"/>
      <w:r w:rsidR="02805879" w:rsidRPr="0087260E">
        <w:rPr>
          <w:color w:val="000000" w:themeColor="text1"/>
          <w:lang w:val="sv-SE"/>
        </w:rPr>
        <w:t xml:space="preserve"> </w:t>
      </w:r>
      <w:r w:rsidR="00631116" w:rsidRPr="00631116">
        <w:rPr>
          <w:color w:val="000000" w:themeColor="text1"/>
          <w:lang w:val="sv-SE"/>
        </w:rPr>
        <w:t>-</w:t>
      </w:r>
      <w:r w:rsidR="02805879" w:rsidRPr="0087260E">
        <w:rPr>
          <w:color w:val="000000" w:themeColor="text1"/>
          <w:lang w:val="sv-SE"/>
        </w:rPr>
        <w:t xml:space="preserve"> Den delade mentala bilden över en situation inom en grupp, till exempel ett bryggteam på ett kryssningsfartyg. </w:t>
      </w:r>
    </w:p>
    <w:p w14:paraId="117C22D4" w14:textId="609A55AC" w:rsidR="00450362" w:rsidRPr="0087260E" w:rsidRDefault="00450362" w:rsidP="00377217">
      <w:pPr>
        <w:spacing w:before="240" w:after="60" w:line="276" w:lineRule="auto"/>
        <w:ind w:left="480" w:hanging="480"/>
        <w:jc w:val="both"/>
        <w:rPr>
          <w:color w:val="000000" w:themeColor="text1"/>
          <w:lang w:val="sv-SE"/>
        </w:rPr>
        <w:sectPr w:rsidR="00450362" w:rsidRPr="0087260E" w:rsidSect="00330627">
          <w:pgSz w:w="11900" w:h="16840"/>
          <w:pgMar w:top="1440" w:right="1132" w:bottom="1340" w:left="1134" w:header="0" w:footer="567" w:gutter="0"/>
          <w:pgNumType w:fmt="upperRoman" w:start="1"/>
          <w:cols w:space="720"/>
          <w:docGrid w:linePitch="326"/>
        </w:sectPr>
      </w:pPr>
      <w:proofErr w:type="spellStart"/>
      <w:r w:rsidRPr="0087260E">
        <w:rPr>
          <w:color w:val="000000" w:themeColor="text1"/>
          <w:lang w:val="sv-SE"/>
        </w:rPr>
        <w:t>Situational</w:t>
      </w:r>
      <w:proofErr w:type="spellEnd"/>
      <w:r w:rsidRPr="0087260E">
        <w:rPr>
          <w:color w:val="000000" w:themeColor="text1"/>
          <w:lang w:val="sv-SE"/>
        </w:rPr>
        <w:t xml:space="preserve"> Awaren</w:t>
      </w:r>
      <w:r w:rsidR="009F5686" w:rsidRPr="0087260E">
        <w:rPr>
          <w:color w:val="000000" w:themeColor="text1"/>
          <w:lang w:val="sv-SE"/>
        </w:rPr>
        <w:t xml:space="preserve">ess </w:t>
      </w:r>
      <w:r w:rsidR="00631116" w:rsidRPr="00631116">
        <w:rPr>
          <w:color w:val="000000" w:themeColor="text1"/>
          <w:lang w:val="sv-SE"/>
        </w:rPr>
        <w:t>-</w:t>
      </w:r>
      <w:r w:rsidR="009F5686" w:rsidRPr="0087260E">
        <w:rPr>
          <w:color w:val="000000" w:themeColor="text1"/>
          <w:lang w:val="sv-SE"/>
        </w:rPr>
        <w:t xml:space="preserve"> </w:t>
      </w:r>
      <w:r w:rsidR="008269A6" w:rsidRPr="0087260E">
        <w:rPr>
          <w:color w:val="000000" w:themeColor="text1"/>
          <w:lang w:val="sv-SE"/>
        </w:rPr>
        <w:t xml:space="preserve">Att vara medveten om vad som sker i </w:t>
      </w:r>
      <w:proofErr w:type="spellStart"/>
      <w:r w:rsidR="008269A6" w:rsidRPr="0087260E">
        <w:rPr>
          <w:color w:val="000000" w:themeColor="text1"/>
          <w:lang w:val="sv-SE"/>
        </w:rPr>
        <w:t>omgvningen</w:t>
      </w:r>
      <w:proofErr w:type="spellEnd"/>
      <w:r w:rsidR="008269A6" w:rsidRPr="0087260E">
        <w:rPr>
          <w:color w:val="000000" w:themeColor="text1"/>
          <w:lang w:val="sv-SE"/>
        </w:rPr>
        <w:t xml:space="preserve"> samt att kunna förstå och </w:t>
      </w:r>
      <w:proofErr w:type="spellStart"/>
      <w:r w:rsidR="008269A6" w:rsidRPr="0087260E">
        <w:rPr>
          <w:color w:val="000000" w:themeColor="text1"/>
          <w:lang w:val="sv-SE"/>
        </w:rPr>
        <w:t>anaysera</w:t>
      </w:r>
      <w:proofErr w:type="spellEnd"/>
      <w:r w:rsidR="008269A6" w:rsidRPr="0087260E">
        <w:rPr>
          <w:color w:val="000000" w:themeColor="text1"/>
          <w:lang w:val="sv-SE"/>
        </w:rPr>
        <w:t xml:space="preserve"> händelseförloppet. </w:t>
      </w:r>
    </w:p>
    <w:p w14:paraId="00000032" w14:textId="055473C4" w:rsidR="00037161" w:rsidRPr="00220913" w:rsidRDefault="00220913" w:rsidP="00DD41F5">
      <w:pPr>
        <w:pStyle w:val="Rubrik2"/>
        <w:numPr>
          <w:ilvl w:val="0"/>
          <w:numId w:val="35"/>
        </w:numPr>
        <w:rPr>
          <w:lang w:val="sv-SE"/>
        </w:rPr>
      </w:pPr>
      <w:bookmarkStart w:id="7" w:name="_Toc36924251"/>
      <w:bookmarkEnd w:id="0"/>
      <w:r w:rsidRPr="00220913">
        <w:rPr>
          <w:lang w:val="sv-SE"/>
        </w:rPr>
        <w:lastRenderedPageBreak/>
        <w:t>I</w:t>
      </w:r>
      <w:r>
        <w:rPr>
          <w:lang w:val="sv-SE"/>
        </w:rPr>
        <w:t>nledning</w:t>
      </w:r>
      <w:bookmarkEnd w:id="7"/>
    </w:p>
    <w:p w14:paraId="00000033" w14:textId="078890C4" w:rsidR="00037161" w:rsidRPr="00880078" w:rsidRDefault="00215AB2" w:rsidP="00377217">
      <w:pPr>
        <w:spacing w:after="200" w:line="276" w:lineRule="auto"/>
        <w:jc w:val="both"/>
        <w:rPr>
          <w:rFonts w:eastAsia="Times New Roman" w:cs="Times New Roman"/>
          <w:lang w:val="sv-SE"/>
        </w:rPr>
      </w:pPr>
      <w:r w:rsidRPr="64F5AD93">
        <w:rPr>
          <w:rFonts w:eastAsia="Times New Roman" w:cs="Times New Roman"/>
          <w:lang w:val="sv-SE"/>
        </w:rPr>
        <w:t xml:space="preserve">Sjöfarten har som ett av de största transportslagen många viktiga procedurer och kritiska moment i den dagliga verksamheten. Transporter av gods sker världen över och sjöfarten är vital för att världshandeln ska fungera </w:t>
      </w:r>
      <w:r w:rsidR="00773B41">
        <w:rPr>
          <w:rFonts w:eastAsia="Times New Roman" w:cs="Times New Roman"/>
          <w:lang w:val="sv-SE"/>
        </w:rPr>
        <w:t xml:space="preserve">(International Chamber </w:t>
      </w:r>
      <w:proofErr w:type="spellStart"/>
      <w:r w:rsidR="00773B41">
        <w:rPr>
          <w:rFonts w:eastAsia="Times New Roman" w:cs="Times New Roman"/>
          <w:lang w:val="sv-SE"/>
        </w:rPr>
        <w:t>of</w:t>
      </w:r>
      <w:proofErr w:type="spellEnd"/>
      <w:r w:rsidR="00773B41">
        <w:rPr>
          <w:rFonts w:eastAsia="Times New Roman" w:cs="Times New Roman"/>
          <w:lang w:val="sv-SE"/>
        </w:rPr>
        <w:t xml:space="preserve"> Shipping</w:t>
      </w:r>
      <w:r w:rsidR="00A20F70">
        <w:rPr>
          <w:rFonts w:eastAsia="Times New Roman" w:cs="Times New Roman"/>
          <w:lang w:val="sv-SE"/>
        </w:rPr>
        <w:t>, 2019)</w:t>
      </w:r>
      <w:r w:rsidRPr="64F5AD93">
        <w:rPr>
          <w:rFonts w:eastAsia="Times New Roman" w:cs="Times New Roman"/>
          <w:lang w:val="sv-SE"/>
        </w:rPr>
        <w:t xml:space="preserve">. </w:t>
      </w:r>
      <w:r w:rsidR="006D0B0F">
        <w:rPr>
          <w:rFonts w:eastAsia="Times New Roman" w:cs="Times New Roman"/>
          <w:lang w:val="sv-SE"/>
        </w:rPr>
        <w:t xml:space="preserve">Kryssning </w:t>
      </w:r>
      <w:r w:rsidRPr="64F5AD93">
        <w:rPr>
          <w:rFonts w:eastAsia="Times New Roman" w:cs="Times New Roman"/>
          <w:lang w:val="sv-SE"/>
        </w:rPr>
        <w:t>är ocks</w:t>
      </w:r>
      <w:r w:rsidR="006D0B0F">
        <w:rPr>
          <w:rFonts w:eastAsia="Times New Roman" w:cs="Times New Roman"/>
          <w:lang w:val="sv-SE"/>
        </w:rPr>
        <w:t>å</w:t>
      </w:r>
      <w:r w:rsidRPr="64F5AD93">
        <w:rPr>
          <w:rFonts w:eastAsia="Times New Roman" w:cs="Times New Roman"/>
          <w:lang w:val="sv-SE"/>
        </w:rPr>
        <w:t xml:space="preserve"> ett </w:t>
      </w:r>
      <w:r w:rsidR="006D0B0F">
        <w:rPr>
          <w:rFonts w:eastAsia="Times New Roman" w:cs="Times New Roman"/>
          <w:lang w:val="sv-SE"/>
        </w:rPr>
        <w:t>stort</w:t>
      </w:r>
      <w:r w:rsidRPr="64F5AD93">
        <w:rPr>
          <w:rFonts w:eastAsia="Times New Roman" w:cs="Times New Roman"/>
          <w:lang w:val="sv-SE"/>
        </w:rPr>
        <w:t xml:space="preserve"> segment av sjöfarten, där en tydlig ökning av antalet kryssningspassagerare </w:t>
      </w:r>
      <w:r w:rsidR="091C7966" w:rsidRPr="42506789">
        <w:rPr>
          <w:rFonts w:eastAsia="Times New Roman" w:cs="Times New Roman"/>
          <w:lang w:val="sv-SE"/>
        </w:rPr>
        <w:t>kan tydas</w:t>
      </w:r>
      <w:r w:rsidRPr="42506789">
        <w:rPr>
          <w:rFonts w:eastAsia="Times New Roman" w:cs="Times New Roman"/>
          <w:lang w:val="sv-SE"/>
        </w:rPr>
        <w:t xml:space="preserve"> </w:t>
      </w:r>
      <w:r w:rsidRPr="64F5AD93">
        <w:rPr>
          <w:rFonts w:eastAsia="Times New Roman" w:cs="Times New Roman"/>
          <w:lang w:val="sv-SE"/>
        </w:rPr>
        <w:t xml:space="preserve">världen över de senaste åren (Cruise Lines International Association, 2019). </w:t>
      </w:r>
    </w:p>
    <w:p w14:paraId="00000034" w14:textId="77777777" w:rsidR="00037161" w:rsidRPr="00AC7ECB" w:rsidRDefault="00215AB2" w:rsidP="00377217">
      <w:pPr>
        <w:spacing w:after="200" w:line="276" w:lineRule="auto"/>
        <w:jc w:val="both"/>
        <w:rPr>
          <w:rFonts w:eastAsia="Times New Roman" w:cs="Times New Roman"/>
          <w:lang w:val="sv-SE"/>
        </w:rPr>
      </w:pPr>
      <w:r w:rsidRPr="64F5AD93">
        <w:rPr>
          <w:rFonts w:eastAsia="Times New Roman" w:cs="Times New Roman"/>
          <w:lang w:val="sv-SE"/>
        </w:rPr>
        <w:t>Den teknologiska utvecklingen har på senaste år utvecklats i en accelererande fart. Det har lett till att digitalisering i ett affärsperspektiv och dess effekt har fått ett stort fokus (Khan, 2016). Digitalisering handlar inte bara om teknologi, utan det kan påverka flera andra delar utav en organisation. Det kan bidra till snabbare, enklare, ökad effektivitet i processer inom organisationen (</w:t>
      </w:r>
      <w:proofErr w:type="spellStart"/>
      <w:r w:rsidRPr="64F5AD93">
        <w:rPr>
          <w:rFonts w:eastAsia="Times New Roman" w:cs="Times New Roman"/>
          <w:lang w:val="sv-SE"/>
        </w:rPr>
        <w:t>EY</w:t>
      </w:r>
      <w:proofErr w:type="spellEnd"/>
      <w:r w:rsidRPr="64F5AD93">
        <w:rPr>
          <w:rFonts w:eastAsia="Times New Roman" w:cs="Times New Roman"/>
          <w:lang w:val="sv-SE"/>
        </w:rPr>
        <w:t xml:space="preserve">, 2014). </w:t>
      </w:r>
    </w:p>
    <w:p w14:paraId="00000035" w14:textId="65D15C1C" w:rsidR="00037161" w:rsidRPr="00AC7ECB" w:rsidRDefault="00215AB2" w:rsidP="00377217">
      <w:pPr>
        <w:spacing w:after="200" w:line="276" w:lineRule="auto"/>
        <w:jc w:val="both"/>
        <w:rPr>
          <w:rFonts w:eastAsia="Times New Roman" w:cs="Times New Roman"/>
          <w:lang w:val="sv-SE"/>
        </w:rPr>
      </w:pPr>
      <w:r w:rsidRPr="64F5AD93">
        <w:rPr>
          <w:rFonts w:eastAsia="Times New Roman" w:cs="Times New Roman"/>
          <w:lang w:val="sv-SE"/>
        </w:rPr>
        <w:t xml:space="preserve">Inom flygindustrin finns något som heter </w:t>
      </w:r>
      <w:r w:rsidRPr="00953CBF">
        <w:rPr>
          <w:rFonts w:eastAsia="Times New Roman" w:cs="Times New Roman"/>
          <w:i/>
          <w:iCs/>
          <w:lang w:val="sv-SE"/>
        </w:rPr>
        <w:t>Electronic Flight Bag</w:t>
      </w:r>
      <w:r w:rsidRPr="64F5AD93">
        <w:rPr>
          <w:rFonts w:eastAsia="Times New Roman" w:cs="Times New Roman"/>
          <w:lang w:val="sv-SE"/>
        </w:rPr>
        <w:t xml:space="preserve"> (</w:t>
      </w:r>
      <w:proofErr w:type="spellStart"/>
      <w:r w:rsidRPr="64F5AD93">
        <w:rPr>
          <w:rFonts w:eastAsia="Times New Roman" w:cs="Times New Roman"/>
          <w:lang w:val="sv-SE"/>
        </w:rPr>
        <w:t>EFB</w:t>
      </w:r>
      <w:proofErr w:type="spellEnd"/>
      <w:r w:rsidRPr="64F5AD93">
        <w:rPr>
          <w:rFonts w:eastAsia="Times New Roman" w:cs="Times New Roman"/>
          <w:lang w:val="sv-SE"/>
        </w:rPr>
        <w:t>). Det är ett elektroniskt informationsverktyg för piloter som bland annat innehåller manualer, kartor och checklistor. Genom att denna information finns elektroniskt har det bidragit till en ökad effektivitet genom att reducera eller helt ta bort pappersarbete, det finns även de som hävdar att det har ökat säkerheten ombord och minskat piloters arbetsb</w:t>
      </w:r>
      <w:r w:rsidR="00AD1DB1">
        <w:rPr>
          <w:rFonts w:eastAsia="Times New Roman" w:cs="Times New Roman"/>
          <w:lang w:val="sv-SE"/>
        </w:rPr>
        <w:t>elastning</w:t>
      </w:r>
      <w:r w:rsidRPr="64F5AD93">
        <w:rPr>
          <w:rFonts w:eastAsia="Times New Roman" w:cs="Times New Roman"/>
          <w:lang w:val="sv-SE"/>
        </w:rPr>
        <w:t xml:space="preserve">. Genom att </w:t>
      </w:r>
      <w:proofErr w:type="spellStart"/>
      <w:r w:rsidRPr="64F5AD93">
        <w:rPr>
          <w:rFonts w:eastAsia="Times New Roman" w:cs="Times New Roman"/>
          <w:lang w:val="sv-SE"/>
        </w:rPr>
        <w:t>EFB</w:t>
      </w:r>
      <w:proofErr w:type="spellEnd"/>
      <w:r w:rsidRPr="64F5AD93">
        <w:rPr>
          <w:rFonts w:eastAsia="Times New Roman" w:cs="Times New Roman"/>
          <w:lang w:val="sv-SE"/>
        </w:rPr>
        <w:t xml:space="preserve"> är elektronisk och uppkopplad är den alltid försedd med senaste uppdateringar vad gäller manualer, checklistor, navigations-information bland </w:t>
      </w:r>
      <w:r w:rsidRPr="001F43AC">
        <w:rPr>
          <w:rFonts w:eastAsia="Times New Roman" w:cs="Times New Roman"/>
          <w:lang w:val="sv-SE"/>
        </w:rPr>
        <w:t>annat (</w:t>
      </w:r>
      <w:r w:rsidR="001F43AC">
        <w:rPr>
          <w:rFonts w:eastAsia="Times New Roman" w:cs="Times New Roman"/>
          <w:lang w:val="sv-SE"/>
        </w:rPr>
        <w:t>Allen, 2003)</w:t>
      </w:r>
    </w:p>
    <w:p w14:paraId="00000036" w14:textId="1EF648C0" w:rsidR="00037161" w:rsidRPr="00AC7ECB" w:rsidRDefault="00215AB2" w:rsidP="00377217">
      <w:pPr>
        <w:spacing w:after="200" w:line="276" w:lineRule="auto"/>
        <w:jc w:val="both"/>
        <w:rPr>
          <w:rFonts w:eastAsia="Times New Roman" w:cs="Times New Roman"/>
          <w:lang w:val="sv-SE"/>
        </w:rPr>
      </w:pPr>
      <w:r w:rsidRPr="64F5AD93">
        <w:rPr>
          <w:rFonts w:eastAsia="Times New Roman" w:cs="Times New Roman"/>
          <w:lang w:val="sv-SE"/>
        </w:rPr>
        <w:t>I likhet med flygplan omfattas fartyg av en stor mängd manualer, rutiner och annan dokumentation ombord. Då fartyg vanligtvis opererar i en varierande miljö krävs det att det finns procedurer och rutiner ombord. Detta ska finnas för att garantera säkerheten för människa, miljö och farty</w:t>
      </w:r>
      <w:r w:rsidR="00D54411">
        <w:rPr>
          <w:rFonts w:eastAsia="Times New Roman" w:cs="Times New Roman"/>
          <w:lang w:val="sv-SE"/>
        </w:rPr>
        <w:t xml:space="preserve">g </w:t>
      </w:r>
      <w:r w:rsidR="004B2FA8">
        <w:rPr>
          <w:rFonts w:eastAsia="Times New Roman" w:cs="Times New Roman"/>
          <w:lang w:val="sv-SE"/>
        </w:rPr>
        <w:t>samt</w:t>
      </w:r>
      <w:r w:rsidR="00022715">
        <w:rPr>
          <w:rFonts w:eastAsia="Times New Roman" w:cs="Times New Roman"/>
          <w:lang w:val="sv-SE"/>
        </w:rPr>
        <w:t xml:space="preserve"> kan även bidra till</w:t>
      </w:r>
      <w:r w:rsidR="004B2FA8">
        <w:rPr>
          <w:rFonts w:eastAsia="Times New Roman" w:cs="Times New Roman"/>
          <w:lang w:val="sv-SE"/>
        </w:rPr>
        <w:t xml:space="preserve"> ökad</w:t>
      </w:r>
      <w:r w:rsidR="00022715">
        <w:rPr>
          <w:rFonts w:eastAsia="Times New Roman" w:cs="Times New Roman"/>
          <w:lang w:val="sv-SE"/>
        </w:rPr>
        <w:t xml:space="preserve"> effektivitet.</w:t>
      </w:r>
      <w:r w:rsidRPr="64F5AD93">
        <w:rPr>
          <w:rFonts w:eastAsia="Times New Roman" w:cs="Times New Roman"/>
          <w:lang w:val="sv-SE"/>
        </w:rPr>
        <w:t xml:space="preserve"> En del av dessa rutiner kan vara att följa en checklista för uppstart av till exempel utrustningen på bryggan innan avgång (Lloyd, 2009). </w:t>
      </w:r>
    </w:p>
    <w:p w14:paraId="00000037" w14:textId="135CEF7E" w:rsidR="00037161" w:rsidRPr="00AC7ECB" w:rsidRDefault="009D11E3" w:rsidP="00377217">
      <w:pPr>
        <w:spacing w:after="200" w:line="276" w:lineRule="auto"/>
        <w:jc w:val="both"/>
        <w:rPr>
          <w:rFonts w:eastAsia="Times New Roman" w:cs="Times New Roman"/>
          <w:lang w:val="sv-SE"/>
        </w:rPr>
      </w:pPr>
      <w:r w:rsidRPr="008F7B68">
        <w:rPr>
          <w:rFonts w:eastAsia="Times New Roman" w:cs="Times New Roman"/>
          <w:lang w:val="sv-SE"/>
        </w:rPr>
        <w:t>Utifrån</w:t>
      </w:r>
      <w:r w:rsidR="00215AB2" w:rsidRPr="64F5AD93">
        <w:rPr>
          <w:rFonts w:eastAsia="Times New Roman" w:cs="Times New Roman"/>
          <w:lang w:val="sv-SE"/>
        </w:rPr>
        <w:t xml:space="preserve"> egna erfarenheter finns checklistor idag tillgängliga digitalt på datorer ombord, men används i stort sett endast i pappersform. </w:t>
      </w:r>
      <w:r w:rsidR="66159FC5" w:rsidRPr="0BD6964B">
        <w:rPr>
          <w:rFonts w:eastAsia="Times New Roman" w:cs="Times New Roman"/>
          <w:lang w:val="sv-SE"/>
        </w:rPr>
        <w:t>C</w:t>
      </w:r>
      <w:r w:rsidR="00215AB2" w:rsidRPr="0BD6964B">
        <w:rPr>
          <w:rFonts w:eastAsia="Times New Roman" w:cs="Times New Roman"/>
          <w:lang w:val="sv-SE"/>
        </w:rPr>
        <w:t>hecklistan</w:t>
      </w:r>
      <w:r w:rsidR="00215AB2" w:rsidRPr="64F5AD93">
        <w:rPr>
          <w:rFonts w:eastAsia="Times New Roman" w:cs="Times New Roman"/>
          <w:lang w:val="sv-SE"/>
        </w:rPr>
        <w:t xml:space="preserve"> som finns digitalt idag </w:t>
      </w:r>
      <w:r w:rsidR="6C1A1246" w:rsidRPr="0BD6964B">
        <w:rPr>
          <w:rFonts w:eastAsia="Times New Roman" w:cs="Times New Roman"/>
          <w:lang w:val="sv-SE"/>
        </w:rPr>
        <w:t>är</w:t>
      </w:r>
      <w:r w:rsidR="00215AB2" w:rsidRPr="0BD6964B">
        <w:rPr>
          <w:rFonts w:eastAsia="Times New Roman" w:cs="Times New Roman"/>
          <w:lang w:val="sv-SE"/>
        </w:rPr>
        <w:t xml:space="preserve"> </w:t>
      </w:r>
      <w:r w:rsidR="00215AB2" w:rsidRPr="64F5AD93">
        <w:rPr>
          <w:rFonts w:eastAsia="Times New Roman" w:cs="Times New Roman"/>
          <w:lang w:val="sv-SE"/>
        </w:rPr>
        <w:t>i stor utsträckning designad för att användas i fysisk form. Här finns</w:t>
      </w:r>
      <w:r w:rsidR="3496B629" w:rsidRPr="2293CF68">
        <w:rPr>
          <w:rFonts w:eastAsia="Times New Roman" w:cs="Times New Roman"/>
          <w:lang w:val="sv-SE"/>
        </w:rPr>
        <w:t xml:space="preserve"> det</w:t>
      </w:r>
      <w:r w:rsidR="00215AB2" w:rsidRPr="64F5AD93">
        <w:rPr>
          <w:rFonts w:eastAsia="Times New Roman" w:cs="Times New Roman"/>
          <w:lang w:val="sv-SE"/>
        </w:rPr>
        <w:t xml:space="preserve"> en möjlighet för mobil digitalisering. Vad som är intressant att undersöka är hur mobila elektroniska checklistor kan påverka arbetet ombord på fartyg, hur dess besättning upplever denna mobilitet. Hur kan dessa mobila elektroniska </w:t>
      </w:r>
      <w:r w:rsidR="460D68B1" w:rsidRPr="42506789">
        <w:rPr>
          <w:rFonts w:eastAsia="Times New Roman" w:cs="Times New Roman"/>
          <w:lang w:val="sv-SE"/>
        </w:rPr>
        <w:t>lösningar appliceras</w:t>
      </w:r>
      <w:r w:rsidR="00215AB2" w:rsidRPr="64F5AD93">
        <w:rPr>
          <w:rFonts w:eastAsia="Times New Roman" w:cs="Times New Roman"/>
          <w:lang w:val="sv-SE"/>
        </w:rPr>
        <w:t xml:space="preserve"> inom sjöfartssektorn likt </w:t>
      </w:r>
      <w:r w:rsidR="000179C0">
        <w:rPr>
          <w:rFonts w:eastAsia="Times New Roman" w:cs="Times New Roman"/>
          <w:lang w:val="sv-SE"/>
        </w:rPr>
        <w:t xml:space="preserve">det har gjorts inom </w:t>
      </w:r>
      <w:r w:rsidR="00091FF0">
        <w:rPr>
          <w:rFonts w:eastAsia="Times New Roman" w:cs="Times New Roman"/>
          <w:lang w:val="sv-SE"/>
        </w:rPr>
        <w:t xml:space="preserve">flygindustrin. </w:t>
      </w:r>
    </w:p>
    <w:p w14:paraId="00000038" w14:textId="77777777" w:rsidR="00037161" w:rsidRPr="00AC7ECB" w:rsidRDefault="00215AB2" w:rsidP="64F5AD93">
      <w:pPr>
        <w:spacing w:line="276" w:lineRule="auto"/>
        <w:rPr>
          <w:rFonts w:eastAsia="Times New Roman" w:cs="Times New Roman"/>
          <w:sz w:val="22"/>
          <w:szCs w:val="22"/>
          <w:lang w:val="sv-SE"/>
        </w:rPr>
      </w:pPr>
      <w:r w:rsidRPr="64F5AD93">
        <w:rPr>
          <w:rFonts w:eastAsia="Times New Roman" w:cs="Times New Roman"/>
          <w:lang w:val="sv-SE"/>
        </w:rPr>
        <w:br w:type="page"/>
      </w:r>
    </w:p>
    <w:p w14:paraId="094E8CB1" w14:textId="58FA8DC0" w:rsidR="00BC71C6" w:rsidRPr="00BC71C6" w:rsidRDefault="00BC71C6" w:rsidP="00B10C1D">
      <w:pPr>
        <w:pStyle w:val="Rubrik3"/>
        <w:numPr>
          <w:ilvl w:val="1"/>
          <w:numId w:val="21"/>
        </w:numPr>
        <w:spacing w:line="276" w:lineRule="auto"/>
        <w:rPr>
          <w:rFonts w:eastAsia="Times New Roman" w:cs="Times New Roman"/>
          <w:lang w:val="sv-SE"/>
        </w:rPr>
      </w:pPr>
      <w:bookmarkStart w:id="8" w:name="_heading=h.2kxugplyntyi"/>
      <w:bookmarkStart w:id="9" w:name="_Toc36924252"/>
      <w:bookmarkEnd w:id="8"/>
      <w:r>
        <w:rPr>
          <w:rFonts w:eastAsia="Times New Roman" w:cs="Times New Roman"/>
          <w:lang w:val="sv-SE"/>
        </w:rPr>
        <w:lastRenderedPageBreak/>
        <w:t>Syfte</w:t>
      </w:r>
      <w:bookmarkEnd w:id="9"/>
    </w:p>
    <w:p w14:paraId="0000003A" w14:textId="4CC442EF" w:rsidR="002B789B" w:rsidRDefault="00215AB2" w:rsidP="00377217">
      <w:pPr>
        <w:jc w:val="both"/>
        <w:rPr>
          <w:lang w:val="sv-SE"/>
        </w:rPr>
      </w:pPr>
      <w:r w:rsidRPr="64F5AD93">
        <w:rPr>
          <w:lang w:val="sv-SE"/>
        </w:rPr>
        <w:t>Denna rapport syftar till att genom</w:t>
      </w:r>
      <w:r w:rsidR="00D51E47" w:rsidRPr="64F5AD93">
        <w:rPr>
          <w:lang w:val="sv-SE"/>
        </w:rPr>
        <w:t xml:space="preserve"> en</w:t>
      </w:r>
      <w:r w:rsidRPr="64F5AD93">
        <w:rPr>
          <w:lang w:val="sv-SE"/>
        </w:rPr>
        <w:t xml:space="preserve"> kvalitativ</w:t>
      </w:r>
      <w:r w:rsidR="00D51E47" w:rsidRPr="64F5AD93">
        <w:rPr>
          <w:lang w:val="sv-SE"/>
        </w:rPr>
        <w:t xml:space="preserve"> falls</w:t>
      </w:r>
      <w:r w:rsidRPr="64F5AD93">
        <w:rPr>
          <w:lang w:val="sv-SE"/>
        </w:rPr>
        <w:t>tudie</w:t>
      </w:r>
      <w:r w:rsidR="00D51E47" w:rsidRPr="64F5AD93">
        <w:rPr>
          <w:lang w:val="sv-SE"/>
        </w:rPr>
        <w:t xml:space="preserve"> </w:t>
      </w:r>
      <w:r w:rsidRPr="67944925">
        <w:rPr>
          <w:lang w:val="sv-SE"/>
        </w:rPr>
        <w:t>u</w:t>
      </w:r>
      <w:r w:rsidR="09749C0F" w:rsidRPr="67944925">
        <w:rPr>
          <w:lang w:val="sv-SE"/>
        </w:rPr>
        <w:t>tvärdera</w:t>
      </w:r>
      <w:r w:rsidRPr="64F5AD93">
        <w:rPr>
          <w:lang w:val="sv-SE"/>
        </w:rPr>
        <w:t xml:space="preserve"> ifall mobila elektroniska checklistor ombord på ett kryssningsfartyg kan effektivisera genomförandet av checklistor, om det kan effektivisera administrativt arbete och hur det påverkar </w:t>
      </w:r>
      <w:r w:rsidR="00517A07">
        <w:rPr>
          <w:lang w:val="sv-SE"/>
        </w:rPr>
        <w:t>den delade mentala bilden</w:t>
      </w:r>
      <w:r w:rsidRPr="64F5AD93">
        <w:rPr>
          <w:lang w:val="sv-SE"/>
        </w:rPr>
        <w:t xml:space="preserve"> inom ett bryggteam. </w:t>
      </w:r>
      <w:bookmarkStart w:id="10" w:name="_heading=h.juuf83vfaeyb"/>
      <w:bookmarkStart w:id="11" w:name="_Toc30594467"/>
      <w:bookmarkEnd w:id="10"/>
    </w:p>
    <w:bookmarkEnd w:id="11"/>
    <w:p w14:paraId="703CAFD1" w14:textId="77777777" w:rsidR="004A55B3" w:rsidRPr="00AC7ECB" w:rsidRDefault="004A55B3" w:rsidP="64F5AD93">
      <w:pPr>
        <w:spacing w:line="276" w:lineRule="auto"/>
        <w:rPr>
          <w:rFonts w:eastAsia="Times New Roman" w:cs="Times New Roman"/>
          <w:color w:val="FF9900"/>
          <w:lang w:val="sv-SE"/>
        </w:rPr>
      </w:pPr>
    </w:p>
    <w:p w14:paraId="7910E41D" w14:textId="61F5B140" w:rsidR="004A55B3" w:rsidRDefault="004A55B3" w:rsidP="00B10C1D">
      <w:pPr>
        <w:pStyle w:val="Rubrik3"/>
        <w:numPr>
          <w:ilvl w:val="1"/>
          <w:numId w:val="21"/>
        </w:numPr>
        <w:spacing w:before="240" w:after="60" w:line="276" w:lineRule="auto"/>
        <w:rPr>
          <w:rFonts w:eastAsia="Times New Roman" w:cs="Times New Roman"/>
          <w:lang w:val="sv-SE"/>
        </w:rPr>
      </w:pPr>
      <w:bookmarkStart w:id="12" w:name="_heading=h.ceheeknbues1"/>
      <w:bookmarkStart w:id="13" w:name="_Toc36924253"/>
      <w:bookmarkEnd w:id="12"/>
      <w:r>
        <w:rPr>
          <w:rFonts w:eastAsia="Times New Roman" w:cs="Times New Roman"/>
          <w:lang w:val="sv-SE"/>
        </w:rPr>
        <w:t>Forskningsfrågor</w:t>
      </w:r>
      <w:bookmarkEnd w:id="13"/>
    </w:p>
    <w:p w14:paraId="0000003C" w14:textId="77777777" w:rsidR="004A55B3" w:rsidRPr="00AC7ECB" w:rsidRDefault="004A55B3" w:rsidP="00377217">
      <w:pPr>
        <w:numPr>
          <w:ilvl w:val="0"/>
          <w:numId w:val="1"/>
        </w:numPr>
        <w:spacing w:line="276" w:lineRule="auto"/>
        <w:jc w:val="both"/>
        <w:rPr>
          <w:rFonts w:eastAsia="Times New Roman" w:cs="Times New Roman"/>
          <w:lang w:val="sv-SE"/>
        </w:rPr>
      </w:pPr>
      <w:r w:rsidRPr="64F5AD93">
        <w:rPr>
          <w:rFonts w:eastAsia="Times New Roman" w:cs="Times New Roman"/>
          <w:lang w:val="sv-SE"/>
        </w:rPr>
        <w:t xml:space="preserve">Kan genomförandet av checklistor på en fartygsbrygga effektiviseras med mobila elektroniska checklistor jämfört med traditionella pappers-checklistor? </w:t>
      </w:r>
    </w:p>
    <w:p w14:paraId="0000003D" w14:textId="77777777" w:rsidR="004A55B3" w:rsidRPr="00AC7ECB" w:rsidRDefault="004A55B3" w:rsidP="00377217">
      <w:pPr>
        <w:spacing w:line="276" w:lineRule="auto"/>
        <w:ind w:left="720" w:firstLine="720"/>
        <w:jc w:val="both"/>
        <w:rPr>
          <w:rFonts w:eastAsia="Times New Roman" w:cs="Times New Roman"/>
          <w:lang w:val="sv-SE"/>
        </w:rPr>
      </w:pPr>
      <w:r w:rsidRPr="64F5AD93">
        <w:rPr>
          <w:rFonts w:eastAsia="Times New Roman" w:cs="Times New Roman"/>
          <w:lang w:val="sv-SE"/>
        </w:rPr>
        <w:t xml:space="preserve">I. </w:t>
      </w:r>
      <w:r w:rsidRPr="00AC7ECB">
        <w:rPr>
          <w:rFonts w:eastAsia="Times New Roman" w:cs="Times New Roman"/>
          <w:lang w:val="sv-SE"/>
        </w:rPr>
        <w:tab/>
      </w:r>
      <w:r w:rsidRPr="64F5AD93">
        <w:rPr>
          <w:rFonts w:eastAsia="Times New Roman" w:cs="Times New Roman"/>
          <w:lang w:val="sv-SE"/>
        </w:rPr>
        <w:t>Går det att spara tid?</w:t>
      </w:r>
    </w:p>
    <w:p w14:paraId="0000003E" w14:textId="77777777" w:rsidR="004A55B3" w:rsidRPr="00AC7ECB" w:rsidRDefault="004A55B3" w:rsidP="00377217">
      <w:pPr>
        <w:spacing w:line="276" w:lineRule="auto"/>
        <w:ind w:left="1440"/>
        <w:jc w:val="both"/>
        <w:rPr>
          <w:rFonts w:eastAsia="Times New Roman" w:cs="Times New Roman"/>
          <w:lang w:val="sv-SE"/>
        </w:rPr>
      </w:pPr>
      <w:r w:rsidRPr="64F5AD93">
        <w:rPr>
          <w:rFonts w:eastAsia="Times New Roman" w:cs="Times New Roman"/>
          <w:lang w:val="sv-SE"/>
        </w:rPr>
        <w:t xml:space="preserve">II. </w:t>
      </w:r>
      <w:r w:rsidRPr="00AC7ECB">
        <w:rPr>
          <w:rFonts w:eastAsia="Times New Roman" w:cs="Times New Roman"/>
          <w:lang w:val="sv-SE"/>
        </w:rPr>
        <w:tab/>
      </w:r>
      <w:r w:rsidRPr="64F5AD93">
        <w:rPr>
          <w:rFonts w:eastAsia="Times New Roman" w:cs="Times New Roman"/>
          <w:lang w:val="sv-SE"/>
        </w:rPr>
        <w:t xml:space="preserve">Kan det </w:t>
      </w:r>
      <w:proofErr w:type="spellStart"/>
      <w:r w:rsidRPr="64F5AD93">
        <w:rPr>
          <w:rFonts w:eastAsia="Times New Roman" w:cs="Times New Roman"/>
          <w:lang w:val="sv-SE"/>
        </w:rPr>
        <w:t>facilitera</w:t>
      </w:r>
      <w:proofErr w:type="spellEnd"/>
      <w:r w:rsidRPr="64F5AD93">
        <w:rPr>
          <w:rFonts w:eastAsia="Times New Roman" w:cs="Times New Roman"/>
          <w:lang w:val="sv-SE"/>
        </w:rPr>
        <w:t xml:space="preserve"> kommunikation?</w:t>
      </w:r>
    </w:p>
    <w:p w14:paraId="0000003F" w14:textId="3419B75E" w:rsidR="004A55B3" w:rsidRPr="004A55B3" w:rsidRDefault="004A55B3" w:rsidP="00377217">
      <w:pPr>
        <w:numPr>
          <w:ilvl w:val="0"/>
          <w:numId w:val="1"/>
        </w:numPr>
        <w:spacing w:line="276" w:lineRule="auto"/>
        <w:jc w:val="both"/>
        <w:rPr>
          <w:rFonts w:eastAsia="Times New Roman" w:cs="Times New Roman"/>
          <w:lang w:val="sv-SE"/>
        </w:rPr>
      </w:pPr>
      <w:r w:rsidRPr="64F5AD93">
        <w:rPr>
          <w:rFonts w:eastAsia="Times New Roman" w:cs="Times New Roman"/>
          <w:lang w:val="sv-SE"/>
        </w:rPr>
        <w:t xml:space="preserve">Kan en </w:t>
      </w:r>
      <w:proofErr w:type="spellStart"/>
      <w:r w:rsidR="00EB4F11">
        <w:rPr>
          <w:rFonts w:eastAsia="Times New Roman" w:cs="Times New Roman"/>
          <w:lang w:val="sv-SE"/>
        </w:rPr>
        <w:t>s</w:t>
      </w:r>
      <w:r w:rsidRPr="64F5AD93">
        <w:rPr>
          <w:rFonts w:eastAsia="Times New Roman" w:cs="Times New Roman"/>
          <w:lang w:val="sv-SE"/>
        </w:rPr>
        <w:t>hared</w:t>
      </w:r>
      <w:proofErr w:type="spellEnd"/>
      <w:r w:rsidRPr="64F5AD93">
        <w:rPr>
          <w:rFonts w:eastAsia="Times New Roman" w:cs="Times New Roman"/>
          <w:lang w:val="sv-SE"/>
        </w:rPr>
        <w:t xml:space="preserve"> </w:t>
      </w:r>
      <w:r w:rsidR="00EB4F11">
        <w:rPr>
          <w:rFonts w:eastAsia="Times New Roman" w:cs="Times New Roman"/>
          <w:lang w:val="sv-SE"/>
        </w:rPr>
        <w:t>m</w:t>
      </w:r>
      <w:r w:rsidRPr="64F5AD93">
        <w:rPr>
          <w:rFonts w:eastAsia="Times New Roman" w:cs="Times New Roman"/>
          <w:lang w:val="sv-SE"/>
        </w:rPr>
        <w:t xml:space="preserve">ental </w:t>
      </w:r>
      <w:proofErr w:type="spellStart"/>
      <w:r w:rsidR="00EB4F11">
        <w:rPr>
          <w:rFonts w:eastAsia="Times New Roman" w:cs="Times New Roman"/>
          <w:lang w:val="sv-SE"/>
        </w:rPr>
        <w:t>m</w:t>
      </w:r>
      <w:r w:rsidRPr="64F5AD93">
        <w:rPr>
          <w:rFonts w:eastAsia="Times New Roman" w:cs="Times New Roman"/>
          <w:lang w:val="sv-SE"/>
        </w:rPr>
        <w:t>odel</w:t>
      </w:r>
      <w:proofErr w:type="spellEnd"/>
      <w:r w:rsidRPr="64F5AD93">
        <w:rPr>
          <w:rFonts w:eastAsia="Times New Roman" w:cs="Times New Roman"/>
          <w:lang w:val="sv-SE"/>
        </w:rPr>
        <w:t xml:space="preserve"> bli mer gemensam inom ett bryggteam genom mobila elektroniska checklistor?</w:t>
      </w:r>
    </w:p>
    <w:p w14:paraId="00000040" w14:textId="77777777" w:rsidR="004A55B3" w:rsidRDefault="004A55B3" w:rsidP="004A55B3">
      <w:pPr>
        <w:rPr>
          <w:lang w:val="sv-SE"/>
        </w:rPr>
      </w:pPr>
    </w:p>
    <w:p w14:paraId="00000041" w14:textId="77777777" w:rsidR="004A55B3" w:rsidRPr="004A55B3" w:rsidRDefault="004A55B3" w:rsidP="004A55B3">
      <w:pPr>
        <w:rPr>
          <w:lang w:val="sv-SE"/>
        </w:rPr>
      </w:pPr>
    </w:p>
    <w:p w14:paraId="1343831D" w14:textId="77777777" w:rsidR="004A55B3" w:rsidRPr="00123D80" w:rsidRDefault="004A55B3" w:rsidP="00B10C1D">
      <w:pPr>
        <w:pStyle w:val="Rubrik3"/>
        <w:numPr>
          <w:ilvl w:val="1"/>
          <w:numId w:val="21"/>
        </w:numPr>
        <w:spacing w:before="240" w:after="60" w:line="276" w:lineRule="auto"/>
        <w:rPr>
          <w:rFonts w:eastAsia="Times New Roman" w:cs="Times New Roman"/>
          <w:lang w:val="sv-SE"/>
        </w:rPr>
      </w:pPr>
      <w:bookmarkStart w:id="14" w:name="_Toc36924254"/>
      <w:r w:rsidRPr="64F5AD93">
        <w:rPr>
          <w:rFonts w:eastAsia="Times New Roman" w:cs="Times New Roman"/>
          <w:lang w:val="sv-SE"/>
        </w:rPr>
        <w:t>A</w:t>
      </w:r>
      <w:r w:rsidRPr="004A55B3">
        <w:rPr>
          <w:rFonts w:eastAsia="Times New Roman" w:cs="Times New Roman"/>
          <w:lang w:val="sv-SE"/>
        </w:rPr>
        <w:t>vgränsningar</w:t>
      </w:r>
      <w:bookmarkEnd w:id="14"/>
    </w:p>
    <w:p w14:paraId="00000043" w14:textId="19B93EF8" w:rsidR="00037161" w:rsidRPr="00A521F2" w:rsidRDefault="00215AB2" w:rsidP="00377217">
      <w:pPr>
        <w:jc w:val="both"/>
        <w:rPr>
          <w:lang w:val="sv-SE"/>
        </w:rPr>
      </w:pPr>
      <w:r w:rsidRPr="00A521F2">
        <w:rPr>
          <w:lang w:val="sv-SE"/>
        </w:rPr>
        <w:t>Rapporten kommer avgränsas till</w:t>
      </w:r>
      <w:r w:rsidR="00B66C1B">
        <w:rPr>
          <w:lang w:val="sv-SE"/>
        </w:rPr>
        <w:t xml:space="preserve"> intervjuer med styrmän på</w:t>
      </w:r>
      <w:r w:rsidRPr="00A521F2">
        <w:rPr>
          <w:lang w:val="sv-SE"/>
        </w:rPr>
        <w:t xml:space="preserve"> kryssningsfartyg i oceanfart</w:t>
      </w:r>
      <w:r w:rsidR="00B66C1B">
        <w:rPr>
          <w:lang w:val="sv-SE"/>
        </w:rPr>
        <w:t xml:space="preserve"> som arbetat med elektroniska checklistor</w:t>
      </w:r>
      <w:r w:rsidRPr="00A521F2">
        <w:rPr>
          <w:lang w:val="sv-SE"/>
        </w:rPr>
        <w:t>.</w:t>
      </w:r>
      <w:r w:rsidR="00B66C1B">
        <w:rPr>
          <w:lang w:val="sv-SE"/>
        </w:rPr>
        <w:t xml:space="preserve"> </w:t>
      </w:r>
    </w:p>
    <w:p w14:paraId="00000044" w14:textId="432EF355" w:rsidR="00037161" w:rsidRPr="00AC7ECB" w:rsidRDefault="00215AB2" w:rsidP="00377217">
      <w:pPr>
        <w:keepNext/>
        <w:spacing w:before="240" w:after="60" w:line="276" w:lineRule="auto"/>
        <w:jc w:val="both"/>
        <w:rPr>
          <w:rFonts w:eastAsia="Times New Roman" w:cs="Times New Roman"/>
          <w:lang w:val="sv-SE"/>
        </w:rPr>
      </w:pPr>
      <w:r w:rsidRPr="64F5AD93">
        <w:rPr>
          <w:rFonts w:eastAsia="Times New Roman" w:cs="Times New Roman"/>
          <w:lang w:val="sv-SE"/>
        </w:rPr>
        <w:t xml:space="preserve">I undersökningens workshop kommer deltagarna vara sjökaptens-studenter från fjärde året på Chalmers </w:t>
      </w:r>
      <w:r w:rsidR="003D53B7">
        <w:rPr>
          <w:rFonts w:eastAsia="Times New Roman" w:cs="Times New Roman"/>
          <w:lang w:val="sv-SE"/>
        </w:rPr>
        <w:t>t</w:t>
      </w:r>
      <w:r w:rsidRPr="64F5AD93">
        <w:rPr>
          <w:rFonts w:eastAsia="Times New Roman" w:cs="Times New Roman"/>
          <w:lang w:val="sv-SE"/>
        </w:rPr>
        <w:t xml:space="preserve">ekniska </w:t>
      </w:r>
      <w:r w:rsidR="003D53B7">
        <w:rPr>
          <w:rFonts w:eastAsia="Times New Roman" w:cs="Times New Roman"/>
          <w:lang w:val="sv-SE"/>
        </w:rPr>
        <w:t>h</w:t>
      </w:r>
      <w:r w:rsidRPr="64F5AD93">
        <w:rPr>
          <w:rFonts w:eastAsia="Times New Roman" w:cs="Times New Roman"/>
          <w:lang w:val="sv-SE"/>
        </w:rPr>
        <w:t>ögskola</w:t>
      </w:r>
      <w:r w:rsidR="00FF6F02">
        <w:rPr>
          <w:rFonts w:eastAsia="Times New Roman" w:cs="Times New Roman"/>
          <w:lang w:val="sv-SE"/>
        </w:rPr>
        <w:t>.</w:t>
      </w:r>
    </w:p>
    <w:p w14:paraId="00000045" w14:textId="77777777" w:rsidR="00037161" w:rsidRPr="00AC7ECB" w:rsidRDefault="00037161" w:rsidP="64F5AD93">
      <w:pPr>
        <w:spacing w:line="276" w:lineRule="auto"/>
        <w:rPr>
          <w:rFonts w:eastAsia="Times New Roman" w:cs="Times New Roman"/>
          <w:b/>
          <w:bCs/>
          <w:sz w:val="28"/>
          <w:szCs w:val="28"/>
          <w:lang w:val="sv-SE"/>
        </w:rPr>
      </w:pPr>
    </w:p>
    <w:p w14:paraId="00000077" w14:textId="4B4C8AFB" w:rsidR="00913A86" w:rsidRDefault="00913A86">
      <w:pPr>
        <w:rPr>
          <w:rFonts w:eastAsia="Times New Roman" w:cs="Times New Roman"/>
          <w:lang w:val="sv-SE"/>
        </w:rPr>
      </w:pPr>
      <w:bookmarkStart w:id="15" w:name="_heading=h.rotqt1g6wzjl"/>
      <w:bookmarkStart w:id="16" w:name="_heading=h.liubf1ip5niv"/>
      <w:bookmarkEnd w:id="15"/>
      <w:bookmarkEnd w:id="16"/>
      <w:r>
        <w:rPr>
          <w:rFonts w:eastAsia="Times New Roman" w:cs="Times New Roman"/>
          <w:lang w:val="sv-SE"/>
        </w:rPr>
        <w:br w:type="page"/>
      </w:r>
    </w:p>
    <w:p w14:paraId="00000078" w14:textId="3D92D4B2" w:rsidR="00037161" w:rsidRPr="00AC7ECB" w:rsidRDefault="00215AB2" w:rsidP="00DD41F5">
      <w:pPr>
        <w:pStyle w:val="Rubrik2"/>
        <w:numPr>
          <w:ilvl w:val="0"/>
          <w:numId w:val="35"/>
        </w:numPr>
        <w:spacing w:line="276" w:lineRule="auto"/>
        <w:rPr>
          <w:rFonts w:eastAsia="Times New Roman" w:cs="Times New Roman"/>
          <w:lang w:val="sv-SE"/>
        </w:rPr>
      </w:pPr>
      <w:bookmarkStart w:id="17" w:name="_heading=h.t7qj2bk7t9k3"/>
      <w:bookmarkStart w:id="18" w:name="_Toc30594474"/>
      <w:bookmarkStart w:id="19" w:name="_Toc36924255"/>
      <w:bookmarkEnd w:id="17"/>
      <w:r w:rsidRPr="64F5AD93">
        <w:rPr>
          <w:rFonts w:eastAsia="Times New Roman" w:cs="Times New Roman"/>
          <w:lang w:val="sv-SE"/>
        </w:rPr>
        <w:lastRenderedPageBreak/>
        <w:t>Bakgrund</w:t>
      </w:r>
      <w:bookmarkEnd w:id="18"/>
      <w:bookmarkEnd w:id="19"/>
    </w:p>
    <w:p w14:paraId="00000079" w14:textId="22562B8C" w:rsidR="00037161" w:rsidRPr="00AC7ECB" w:rsidRDefault="00D2398A" w:rsidP="64F5AD93">
      <w:pPr>
        <w:pStyle w:val="Rubrik3"/>
        <w:rPr>
          <w:rFonts w:eastAsia="Times New Roman" w:cs="Times New Roman"/>
          <w:lang w:val="sv-SE"/>
        </w:rPr>
      </w:pPr>
      <w:bookmarkStart w:id="20" w:name="_heading=h.63wra7cjgedp"/>
      <w:bookmarkStart w:id="21" w:name="_Toc30594475"/>
      <w:bookmarkStart w:id="22" w:name="_Toc36924256"/>
      <w:bookmarkEnd w:id="20"/>
      <w:r>
        <w:rPr>
          <w:rFonts w:eastAsia="Times New Roman" w:cs="Times New Roman"/>
          <w:lang w:val="sv-SE"/>
        </w:rPr>
        <w:t>2</w:t>
      </w:r>
      <w:r w:rsidR="00215AB2" w:rsidRPr="64F5AD93">
        <w:rPr>
          <w:rFonts w:eastAsia="Times New Roman" w:cs="Times New Roman"/>
          <w:lang w:val="sv-SE"/>
        </w:rPr>
        <w:t>.1 Checklistor</w:t>
      </w:r>
      <w:bookmarkEnd w:id="21"/>
      <w:bookmarkEnd w:id="22"/>
    </w:p>
    <w:p w14:paraId="0000007A" w14:textId="616F2BD3" w:rsidR="00037161" w:rsidRPr="00AC7ECB" w:rsidRDefault="00215AB2" w:rsidP="00377217">
      <w:pPr>
        <w:spacing w:line="276" w:lineRule="auto"/>
        <w:jc w:val="both"/>
        <w:rPr>
          <w:rFonts w:eastAsia="Times New Roman" w:cs="Times New Roman"/>
          <w:lang w:val="sv-SE"/>
        </w:rPr>
      </w:pPr>
      <w:r w:rsidRPr="1C6F2761">
        <w:rPr>
          <w:rFonts w:eastAsia="Times New Roman" w:cs="Times New Roman"/>
          <w:lang w:val="sv-SE"/>
        </w:rPr>
        <w:t xml:space="preserve">Arbetsprocedurer har inom olika yrkeskategorier blivit mer avancerade i takt med att samhället har utvecklats. Detta har lett till att utbildning för personal inom dessa yrken även blivit mer avancerade. Professionella yrkespersoner får </w:t>
      </w:r>
      <w:r w:rsidR="690EB139" w:rsidRPr="1C6F2761">
        <w:rPr>
          <w:rFonts w:eastAsia="Times New Roman" w:cs="Times New Roman"/>
          <w:lang w:val="sv-SE"/>
        </w:rPr>
        <w:t>genom</w:t>
      </w:r>
      <w:r w:rsidRPr="1C6F2761">
        <w:rPr>
          <w:rFonts w:eastAsia="Times New Roman" w:cs="Times New Roman"/>
          <w:lang w:val="sv-SE"/>
        </w:rPr>
        <w:t xml:space="preserve"> utbildningar enorm kunskap inom sitt område, och förväntas därför kunna slutföra sina uppdrag utan några misstag. Mängden information som dessa personer</w:t>
      </w:r>
      <w:r w:rsidR="008B3C67">
        <w:rPr>
          <w:rFonts w:eastAsia="Times New Roman" w:cs="Times New Roman"/>
          <w:lang w:val="sv-SE"/>
        </w:rPr>
        <w:t xml:space="preserve"> behöver bearbeta</w:t>
      </w:r>
      <w:r w:rsidRPr="1C6F2761">
        <w:rPr>
          <w:rFonts w:eastAsia="Times New Roman" w:cs="Times New Roman"/>
          <w:lang w:val="sv-SE"/>
        </w:rPr>
        <w:t xml:space="preserve"> kan bli problematisk och i värsta fall leda till att vissa moment i olika procedurer glöms bort. Detta kan leda till negativa följder, som beroende på yrkeskategori genererar olika typer av konsekvenser (</w:t>
      </w:r>
      <w:proofErr w:type="spellStart"/>
      <w:r w:rsidRPr="1C6F2761">
        <w:rPr>
          <w:rFonts w:eastAsia="Times New Roman" w:cs="Times New Roman"/>
          <w:lang w:val="sv-SE"/>
        </w:rPr>
        <w:t>Gawande</w:t>
      </w:r>
      <w:proofErr w:type="spellEnd"/>
      <w:r w:rsidRPr="1C6F2761">
        <w:rPr>
          <w:rFonts w:eastAsia="Times New Roman" w:cs="Times New Roman"/>
          <w:lang w:val="sv-SE"/>
        </w:rPr>
        <w:t>, 2009).</w:t>
      </w:r>
    </w:p>
    <w:p w14:paraId="0000007B" w14:textId="77777777" w:rsidR="00037161" w:rsidRPr="00AC7ECB" w:rsidRDefault="00037161" w:rsidP="00377217">
      <w:pPr>
        <w:spacing w:line="276" w:lineRule="auto"/>
        <w:jc w:val="both"/>
        <w:rPr>
          <w:rFonts w:eastAsia="Times New Roman" w:cs="Times New Roman"/>
          <w:lang w:val="sv-SE"/>
        </w:rPr>
      </w:pPr>
    </w:p>
    <w:p w14:paraId="0000007C" w14:textId="49F38E0D" w:rsidR="00037161" w:rsidRPr="00AC7ECB" w:rsidRDefault="72F52A64" w:rsidP="00377217">
      <w:pPr>
        <w:spacing w:line="276" w:lineRule="auto"/>
        <w:jc w:val="both"/>
        <w:rPr>
          <w:rFonts w:eastAsia="Times New Roman" w:cs="Times New Roman"/>
          <w:lang w:val="sv-SE"/>
        </w:rPr>
      </w:pPr>
      <w:proofErr w:type="spellStart"/>
      <w:r w:rsidRPr="769B8D97">
        <w:rPr>
          <w:rFonts w:eastAsia="Times New Roman" w:cs="Times New Roman"/>
          <w:lang w:val="sv-SE"/>
        </w:rPr>
        <w:t>Atul</w:t>
      </w:r>
      <w:proofErr w:type="spellEnd"/>
      <w:r w:rsidRPr="769B8D97">
        <w:rPr>
          <w:rFonts w:eastAsia="Times New Roman" w:cs="Times New Roman"/>
          <w:lang w:val="sv-SE"/>
        </w:rPr>
        <w:t xml:space="preserve"> </w:t>
      </w:r>
      <w:proofErr w:type="spellStart"/>
      <w:r w:rsidRPr="769B8D97">
        <w:rPr>
          <w:rFonts w:eastAsia="Times New Roman" w:cs="Times New Roman"/>
          <w:lang w:val="sv-SE"/>
        </w:rPr>
        <w:t>Gawande</w:t>
      </w:r>
      <w:proofErr w:type="spellEnd"/>
      <w:r w:rsidRPr="769B8D97">
        <w:rPr>
          <w:rFonts w:eastAsia="Times New Roman" w:cs="Times New Roman"/>
          <w:lang w:val="sv-SE"/>
        </w:rPr>
        <w:t xml:space="preserve"> är en författare </w:t>
      </w:r>
      <w:r w:rsidR="008B3C67">
        <w:rPr>
          <w:rFonts w:eastAsia="Times New Roman" w:cs="Times New Roman"/>
          <w:lang w:val="sv-SE"/>
        </w:rPr>
        <w:t>som</w:t>
      </w:r>
      <w:r w:rsidRPr="769B8D97">
        <w:rPr>
          <w:rFonts w:eastAsia="Times New Roman" w:cs="Times New Roman"/>
          <w:lang w:val="sv-SE"/>
        </w:rPr>
        <w:t xml:space="preserve"> har skrivit boken </w:t>
      </w:r>
      <w:r w:rsidRPr="769B8D97">
        <w:rPr>
          <w:rFonts w:eastAsia="Times New Roman" w:cs="Times New Roman"/>
          <w:i/>
          <w:iCs/>
          <w:lang w:val="sv-SE"/>
        </w:rPr>
        <w:t xml:space="preserve">The </w:t>
      </w:r>
      <w:proofErr w:type="spellStart"/>
      <w:r w:rsidR="5A327EA2" w:rsidRPr="769B8D97">
        <w:rPr>
          <w:rFonts w:eastAsia="Times New Roman" w:cs="Times New Roman"/>
          <w:i/>
          <w:iCs/>
          <w:lang w:val="sv-SE"/>
        </w:rPr>
        <w:t>C</w:t>
      </w:r>
      <w:r w:rsidRPr="769B8D97">
        <w:rPr>
          <w:rFonts w:eastAsia="Times New Roman" w:cs="Times New Roman"/>
          <w:i/>
          <w:iCs/>
          <w:lang w:val="sv-SE"/>
        </w:rPr>
        <w:t>hecklist</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Manifesto</w:t>
      </w:r>
      <w:proofErr w:type="spellEnd"/>
      <w:r w:rsidRPr="769B8D97">
        <w:rPr>
          <w:rFonts w:eastAsia="Times New Roman" w:cs="Times New Roman"/>
          <w:lang w:val="sv-SE"/>
        </w:rPr>
        <w:t xml:space="preserve"> som behandlar hur checklistor kan minimera misstag och negativa effekter inom </w:t>
      </w:r>
      <w:r w:rsidR="22775805" w:rsidRPr="769B8D97">
        <w:rPr>
          <w:rFonts w:eastAsia="Times New Roman" w:cs="Times New Roman"/>
          <w:lang w:val="sv-SE"/>
        </w:rPr>
        <w:t>kom</w:t>
      </w:r>
      <w:r w:rsidR="7CC394E0" w:rsidRPr="769B8D97">
        <w:rPr>
          <w:rFonts w:eastAsia="Times New Roman" w:cs="Times New Roman"/>
          <w:lang w:val="sv-SE"/>
        </w:rPr>
        <w:t>plicerade</w:t>
      </w:r>
      <w:r w:rsidR="22775805" w:rsidRPr="769B8D97">
        <w:rPr>
          <w:rFonts w:eastAsia="Times New Roman" w:cs="Times New Roman"/>
          <w:lang w:val="sv-SE"/>
        </w:rPr>
        <w:t xml:space="preserve"> yrke</w:t>
      </w:r>
      <w:r w:rsidR="51E21778" w:rsidRPr="769B8D97">
        <w:rPr>
          <w:rFonts w:eastAsia="Times New Roman" w:cs="Times New Roman"/>
          <w:lang w:val="sv-SE"/>
        </w:rPr>
        <w:t>n</w:t>
      </w:r>
      <w:r w:rsidRPr="769B8D97">
        <w:rPr>
          <w:rFonts w:eastAsia="Times New Roman" w:cs="Times New Roman"/>
          <w:lang w:val="sv-SE"/>
        </w:rPr>
        <w:t>, framför allt sjukvården (</w:t>
      </w:r>
      <w:proofErr w:type="spellStart"/>
      <w:r w:rsidRPr="769B8D97">
        <w:rPr>
          <w:rFonts w:eastAsia="Times New Roman" w:cs="Times New Roman"/>
          <w:lang w:val="sv-SE"/>
        </w:rPr>
        <w:t>Atul</w:t>
      </w:r>
      <w:proofErr w:type="spellEnd"/>
      <w:r w:rsidRPr="769B8D97">
        <w:rPr>
          <w:rFonts w:eastAsia="Times New Roman" w:cs="Times New Roman"/>
          <w:lang w:val="sv-SE"/>
        </w:rPr>
        <w:t xml:space="preserve"> </w:t>
      </w:r>
      <w:proofErr w:type="spellStart"/>
      <w:r w:rsidRPr="769B8D97">
        <w:rPr>
          <w:rFonts w:eastAsia="Times New Roman" w:cs="Times New Roman"/>
          <w:lang w:val="sv-SE"/>
        </w:rPr>
        <w:t>Gawande</w:t>
      </w:r>
      <w:proofErr w:type="spellEnd"/>
      <w:r w:rsidRPr="769B8D97">
        <w:rPr>
          <w:rFonts w:eastAsia="Times New Roman" w:cs="Times New Roman"/>
          <w:lang w:val="sv-SE"/>
        </w:rPr>
        <w:t xml:space="preserve">, 2018). En checklista definieras som ett arbetsrelaterat hjälpmedel, med syfte att minska misstag relaterade till begränsningar inom människans minne. Arbeten har idag blivit </w:t>
      </w:r>
      <w:r w:rsidRPr="42506789">
        <w:rPr>
          <w:rFonts w:eastAsia="Times New Roman" w:cs="Times New Roman"/>
          <w:lang w:val="sv-SE"/>
        </w:rPr>
        <w:t>s</w:t>
      </w:r>
      <w:r w:rsidR="70786BF2" w:rsidRPr="42506789">
        <w:rPr>
          <w:rFonts w:eastAsia="Times New Roman" w:cs="Times New Roman"/>
          <w:lang w:val="sv-SE"/>
        </w:rPr>
        <w:t>åpass</w:t>
      </w:r>
      <w:r w:rsidRPr="769B8D97">
        <w:rPr>
          <w:rFonts w:eastAsia="Times New Roman" w:cs="Times New Roman"/>
          <w:lang w:val="sv-SE"/>
        </w:rPr>
        <w:t xml:space="preserve"> komplicerade att även de mest simpla momenten kan glömmas bort (</w:t>
      </w:r>
      <w:proofErr w:type="spellStart"/>
      <w:r w:rsidRPr="769B8D97">
        <w:rPr>
          <w:rFonts w:eastAsia="Times New Roman" w:cs="Times New Roman"/>
          <w:lang w:val="sv-SE"/>
        </w:rPr>
        <w:t>Gawande</w:t>
      </w:r>
      <w:proofErr w:type="spellEnd"/>
      <w:r w:rsidRPr="769B8D97">
        <w:rPr>
          <w:rFonts w:eastAsia="Times New Roman" w:cs="Times New Roman"/>
          <w:lang w:val="sv-SE"/>
        </w:rPr>
        <w:t>, 2009)</w:t>
      </w:r>
      <w:r w:rsidR="05B9114D" w:rsidRPr="769B8D97">
        <w:rPr>
          <w:rFonts w:eastAsia="Times New Roman" w:cs="Times New Roman"/>
          <w:lang w:val="sv-SE"/>
        </w:rPr>
        <w:t xml:space="preserve">. </w:t>
      </w:r>
      <w:r w:rsidR="04CB89BC" w:rsidRPr="769B8D97">
        <w:rPr>
          <w:rFonts w:eastAsia="Times New Roman" w:cs="Times New Roman"/>
          <w:lang w:val="sv-SE"/>
        </w:rPr>
        <w:t xml:space="preserve">I flygindustrin beskrivs checklistan som ett verktyg </w:t>
      </w:r>
      <w:r w:rsidR="2DC60E79" w:rsidRPr="769B8D97">
        <w:rPr>
          <w:rFonts w:eastAsia="Times New Roman" w:cs="Times New Roman"/>
          <w:lang w:val="sv-SE"/>
        </w:rPr>
        <w:t xml:space="preserve">för besättningen, för att undvika att glömma bort moment under kritiska operationer (Boorman, 2001). </w:t>
      </w:r>
      <w:r w:rsidR="05B9114D" w:rsidRPr="769B8D97">
        <w:rPr>
          <w:rFonts w:eastAsia="Times New Roman" w:cs="Times New Roman"/>
          <w:lang w:val="sv-SE"/>
        </w:rPr>
        <w:t xml:space="preserve">I en intervju med </w:t>
      </w:r>
      <w:r w:rsidR="5EB58994" w:rsidRPr="769B8D97">
        <w:rPr>
          <w:rFonts w:eastAsia="Times New Roman" w:cs="Times New Roman"/>
          <w:lang w:val="sv-SE"/>
        </w:rPr>
        <w:t xml:space="preserve">en </w:t>
      </w:r>
      <w:r w:rsidR="02C9CE37" w:rsidRPr="769B8D97">
        <w:rPr>
          <w:rFonts w:eastAsia="Times New Roman" w:cs="Times New Roman"/>
          <w:lang w:val="sv-SE"/>
        </w:rPr>
        <w:t>yrkesutövande</w:t>
      </w:r>
      <w:r w:rsidRPr="769B8D97">
        <w:rPr>
          <w:rFonts w:eastAsia="Times New Roman" w:cs="Times New Roman"/>
          <w:lang w:val="sv-SE"/>
        </w:rPr>
        <w:t xml:space="preserve"> </w:t>
      </w:r>
      <w:r w:rsidR="02C9CE37" w:rsidRPr="769B8D97">
        <w:rPr>
          <w:rFonts w:eastAsia="Times New Roman" w:cs="Times New Roman"/>
          <w:lang w:val="sv-SE"/>
        </w:rPr>
        <w:t>styrman, under b</w:t>
      </w:r>
      <w:r w:rsidR="764A77AF" w:rsidRPr="769B8D97">
        <w:rPr>
          <w:rFonts w:eastAsia="Times New Roman" w:cs="Times New Roman"/>
          <w:lang w:val="sv-SE"/>
        </w:rPr>
        <w:t>e</w:t>
      </w:r>
      <w:r w:rsidR="0F529474" w:rsidRPr="769B8D97">
        <w:rPr>
          <w:rFonts w:eastAsia="Times New Roman" w:cs="Times New Roman"/>
          <w:lang w:val="sv-SE"/>
        </w:rPr>
        <w:t>n</w:t>
      </w:r>
      <w:r w:rsidR="02C9CE37" w:rsidRPr="769B8D97">
        <w:rPr>
          <w:rFonts w:eastAsia="Times New Roman" w:cs="Times New Roman"/>
          <w:lang w:val="sv-SE"/>
        </w:rPr>
        <w:t>ä</w:t>
      </w:r>
      <w:r w:rsidR="421F5101" w:rsidRPr="769B8D97">
        <w:rPr>
          <w:rFonts w:eastAsia="Times New Roman" w:cs="Times New Roman"/>
          <w:lang w:val="sv-SE"/>
        </w:rPr>
        <w:t>mn</w:t>
      </w:r>
      <w:r w:rsidR="02C9CE37" w:rsidRPr="769B8D97">
        <w:rPr>
          <w:rFonts w:eastAsia="Times New Roman" w:cs="Times New Roman"/>
          <w:lang w:val="sv-SE"/>
        </w:rPr>
        <w:t>ingen Styrman 1</w:t>
      </w:r>
      <w:r w:rsidR="127369E7" w:rsidRPr="769B8D97">
        <w:rPr>
          <w:rFonts w:eastAsia="Times New Roman" w:cs="Times New Roman"/>
          <w:lang w:val="sv-SE"/>
        </w:rPr>
        <w:t xml:space="preserve">, förklarar hen checklistans främsta fördelar. Enligt Styrman 1 </w:t>
      </w:r>
      <w:r w:rsidR="0BE6BF06" w:rsidRPr="769B8D97">
        <w:rPr>
          <w:rFonts w:eastAsia="Times New Roman" w:cs="Times New Roman"/>
          <w:lang w:val="sv-SE"/>
        </w:rPr>
        <w:t>(</w:t>
      </w:r>
      <w:r w:rsidR="1ABC2EB3" w:rsidRPr="769B8D97">
        <w:rPr>
          <w:rFonts w:eastAsia="Times New Roman" w:cs="Times New Roman"/>
          <w:lang w:val="sv-SE"/>
        </w:rPr>
        <w:t>P</w:t>
      </w:r>
      <w:r w:rsidR="0BE6BF06" w:rsidRPr="769B8D97">
        <w:rPr>
          <w:rFonts w:eastAsia="Times New Roman" w:cs="Times New Roman"/>
          <w:lang w:val="sv-SE"/>
        </w:rPr>
        <w:t>ersonlig kommunikation, 2 december, 2019)</w:t>
      </w:r>
      <w:r w:rsidR="127369E7" w:rsidRPr="769B8D97">
        <w:rPr>
          <w:rFonts w:eastAsia="Times New Roman" w:cs="Times New Roman"/>
          <w:lang w:val="sv-SE"/>
        </w:rPr>
        <w:t xml:space="preserve"> </w:t>
      </w:r>
      <w:r w:rsidR="1248F3FF" w:rsidRPr="769B8D97">
        <w:rPr>
          <w:rFonts w:eastAsia="Times New Roman" w:cs="Times New Roman"/>
          <w:lang w:val="sv-SE"/>
        </w:rPr>
        <w:t>skapar</w:t>
      </w:r>
      <w:r w:rsidR="127369E7" w:rsidRPr="769B8D97">
        <w:rPr>
          <w:rFonts w:eastAsia="Times New Roman" w:cs="Times New Roman"/>
          <w:lang w:val="sv-SE"/>
        </w:rPr>
        <w:t xml:space="preserve"> checklistan</w:t>
      </w:r>
      <w:r w:rsidR="37786AC9" w:rsidRPr="769B8D97">
        <w:rPr>
          <w:rFonts w:eastAsia="Times New Roman" w:cs="Times New Roman"/>
          <w:lang w:val="sv-SE"/>
        </w:rPr>
        <w:t xml:space="preserve"> en </w:t>
      </w:r>
      <w:r w:rsidR="731EAC00" w:rsidRPr="769B8D97">
        <w:rPr>
          <w:rFonts w:eastAsia="Times New Roman" w:cs="Times New Roman"/>
          <w:lang w:val="sv-SE"/>
        </w:rPr>
        <w:t>minim</w:t>
      </w:r>
      <w:r w:rsidR="4D3A8166" w:rsidRPr="769B8D97">
        <w:rPr>
          <w:rFonts w:eastAsia="Times New Roman" w:cs="Times New Roman"/>
          <w:lang w:val="sv-SE"/>
        </w:rPr>
        <w:t>i</w:t>
      </w:r>
      <w:r w:rsidR="731EAC00" w:rsidRPr="769B8D97">
        <w:rPr>
          <w:rFonts w:eastAsia="Times New Roman" w:cs="Times New Roman"/>
          <w:lang w:val="sv-SE"/>
        </w:rPr>
        <w:t>nivå för per</w:t>
      </w:r>
      <w:r w:rsidR="0ADFA455" w:rsidRPr="769B8D97">
        <w:rPr>
          <w:rFonts w:eastAsia="Times New Roman" w:cs="Times New Roman"/>
          <w:lang w:val="sv-SE"/>
        </w:rPr>
        <w:t>sonen</w:t>
      </w:r>
      <w:r w:rsidR="731EAC00" w:rsidRPr="769B8D97">
        <w:rPr>
          <w:rFonts w:eastAsia="Times New Roman" w:cs="Times New Roman"/>
          <w:lang w:val="sv-SE"/>
        </w:rPr>
        <w:t xml:space="preserve"> som </w:t>
      </w:r>
      <w:r w:rsidR="0ADFA455" w:rsidRPr="769B8D97">
        <w:rPr>
          <w:rFonts w:eastAsia="Times New Roman" w:cs="Times New Roman"/>
          <w:lang w:val="sv-SE"/>
        </w:rPr>
        <w:t xml:space="preserve">genomför den. Yrkesutövare kan genomföra checklistan på olika sätt, </w:t>
      </w:r>
      <w:r w:rsidR="49B61B2F" w:rsidRPr="769B8D97">
        <w:rPr>
          <w:rFonts w:eastAsia="Times New Roman" w:cs="Times New Roman"/>
          <w:lang w:val="sv-SE"/>
        </w:rPr>
        <w:t>däremot</w:t>
      </w:r>
      <w:r w:rsidR="0ADFA455" w:rsidRPr="769B8D97">
        <w:rPr>
          <w:rFonts w:eastAsia="Times New Roman" w:cs="Times New Roman"/>
          <w:lang w:val="sv-SE"/>
        </w:rPr>
        <w:t xml:space="preserve"> utförs alltid </w:t>
      </w:r>
      <w:r w:rsidR="3790DE1D" w:rsidRPr="769B8D97">
        <w:rPr>
          <w:rFonts w:eastAsia="Times New Roman" w:cs="Times New Roman"/>
          <w:lang w:val="sv-SE"/>
        </w:rPr>
        <w:t xml:space="preserve">de uppskrivna momenten. </w:t>
      </w:r>
      <w:r w:rsidR="36228E22" w:rsidRPr="769B8D97">
        <w:rPr>
          <w:rFonts w:eastAsia="Times New Roman" w:cs="Times New Roman"/>
          <w:lang w:val="sv-SE"/>
        </w:rPr>
        <w:t>Därför påstår Styrman 1 att en minim</w:t>
      </w:r>
      <w:r w:rsidR="49B61B2F" w:rsidRPr="769B8D97">
        <w:rPr>
          <w:rFonts w:eastAsia="Times New Roman" w:cs="Times New Roman"/>
          <w:lang w:val="sv-SE"/>
        </w:rPr>
        <w:t>i</w:t>
      </w:r>
      <w:r w:rsidR="36228E22" w:rsidRPr="769B8D97">
        <w:rPr>
          <w:rFonts w:eastAsia="Times New Roman" w:cs="Times New Roman"/>
          <w:lang w:val="sv-SE"/>
        </w:rPr>
        <w:t xml:space="preserve">nivå säkerställs, då viktiga moment inte </w:t>
      </w:r>
      <w:r w:rsidR="4F25E05B" w:rsidRPr="769B8D97">
        <w:rPr>
          <w:rFonts w:eastAsia="Times New Roman" w:cs="Times New Roman"/>
          <w:lang w:val="sv-SE"/>
        </w:rPr>
        <w:t xml:space="preserve">försummas. </w:t>
      </w:r>
    </w:p>
    <w:p w14:paraId="0000007D" w14:textId="77777777" w:rsidR="00037161" w:rsidRPr="00AC7ECB" w:rsidRDefault="00037161" w:rsidP="00377217">
      <w:pPr>
        <w:spacing w:line="276" w:lineRule="auto"/>
        <w:jc w:val="both"/>
        <w:rPr>
          <w:rFonts w:eastAsia="Times New Roman" w:cs="Times New Roman"/>
          <w:lang w:val="sv-SE"/>
        </w:rPr>
      </w:pPr>
    </w:p>
    <w:p w14:paraId="08E2CC78" w14:textId="77777777" w:rsidR="00212E97" w:rsidRDefault="72F52A64" w:rsidP="00377217">
      <w:pPr>
        <w:spacing w:line="276" w:lineRule="auto"/>
        <w:jc w:val="both"/>
        <w:rPr>
          <w:rFonts w:eastAsia="Times New Roman" w:cs="Times New Roman"/>
          <w:lang w:val="sv-SE"/>
        </w:rPr>
      </w:pPr>
      <w:r w:rsidRPr="769B8D97">
        <w:rPr>
          <w:rFonts w:eastAsia="Times New Roman" w:cs="Times New Roman"/>
          <w:lang w:val="sv-SE"/>
        </w:rPr>
        <w:t>Checklist</w:t>
      </w:r>
      <w:r w:rsidR="0D32077F" w:rsidRPr="769B8D97">
        <w:rPr>
          <w:rFonts w:eastAsia="Times New Roman" w:cs="Times New Roman"/>
          <w:lang w:val="sv-SE"/>
        </w:rPr>
        <w:t>or</w:t>
      </w:r>
      <w:r w:rsidRPr="769B8D97">
        <w:rPr>
          <w:rFonts w:eastAsia="Times New Roman" w:cs="Times New Roman"/>
          <w:lang w:val="sv-SE"/>
        </w:rPr>
        <w:t xml:space="preserve"> har </w:t>
      </w:r>
      <w:r w:rsidR="5E9F9D1B" w:rsidRPr="769B8D97">
        <w:rPr>
          <w:rFonts w:eastAsia="Times New Roman" w:cs="Times New Roman"/>
          <w:lang w:val="sv-SE"/>
        </w:rPr>
        <w:t xml:space="preserve">under </w:t>
      </w:r>
      <w:r w:rsidRPr="769B8D97">
        <w:rPr>
          <w:rFonts w:eastAsia="Times New Roman" w:cs="Times New Roman"/>
          <w:lang w:val="sv-SE"/>
        </w:rPr>
        <w:t>l</w:t>
      </w:r>
      <w:r w:rsidR="19BBE04C" w:rsidRPr="769B8D97">
        <w:rPr>
          <w:rFonts w:eastAsia="Times New Roman" w:cs="Times New Roman"/>
          <w:lang w:val="sv-SE"/>
        </w:rPr>
        <w:t>ång tid</w:t>
      </w:r>
      <w:r w:rsidRPr="769B8D97">
        <w:rPr>
          <w:rFonts w:eastAsia="Times New Roman" w:cs="Times New Roman"/>
          <w:lang w:val="sv-SE"/>
        </w:rPr>
        <w:t xml:space="preserve"> haft stor betydelse för säkerhet inom olika branscher</w:t>
      </w:r>
      <w:r w:rsidR="21D45075" w:rsidRPr="769B8D97">
        <w:rPr>
          <w:rFonts w:eastAsia="Times New Roman" w:cs="Times New Roman"/>
          <w:lang w:val="sv-SE"/>
        </w:rPr>
        <w:t xml:space="preserve"> (</w:t>
      </w:r>
      <w:r w:rsidR="21D45075" w:rsidRPr="350BE116">
        <w:rPr>
          <w:rFonts w:eastAsia="Times New Roman" w:cs="Times New Roman"/>
          <w:lang w:val="sv-SE"/>
        </w:rPr>
        <w:t>Higgins &amp; Boorman, 2016)</w:t>
      </w:r>
      <w:r w:rsidR="21D45075" w:rsidRPr="769B8D97">
        <w:rPr>
          <w:rFonts w:eastAsia="Times New Roman" w:cs="Times New Roman"/>
          <w:lang w:val="sv-SE"/>
        </w:rPr>
        <w:t xml:space="preserve">. </w:t>
      </w:r>
      <w:r w:rsidRPr="769B8D97">
        <w:rPr>
          <w:rFonts w:eastAsia="Times New Roman" w:cs="Times New Roman"/>
          <w:lang w:val="sv-SE"/>
        </w:rPr>
        <w:t xml:space="preserve">Under 1930-talet i USA utvecklades nya typer av bombflygplan för användning under </w:t>
      </w:r>
      <w:r w:rsidR="506B4CB4" w:rsidRPr="769B8D97">
        <w:rPr>
          <w:rFonts w:eastAsia="Times New Roman" w:cs="Times New Roman"/>
          <w:lang w:val="sv-SE"/>
        </w:rPr>
        <w:t>andra</w:t>
      </w:r>
      <w:r w:rsidRPr="769B8D97">
        <w:rPr>
          <w:rFonts w:eastAsia="Times New Roman" w:cs="Times New Roman"/>
          <w:lang w:val="sv-SE"/>
        </w:rPr>
        <w:t xml:space="preserve"> världskriget. Ett av dessa kallades under testperioden för </w:t>
      </w:r>
      <w:proofErr w:type="spellStart"/>
      <w:r w:rsidRPr="769B8D97">
        <w:rPr>
          <w:rFonts w:eastAsia="Times New Roman" w:cs="Times New Roman"/>
          <w:lang w:val="sv-SE"/>
        </w:rPr>
        <w:t>Model</w:t>
      </w:r>
      <w:proofErr w:type="spellEnd"/>
      <w:r w:rsidRPr="769B8D97">
        <w:rPr>
          <w:rFonts w:eastAsia="Times New Roman" w:cs="Times New Roman"/>
          <w:lang w:val="sv-SE"/>
        </w:rPr>
        <w:t xml:space="preserve"> 299, konstruerad av </w:t>
      </w:r>
      <w:r w:rsidR="00F02B8A">
        <w:rPr>
          <w:rFonts w:eastAsia="Times New Roman" w:cs="Times New Roman"/>
          <w:lang w:val="sv-SE"/>
        </w:rPr>
        <w:t>flygplanstillverkaren</w:t>
      </w:r>
      <w:r w:rsidRPr="769B8D97">
        <w:rPr>
          <w:rFonts w:eastAsia="Times New Roman" w:cs="Times New Roman"/>
          <w:lang w:val="sv-SE"/>
        </w:rPr>
        <w:t xml:space="preserve"> Boeing. Detta flygplan var under sin tid det modernaste krigsflygplan på marknaden. Modellen hade till en början stora problem. Första testflygningen slutade i ett haveri som resulterade i att </w:t>
      </w:r>
      <w:r w:rsidR="4E244A51" w:rsidRPr="769B8D97">
        <w:rPr>
          <w:rFonts w:eastAsia="Times New Roman" w:cs="Times New Roman"/>
          <w:lang w:val="sv-SE"/>
        </w:rPr>
        <w:t>två</w:t>
      </w:r>
      <w:r w:rsidRPr="769B8D97">
        <w:rPr>
          <w:rFonts w:eastAsia="Times New Roman" w:cs="Times New Roman"/>
          <w:lang w:val="sv-SE"/>
        </w:rPr>
        <w:t xml:space="preserve"> av </w:t>
      </w:r>
      <w:r w:rsidR="29D6B417" w:rsidRPr="769B8D97">
        <w:rPr>
          <w:rFonts w:eastAsia="Times New Roman" w:cs="Times New Roman"/>
          <w:lang w:val="sv-SE"/>
        </w:rPr>
        <w:t>fem</w:t>
      </w:r>
      <w:r w:rsidRPr="769B8D97">
        <w:rPr>
          <w:rFonts w:eastAsia="Times New Roman" w:cs="Times New Roman"/>
          <w:lang w:val="sv-SE"/>
        </w:rPr>
        <w:t xml:space="preserve"> besättningsmedlemmar dog, inklusive piloten Major </w:t>
      </w:r>
      <w:proofErr w:type="spellStart"/>
      <w:r w:rsidRPr="769B8D97">
        <w:rPr>
          <w:rFonts w:eastAsia="Times New Roman" w:cs="Times New Roman"/>
          <w:lang w:val="sv-SE"/>
        </w:rPr>
        <w:t>Ployer</w:t>
      </w:r>
      <w:proofErr w:type="spellEnd"/>
      <w:r w:rsidRPr="769B8D97">
        <w:rPr>
          <w:rFonts w:eastAsia="Times New Roman" w:cs="Times New Roman"/>
          <w:lang w:val="sv-SE"/>
        </w:rPr>
        <w:t xml:space="preserve"> P. Hill (</w:t>
      </w:r>
      <w:proofErr w:type="spellStart"/>
      <w:r w:rsidRPr="769B8D97">
        <w:rPr>
          <w:rFonts w:eastAsia="Times New Roman" w:cs="Times New Roman"/>
          <w:lang w:val="sv-SE"/>
        </w:rPr>
        <w:t>Gawande</w:t>
      </w:r>
      <w:proofErr w:type="spellEnd"/>
      <w:r w:rsidRPr="769B8D97">
        <w:rPr>
          <w:rFonts w:eastAsia="Times New Roman" w:cs="Times New Roman"/>
          <w:lang w:val="sv-SE"/>
        </w:rPr>
        <w:t xml:space="preserve">, 2009). </w:t>
      </w:r>
    </w:p>
    <w:p w14:paraId="0000007E" w14:textId="7FCAD8B4" w:rsidR="00037161" w:rsidRPr="00AC7ECB" w:rsidRDefault="00215AB2" w:rsidP="00377217">
      <w:pPr>
        <w:spacing w:line="276" w:lineRule="auto"/>
        <w:jc w:val="both"/>
        <w:rPr>
          <w:rFonts w:eastAsia="Times New Roman" w:cs="Times New Roman"/>
          <w:lang w:val="sv-SE"/>
        </w:rPr>
      </w:pPr>
      <w:r w:rsidRPr="00372220">
        <w:rPr>
          <w:lang w:val="sv-SE"/>
        </w:rPr>
        <w:br/>
      </w:r>
      <w:r w:rsidR="72F52A64" w:rsidRPr="769B8D97">
        <w:rPr>
          <w:rFonts w:eastAsia="Times New Roman" w:cs="Times New Roman"/>
          <w:lang w:val="sv-SE"/>
        </w:rPr>
        <w:t xml:space="preserve">Efter en undersökning stod det klart att varken ett mekaniskt eller tekniskt problem var orsaken, utan att det var den mänskliga faktorn. Piloten hade gjort misstag som lett till att </w:t>
      </w:r>
    </w:p>
    <w:p w14:paraId="0000007F" w14:textId="334ED667" w:rsidR="00037161" w:rsidRPr="00AC7ECB" w:rsidRDefault="72F52A64" w:rsidP="00377217">
      <w:pPr>
        <w:spacing w:line="276" w:lineRule="auto"/>
        <w:jc w:val="both"/>
        <w:rPr>
          <w:rFonts w:eastAsia="Times New Roman" w:cs="Times New Roman"/>
          <w:lang w:val="sv-SE"/>
        </w:rPr>
      </w:pPr>
      <w:proofErr w:type="spellStart"/>
      <w:r w:rsidRPr="769B8D97">
        <w:rPr>
          <w:rFonts w:eastAsia="Times New Roman" w:cs="Times New Roman"/>
          <w:lang w:val="sv-SE"/>
        </w:rPr>
        <w:t>Model</w:t>
      </w:r>
      <w:proofErr w:type="spellEnd"/>
      <w:r w:rsidRPr="769B8D97">
        <w:rPr>
          <w:rFonts w:eastAsia="Times New Roman" w:cs="Times New Roman"/>
          <w:lang w:val="sv-SE"/>
        </w:rPr>
        <w:t xml:space="preserve"> 299 havererade. På grund av att denna nya flygplansmodell var så komplicerad att flyga, jämfört med dess föregångare, var arbetsbördan för stor för piloten. De moment som skulle </w:t>
      </w:r>
      <w:r w:rsidR="09A60EF6" w:rsidRPr="769B8D97">
        <w:rPr>
          <w:rFonts w:eastAsia="Times New Roman" w:cs="Times New Roman"/>
          <w:lang w:val="sv-SE"/>
        </w:rPr>
        <w:t>utföras</w:t>
      </w:r>
      <w:r w:rsidRPr="769B8D97">
        <w:rPr>
          <w:rFonts w:eastAsia="Times New Roman" w:cs="Times New Roman"/>
          <w:lang w:val="sv-SE"/>
        </w:rPr>
        <w:t xml:space="preserve"> i cockpit, framför allt under start</w:t>
      </w:r>
      <w:r w:rsidR="04B60F62" w:rsidRPr="769B8D97">
        <w:rPr>
          <w:rFonts w:eastAsia="Times New Roman" w:cs="Times New Roman"/>
          <w:lang w:val="sv-SE"/>
        </w:rPr>
        <w:t>-proceduren</w:t>
      </w:r>
      <w:r w:rsidRPr="769B8D97">
        <w:rPr>
          <w:rFonts w:eastAsia="Times New Roman" w:cs="Times New Roman"/>
          <w:lang w:val="sv-SE"/>
        </w:rPr>
        <w:t>, var för många och för krävande</w:t>
      </w:r>
      <w:r w:rsidR="2807179C" w:rsidRPr="769B8D97">
        <w:rPr>
          <w:rFonts w:eastAsia="Times New Roman" w:cs="Times New Roman"/>
          <w:lang w:val="sv-SE"/>
        </w:rPr>
        <w:t xml:space="preserve"> </w:t>
      </w:r>
      <w:r w:rsidR="2807179C" w:rsidRPr="350BE116">
        <w:rPr>
          <w:rFonts w:eastAsia="Times New Roman" w:cs="Times New Roman"/>
          <w:lang w:val="sv-SE"/>
        </w:rPr>
        <w:t>(Higgins &amp; Boorman, 2016).</w:t>
      </w:r>
      <w:r w:rsidR="2807179C" w:rsidRPr="769B8D97">
        <w:rPr>
          <w:rFonts w:eastAsia="Times New Roman" w:cs="Times New Roman"/>
          <w:lang w:val="sv-SE"/>
        </w:rPr>
        <w:t xml:space="preserve"> </w:t>
      </w:r>
      <w:r w:rsidRPr="769B8D97">
        <w:rPr>
          <w:rFonts w:eastAsia="Times New Roman" w:cs="Times New Roman"/>
          <w:lang w:val="sv-SE"/>
        </w:rPr>
        <w:t xml:space="preserve">Då konstruerades ett hjälpmedel för piloterna, för att de skulle komma ihåg alla viktiga och kritiska moment. Testpiloter tog fram en checklista utifrån vad som skulle genomföras, för att garantera flygplanets säkra framförande. Detta inkluderade de mest grundläggande momenten. Checklistan skulle även vara kort och enkel att följa, och ske i en metodisk ordning. Med denna checklista till hjälp flög </w:t>
      </w:r>
      <w:proofErr w:type="spellStart"/>
      <w:r w:rsidRPr="769B8D97">
        <w:rPr>
          <w:rFonts w:eastAsia="Times New Roman" w:cs="Times New Roman"/>
          <w:lang w:val="sv-SE"/>
        </w:rPr>
        <w:t>Model</w:t>
      </w:r>
      <w:proofErr w:type="spellEnd"/>
      <w:r w:rsidRPr="769B8D97">
        <w:rPr>
          <w:rFonts w:eastAsia="Times New Roman" w:cs="Times New Roman"/>
          <w:lang w:val="sv-SE"/>
        </w:rPr>
        <w:t xml:space="preserve"> 299 2.9 miljoner kilometer utan olyckor (</w:t>
      </w:r>
      <w:proofErr w:type="spellStart"/>
      <w:r w:rsidRPr="769B8D97">
        <w:rPr>
          <w:rFonts w:eastAsia="Times New Roman" w:cs="Times New Roman"/>
          <w:lang w:val="sv-SE"/>
        </w:rPr>
        <w:t>Gawande</w:t>
      </w:r>
      <w:proofErr w:type="spellEnd"/>
      <w:r w:rsidRPr="769B8D97">
        <w:rPr>
          <w:rFonts w:eastAsia="Times New Roman" w:cs="Times New Roman"/>
          <w:lang w:val="sv-SE"/>
        </w:rPr>
        <w:t xml:space="preserve">, 2009). </w:t>
      </w:r>
    </w:p>
    <w:p w14:paraId="00000080" w14:textId="6B13125D" w:rsidR="00037161" w:rsidRPr="00AC7ECB" w:rsidRDefault="00037161" w:rsidP="00377217">
      <w:pPr>
        <w:spacing w:line="276" w:lineRule="auto"/>
        <w:jc w:val="both"/>
        <w:rPr>
          <w:rFonts w:eastAsia="Times New Roman" w:cs="Times New Roman"/>
          <w:lang w:val="sv-SE"/>
        </w:rPr>
      </w:pPr>
    </w:p>
    <w:p w14:paraId="2B265906" w14:textId="3289FF9D" w:rsidR="0080447F" w:rsidRDefault="440424CE" w:rsidP="00377217">
      <w:pPr>
        <w:spacing w:line="276" w:lineRule="auto"/>
        <w:jc w:val="both"/>
        <w:rPr>
          <w:rFonts w:eastAsia="Times New Roman" w:cs="Times New Roman"/>
          <w:lang w:val="sv-SE"/>
        </w:rPr>
      </w:pPr>
      <w:r w:rsidRPr="740A039A">
        <w:rPr>
          <w:rFonts w:eastAsia="Times New Roman" w:cs="Times New Roman"/>
          <w:lang w:val="sv-SE"/>
        </w:rPr>
        <w:lastRenderedPageBreak/>
        <w:t xml:space="preserve">Professionella yrkesutövare som arbetar i en </w:t>
      </w:r>
      <w:r w:rsidR="1AD54CD5" w:rsidRPr="740A039A">
        <w:rPr>
          <w:rFonts w:eastAsia="Times New Roman" w:cs="Times New Roman"/>
          <w:lang w:val="sv-SE"/>
        </w:rPr>
        <w:t>kompl</w:t>
      </w:r>
      <w:r w:rsidR="080CF23F" w:rsidRPr="740A039A">
        <w:rPr>
          <w:rFonts w:eastAsia="Times New Roman" w:cs="Times New Roman"/>
          <w:lang w:val="sv-SE"/>
        </w:rPr>
        <w:t>ex</w:t>
      </w:r>
      <w:r w:rsidRPr="740A039A">
        <w:rPr>
          <w:rFonts w:eastAsia="Times New Roman" w:cs="Times New Roman"/>
          <w:lang w:val="sv-SE"/>
        </w:rPr>
        <w:t xml:space="preserve"> miljö står generellt inför </w:t>
      </w:r>
      <w:r w:rsidR="40E94CE9" w:rsidRPr="740A039A">
        <w:rPr>
          <w:rFonts w:eastAsia="Times New Roman" w:cs="Times New Roman"/>
          <w:lang w:val="sv-SE"/>
        </w:rPr>
        <w:t>två</w:t>
      </w:r>
      <w:r w:rsidRPr="740A039A">
        <w:rPr>
          <w:rFonts w:eastAsia="Times New Roman" w:cs="Times New Roman"/>
          <w:lang w:val="sv-SE"/>
        </w:rPr>
        <w:t xml:space="preserve"> stora problem.  Först och främst människans förmåga att komma ihåg moment och</w:t>
      </w:r>
      <w:r w:rsidR="0D404802" w:rsidRPr="740A039A">
        <w:rPr>
          <w:rFonts w:eastAsia="Times New Roman" w:cs="Times New Roman"/>
          <w:lang w:val="sv-SE"/>
        </w:rPr>
        <w:t xml:space="preserve"> för det andra</w:t>
      </w:r>
      <w:r w:rsidRPr="740A039A">
        <w:rPr>
          <w:rFonts w:eastAsia="Times New Roman" w:cs="Times New Roman"/>
          <w:lang w:val="sv-SE"/>
        </w:rPr>
        <w:t xml:space="preserve"> hur mycket uppmärksamhet omgivningen </w:t>
      </w:r>
      <w:r w:rsidR="5FD57623" w:rsidRPr="42506789">
        <w:rPr>
          <w:rFonts w:eastAsia="Times New Roman" w:cs="Times New Roman"/>
          <w:lang w:val="sv-SE"/>
        </w:rPr>
        <w:t>får</w:t>
      </w:r>
      <w:r w:rsidRPr="42506789">
        <w:rPr>
          <w:rFonts w:eastAsia="Times New Roman" w:cs="Times New Roman"/>
          <w:lang w:val="sv-SE"/>
        </w:rPr>
        <w:t xml:space="preserve"> </w:t>
      </w:r>
      <w:r w:rsidRPr="740A039A">
        <w:rPr>
          <w:rFonts w:eastAsia="Times New Roman" w:cs="Times New Roman"/>
          <w:lang w:val="sv-SE"/>
        </w:rPr>
        <w:t xml:space="preserve">under rutinmässiga uppdrag. Minnet påverkas negativt av externa händelser, vilket gör att simpla moment helt kan försvinna. Människan kan även lura sig själv att utelämna vissa delar i arbetet, även fast de inte glöms bort </w:t>
      </w:r>
      <w:r w:rsidR="382FD42D" w:rsidRPr="740A039A">
        <w:rPr>
          <w:rFonts w:eastAsia="Times New Roman" w:cs="Times New Roman"/>
          <w:lang w:val="sv-SE"/>
        </w:rPr>
        <w:t>(</w:t>
      </w:r>
      <w:proofErr w:type="spellStart"/>
      <w:r w:rsidR="382FD42D" w:rsidRPr="740A039A">
        <w:rPr>
          <w:rFonts w:eastAsia="Times New Roman" w:cs="Times New Roman"/>
          <w:lang w:val="sv-SE"/>
        </w:rPr>
        <w:t>Gawande</w:t>
      </w:r>
      <w:proofErr w:type="spellEnd"/>
      <w:r w:rsidR="382FD42D" w:rsidRPr="740A039A">
        <w:rPr>
          <w:rFonts w:eastAsia="Times New Roman" w:cs="Times New Roman"/>
          <w:lang w:val="sv-SE"/>
        </w:rPr>
        <w:t>, 2009).</w:t>
      </w:r>
      <w:r w:rsidR="09509ABD" w:rsidRPr="740A039A">
        <w:rPr>
          <w:rFonts w:eastAsia="Times New Roman" w:cs="Times New Roman"/>
          <w:lang w:val="sv-SE"/>
        </w:rPr>
        <w:t xml:space="preserve"> </w:t>
      </w:r>
    </w:p>
    <w:p w14:paraId="64962698" w14:textId="38845293" w:rsidR="00FC63E5" w:rsidRDefault="00FC63E5" w:rsidP="00377217">
      <w:pPr>
        <w:spacing w:line="276" w:lineRule="auto"/>
        <w:jc w:val="both"/>
        <w:rPr>
          <w:rFonts w:eastAsia="Times New Roman" w:cs="Times New Roman"/>
          <w:lang w:val="sv-SE"/>
        </w:rPr>
      </w:pPr>
    </w:p>
    <w:p w14:paraId="4BD2FC49" w14:textId="69880222" w:rsidR="00024D9E" w:rsidRDefault="33F4F7E8" w:rsidP="00377217">
      <w:pPr>
        <w:spacing w:line="276" w:lineRule="auto"/>
        <w:jc w:val="both"/>
        <w:rPr>
          <w:rFonts w:eastAsia="Times New Roman" w:cs="Times New Roman"/>
          <w:lang w:val="sv-SE"/>
        </w:rPr>
      </w:pPr>
      <w:r w:rsidRPr="769B8D97">
        <w:rPr>
          <w:rFonts w:eastAsia="Times New Roman" w:cs="Times New Roman"/>
          <w:lang w:val="sv-SE"/>
        </w:rPr>
        <w:t xml:space="preserve">Rasmussen (1983) beskriver en modell för att förklara mänskligt beteende. Modellen kallas för </w:t>
      </w:r>
      <w:proofErr w:type="spellStart"/>
      <w:r w:rsidRPr="769B8D97">
        <w:rPr>
          <w:rFonts w:eastAsia="Times New Roman" w:cs="Times New Roman"/>
          <w:i/>
          <w:iCs/>
          <w:lang w:val="sv-SE"/>
        </w:rPr>
        <w:t>Skill</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Rule</w:t>
      </w:r>
      <w:proofErr w:type="spellEnd"/>
      <w:r w:rsidRPr="769B8D97">
        <w:rPr>
          <w:rFonts w:eastAsia="Times New Roman" w:cs="Times New Roman"/>
          <w:i/>
          <w:iCs/>
          <w:lang w:val="sv-SE"/>
        </w:rPr>
        <w:t xml:space="preserve"> and </w:t>
      </w:r>
      <w:proofErr w:type="spellStart"/>
      <w:r w:rsidRPr="769B8D97">
        <w:rPr>
          <w:rFonts w:eastAsia="Times New Roman" w:cs="Times New Roman"/>
          <w:i/>
          <w:iCs/>
          <w:lang w:val="sv-SE"/>
        </w:rPr>
        <w:t>Knowledge</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Based</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Classificatio</w:t>
      </w:r>
      <w:r w:rsidR="496919F7" w:rsidRPr="769B8D97">
        <w:rPr>
          <w:rFonts w:eastAsia="Times New Roman" w:cs="Times New Roman"/>
          <w:i/>
          <w:iCs/>
          <w:lang w:val="sv-SE"/>
        </w:rPr>
        <w:t>n</w:t>
      </w:r>
      <w:proofErr w:type="spellEnd"/>
      <w:r w:rsidRPr="769B8D97">
        <w:rPr>
          <w:rFonts w:eastAsia="Times New Roman" w:cs="Times New Roman"/>
          <w:lang w:val="sv-SE"/>
        </w:rPr>
        <w:t xml:space="preserve"> (SRK) och handlar till stor del om till vilket medvetande en individ utför olika aktiviteter. </w:t>
      </w:r>
      <w:proofErr w:type="spellStart"/>
      <w:r w:rsidRPr="769B8D97">
        <w:rPr>
          <w:rFonts w:eastAsia="Times New Roman" w:cs="Times New Roman"/>
          <w:i/>
          <w:iCs/>
          <w:lang w:val="sv-SE"/>
        </w:rPr>
        <w:t>Knowledge</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based</w:t>
      </w:r>
      <w:proofErr w:type="spellEnd"/>
      <w:r w:rsidRPr="769B8D97">
        <w:rPr>
          <w:rFonts w:eastAsia="Times New Roman" w:cs="Times New Roman"/>
          <w:lang w:val="sv-SE"/>
        </w:rPr>
        <w:t xml:space="preserve"> </w:t>
      </w:r>
      <w:r w:rsidR="00F8290D">
        <w:rPr>
          <w:rFonts w:eastAsia="Times New Roman" w:cs="Times New Roman"/>
          <w:lang w:val="sv-SE"/>
        </w:rPr>
        <w:t xml:space="preserve">betyder </w:t>
      </w:r>
      <w:r w:rsidRPr="769B8D97">
        <w:rPr>
          <w:rFonts w:eastAsia="Times New Roman" w:cs="Times New Roman"/>
          <w:lang w:val="sv-SE"/>
        </w:rPr>
        <w:t xml:space="preserve">att en individ utför uppgifter på ett nästan helt medvetet sätt. Det skulle kunna ske i en situation där en nybörjare skall utföra någon sorts uppgift eller en erfaren person skulle ställas inför en helt ny situation. Hos denna person används en stor mängd tankekraft för att utvärdera situationen och utföra uppgiften. </w:t>
      </w:r>
      <w:proofErr w:type="spellStart"/>
      <w:r w:rsidRPr="769B8D97">
        <w:rPr>
          <w:rFonts w:eastAsia="Times New Roman" w:cs="Times New Roman"/>
          <w:i/>
          <w:iCs/>
          <w:lang w:val="sv-SE"/>
        </w:rPr>
        <w:t>Skill</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based</w:t>
      </w:r>
      <w:proofErr w:type="spellEnd"/>
      <w:r w:rsidRPr="769B8D97">
        <w:rPr>
          <w:rFonts w:eastAsia="Times New Roman" w:cs="Times New Roman"/>
          <w:lang w:val="sv-SE"/>
        </w:rPr>
        <w:t xml:space="preserve"> </w:t>
      </w:r>
      <w:r w:rsidR="00F8290D">
        <w:rPr>
          <w:rFonts w:eastAsia="Times New Roman" w:cs="Times New Roman"/>
          <w:lang w:val="sv-SE"/>
        </w:rPr>
        <w:t>betyder</w:t>
      </w:r>
      <w:r w:rsidRPr="769B8D97">
        <w:rPr>
          <w:rFonts w:eastAsia="Times New Roman" w:cs="Times New Roman"/>
          <w:lang w:val="sv-SE"/>
        </w:rPr>
        <w:t xml:space="preserve"> att en individ utför uppgifter på ett smidigt sätt då dessa uppgifter har utövats många gånger tidigare. Således kräver den </w:t>
      </w:r>
      <w:r w:rsidRPr="350BE116">
        <w:rPr>
          <w:rFonts w:eastAsia="Times New Roman" w:cs="Times New Roman"/>
          <w:lang w:val="sv-SE"/>
        </w:rPr>
        <w:t>uppgift</w:t>
      </w:r>
      <w:r w:rsidR="79B6DAB6" w:rsidRPr="350BE116">
        <w:rPr>
          <w:rFonts w:eastAsia="Times New Roman" w:cs="Times New Roman"/>
          <w:lang w:val="sv-SE"/>
        </w:rPr>
        <w:t>en</w:t>
      </w:r>
      <w:r w:rsidRPr="769B8D97">
        <w:rPr>
          <w:rFonts w:eastAsia="Times New Roman" w:cs="Times New Roman"/>
          <w:lang w:val="sv-SE"/>
        </w:rPr>
        <w:t xml:space="preserve"> väldigt lite tankekraft och går mer på automatik. </w:t>
      </w:r>
      <w:proofErr w:type="spellStart"/>
      <w:r w:rsidRPr="769B8D97">
        <w:rPr>
          <w:rFonts w:eastAsia="Times New Roman" w:cs="Times New Roman"/>
          <w:i/>
          <w:iCs/>
          <w:lang w:val="sv-SE"/>
        </w:rPr>
        <w:t>Rule</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based</w:t>
      </w:r>
      <w:proofErr w:type="spellEnd"/>
      <w:r w:rsidRPr="769B8D97">
        <w:rPr>
          <w:rFonts w:eastAsia="Times New Roman" w:cs="Times New Roman"/>
          <w:lang w:val="sv-SE"/>
        </w:rPr>
        <w:t xml:space="preserve"> </w:t>
      </w:r>
      <w:r w:rsidR="00F8290D">
        <w:rPr>
          <w:rFonts w:eastAsia="Times New Roman" w:cs="Times New Roman"/>
          <w:lang w:val="sv-SE"/>
        </w:rPr>
        <w:t>betyder</w:t>
      </w:r>
      <w:r w:rsidRPr="769B8D97">
        <w:rPr>
          <w:rFonts w:eastAsia="Times New Roman" w:cs="Times New Roman"/>
          <w:lang w:val="sv-SE"/>
        </w:rPr>
        <w:t xml:space="preserve"> att uppgifter utförs enligt regler eller procedurer som triggas igång utav vissa signaler. Denna del anses vara emellan </w:t>
      </w:r>
      <w:proofErr w:type="spellStart"/>
      <w:r w:rsidRPr="769B8D97">
        <w:rPr>
          <w:rFonts w:eastAsia="Times New Roman" w:cs="Times New Roman"/>
          <w:lang w:val="sv-SE"/>
        </w:rPr>
        <w:t>skill</w:t>
      </w:r>
      <w:proofErr w:type="spellEnd"/>
      <w:r w:rsidRPr="769B8D97">
        <w:rPr>
          <w:rFonts w:eastAsia="Times New Roman" w:cs="Times New Roman"/>
          <w:lang w:val="sv-SE"/>
        </w:rPr>
        <w:t xml:space="preserve">- och </w:t>
      </w:r>
      <w:proofErr w:type="spellStart"/>
      <w:r w:rsidRPr="769B8D97">
        <w:rPr>
          <w:rFonts w:eastAsia="Times New Roman" w:cs="Times New Roman"/>
          <w:lang w:val="sv-SE"/>
        </w:rPr>
        <w:t>knowledge</w:t>
      </w:r>
      <w:proofErr w:type="spellEnd"/>
      <w:r w:rsidRPr="769B8D97">
        <w:rPr>
          <w:rFonts w:eastAsia="Times New Roman" w:cs="Times New Roman"/>
          <w:lang w:val="sv-SE"/>
        </w:rPr>
        <w:t xml:space="preserve"> </w:t>
      </w:r>
      <w:proofErr w:type="spellStart"/>
      <w:r w:rsidRPr="769B8D97">
        <w:rPr>
          <w:rFonts w:eastAsia="Times New Roman" w:cs="Times New Roman"/>
          <w:lang w:val="sv-SE"/>
        </w:rPr>
        <w:t>based</w:t>
      </w:r>
      <w:proofErr w:type="spellEnd"/>
      <w:r w:rsidRPr="769B8D97">
        <w:rPr>
          <w:rFonts w:eastAsia="Times New Roman" w:cs="Times New Roman"/>
          <w:lang w:val="sv-SE"/>
        </w:rPr>
        <w:t xml:space="preserve"> </w:t>
      </w:r>
      <w:proofErr w:type="spellStart"/>
      <w:r w:rsidRPr="769B8D97">
        <w:rPr>
          <w:rFonts w:eastAsia="Times New Roman" w:cs="Times New Roman"/>
          <w:lang w:val="sv-SE"/>
        </w:rPr>
        <w:t>behaviour</w:t>
      </w:r>
      <w:proofErr w:type="spellEnd"/>
      <w:r w:rsidRPr="769B8D97">
        <w:rPr>
          <w:rFonts w:eastAsia="Times New Roman" w:cs="Times New Roman"/>
          <w:lang w:val="sv-SE"/>
        </w:rPr>
        <w:t xml:space="preserve"> när det kommer till medvetenhet/automatik i utförandet</w:t>
      </w:r>
      <w:r w:rsidR="47BC7305" w:rsidRPr="769B8D97">
        <w:rPr>
          <w:rFonts w:eastAsia="Times New Roman" w:cs="Times New Roman"/>
          <w:lang w:val="sv-SE"/>
        </w:rPr>
        <w:t xml:space="preserve"> (Rasmussen, 1983)</w:t>
      </w:r>
      <w:r w:rsidRPr="769B8D97">
        <w:rPr>
          <w:rFonts w:eastAsia="Times New Roman" w:cs="Times New Roman"/>
          <w:lang w:val="sv-SE"/>
        </w:rPr>
        <w:t xml:space="preserve">. </w:t>
      </w:r>
    </w:p>
    <w:p w14:paraId="4ACB0077" w14:textId="77777777" w:rsidR="00024D9E" w:rsidRDefault="00024D9E" w:rsidP="00377217">
      <w:pPr>
        <w:spacing w:line="276" w:lineRule="auto"/>
        <w:jc w:val="both"/>
        <w:rPr>
          <w:rFonts w:eastAsia="Times New Roman" w:cs="Times New Roman"/>
          <w:lang w:val="sv-SE"/>
        </w:rPr>
      </w:pPr>
    </w:p>
    <w:p w14:paraId="01B61DC7" w14:textId="27EDE222" w:rsidR="00540D78" w:rsidRPr="00F24457" w:rsidRDefault="00540D78" w:rsidP="00377217">
      <w:pPr>
        <w:spacing w:line="276" w:lineRule="auto"/>
        <w:jc w:val="both"/>
        <w:rPr>
          <w:rFonts w:eastAsia="Times New Roman" w:cs="Times New Roman"/>
          <w:lang w:val="sv-SE"/>
        </w:rPr>
      </w:pPr>
      <w:r>
        <w:rPr>
          <w:rFonts w:eastAsia="Times New Roman" w:cs="Times New Roman"/>
          <w:lang w:val="sv-SE"/>
        </w:rPr>
        <w:t>Till de</w:t>
      </w:r>
      <w:r w:rsidR="0026123A">
        <w:rPr>
          <w:rFonts w:eastAsia="Times New Roman" w:cs="Times New Roman"/>
          <w:lang w:val="sv-SE"/>
        </w:rPr>
        <w:t>nn</w:t>
      </w:r>
      <w:r>
        <w:rPr>
          <w:rFonts w:eastAsia="Times New Roman" w:cs="Times New Roman"/>
          <w:lang w:val="sv-SE"/>
        </w:rPr>
        <w:t>a modell</w:t>
      </w:r>
      <w:r w:rsidR="0026123A">
        <w:rPr>
          <w:rFonts w:eastAsia="Times New Roman" w:cs="Times New Roman"/>
          <w:lang w:val="sv-SE"/>
        </w:rPr>
        <w:t xml:space="preserve"> </w:t>
      </w:r>
      <w:r w:rsidR="00E228A6">
        <w:rPr>
          <w:rFonts w:eastAsia="Times New Roman" w:cs="Times New Roman"/>
          <w:lang w:val="sv-SE"/>
        </w:rPr>
        <w:t>skriver</w:t>
      </w:r>
      <w:r>
        <w:rPr>
          <w:rFonts w:eastAsia="Times New Roman" w:cs="Times New Roman"/>
          <w:lang w:val="sv-SE"/>
        </w:rPr>
        <w:t xml:space="preserve"> </w:t>
      </w:r>
      <w:proofErr w:type="spellStart"/>
      <w:r>
        <w:rPr>
          <w:rFonts w:eastAsia="Times New Roman" w:cs="Times New Roman"/>
          <w:lang w:val="sv-SE"/>
        </w:rPr>
        <w:t>Embrey</w:t>
      </w:r>
      <w:proofErr w:type="spellEnd"/>
      <w:r>
        <w:rPr>
          <w:rFonts w:eastAsia="Times New Roman" w:cs="Times New Roman"/>
          <w:lang w:val="sv-SE"/>
        </w:rPr>
        <w:t xml:space="preserve"> (2005) om mänskliga avvikelser. </w:t>
      </w:r>
      <w:r w:rsidR="00F15084">
        <w:rPr>
          <w:rFonts w:eastAsia="Times New Roman" w:cs="Times New Roman"/>
          <w:lang w:val="sv-SE"/>
        </w:rPr>
        <w:t xml:space="preserve">Dessa </w:t>
      </w:r>
      <w:r w:rsidR="00441419">
        <w:rPr>
          <w:rFonts w:eastAsia="Times New Roman" w:cs="Times New Roman"/>
          <w:lang w:val="sv-SE"/>
        </w:rPr>
        <w:t>mänskliga</w:t>
      </w:r>
      <w:r w:rsidR="00C74ED8">
        <w:rPr>
          <w:rFonts w:eastAsia="Times New Roman" w:cs="Times New Roman"/>
          <w:lang w:val="sv-SE"/>
        </w:rPr>
        <w:t xml:space="preserve"> fel</w:t>
      </w:r>
      <w:r w:rsidR="00F15084">
        <w:rPr>
          <w:rFonts w:eastAsia="Times New Roman" w:cs="Times New Roman"/>
          <w:lang w:val="sv-SE"/>
        </w:rPr>
        <w:t xml:space="preserve"> kan delas in </w:t>
      </w:r>
      <w:r w:rsidR="00441419">
        <w:rPr>
          <w:rFonts w:eastAsia="Times New Roman" w:cs="Times New Roman"/>
          <w:lang w:val="sv-SE"/>
        </w:rPr>
        <w:t xml:space="preserve">i </w:t>
      </w:r>
      <w:r w:rsidR="00C74ED8">
        <w:rPr>
          <w:rFonts w:eastAsia="Times New Roman" w:cs="Times New Roman"/>
          <w:lang w:val="sv-SE"/>
        </w:rPr>
        <w:t>avvikelser</w:t>
      </w:r>
      <w:r w:rsidR="00441419">
        <w:rPr>
          <w:rFonts w:eastAsia="Times New Roman" w:cs="Times New Roman"/>
          <w:lang w:val="sv-SE"/>
        </w:rPr>
        <w:t xml:space="preserve"> eller </w:t>
      </w:r>
      <w:r w:rsidR="00C74ED8">
        <w:rPr>
          <w:rFonts w:eastAsia="Times New Roman" w:cs="Times New Roman"/>
          <w:lang w:val="sv-SE"/>
        </w:rPr>
        <w:t>överträdelser</w:t>
      </w:r>
      <w:r w:rsidR="00B25C22">
        <w:rPr>
          <w:rFonts w:eastAsia="Times New Roman" w:cs="Times New Roman"/>
          <w:lang w:val="sv-SE"/>
        </w:rPr>
        <w:t>.</w:t>
      </w:r>
      <w:r w:rsidR="00441419">
        <w:rPr>
          <w:rFonts w:eastAsia="Times New Roman" w:cs="Times New Roman"/>
          <w:lang w:val="sv-SE"/>
        </w:rPr>
        <w:t xml:space="preserve"> </w:t>
      </w:r>
      <w:r w:rsidR="00646EF1">
        <w:rPr>
          <w:rFonts w:eastAsia="Times New Roman" w:cs="Times New Roman"/>
          <w:lang w:val="sv-SE"/>
        </w:rPr>
        <w:t xml:space="preserve">När det gäller </w:t>
      </w:r>
      <w:r w:rsidR="00D61A0C">
        <w:rPr>
          <w:rFonts w:eastAsia="Times New Roman" w:cs="Times New Roman"/>
          <w:lang w:val="sv-SE"/>
        </w:rPr>
        <w:t>avvikelser</w:t>
      </w:r>
      <w:r w:rsidR="00646EF1">
        <w:rPr>
          <w:rFonts w:eastAsia="Times New Roman" w:cs="Times New Roman"/>
          <w:lang w:val="sv-SE"/>
        </w:rPr>
        <w:t xml:space="preserve"> kan även det delas in i</w:t>
      </w:r>
      <w:r w:rsidR="00B54250">
        <w:rPr>
          <w:rFonts w:eastAsia="Times New Roman" w:cs="Times New Roman"/>
          <w:lang w:val="sv-SE"/>
        </w:rPr>
        <w:t xml:space="preserve"> </w:t>
      </w:r>
      <w:r w:rsidR="00B25C22" w:rsidRPr="002E554F">
        <w:rPr>
          <w:rFonts w:eastAsia="Times New Roman" w:cs="Times New Roman"/>
          <w:i/>
          <w:iCs/>
          <w:lang w:val="sv-SE"/>
        </w:rPr>
        <w:t>slips</w:t>
      </w:r>
      <w:r w:rsidR="00445C5F">
        <w:rPr>
          <w:rFonts w:eastAsia="Times New Roman" w:cs="Times New Roman"/>
          <w:lang w:val="sv-SE"/>
        </w:rPr>
        <w:t xml:space="preserve"> och </w:t>
      </w:r>
      <w:proofErr w:type="spellStart"/>
      <w:r w:rsidR="00445C5F" w:rsidRPr="002E554F">
        <w:rPr>
          <w:rFonts w:eastAsia="Times New Roman" w:cs="Times New Roman"/>
          <w:i/>
          <w:iCs/>
          <w:lang w:val="sv-SE"/>
        </w:rPr>
        <w:t>lapses</w:t>
      </w:r>
      <w:proofErr w:type="spellEnd"/>
      <w:r w:rsidR="00B25C22">
        <w:rPr>
          <w:rFonts w:eastAsia="Times New Roman" w:cs="Times New Roman"/>
          <w:lang w:val="sv-SE"/>
        </w:rPr>
        <w:t xml:space="preserve"> eller mis</w:t>
      </w:r>
      <w:r w:rsidR="00C74ED8">
        <w:rPr>
          <w:rFonts w:eastAsia="Times New Roman" w:cs="Times New Roman"/>
          <w:lang w:val="sv-SE"/>
        </w:rPr>
        <w:t>stag</w:t>
      </w:r>
      <w:r w:rsidR="00B25C22">
        <w:rPr>
          <w:rFonts w:eastAsia="Times New Roman" w:cs="Times New Roman"/>
          <w:lang w:val="sv-SE"/>
        </w:rPr>
        <w:t xml:space="preserve">. </w:t>
      </w:r>
      <w:r w:rsidR="00471CC6" w:rsidRPr="003E10F8">
        <w:rPr>
          <w:rFonts w:eastAsia="Times New Roman" w:cs="Times New Roman"/>
          <w:lang w:val="sv-SE"/>
        </w:rPr>
        <w:t>Slips</w:t>
      </w:r>
      <w:r w:rsidR="00E46AE4">
        <w:rPr>
          <w:rFonts w:eastAsia="Times New Roman" w:cs="Times New Roman"/>
          <w:lang w:val="sv-SE"/>
        </w:rPr>
        <w:t xml:space="preserve"> </w:t>
      </w:r>
      <w:r w:rsidR="00DF5D5B">
        <w:rPr>
          <w:rFonts w:eastAsia="Times New Roman" w:cs="Times New Roman"/>
          <w:lang w:val="sv-SE"/>
        </w:rPr>
        <w:t xml:space="preserve">är </w:t>
      </w:r>
      <w:r w:rsidR="00471CC6">
        <w:rPr>
          <w:rFonts w:eastAsia="Times New Roman" w:cs="Times New Roman"/>
          <w:lang w:val="sv-SE"/>
        </w:rPr>
        <w:t xml:space="preserve">att </w:t>
      </w:r>
      <w:r w:rsidR="00E6654C">
        <w:rPr>
          <w:rFonts w:eastAsia="Times New Roman" w:cs="Times New Roman"/>
          <w:lang w:val="sv-SE"/>
        </w:rPr>
        <w:t xml:space="preserve">en person har rätt avsikt </w:t>
      </w:r>
      <w:r w:rsidR="00302B4F">
        <w:rPr>
          <w:rFonts w:eastAsia="Times New Roman" w:cs="Times New Roman"/>
          <w:lang w:val="sv-SE"/>
        </w:rPr>
        <w:t>för en uppgift men ut</w:t>
      </w:r>
      <w:r w:rsidR="0083203C">
        <w:rPr>
          <w:rFonts w:eastAsia="Times New Roman" w:cs="Times New Roman"/>
          <w:lang w:val="sv-SE"/>
        </w:rPr>
        <w:t>för</w:t>
      </w:r>
      <w:r w:rsidR="00302B4F">
        <w:rPr>
          <w:rFonts w:eastAsia="Times New Roman" w:cs="Times New Roman"/>
          <w:lang w:val="sv-SE"/>
        </w:rPr>
        <w:t xml:space="preserve"> den fel. </w:t>
      </w:r>
      <w:proofErr w:type="spellStart"/>
      <w:r w:rsidR="00522C1F" w:rsidRPr="003E10F8">
        <w:rPr>
          <w:rFonts w:eastAsia="Times New Roman" w:cs="Times New Roman"/>
          <w:lang w:val="sv-SE"/>
        </w:rPr>
        <w:t>Lapse</w:t>
      </w:r>
      <w:proofErr w:type="spellEnd"/>
      <w:r w:rsidR="004148B7">
        <w:rPr>
          <w:rFonts w:eastAsia="Times New Roman" w:cs="Times New Roman"/>
          <w:lang w:val="sv-SE"/>
        </w:rPr>
        <w:t xml:space="preserve"> </w:t>
      </w:r>
      <w:r w:rsidR="0056754A">
        <w:rPr>
          <w:rFonts w:eastAsia="Times New Roman" w:cs="Times New Roman"/>
          <w:lang w:val="sv-SE"/>
        </w:rPr>
        <w:t xml:space="preserve">är ett fel som sker </w:t>
      </w:r>
      <w:r w:rsidR="009E1D91">
        <w:rPr>
          <w:rFonts w:eastAsia="Times New Roman" w:cs="Times New Roman"/>
          <w:lang w:val="sv-SE"/>
        </w:rPr>
        <w:t>på grund av</w:t>
      </w:r>
      <w:r w:rsidR="00024D9E">
        <w:rPr>
          <w:rFonts w:eastAsia="Times New Roman" w:cs="Times New Roman"/>
          <w:lang w:val="sv-SE"/>
        </w:rPr>
        <w:t xml:space="preserve"> brister i människans</w:t>
      </w:r>
      <w:r w:rsidR="009E1D91">
        <w:rPr>
          <w:rFonts w:eastAsia="Times New Roman" w:cs="Times New Roman"/>
          <w:lang w:val="sv-SE"/>
        </w:rPr>
        <w:t xml:space="preserve"> minne</w:t>
      </w:r>
      <w:r w:rsidR="000B448A">
        <w:rPr>
          <w:rFonts w:eastAsia="Times New Roman" w:cs="Times New Roman"/>
          <w:lang w:val="sv-SE"/>
        </w:rPr>
        <w:t xml:space="preserve">. Dessa två typer av avvikelser kan kopplas till </w:t>
      </w:r>
      <w:proofErr w:type="spellStart"/>
      <w:r w:rsidR="000B448A">
        <w:rPr>
          <w:rFonts w:eastAsia="Times New Roman" w:cs="Times New Roman"/>
          <w:lang w:val="sv-SE"/>
        </w:rPr>
        <w:t>skill</w:t>
      </w:r>
      <w:proofErr w:type="spellEnd"/>
      <w:r w:rsidR="000B448A">
        <w:rPr>
          <w:rFonts w:eastAsia="Times New Roman" w:cs="Times New Roman"/>
          <w:lang w:val="sv-SE"/>
        </w:rPr>
        <w:t xml:space="preserve"> </w:t>
      </w:r>
      <w:proofErr w:type="spellStart"/>
      <w:r w:rsidR="000B448A">
        <w:rPr>
          <w:rFonts w:eastAsia="Times New Roman" w:cs="Times New Roman"/>
          <w:lang w:val="sv-SE"/>
        </w:rPr>
        <w:t>based</w:t>
      </w:r>
      <w:proofErr w:type="spellEnd"/>
      <w:r w:rsidR="000B448A">
        <w:rPr>
          <w:rFonts w:eastAsia="Times New Roman" w:cs="Times New Roman"/>
          <w:lang w:val="sv-SE"/>
        </w:rPr>
        <w:t xml:space="preserve"> </w:t>
      </w:r>
      <w:proofErr w:type="spellStart"/>
      <w:r w:rsidR="000B448A">
        <w:rPr>
          <w:rFonts w:eastAsia="Times New Roman" w:cs="Times New Roman"/>
          <w:lang w:val="sv-SE"/>
        </w:rPr>
        <w:t>classification</w:t>
      </w:r>
      <w:proofErr w:type="spellEnd"/>
      <w:r w:rsidR="00E972DC">
        <w:rPr>
          <w:rFonts w:eastAsia="Times New Roman" w:cs="Times New Roman"/>
          <w:lang w:val="sv-SE"/>
        </w:rPr>
        <w:t xml:space="preserve"> </w:t>
      </w:r>
      <w:r w:rsidR="00F74145">
        <w:rPr>
          <w:rFonts w:eastAsia="Times New Roman" w:cs="Times New Roman"/>
          <w:lang w:val="sv-SE"/>
        </w:rPr>
        <w:t>men</w:t>
      </w:r>
      <w:r w:rsidR="00F4553D">
        <w:rPr>
          <w:rFonts w:eastAsia="Times New Roman" w:cs="Times New Roman"/>
          <w:lang w:val="sv-SE"/>
        </w:rPr>
        <w:t xml:space="preserve"> kan också förklara</w:t>
      </w:r>
      <w:r w:rsidR="00F74145">
        <w:rPr>
          <w:rFonts w:eastAsia="Times New Roman" w:cs="Times New Roman"/>
          <w:lang w:val="sv-SE"/>
        </w:rPr>
        <w:t xml:space="preserve"> hur simpla moment bara kan försvinna ur ens minne</w:t>
      </w:r>
      <w:r w:rsidR="002E554F">
        <w:rPr>
          <w:rFonts w:eastAsia="Times New Roman" w:cs="Times New Roman"/>
          <w:lang w:val="sv-SE"/>
        </w:rPr>
        <w:t xml:space="preserve"> </w:t>
      </w:r>
      <w:r w:rsidR="00B22334">
        <w:rPr>
          <w:rFonts w:eastAsia="Times New Roman" w:cs="Times New Roman"/>
          <w:lang w:val="sv-SE"/>
        </w:rPr>
        <w:t>(</w:t>
      </w:r>
      <w:proofErr w:type="spellStart"/>
      <w:r w:rsidR="00B22334">
        <w:rPr>
          <w:rFonts w:eastAsia="Times New Roman" w:cs="Times New Roman"/>
          <w:lang w:val="sv-SE"/>
        </w:rPr>
        <w:t>Embrey</w:t>
      </w:r>
      <w:proofErr w:type="spellEnd"/>
      <w:r w:rsidR="00B22334">
        <w:rPr>
          <w:rFonts w:eastAsia="Times New Roman" w:cs="Times New Roman"/>
          <w:lang w:val="sv-SE"/>
        </w:rPr>
        <w:t>, 2005)</w:t>
      </w:r>
      <w:r w:rsidR="009E1D91">
        <w:rPr>
          <w:rFonts w:eastAsia="Times New Roman" w:cs="Times New Roman"/>
          <w:lang w:val="sv-SE"/>
        </w:rPr>
        <w:t>.</w:t>
      </w:r>
      <w:r w:rsidR="001454CC">
        <w:rPr>
          <w:rFonts w:eastAsia="Times New Roman" w:cs="Times New Roman"/>
          <w:lang w:val="sv-SE"/>
        </w:rPr>
        <w:t xml:space="preserve"> </w:t>
      </w:r>
    </w:p>
    <w:p w14:paraId="77AD6651" w14:textId="77777777" w:rsidR="0080447F" w:rsidRPr="00F24457" w:rsidRDefault="0080447F" w:rsidP="00377217">
      <w:pPr>
        <w:spacing w:line="276" w:lineRule="auto"/>
        <w:jc w:val="both"/>
        <w:rPr>
          <w:rFonts w:eastAsia="Times New Roman" w:cs="Times New Roman"/>
          <w:lang w:val="sv-SE"/>
        </w:rPr>
      </w:pPr>
    </w:p>
    <w:p w14:paraId="1197819C" w14:textId="6F5D7CF7" w:rsidR="0087267E" w:rsidRPr="00731BC8" w:rsidRDefault="0087267E" w:rsidP="00377217">
      <w:pPr>
        <w:spacing w:line="276" w:lineRule="auto"/>
        <w:jc w:val="both"/>
        <w:rPr>
          <w:rFonts w:eastAsia="Times New Roman" w:cs="Times New Roman"/>
          <w:lang w:val="sv-SE"/>
        </w:rPr>
      </w:pPr>
      <w:r>
        <w:rPr>
          <w:noProof/>
        </w:rPr>
        <w:drawing>
          <wp:anchor distT="0" distB="0" distL="114300" distR="114300" simplePos="0" relativeHeight="251658241" behindDoc="0" locked="0" layoutInCell="1" allowOverlap="1" wp14:anchorId="4928BD31" wp14:editId="182C4134">
            <wp:simplePos x="0" y="0"/>
            <wp:positionH relativeFrom="column">
              <wp:posOffset>-359410</wp:posOffset>
            </wp:positionH>
            <wp:positionV relativeFrom="paragraph">
              <wp:posOffset>1164318</wp:posOffset>
            </wp:positionV>
            <wp:extent cx="3138805" cy="2112645"/>
            <wp:effectExtent l="0" t="0" r="0" b="0"/>
            <wp:wrapSquare wrapText="bothSides"/>
            <wp:docPr id="1325037498" name="Picture 1325037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38805" cy="2112645"/>
                    </a:xfrm>
                    <a:prstGeom prst="rect">
                      <a:avLst/>
                    </a:prstGeom>
                  </pic:spPr>
                </pic:pic>
              </a:graphicData>
            </a:graphic>
            <wp14:sizeRelH relativeFrom="margin">
              <wp14:pctWidth>0</wp14:pctWidth>
            </wp14:sizeRelH>
            <wp14:sizeRelV relativeFrom="margin">
              <wp14:pctHeight>0</wp14:pctHeight>
            </wp14:sizeRelV>
          </wp:anchor>
        </w:drawing>
      </w:r>
      <w:r w:rsidR="67F2E13C" w:rsidRPr="64F5AD93">
        <w:rPr>
          <w:rFonts w:eastAsia="Times New Roman" w:cs="Times New Roman"/>
          <w:lang w:val="sv-SE"/>
        </w:rPr>
        <w:t>Att hoppa över ett simpelt steg i en avancerad process behöver inte vara avgörande. Att upprepat göra detta i längden behöver inte heller vara avgörande, tills dess att ytterligare något i händelseförloppet sker. D</w:t>
      </w:r>
      <w:r w:rsidR="500354DA" w:rsidRPr="64F5AD93">
        <w:rPr>
          <w:rFonts w:eastAsia="Times New Roman" w:cs="Times New Roman"/>
          <w:lang w:val="sv-SE"/>
        </w:rPr>
        <w:t xml:space="preserve">etta härleds i </w:t>
      </w:r>
      <w:r w:rsidR="500354DA" w:rsidRPr="28900F33">
        <w:rPr>
          <w:rFonts w:eastAsia="Times New Roman" w:cs="Times New Roman"/>
          <w:i/>
          <w:iCs/>
          <w:lang w:val="sv-SE"/>
        </w:rPr>
        <w:t xml:space="preserve">The </w:t>
      </w:r>
      <w:proofErr w:type="spellStart"/>
      <w:r w:rsidR="500354DA" w:rsidRPr="28900F33">
        <w:rPr>
          <w:rFonts w:eastAsia="Times New Roman" w:cs="Times New Roman"/>
          <w:i/>
          <w:iCs/>
          <w:lang w:val="sv-SE"/>
        </w:rPr>
        <w:t>swiss</w:t>
      </w:r>
      <w:proofErr w:type="spellEnd"/>
      <w:r w:rsidR="500354DA" w:rsidRPr="28900F33">
        <w:rPr>
          <w:rFonts w:eastAsia="Times New Roman" w:cs="Times New Roman"/>
          <w:i/>
          <w:iCs/>
          <w:lang w:val="sv-SE"/>
        </w:rPr>
        <w:t xml:space="preserve"> </w:t>
      </w:r>
      <w:proofErr w:type="spellStart"/>
      <w:r w:rsidR="500354DA" w:rsidRPr="28900F33">
        <w:rPr>
          <w:rFonts w:eastAsia="Times New Roman" w:cs="Times New Roman"/>
          <w:i/>
          <w:iCs/>
          <w:lang w:val="sv-SE"/>
        </w:rPr>
        <w:t>cheese</w:t>
      </w:r>
      <w:proofErr w:type="spellEnd"/>
      <w:r w:rsidR="500354DA" w:rsidRPr="28900F33">
        <w:rPr>
          <w:rFonts w:eastAsia="Times New Roman" w:cs="Times New Roman"/>
          <w:i/>
          <w:iCs/>
          <w:lang w:val="sv-SE"/>
        </w:rPr>
        <w:t xml:space="preserve"> </w:t>
      </w:r>
      <w:proofErr w:type="spellStart"/>
      <w:r w:rsidR="500354DA" w:rsidRPr="28900F33">
        <w:rPr>
          <w:rFonts w:eastAsia="Times New Roman" w:cs="Times New Roman"/>
          <w:i/>
          <w:iCs/>
          <w:lang w:val="sv-SE"/>
        </w:rPr>
        <w:t>model</w:t>
      </w:r>
      <w:proofErr w:type="spellEnd"/>
      <w:r w:rsidR="500354DA" w:rsidRPr="64F5AD93">
        <w:rPr>
          <w:rFonts w:eastAsia="Times New Roman" w:cs="Times New Roman"/>
          <w:lang w:val="sv-SE"/>
        </w:rPr>
        <w:t>. Det är en model</w:t>
      </w:r>
      <w:r w:rsidR="437A0ADD">
        <w:rPr>
          <w:rFonts w:eastAsia="Times New Roman" w:cs="Times New Roman"/>
          <w:lang w:val="sv-SE"/>
        </w:rPr>
        <w:t>l</w:t>
      </w:r>
      <w:r w:rsidR="41E26620" w:rsidRPr="64F5AD93">
        <w:rPr>
          <w:rFonts w:eastAsia="Times New Roman" w:cs="Times New Roman"/>
          <w:lang w:val="sv-SE"/>
        </w:rPr>
        <w:t xml:space="preserve"> </w:t>
      </w:r>
      <w:r w:rsidR="03962CDD" w:rsidRPr="64F5AD93">
        <w:rPr>
          <w:rFonts w:eastAsia="Times New Roman" w:cs="Times New Roman"/>
          <w:lang w:val="sv-SE"/>
        </w:rPr>
        <w:t xml:space="preserve">som </w:t>
      </w:r>
      <w:r w:rsidR="42A36515" w:rsidRPr="64F5AD93">
        <w:rPr>
          <w:rFonts w:eastAsia="Times New Roman" w:cs="Times New Roman"/>
          <w:lang w:val="sv-SE"/>
        </w:rPr>
        <w:t>förklarar hur</w:t>
      </w:r>
      <w:r w:rsidR="500354DA" w:rsidRPr="64F5AD93">
        <w:rPr>
          <w:rFonts w:eastAsia="Times New Roman" w:cs="Times New Roman"/>
          <w:lang w:val="sv-SE"/>
        </w:rPr>
        <w:t xml:space="preserve"> </w:t>
      </w:r>
      <w:r w:rsidR="0D2FBD6C" w:rsidRPr="64F5AD93">
        <w:rPr>
          <w:rFonts w:eastAsia="Times New Roman" w:cs="Times New Roman"/>
          <w:lang w:val="sv-SE"/>
        </w:rPr>
        <w:t xml:space="preserve">upprepade misstag </w:t>
      </w:r>
      <w:r w:rsidR="7ACB5110" w:rsidRPr="64F5AD93">
        <w:rPr>
          <w:rFonts w:eastAsia="Times New Roman" w:cs="Times New Roman"/>
          <w:lang w:val="sv-SE"/>
        </w:rPr>
        <w:t>kan leda</w:t>
      </w:r>
      <w:r w:rsidR="0D2FBD6C" w:rsidRPr="64F5AD93">
        <w:rPr>
          <w:rFonts w:eastAsia="Times New Roman" w:cs="Times New Roman"/>
          <w:lang w:val="sv-SE"/>
        </w:rPr>
        <w:t xml:space="preserve"> </w:t>
      </w:r>
      <w:r w:rsidR="7ACB5110" w:rsidRPr="64F5AD93">
        <w:rPr>
          <w:rFonts w:eastAsia="Times New Roman" w:cs="Times New Roman"/>
          <w:lang w:val="sv-SE"/>
        </w:rPr>
        <w:t>till förluster eller olyckor. Olika händelser ra</w:t>
      </w:r>
      <w:r w:rsidR="39B21EEF" w:rsidRPr="64F5AD93">
        <w:rPr>
          <w:rFonts w:eastAsia="Times New Roman" w:cs="Times New Roman"/>
          <w:lang w:val="sv-SE"/>
        </w:rPr>
        <w:t xml:space="preserve">dar upp sig </w:t>
      </w:r>
      <w:r w:rsidR="0E8A96FE" w:rsidRPr="64F5AD93">
        <w:rPr>
          <w:rFonts w:eastAsia="Times New Roman" w:cs="Times New Roman"/>
          <w:lang w:val="sv-SE"/>
        </w:rPr>
        <w:t>i</w:t>
      </w:r>
      <w:r w:rsidR="39B21EEF" w:rsidRPr="64F5AD93">
        <w:rPr>
          <w:rFonts w:eastAsia="Times New Roman" w:cs="Times New Roman"/>
          <w:lang w:val="sv-SE"/>
        </w:rPr>
        <w:t xml:space="preserve"> linje och passerar genom de etablerade skyddsnäten </w:t>
      </w:r>
      <w:r w:rsidR="0CDA128E" w:rsidRPr="64F5AD93">
        <w:rPr>
          <w:rFonts w:eastAsia="Times New Roman" w:cs="Times New Roman"/>
          <w:lang w:val="sv-SE"/>
        </w:rPr>
        <w:t>(Musgrove, L. M, 2019).</w:t>
      </w:r>
      <w:r w:rsidR="39B21EEF" w:rsidRPr="64F5AD93">
        <w:rPr>
          <w:rFonts w:eastAsia="Times New Roman" w:cs="Times New Roman"/>
          <w:lang w:val="sv-SE"/>
        </w:rPr>
        <w:t xml:space="preserve"> </w:t>
      </w:r>
      <w:r w:rsidR="70E20936" w:rsidRPr="00D32E2C">
        <w:rPr>
          <w:rFonts w:eastAsia="Times New Roman" w:cs="Times New Roman"/>
          <w:lang w:val="sv-SE"/>
        </w:rPr>
        <w:t xml:space="preserve">Ett exempel illustreras i </w:t>
      </w:r>
      <w:r w:rsidR="001C0D86">
        <w:rPr>
          <w:rFonts w:eastAsia="Times New Roman" w:cs="Times New Roman"/>
          <w:lang w:val="sv-SE"/>
        </w:rPr>
        <w:t>figur 1</w:t>
      </w:r>
      <w:r w:rsidR="70E20936" w:rsidRPr="00D32E2C">
        <w:rPr>
          <w:rFonts w:eastAsia="Times New Roman" w:cs="Times New Roman"/>
          <w:lang w:val="sv-SE"/>
        </w:rPr>
        <w:t>.</w:t>
      </w:r>
      <w:r w:rsidR="70E20936" w:rsidRPr="64F5AD93">
        <w:rPr>
          <w:rFonts w:eastAsia="Times New Roman" w:cs="Times New Roman"/>
          <w:lang w:val="sv-SE"/>
        </w:rPr>
        <w:t xml:space="preserve"> </w:t>
      </w:r>
      <w:r w:rsidR="001C0D86">
        <w:rPr>
          <w:rFonts w:eastAsia="Times New Roman" w:cs="Times New Roman"/>
          <w:lang w:val="sv-SE"/>
        </w:rPr>
        <w:t>Där</w:t>
      </w:r>
      <w:r w:rsidR="1BC80532" w:rsidRPr="64F5AD93">
        <w:rPr>
          <w:rFonts w:eastAsia="Times New Roman" w:cs="Times New Roman"/>
          <w:lang w:val="sv-SE"/>
        </w:rPr>
        <w:t xml:space="preserve"> visas förekommande risker</w:t>
      </w:r>
      <w:r w:rsidR="6DC0E859" w:rsidRPr="64F5AD93">
        <w:rPr>
          <w:rFonts w:eastAsia="Times New Roman" w:cs="Times New Roman"/>
          <w:lang w:val="sv-SE"/>
        </w:rPr>
        <w:t>, samt</w:t>
      </w:r>
      <w:r w:rsidR="50DB0344" w:rsidRPr="64F5AD93">
        <w:rPr>
          <w:rFonts w:eastAsia="Times New Roman" w:cs="Times New Roman"/>
          <w:lang w:val="sv-SE"/>
        </w:rPr>
        <w:t xml:space="preserve"> </w:t>
      </w:r>
      <w:r w:rsidR="6DC0E859" w:rsidRPr="64F5AD93">
        <w:rPr>
          <w:rFonts w:eastAsia="Times New Roman" w:cs="Times New Roman"/>
          <w:lang w:val="sv-SE"/>
        </w:rPr>
        <w:t xml:space="preserve">skyddsnät mot dessa. </w:t>
      </w:r>
      <w:r w:rsidR="49E9FA50" w:rsidRPr="64F5AD93">
        <w:rPr>
          <w:rFonts w:eastAsia="Times New Roman" w:cs="Times New Roman"/>
          <w:lang w:val="sv-SE"/>
        </w:rPr>
        <w:t>I skyddsnäten illustreras defekter som hål</w:t>
      </w:r>
      <w:r w:rsidR="0C11DF96" w:rsidRPr="64F5AD93">
        <w:rPr>
          <w:rFonts w:eastAsia="Times New Roman" w:cs="Times New Roman"/>
          <w:lang w:val="sv-SE"/>
        </w:rPr>
        <w:t>. När dessa risker placerar sig linjärt med hålen passerar</w:t>
      </w:r>
      <w:r w:rsidR="5A3287FD" w:rsidRPr="64F5AD93">
        <w:rPr>
          <w:rFonts w:eastAsia="Times New Roman" w:cs="Times New Roman"/>
          <w:lang w:val="sv-SE"/>
        </w:rPr>
        <w:t xml:space="preserve"> </w:t>
      </w:r>
      <w:r w:rsidR="002319E8">
        <w:rPr>
          <w:lang w:val="sv-SE"/>
        </w:rPr>
        <w:t xml:space="preserve">de </w:t>
      </w:r>
      <w:r w:rsidR="0C11DF96" w:rsidRPr="64F5AD93">
        <w:rPr>
          <w:rFonts w:eastAsia="Times New Roman" w:cs="Times New Roman"/>
          <w:lang w:val="sv-SE"/>
        </w:rPr>
        <w:t>skyddsnätet.</w:t>
      </w:r>
      <w:r w:rsidR="5A3287FD" w:rsidRPr="64F5AD93">
        <w:rPr>
          <w:rFonts w:eastAsia="Times New Roman" w:cs="Times New Roman"/>
          <w:lang w:val="sv-SE"/>
        </w:rPr>
        <w:t xml:space="preserve"> </w:t>
      </w:r>
      <w:r w:rsidR="0C11DF96" w:rsidRPr="64F5AD93">
        <w:rPr>
          <w:rFonts w:eastAsia="Times New Roman" w:cs="Times New Roman"/>
          <w:lang w:val="sv-SE"/>
        </w:rPr>
        <w:t xml:space="preserve">Om defekterna placerar sig </w:t>
      </w:r>
      <w:r w:rsidR="37472CE7" w:rsidRPr="64F5AD93">
        <w:rPr>
          <w:rFonts w:eastAsia="Times New Roman" w:cs="Times New Roman"/>
          <w:lang w:val="sv-SE"/>
        </w:rPr>
        <w:t>linjärt med varandra leder det till att alla skyddsnät passeras, och en olycka eller förlust riskerar att ske.</w:t>
      </w:r>
    </w:p>
    <w:p w14:paraId="34A6AA92" w14:textId="77777777" w:rsidR="0087267E" w:rsidRDefault="0087267E" w:rsidP="00377217">
      <w:pPr>
        <w:spacing w:line="276" w:lineRule="auto"/>
        <w:jc w:val="both"/>
        <w:rPr>
          <w:rFonts w:eastAsia="Times New Roman" w:cs="Times New Roman"/>
          <w:lang w:val="sv-SE"/>
        </w:rPr>
      </w:pPr>
    </w:p>
    <w:p w14:paraId="00000084" w14:textId="2709C084" w:rsidR="00037161" w:rsidRPr="001026B9" w:rsidRDefault="00731BC8" w:rsidP="00377217">
      <w:pPr>
        <w:spacing w:line="276" w:lineRule="auto"/>
        <w:jc w:val="both"/>
        <w:rPr>
          <w:rFonts w:eastAsia="Times New Roman" w:cs="Times New Roman"/>
          <w:lang w:val="sv-SE"/>
        </w:rPr>
      </w:pPr>
      <w:r>
        <w:rPr>
          <w:noProof/>
        </w:rPr>
        <mc:AlternateContent>
          <mc:Choice Requires="wps">
            <w:drawing>
              <wp:anchor distT="0" distB="0" distL="114300" distR="114300" simplePos="0" relativeHeight="251658240" behindDoc="0" locked="0" layoutInCell="1" allowOverlap="1" wp14:anchorId="1084F9A7" wp14:editId="05837E6E">
                <wp:simplePos x="0" y="0"/>
                <wp:positionH relativeFrom="column">
                  <wp:posOffset>-358140</wp:posOffset>
                </wp:positionH>
                <wp:positionV relativeFrom="paragraph">
                  <wp:posOffset>1007745</wp:posOffset>
                </wp:positionV>
                <wp:extent cx="3138805" cy="635"/>
                <wp:effectExtent l="0" t="0" r="0" b="12065"/>
                <wp:wrapSquare wrapText="bothSides"/>
                <wp:docPr id="1" name="Textruta 1"/>
                <wp:cNvGraphicFramePr/>
                <a:graphic xmlns:a="http://schemas.openxmlformats.org/drawingml/2006/main">
                  <a:graphicData uri="http://schemas.microsoft.com/office/word/2010/wordprocessingShape">
                    <wps:wsp>
                      <wps:cNvSpPr txBox="1"/>
                      <wps:spPr>
                        <a:xfrm>
                          <a:off x="0" y="0"/>
                          <a:ext cx="3138805" cy="635"/>
                        </a:xfrm>
                        <a:prstGeom prst="rect">
                          <a:avLst/>
                        </a:prstGeom>
                        <a:solidFill>
                          <a:prstClr val="white"/>
                        </a:solidFill>
                        <a:ln>
                          <a:noFill/>
                        </a:ln>
                      </wps:spPr>
                      <wps:txbx>
                        <w:txbxContent>
                          <w:p w14:paraId="118389B4" w14:textId="6FA9E0C9" w:rsidR="007E450F" w:rsidRPr="00731BC8" w:rsidRDefault="007E450F" w:rsidP="00340583">
                            <w:pPr>
                              <w:pStyle w:val="Beskrivning"/>
                              <w:rPr>
                                <w:noProof/>
                                <w:color w:val="000000" w:themeColor="text1"/>
                                <w:sz w:val="22"/>
                                <w:szCs w:val="22"/>
                              </w:rPr>
                            </w:pPr>
                            <w:r w:rsidRPr="00731BC8">
                              <w:rPr>
                                <w:color w:val="000000" w:themeColor="text1"/>
                                <w:sz w:val="22"/>
                                <w:szCs w:val="22"/>
                              </w:rPr>
                              <w:t xml:space="preserve">Figur </w:t>
                            </w:r>
                            <w:r>
                              <w:rPr>
                                <w:color w:val="000000" w:themeColor="text1"/>
                                <w:sz w:val="22"/>
                                <w:szCs w:val="22"/>
                              </w:rPr>
                              <w:t>2.1</w:t>
                            </w:r>
                            <w:r w:rsidRPr="00731BC8">
                              <w:rPr>
                                <w:color w:val="000000" w:themeColor="text1"/>
                                <w:sz w:val="22"/>
                                <w:szCs w:val="22"/>
                              </w:rPr>
                              <w:t xml:space="preserve">. </w:t>
                            </w:r>
                            <w:r w:rsidRPr="00731BC8">
                              <w:rPr>
                                <w:rFonts w:eastAsia="Times New Roman" w:cs="Times New Roman"/>
                                <w:color w:val="000000" w:themeColor="text1"/>
                                <w:sz w:val="22"/>
                                <w:szCs w:val="22"/>
                              </w:rPr>
                              <w:t xml:space="preserve">The Swiss cheese model of accident causation. </w:t>
                            </w:r>
                            <w:r w:rsidRPr="00731BC8">
                              <w:rPr>
                                <w:rFonts w:eastAsia="Times New Roman" w:cs="Times New Roman"/>
                                <w:color w:val="000000" w:themeColor="text1"/>
                                <w:sz w:val="22"/>
                                <w:szCs w:val="22"/>
                                <w:lang w:val="sv-SE"/>
                              </w:rPr>
                              <w:t>Av Davidmack licensed under CC BY-SA 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084F9A7" id="_x0000_t202" coordsize="21600,21600" o:spt="202" path="m,l,21600r21600,l21600,xe">
                <v:stroke joinstyle="miter"/>
                <v:path gradientshapeok="t" o:connecttype="rect"/>
              </v:shapetype>
              <v:shape id="Textruta 1" o:spid="_x0000_s1026" type="#_x0000_t202" style="position:absolute;left:0;text-align:left;margin-left:-28.2pt;margin-top:79.35pt;width:247.1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" stroked="f">
                <v:textbox style="mso-fit-shape-to-text:t" inset="0,0,0,0">
                  <w:txbxContent>
                    <w:p w14:paraId="118389B4" w14:textId="6FA9E0C9" w:rsidR="007E450F" w:rsidRPr="00731BC8" w:rsidRDefault="007E450F" w:rsidP="00340583">
                      <w:pPr>
                        <w:pStyle w:val="Beskrivning"/>
                        <w:rPr>
                          <w:noProof/>
                          <w:color w:val="000000" w:themeColor="text1"/>
                          <w:sz w:val="22"/>
                          <w:szCs w:val="22"/>
                        </w:rPr>
                      </w:pPr>
                      <w:r w:rsidRPr="00731BC8">
                        <w:rPr>
                          <w:color w:val="000000" w:themeColor="text1"/>
                          <w:sz w:val="22"/>
                          <w:szCs w:val="22"/>
                        </w:rPr>
                        <w:t xml:space="preserve">Figur </w:t>
                      </w:r>
                      <w:r>
                        <w:rPr>
                          <w:color w:val="000000" w:themeColor="text1"/>
                          <w:sz w:val="22"/>
                          <w:szCs w:val="22"/>
                        </w:rPr>
                        <w:t>2.1</w:t>
                      </w:r>
                      <w:r w:rsidRPr="00731BC8">
                        <w:rPr>
                          <w:color w:val="000000" w:themeColor="text1"/>
                          <w:sz w:val="22"/>
                          <w:szCs w:val="22"/>
                        </w:rPr>
                        <w:t xml:space="preserve">. </w:t>
                      </w:r>
                      <w:r w:rsidRPr="00731BC8">
                        <w:rPr>
                          <w:rFonts w:eastAsia="Times New Roman" w:cs="Times New Roman"/>
                          <w:color w:val="000000" w:themeColor="text1"/>
                          <w:sz w:val="22"/>
                          <w:szCs w:val="22"/>
                        </w:rPr>
                        <w:t xml:space="preserve">The Swiss cheese model of accident causation. </w:t>
                      </w:r>
                      <w:r w:rsidRPr="00731BC8">
                        <w:rPr>
                          <w:rFonts w:eastAsia="Times New Roman" w:cs="Times New Roman"/>
                          <w:color w:val="000000" w:themeColor="text1"/>
                          <w:sz w:val="22"/>
                          <w:szCs w:val="22"/>
                          <w:lang w:val="sv-SE"/>
                        </w:rPr>
                        <w:t>Av Davidmack licensed under CC BY-SA 3.0</w:t>
                      </w:r>
                    </w:p>
                  </w:txbxContent>
                </v:textbox>
                <w10:wrap type="square"/>
              </v:shape>
            </w:pict>
          </mc:Fallback>
        </mc:AlternateContent>
      </w:r>
      <w:r w:rsidR="12F4DA3C" w:rsidRPr="769B8D97">
        <w:rPr>
          <w:rFonts w:eastAsia="Times New Roman" w:cs="Times New Roman"/>
          <w:lang w:val="sv-SE"/>
        </w:rPr>
        <w:t xml:space="preserve">The Swiss </w:t>
      </w:r>
      <w:proofErr w:type="spellStart"/>
      <w:r w:rsidR="12F4DA3C" w:rsidRPr="769B8D97">
        <w:rPr>
          <w:rFonts w:eastAsia="Times New Roman" w:cs="Times New Roman"/>
          <w:lang w:val="sv-SE"/>
        </w:rPr>
        <w:t>cheese</w:t>
      </w:r>
      <w:proofErr w:type="spellEnd"/>
      <w:r w:rsidR="12F4DA3C" w:rsidRPr="769B8D97">
        <w:rPr>
          <w:rFonts w:eastAsia="Times New Roman" w:cs="Times New Roman"/>
          <w:lang w:val="sv-SE"/>
        </w:rPr>
        <w:t xml:space="preserve"> </w:t>
      </w:r>
      <w:proofErr w:type="spellStart"/>
      <w:r w:rsidR="12F4DA3C" w:rsidRPr="769B8D97">
        <w:rPr>
          <w:rFonts w:eastAsia="Times New Roman" w:cs="Times New Roman"/>
          <w:lang w:val="sv-SE"/>
        </w:rPr>
        <w:t>model</w:t>
      </w:r>
      <w:proofErr w:type="spellEnd"/>
      <w:r w:rsidR="12F4DA3C" w:rsidRPr="769B8D97">
        <w:rPr>
          <w:rFonts w:eastAsia="Times New Roman" w:cs="Times New Roman"/>
          <w:lang w:val="sv-SE"/>
        </w:rPr>
        <w:t xml:space="preserve"> går </w:t>
      </w:r>
      <w:r w:rsidR="524C8793" w:rsidRPr="769B8D97">
        <w:rPr>
          <w:rFonts w:eastAsia="Times New Roman" w:cs="Times New Roman"/>
          <w:lang w:val="sv-SE"/>
        </w:rPr>
        <w:t xml:space="preserve">även </w:t>
      </w:r>
      <w:r w:rsidR="12F4DA3C" w:rsidRPr="769B8D97">
        <w:rPr>
          <w:rFonts w:eastAsia="Times New Roman" w:cs="Times New Roman"/>
          <w:lang w:val="sv-SE"/>
        </w:rPr>
        <w:t xml:space="preserve">att applicera </w:t>
      </w:r>
      <w:r w:rsidR="5E683735" w:rsidRPr="769B8D97">
        <w:rPr>
          <w:rFonts w:eastAsia="Times New Roman" w:cs="Times New Roman"/>
          <w:lang w:val="sv-SE"/>
        </w:rPr>
        <w:t>inom</w:t>
      </w:r>
      <w:r w:rsidR="12F4DA3C" w:rsidRPr="769B8D97">
        <w:rPr>
          <w:rFonts w:eastAsia="Times New Roman" w:cs="Times New Roman"/>
          <w:lang w:val="sv-SE"/>
        </w:rPr>
        <w:t xml:space="preserve"> sjöfarten</w:t>
      </w:r>
      <w:r w:rsidR="00BF2B0C">
        <w:rPr>
          <w:rFonts w:eastAsia="Times New Roman" w:cs="Times New Roman"/>
          <w:lang w:val="sv-SE"/>
        </w:rPr>
        <w:t xml:space="preserve"> </w:t>
      </w:r>
      <w:r w:rsidR="00BF2B0C">
        <w:fldChar w:fldCharType="begin" w:fldLock="1"/>
      </w:r>
      <w:r w:rsidR="00BF2B0C" w:rsidRPr="769B8D97">
        <w:rPr>
          <w:rFonts w:eastAsia="Times New Roman" w:cs="Times New Roman"/>
          <w:lang w:val="sv-SE"/>
        </w:rPr>
        <w:instrText>ADDIN CSL_CITATION {"citationItems":[{"id":"ITEM-1","itemData":{"DOI":"10.1007/s13437-015-0099-8","ISSN":"16541642","abstract":"In his Swiss cheese model, Reason states that no one can foresee all possible accident scenarios. If holes can be visualized and the relationship between holes and latent conditions can become clear, then it is possible to control the occurrence of holes. The objective of this research is to determine the relationship between latent conditions and the characteristics of holes. In this study, 84 serious marine accidents, divided into six types, were analyzed. Furthermore, the safety management system (SMS) in organizations and risk management at local workplaces were considered as defensive layers, and 10 latent conditions were defined by modifying the software–hardware–environment–liveware (SHEL) model. The following results were found. Holes in the SMS defensive layer tend to arise during the early stages of the plan–do–check–act (PDCA) cycle, except for cases involving sinking. Holes in the defensive layer of risk management tend to arise during the early stages of the risk management process in cases involving collisions, occupational casualties, fire, or explosion. The most frequent latent condition was an inadequate condition of operators, but was not necessarily the same for different types of accidents. These findings indicate that the locations of and reasons for the opening of holes can be determined. By applying a method for closing holes in combination with the findings of this study, accidents can be systematically prevented.","author":[{"dropping-particle":"","family":"Fukuoka","given":"Koji","non-dropping-particle":"","parse-names":false,"suffix":""},{"dropping-particle":"","family":"Furusho","given":"Masao","non-dropping-particle":"","parse-names":false,"suffix":""}],"container-title":"WMU Journal of Maritime Affairs","id":"ITEM-1","issued":{"date-parts":[["2016"]]},"title":"Relationship between latent conditions and the characteristics of holes in marine accidents based on the Swiss cheese model","type":"article-journal"},"uris":["http://www.mendeley.com/documents/?uuid=9dabb3b5-f193-4876-b645-ec0f9c472fea"]}],"mendeley":{"formattedCitation":"(Fukuoka &amp; Furusho, 2016)","plainTextFormattedCitation":"(Fukuoka &amp; Furusho, 2016)","previouslyFormattedCitation":"(Fukuoka &amp; Furusho, 2016)"},"properties":{"noteIndex":0},"schema":"https://github.com/citation-style-language/schema/raw/master/csl-citation.json"}</w:instrText>
      </w:r>
      <w:r w:rsidR="00BF2B0C">
        <w:rPr>
          <w:rFonts w:eastAsia="Times New Roman" w:cs="Times New Roman"/>
          <w:lang w:val="sv-SE"/>
        </w:rPr>
        <w:fldChar w:fldCharType="separate"/>
      </w:r>
      <w:r w:rsidR="00BF2B0C" w:rsidRPr="769B8D97">
        <w:rPr>
          <w:rFonts w:eastAsia="Times New Roman" w:cs="Times New Roman"/>
          <w:noProof/>
          <w:lang w:val="sv-SE"/>
        </w:rPr>
        <w:t>(Fukuoka &amp; Furusho, 2016)</w:t>
      </w:r>
      <w:r w:rsidR="00BF2B0C">
        <w:fldChar w:fldCharType="end"/>
      </w:r>
      <w:r w:rsidR="58BD0C0C" w:rsidRPr="769B8D97">
        <w:rPr>
          <w:rFonts w:eastAsia="Times New Roman" w:cs="Times New Roman"/>
          <w:lang w:val="sv-SE"/>
        </w:rPr>
        <w:t xml:space="preserve">. Risker hanteras </w:t>
      </w:r>
      <w:r w:rsidR="5D72DC2F" w:rsidRPr="769B8D97">
        <w:rPr>
          <w:rFonts w:eastAsia="Times New Roman" w:cs="Times New Roman"/>
          <w:lang w:val="sv-SE"/>
        </w:rPr>
        <w:t xml:space="preserve">dagligen ombord på ett fartyg, där olika skyddsnät för att hantera dessa </w:t>
      </w:r>
      <w:r w:rsidR="45AFF46A" w:rsidRPr="769B8D97">
        <w:rPr>
          <w:rFonts w:eastAsia="Times New Roman" w:cs="Times New Roman"/>
          <w:lang w:val="sv-SE"/>
        </w:rPr>
        <w:t xml:space="preserve">finns implementerade. </w:t>
      </w:r>
      <w:proofErr w:type="spellStart"/>
      <w:r w:rsidR="64A77CD8" w:rsidRPr="769B8D97">
        <w:rPr>
          <w:rFonts w:eastAsia="Times New Roman" w:cs="Times New Roman"/>
          <w:i/>
          <w:iCs/>
          <w:lang w:val="sv-SE"/>
        </w:rPr>
        <w:t>S</w:t>
      </w:r>
      <w:r w:rsidR="000A6496">
        <w:rPr>
          <w:rFonts w:eastAsia="Times New Roman" w:cs="Times New Roman"/>
          <w:i/>
          <w:iCs/>
          <w:lang w:val="sv-SE"/>
        </w:rPr>
        <w:t>afety</w:t>
      </w:r>
      <w:proofErr w:type="spellEnd"/>
      <w:r w:rsidR="64A77CD8" w:rsidRPr="769B8D97">
        <w:rPr>
          <w:rFonts w:eastAsia="Times New Roman" w:cs="Times New Roman"/>
          <w:i/>
          <w:iCs/>
          <w:lang w:val="sv-SE"/>
        </w:rPr>
        <w:t xml:space="preserve"> Management System</w:t>
      </w:r>
      <w:r w:rsidR="64A77CD8" w:rsidRPr="769B8D97">
        <w:rPr>
          <w:rFonts w:eastAsia="Times New Roman" w:cs="Times New Roman"/>
          <w:lang w:val="sv-SE"/>
        </w:rPr>
        <w:t xml:space="preserve"> (SMS) och </w:t>
      </w:r>
      <w:r w:rsidR="64A77CD8" w:rsidRPr="769B8D97">
        <w:rPr>
          <w:rFonts w:eastAsia="Times New Roman" w:cs="Times New Roman"/>
          <w:i/>
          <w:iCs/>
          <w:lang w:val="sv-SE"/>
        </w:rPr>
        <w:t>Risk Management</w:t>
      </w:r>
      <w:r w:rsidR="64A77CD8" w:rsidRPr="769B8D97">
        <w:rPr>
          <w:rFonts w:eastAsia="Times New Roman" w:cs="Times New Roman"/>
          <w:lang w:val="sv-SE"/>
        </w:rPr>
        <w:t xml:space="preserve"> är</w:t>
      </w:r>
      <w:r w:rsidR="6EDF9148" w:rsidRPr="769B8D97">
        <w:rPr>
          <w:rFonts w:eastAsia="Times New Roman" w:cs="Times New Roman"/>
          <w:lang w:val="sv-SE"/>
        </w:rPr>
        <w:t xml:space="preserve"> </w:t>
      </w:r>
      <w:r w:rsidR="3A1CE45B" w:rsidRPr="769B8D97">
        <w:rPr>
          <w:rFonts w:eastAsia="Times New Roman" w:cs="Times New Roman"/>
          <w:lang w:val="sv-SE"/>
        </w:rPr>
        <w:t>system</w:t>
      </w:r>
      <w:r w:rsidR="6EDF9148" w:rsidRPr="769B8D97">
        <w:rPr>
          <w:rFonts w:eastAsia="Times New Roman" w:cs="Times New Roman"/>
          <w:lang w:val="sv-SE"/>
        </w:rPr>
        <w:t xml:space="preserve"> som </w:t>
      </w:r>
      <w:r w:rsidR="3A1CE45B" w:rsidRPr="769B8D97">
        <w:rPr>
          <w:rFonts w:eastAsia="Times New Roman" w:cs="Times New Roman"/>
          <w:lang w:val="sv-SE"/>
        </w:rPr>
        <w:t>är uppbyggda</w:t>
      </w:r>
      <w:r w:rsidR="6EDF9148" w:rsidRPr="769B8D97">
        <w:rPr>
          <w:rFonts w:eastAsia="Times New Roman" w:cs="Times New Roman"/>
          <w:lang w:val="sv-SE"/>
        </w:rPr>
        <w:t xml:space="preserve"> för att hantera risker som besättningen ut</w:t>
      </w:r>
      <w:r w:rsidR="093042F3" w:rsidRPr="769B8D97">
        <w:rPr>
          <w:rFonts w:eastAsia="Times New Roman" w:cs="Times New Roman"/>
          <w:lang w:val="sv-SE"/>
        </w:rPr>
        <w:t>sätts för</w:t>
      </w:r>
      <w:r w:rsidR="00BF2B0C">
        <w:rPr>
          <w:rFonts w:eastAsia="Times New Roman" w:cs="Times New Roman"/>
          <w:lang w:val="sv-SE"/>
        </w:rPr>
        <w:t xml:space="preserve"> </w:t>
      </w:r>
      <w:r w:rsidR="00E86FFD">
        <w:rPr>
          <w:rFonts w:eastAsia="Times New Roman" w:cs="Times New Roman"/>
          <w:lang w:val="sv-SE"/>
        </w:rPr>
        <w:lastRenderedPageBreak/>
        <w:fldChar w:fldCharType="begin" w:fldLock="1"/>
      </w:r>
      <w:r w:rsidR="00B13565">
        <w:rPr>
          <w:rFonts w:eastAsia="Times New Roman" w:cs="Times New Roman"/>
          <w:lang w:val="sv-SE"/>
        </w:rPr>
        <w:instrText>ADDIN CSL_CITATION {"citationItems":[{"id":"ITEM-1","itemData":{"abstract":"The Assembly, RECALLING Article 15 (j) of the Convention on the International Maritime Organization concerning the functions of the Assembly in relation to regulations and guidelines concerning maritime safety and the prevention and control of marine pollution from ships, RECALLING ALSO resolution A.680(17), by which it invited Member Governments to encourage those responsible for the management and operations of ships to take appropriate steps to develop, implement and assess safety and pollution-prevention management in accordance with the IMO Guidelines on Management for the Safe Operation of Ships and for Pollution Prevention, RECALLING ALSO resolution A.596(15), by which it requested the Maritime Safety Committee to develop, as a matter of urgency, guidelines, wherever relevant, concerning shipboard and shore-based management, and its decision to include in the work program of the Maritime Safety committee and the Marine Environment Protection Committee an item on shipboard and shore-based management for the safe operation of ships and for the prevention of marine pollution, respectively, RECALLING FURTHER resolution A.441(XI), by which it invited every State to take the necessary steps to ensure that the owner of a ship which flies the flag of the State provides such State with the current information necessary to enable it to identify and contact the person contracted or otherwise entrusted by the owner to discharge his responsibilities for that ship in regard to matters relating to maritime safety and the protection of the marine environment, RECALLING FURTHER resolution A.443(XI), by which it invited Governments to take the necessary steps to safeguard the shipmaster in the proper discharge of his responsibilities in regard to maritime safety and the protection of the marine environment, RECOGNIZING the need for appropriate organization of management to enable it to respond to the need of those on board ships to achieve and maintain high standards of safety and environmental protection, RECOGNIZING ALSO that the most important means of preventing maritime casualties and pollution of the sea from ships is to design, construct, equip and maintain ships and to operate them with properly trained crews in compliance with international conventions and standards relating to maritime safety and pollution prevention, NOTING that the Maritime Safety Committee is developing requirements for adoption by Contracting Governments to the International Conventi…","author":[{"dropping-particle":"","family":"IMO","given":"","non-dropping-particle":"","parse-names":false,"suffix":""}],"container-title":"IMO Document Resolution A.741(18)","id":"ITEM-1","issued":{"date-parts":[["2015"]]},"title":"International Management Code for the Safe Operation of Ships and for Pollution Prevention (International Safety Management (ISM) Code)","type":"article-journal"},"uris":["http://www.mendeley.com/documents/?uuid=e2ba7442-dd6b-4714-bcf2-1ca1013d7a3a"]}],"mendeley":{"formattedCitation":"(IMO, 2015)","manualFormatting":"(International Maritime Organization [IMO], 2015)","plainTextFormattedCitation":"(IMO, 2015)"},"properties":{"noteIndex":0},"schema":"https://github.com/citation-style-language/schema/raw/master/csl-citation.json"}</w:instrText>
      </w:r>
      <w:r w:rsidR="00E86FFD">
        <w:rPr>
          <w:rFonts w:eastAsia="Times New Roman" w:cs="Times New Roman"/>
          <w:lang w:val="sv-SE"/>
        </w:rPr>
        <w:fldChar w:fldCharType="separate"/>
      </w:r>
      <w:r w:rsidR="00E86FFD" w:rsidRPr="00E86FFD">
        <w:rPr>
          <w:rFonts w:eastAsia="Times New Roman" w:cs="Times New Roman"/>
          <w:noProof/>
          <w:lang w:val="sv-SE"/>
        </w:rPr>
        <w:t>(I</w:t>
      </w:r>
      <w:r w:rsidR="00DE48ED">
        <w:rPr>
          <w:rFonts w:eastAsia="Times New Roman" w:cs="Times New Roman"/>
          <w:noProof/>
          <w:lang w:val="sv-SE"/>
        </w:rPr>
        <w:t xml:space="preserve">nternational </w:t>
      </w:r>
      <w:r w:rsidR="00E86FFD" w:rsidRPr="00E86FFD">
        <w:rPr>
          <w:rFonts w:eastAsia="Times New Roman" w:cs="Times New Roman"/>
          <w:noProof/>
          <w:lang w:val="sv-SE"/>
        </w:rPr>
        <w:t>M</w:t>
      </w:r>
      <w:r w:rsidR="00DE48ED">
        <w:rPr>
          <w:rFonts w:eastAsia="Times New Roman" w:cs="Times New Roman"/>
          <w:noProof/>
          <w:lang w:val="sv-SE"/>
        </w:rPr>
        <w:t xml:space="preserve">aritime </w:t>
      </w:r>
      <w:r w:rsidR="00E86FFD" w:rsidRPr="00E86FFD">
        <w:rPr>
          <w:rFonts w:eastAsia="Times New Roman" w:cs="Times New Roman"/>
          <w:noProof/>
          <w:lang w:val="sv-SE"/>
        </w:rPr>
        <w:t>O</w:t>
      </w:r>
      <w:r w:rsidR="00DE48ED">
        <w:rPr>
          <w:rFonts w:eastAsia="Times New Roman" w:cs="Times New Roman"/>
          <w:noProof/>
          <w:lang w:val="sv-SE"/>
        </w:rPr>
        <w:t>rganization</w:t>
      </w:r>
      <w:r w:rsidR="00B13565">
        <w:rPr>
          <w:rFonts w:eastAsia="Times New Roman" w:cs="Times New Roman"/>
          <w:noProof/>
          <w:lang w:val="sv-SE"/>
        </w:rPr>
        <w:t xml:space="preserve"> [IMO]</w:t>
      </w:r>
      <w:r w:rsidR="00E86FFD" w:rsidRPr="00E86FFD">
        <w:rPr>
          <w:rFonts w:eastAsia="Times New Roman" w:cs="Times New Roman"/>
          <w:noProof/>
          <w:lang w:val="sv-SE"/>
        </w:rPr>
        <w:t>, 2015)</w:t>
      </w:r>
      <w:r w:rsidR="00E86FFD">
        <w:rPr>
          <w:rFonts w:eastAsia="Times New Roman" w:cs="Times New Roman"/>
          <w:lang w:val="sv-SE"/>
        </w:rPr>
        <w:fldChar w:fldCharType="end"/>
      </w:r>
      <w:r w:rsidR="093042F3" w:rsidRPr="769B8D97">
        <w:rPr>
          <w:rFonts w:eastAsia="Times New Roman" w:cs="Times New Roman"/>
          <w:lang w:val="sv-SE"/>
        </w:rPr>
        <w:t xml:space="preserve">. </w:t>
      </w:r>
      <w:r w:rsidR="5292F769" w:rsidRPr="769B8D97">
        <w:rPr>
          <w:rFonts w:eastAsia="Times New Roman" w:cs="Times New Roman"/>
          <w:lang w:val="sv-SE"/>
        </w:rPr>
        <w:t>Bristfällig implementering av dessa system</w:t>
      </w:r>
      <w:r w:rsidR="28010F16" w:rsidRPr="769B8D97">
        <w:rPr>
          <w:rFonts w:eastAsia="Times New Roman" w:cs="Times New Roman"/>
          <w:lang w:val="sv-SE"/>
        </w:rPr>
        <w:t xml:space="preserve"> </w:t>
      </w:r>
      <w:r w:rsidR="1DC3183D" w:rsidRPr="769B8D97">
        <w:rPr>
          <w:rFonts w:eastAsia="Times New Roman" w:cs="Times New Roman"/>
          <w:lang w:val="sv-SE"/>
        </w:rPr>
        <w:t>kan leda till hål i skyddsnät</w:t>
      </w:r>
      <w:r w:rsidR="6BC33257" w:rsidRPr="769B8D97">
        <w:rPr>
          <w:rFonts w:eastAsia="Times New Roman" w:cs="Times New Roman"/>
          <w:lang w:val="sv-SE"/>
        </w:rPr>
        <w:t>en</w:t>
      </w:r>
      <w:r w:rsidR="1DC3183D" w:rsidRPr="769B8D97">
        <w:rPr>
          <w:rFonts w:eastAsia="Times New Roman" w:cs="Times New Roman"/>
          <w:lang w:val="sv-SE"/>
        </w:rPr>
        <w:t xml:space="preserve">. Däremot kan väl implementerade procedurer, i det här fallet </w:t>
      </w:r>
      <w:r w:rsidR="103E0BEB" w:rsidRPr="769B8D97">
        <w:rPr>
          <w:rFonts w:eastAsia="Times New Roman" w:cs="Times New Roman"/>
          <w:lang w:val="sv-SE"/>
        </w:rPr>
        <w:t xml:space="preserve">välbyggda </w:t>
      </w:r>
      <w:r w:rsidR="1DC3183D" w:rsidRPr="769B8D97">
        <w:rPr>
          <w:rFonts w:eastAsia="Times New Roman" w:cs="Times New Roman"/>
          <w:lang w:val="sv-SE"/>
        </w:rPr>
        <w:t>checklistor, verka för att stärka upp dessa skydd</w:t>
      </w:r>
      <w:r w:rsidR="00C0AE3E" w:rsidRPr="769B8D97">
        <w:rPr>
          <w:rFonts w:eastAsia="Times New Roman" w:cs="Times New Roman"/>
          <w:lang w:val="sv-SE"/>
        </w:rPr>
        <w:t xml:space="preserve">snät och </w:t>
      </w:r>
      <w:r w:rsidR="579DBA9A" w:rsidRPr="42506789">
        <w:rPr>
          <w:rFonts w:eastAsia="Times New Roman" w:cs="Times New Roman"/>
          <w:lang w:val="sv-SE"/>
        </w:rPr>
        <w:t>därför</w:t>
      </w:r>
      <w:r w:rsidR="00C0AE3E" w:rsidRPr="769B8D97">
        <w:rPr>
          <w:rFonts w:eastAsia="Times New Roman" w:cs="Times New Roman"/>
          <w:lang w:val="sv-SE"/>
        </w:rPr>
        <w:t xml:space="preserve"> minska</w:t>
      </w:r>
      <w:r w:rsidR="71AC450D" w:rsidRPr="769B8D97">
        <w:rPr>
          <w:rFonts w:eastAsia="Times New Roman" w:cs="Times New Roman"/>
          <w:lang w:val="sv-SE"/>
        </w:rPr>
        <w:t xml:space="preserve"> risken för</w:t>
      </w:r>
      <w:r w:rsidR="00C0AE3E" w:rsidRPr="769B8D97">
        <w:rPr>
          <w:rFonts w:eastAsia="Times New Roman" w:cs="Times New Roman"/>
          <w:lang w:val="sv-SE"/>
        </w:rPr>
        <w:t xml:space="preserve"> olyckor och förluster</w:t>
      </w:r>
      <w:r w:rsidR="00BF2B0C">
        <w:rPr>
          <w:rFonts w:eastAsia="Times New Roman" w:cs="Times New Roman"/>
          <w:lang w:val="sv-SE"/>
        </w:rPr>
        <w:t xml:space="preserve"> </w:t>
      </w:r>
      <w:r w:rsidR="00BF2B0C">
        <w:fldChar w:fldCharType="begin" w:fldLock="1"/>
      </w:r>
      <w:r w:rsidR="00BF2B0C" w:rsidRPr="769B8D97">
        <w:rPr>
          <w:rFonts w:eastAsia="Times New Roman" w:cs="Times New Roman"/>
          <w:lang w:val="sv-SE"/>
        </w:rPr>
        <w:instrText>ADDIN CSL_CITATION {"citationItems":[{"id":"ITEM-1","itemData":{"DOI":"10.1007/s13437-015-0099-8","ISSN":"16541642","abstract":"In his Swiss cheese model, Reason states that no one can foresee all possible accident scenarios. If holes can be visualized and the relationship between holes and latent conditions can become clear, then it is possible to control the occurrence of holes. The objective of this research is to determine the relationship between latent conditions and the characteristics of holes. In this study, 84 serious marine accidents, divided into six types, were analyzed. Furthermore, the safety management system (SMS) in organizations and risk management at local workplaces were considered as defensive layers, and 10 latent conditions were defined by modifying the software–hardware–environment–liveware (SHEL) model. The following results were found. Holes in the SMS defensive layer tend to arise during the early stages of the plan–do–check–act (PDCA) cycle, except for cases involving sinking. Holes in the defensive layer of risk management tend to arise during the early stages of the risk management process in cases involving collisions, occupational casualties, fire, or explosion. The most frequent latent condition was an inadequate condition of operators, but was not necessarily the same for different types of accidents. These findings indicate that the locations of and reasons for the opening of holes can be determined. By applying a method for closing holes in combination with the findings of this study, accidents can be systematically prevented.","author":[{"dropping-particle":"","family":"Fukuoka","given":"Koji","non-dropping-particle":"","parse-names":false,"suffix":""},{"dropping-particle":"","family":"Furusho","given":"Masao","non-dropping-particle":"","parse-names":false,"suffix":""}],"container-title":"WMU Journal of Maritime Affairs","id":"ITEM-1","issued":{"date-parts":[["2016"]]},"title":"Relationship between latent conditions and the characteristics of holes in marine accidents based on the Swiss cheese model","type":"article-journal"},"uris":["http://www.mendeley.com/documents/?uuid=9dabb3b5-f193-4876-b645-ec0f9c472fea"]}],"mendeley":{"formattedCitation":"(Fukuoka &amp; Furusho, 2016)","plainTextFormattedCitation":"(Fukuoka &amp; Furusho, 2016)","previouslyFormattedCitation":"(Fukuoka &amp; Furusho, 2016)"},"properties":{"noteIndex":0},"schema":"https://github.com/citation-style-language/schema/raw/master/csl-citation.json"}</w:instrText>
      </w:r>
      <w:r w:rsidR="00BF2B0C">
        <w:rPr>
          <w:rFonts w:eastAsia="Times New Roman" w:cs="Times New Roman"/>
          <w:lang w:val="sv-SE"/>
        </w:rPr>
        <w:fldChar w:fldCharType="separate"/>
      </w:r>
      <w:r w:rsidR="00BF2B0C" w:rsidRPr="769B8D97">
        <w:rPr>
          <w:rFonts w:eastAsia="Times New Roman" w:cs="Times New Roman"/>
          <w:noProof/>
          <w:lang w:val="sv-SE"/>
        </w:rPr>
        <w:t>(Fukuoka &amp; Furusho, 2016)</w:t>
      </w:r>
      <w:r w:rsidR="00BF2B0C">
        <w:fldChar w:fldCharType="end"/>
      </w:r>
      <w:r w:rsidR="20AADF41" w:rsidRPr="769B8D97">
        <w:rPr>
          <w:rFonts w:eastAsia="Times New Roman" w:cs="Times New Roman"/>
          <w:lang w:val="sv-SE"/>
        </w:rPr>
        <w:t>.</w:t>
      </w:r>
      <w:r w:rsidR="59593D0D" w:rsidRPr="769B8D97">
        <w:rPr>
          <w:rFonts w:eastAsia="Times New Roman" w:cs="Times New Roman"/>
          <w:lang w:val="sv-SE"/>
        </w:rPr>
        <w:t xml:space="preserve"> </w:t>
      </w:r>
    </w:p>
    <w:p w14:paraId="00000086" w14:textId="203A1AC7" w:rsidR="00037161" w:rsidRPr="00123D80" w:rsidRDefault="00D2398A" w:rsidP="00377217">
      <w:pPr>
        <w:pStyle w:val="Rubrik3"/>
        <w:spacing w:line="276" w:lineRule="auto"/>
        <w:jc w:val="both"/>
        <w:rPr>
          <w:rFonts w:eastAsia="Times New Roman" w:cs="Times New Roman"/>
          <w:lang w:val="sv-SE"/>
        </w:rPr>
      </w:pPr>
      <w:bookmarkStart w:id="23" w:name="_heading=h.9dq6w4mdfzzc"/>
      <w:bookmarkStart w:id="24" w:name="_Toc30594476"/>
      <w:bookmarkStart w:id="25" w:name="_Toc36924257"/>
      <w:bookmarkEnd w:id="23"/>
      <w:r>
        <w:rPr>
          <w:rFonts w:eastAsia="Times New Roman" w:cs="Times New Roman"/>
          <w:lang w:val="sv-SE"/>
        </w:rPr>
        <w:t>2</w:t>
      </w:r>
      <w:r w:rsidR="00215AB2" w:rsidRPr="00123D80">
        <w:rPr>
          <w:rFonts w:eastAsia="Times New Roman" w:cs="Times New Roman"/>
          <w:lang w:val="sv-SE"/>
        </w:rPr>
        <w:t>.2 Checklistor på kryssningsfartyg</w:t>
      </w:r>
      <w:bookmarkEnd w:id="24"/>
      <w:bookmarkEnd w:id="25"/>
    </w:p>
    <w:p w14:paraId="00000087" w14:textId="5B0EBEF7" w:rsidR="00037161" w:rsidRPr="00AC7ECB" w:rsidRDefault="00215AB2" w:rsidP="00377217">
      <w:pPr>
        <w:spacing w:line="276" w:lineRule="auto"/>
        <w:jc w:val="both"/>
        <w:rPr>
          <w:rFonts w:eastAsia="Times New Roman" w:cs="Times New Roman"/>
          <w:lang w:val="sv-SE"/>
        </w:rPr>
      </w:pPr>
      <w:r w:rsidRPr="64F5AD93">
        <w:rPr>
          <w:rFonts w:eastAsia="Times New Roman" w:cs="Times New Roman"/>
          <w:lang w:val="sv-SE"/>
        </w:rPr>
        <w:t xml:space="preserve">Kryssningsbranschen är en växande bransch för tillfället. Enligt Cruise Line International Association (2018) har antalet passagerare som åker på kryssning ökat globalt varje år sedan 2016 till idag. Största fartygen idag kan ta upp till 7000 passagerare och ca. 2500 besättningsmedlemmar. Med allt fler passagerare som åker på kryssning världen över kommer det krävas fler kryssningsbåtar i framtiden för att möta en ökad efterfrågan. Mellan 2019 till 2027 är 122 stycken kryssningsfartyg planerade att byggas vilket kommer öka kryssnings-flottan från runt 400 fartyg idag till över 500 stycken (Cruise Industry </w:t>
      </w:r>
      <w:proofErr w:type="spellStart"/>
      <w:r w:rsidRPr="64F5AD93">
        <w:rPr>
          <w:rFonts w:eastAsia="Times New Roman" w:cs="Times New Roman"/>
          <w:lang w:val="sv-SE"/>
        </w:rPr>
        <w:t>News</w:t>
      </w:r>
      <w:proofErr w:type="spellEnd"/>
      <w:r w:rsidRPr="64F5AD93">
        <w:rPr>
          <w:rFonts w:eastAsia="Times New Roman" w:cs="Times New Roman"/>
          <w:lang w:val="sv-SE"/>
        </w:rPr>
        <w:t xml:space="preserve">, 2019). Med utveckling av </w:t>
      </w:r>
      <w:proofErr w:type="gramStart"/>
      <w:r w:rsidRPr="64F5AD93">
        <w:rPr>
          <w:rFonts w:eastAsia="Times New Roman" w:cs="Times New Roman"/>
          <w:lang w:val="sv-SE"/>
        </w:rPr>
        <w:t>kryssningsbranschen  följer</w:t>
      </w:r>
      <w:proofErr w:type="gramEnd"/>
      <w:r w:rsidRPr="64F5AD93">
        <w:rPr>
          <w:rFonts w:eastAsia="Times New Roman" w:cs="Times New Roman"/>
          <w:lang w:val="sv-SE"/>
        </w:rPr>
        <w:t xml:space="preserve"> även den teknologiska utvecklingen med på de nya fartygen som kommer byggas. Fartygen är redan idag tekniskt avancerade men kommer utvecklas ytterligare vilket ställer krav på befäl ombord (Di </w:t>
      </w:r>
      <w:proofErr w:type="spellStart"/>
      <w:r w:rsidRPr="64F5AD93">
        <w:rPr>
          <w:rFonts w:eastAsia="Times New Roman" w:cs="Times New Roman"/>
          <w:lang w:val="sv-SE"/>
        </w:rPr>
        <w:t>Lieto</w:t>
      </w:r>
      <w:proofErr w:type="spellEnd"/>
      <w:r w:rsidRPr="64F5AD93">
        <w:rPr>
          <w:rFonts w:eastAsia="Times New Roman" w:cs="Times New Roman"/>
          <w:lang w:val="sv-SE"/>
        </w:rPr>
        <w:t>, 2015</w:t>
      </w:r>
      <w:r w:rsidRPr="0D0900D3">
        <w:rPr>
          <w:rFonts w:eastAsia="Times New Roman" w:cs="Times New Roman"/>
          <w:lang w:val="sv-SE"/>
        </w:rPr>
        <w:t>)</w:t>
      </w:r>
      <w:r w:rsidR="18A957BE" w:rsidRPr="0D0900D3">
        <w:rPr>
          <w:rFonts w:eastAsia="Times New Roman" w:cs="Times New Roman"/>
          <w:lang w:val="sv-SE"/>
        </w:rPr>
        <w:t>.</w:t>
      </w:r>
    </w:p>
    <w:p w14:paraId="00000088" w14:textId="77777777" w:rsidR="00037161" w:rsidRPr="00AC7ECB" w:rsidRDefault="00037161" w:rsidP="64F5AD93">
      <w:pPr>
        <w:spacing w:line="276" w:lineRule="auto"/>
        <w:rPr>
          <w:rFonts w:eastAsia="Times New Roman" w:cs="Times New Roman"/>
          <w:lang w:val="sv-SE"/>
        </w:rPr>
      </w:pPr>
    </w:p>
    <w:p w14:paraId="0000008A" w14:textId="6453EEAF" w:rsidR="00037161" w:rsidRPr="00AC7ECB" w:rsidRDefault="00215AB2" w:rsidP="000F67E2">
      <w:pPr>
        <w:spacing w:line="276" w:lineRule="auto"/>
        <w:ind w:right="5"/>
        <w:jc w:val="both"/>
        <w:rPr>
          <w:rFonts w:eastAsia="Times New Roman" w:cs="Times New Roman"/>
          <w:lang w:val="sv-SE"/>
        </w:rPr>
      </w:pPr>
      <w:r w:rsidRPr="28900F33">
        <w:rPr>
          <w:rFonts w:eastAsia="Times New Roman" w:cs="Times New Roman"/>
          <w:lang w:val="sv-SE"/>
        </w:rPr>
        <w:t>Ett fartyg befinner sig konstant i en miljö där förutsättningarna för en säker operation beror på många variabler. Rutiner ska därför finnas för att bättre vara förberedd för att kunna hantera arbetet ombord. Detta är fundamentalt för säkerheten och effektiviteten för alla ombord</w:t>
      </w:r>
      <w:r w:rsidR="00392419">
        <w:rPr>
          <w:rFonts w:eastAsia="Times New Roman" w:cs="Times New Roman"/>
          <w:lang w:val="sv-SE"/>
        </w:rPr>
        <w:t>.</w:t>
      </w:r>
      <w:r w:rsidRPr="28900F33">
        <w:rPr>
          <w:rFonts w:eastAsia="Times New Roman" w:cs="Times New Roman"/>
          <w:lang w:val="sv-SE"/>
        </w:rPr>
        <w:t xml:space="preserve"> Det är styrm</w:t>
      </w:r>
      <w:r w:rsidR="00B847CA">
        <w:rPr>
          <w:rFonts w:eastAsia="Times New Roman" w:cs="Times New Roman"/>
          <w:lang w:val="sv-SE"/>
        </w:rPr>
        <w:t>ä</w:t>
      </w:r>
      <w:r w:rsidRPr="28900F33">
        <w:rPr>
          <w:rFonts w:eastAsia="Times New Roman" w:cs="Times New Roman"/>
          <w:lang w:val="sv-SE"/>
        </w:rPr>
        <w:t>n</w:t>
      </w:r>
      <w:r w:rsidR="00B847CA">
        <w:rPr>
          <w:rFonts w:eastAsia="Times New Roman" w:cs="Times New Roman"/>
          <w:lang w:val="sv-SE"/>
        </w:rPr>
        <w:t>nen</w:t>
      </w:r>
      <w:r w:rsidRPr="28900F33">
        <w:rPr>
          <w:rFonts w:eastAsia="Times New Roman" w:cs="Times New Roman"/>
          <w:lang w:val="sv-SE"/>
        </w:rPr>
        <w:t>s uppgift att</w:t>
      </w:r>
      <w:r w:rsidR="11AA455B" w:rsidRPr="5F329C3F">
        <w:rPr>
          <w:rFonts w:eastAsia="Times New Roman" w:cs="Times New Roman"/>
          <w:lang w:val="sv-SE"/>
        </w:rPr>
        <w:t xml:space="preserve"> se</w:t>
      </w:r>
      <w:r w:rsidR="11AA455B" w:rsidRPr="04D07B9C">
        <w:rPr>
          <w:rFonts w:eastAsia="Times New Roman" w:cs="Times New Roman"/>
          <w:lang w:val="sv-SE"/>
        </w:rPr>
        <w:t xml:space="preserve"> till att</w:t>
      </w:r>
      <w:r w:rsidRPr="28900F33">
        <w:rPr>
          <w:rFonts w:eastAsia="Times New Roman" w:cs="Times New Roman"/>
          <w:lang w:val="sv-SE"/>
        </w:rPr>
        <w:t xml:space="preserve"> all bryggutrustning är uppstartad och redo inför kommande sjö</w:t>
      </w:r>
      <w:r w:rsidR="003C5226" w:rsidRPr="28900F33">
        <w:rPr>
          <w:rFonts w:eastAsia="Times New Roman" w:cs="Times New Roman"/>
          <w:lang w:val="sv-SE"/>
        </w:rPr>
        <w:t>resa</w:t>
      </w:r>
      <w:r w:rsidR="00392419">
        <w:rPr>
          <w:rFonts w:eastAsia="Times New Roman" w:cs="Times New Roman"/>
          <w:lang w:val="sv-SE"/>
        </w:rPr>
        <w:t xml:space="preserve"> </w:t>
      </w:r>
      <w:r w:rsidR="00392419" w:rsidRPr="28900F33">
        <w:rPr>
          <w:rFonts w:eastAsia="Times New Roman" w:cs="Times New Roman"/>
          <w:lang w:val="sv-SE"/>
        </w:rPr>
        <w:t>(Lloyd, 2009)</w:t>
      </w:r>
      <w:r w:rsidRPr="28900F33">
        <w:rPr>
          <w:rFonts w:eastAsia="Times New Roman" w:cs="Times New Roman"/>
          <w:lang w:val="sv-SE"/>
        </w:rPr>
        <w:t>. Nedan följer exempel på hur</w:t>
      </w:r>
      <w:r w:rsidR="003C1ABB">
        <w:rPr>
          <w:rFonts w:eastAsia="Times New Roman" w:cs="Times New Roman"/>
          <w:lang w:val="sv-SE"/>
        </w:rPr>
        <w:t xml:space="preserve"> </w:t>
      </w:r>
      <w:r w:rsidR="008054D3">
        <w:rPr>
          <w:rFonts w:eastAsia="Times New Roman" w:cs="Times New Roman"/>
          <w:lang w:val="sv-SE"/>
        </w:rPr>
        <w:t xml:space="preserve">en </w:t>
      </w:r>
      <w:r w:rsidR="6E181A2B" w:rsidRPr="28900F33">
        <w:rPr>
          <w:rFonts w:eastAsia="Times New Roman" w:cs="Times New Roman"/>
          <w:lang w:val="sv-SE"/>
        </w:rPr>
        <w:t xml:space="preserve">checklista för uppstart av en fartygsbrygga kan se ut. </w:t>
      </w:r>
      <w:r w:rsidR="262B8D4F" w:rsidRPr="28900F33">
        <w:rPr>
          <w:rFonts w:eastAsia="Times New Roman" w:cs="Times New Roman"/>
          <w:lang w:val="sv-SE"/>
        </w:rPr>
        <w:t xml:space="preserve">Alla fundamentala moment är inkluderade i listan för att bryggan ska vara redo att användas. </w:t>
      </w:r>
      <w:r w:rsidR="4A4157BC" w:rsidRPr="28900F33">
        <w:rPr>
          <w:rFonts w:eastAsia="Times New Roman" w:cs="Times New Roman"/>
          <w:lang w:val="sv-SE"/>
        </w:rPr>
        <w:t xml:space="preserve">Exemplet illustrerar enbart enskilda moment, och ska inte ses som en komplett checklista. </w:t>
      </w:r>
    </w:p>
    <w:tbl>
      <w:tblPr>
        <w:tblStyle w:val="Tabellrutnt"/>
        <w:tblpPr w:leftFromText="141" w:rightFromText="141" w:vertAnchor="text" w:horzAnchor="page" w:tblpX="584" w:tblpY="303"/>
        <w:tblW w:w="0" w:type="auto"/>
        <w:tblLayout w:type="fixed"/>
        <w:tblLook w:val="06A0" w:firstRow="1" w:lastRow="0" w:firstColumn="1" w:lastColumn="0" w:noHBand="1" w:noVBand="1"/>
      </w:tblPr>
      <w:tblGrid>
        <w:gridCol w:w="675"/>
        <w:gridCol w:w="5295"/>
      </w:tblGrid>
      <w:tr w:rsidR="00731BC8" w14:paraId="66FD12A9" w14:textId="77777777" w:rsidTr="00731BC8">
        <w:tc>
          <w:tcPr>
            <w:tcW w:w="675" w:type="dxa"/>
          </w:tcPr>
          <w:p w14:paraId="6BF381BE" w14:textId="77777777" w:rsidR="00731BC8" w:rsidRDefault="00731BC8" w:rsidP="00731BC8">
            <w:r w:rsidRPr="0277A10D">
              <w:rPr>
                <w:rFonts w:ascii="Segoe UI Symbol" w:eastAsia="Times New Roman" w:hAnsi="Segoe UI Symbol" w:cs="Segoe UI Symbol"/>
                <w:color w:val="000000" w:themeColor="text1"/>
              </w:rPr>
              <w:t>✓</w:t>
            </w:r>
            <w:r w:rsidRPr="0277A10D">
              <w:rPr>
                <w:rFonts w:eastAsia="Times New Roman" w:cs="Times New Roman"/>
                <w:color w:val="000000" w:themeColor="text1"/>
              </w:rPr>
              <w:t>/</w:t>
            </w:r>
            <w:r w:rsidRPr="0277A10D">
              <w:rPr>
                <w:rFonts w:ascii="Segoe UI Symbol" w:eastAsia="Times New Roman" w:hAnsi="Segoe UI Symbol" w:cs="Segoe UI Symbol"/>
                <w:color w:val="000000" w:themeColor="text1"/>
              </w:rPr>
              <w:t>✗</w:t>
            </w:r>
          </w:p>
        </w:tc>
        <w:tc>
          <w:tcPr>
            <w:tcW w:w="5295" w:type="dxa"/>
          </w:tcPr>
          <w:p w14:paraId="77C54BE2" w14:textId="77777777" w:rsidR="00731BC8" w:rsidRDefault="00731BC8" w:rsidP="00731BC8">
            <w:r w:rsidRPr="0277A10D">
              <w:rPr>
                <w:rFonts w:ascii="Calibri" w:eastAsia="Calibri" w:hAnsi="Calibri" w:cs="Calibri"/>
                <w:color w:val="000000" w:themeColor="text1"/>
                <w:sz w:val="30"/>
                <w:szCs w:val="30"/>
              </w:rPr>
              <w:t>Preparation for sea</w:t>
            </w:r>
          </w:p>
        </w:tc>
      </w:tr>
      <w:tr w:rsidR="00731BC8" w14:paraId="013FAB3A" w14:textId="77777777" w:rsidTr="00731BC8">
        <w:tc>
          <w:tcPr>
            <w:tcW w:w="675" w:type="dxa"/>
          </w:tcPr>
          <w:p w14:paraId="15C1DD73" w14:textId="77777777" w:rsidR="00731BC8" w:rsidRDefault="00731BC8" w:rsidP="00731BC8">
            <w:r w:rsidRPr="0277A10D">
              <w:rPr>
                <w:rFonts w:eastAsia="Times New Roman" w:cs="Times New Roman"/>
                <w:color w:val="000000" w:themeColor="text1"/>
              </w:rPr>
              <w:t xml:space="preserve"> </w:t>
            </w:r>
          </w:p>
        </w:tc>
        <w:tc>
          <w:tcPr>
            <w:tcW w:w="5295" w:type="dxa"/>
          </w:tcPr>
          <w:p w14:paraId="49594883" w14:textId="77777777" w:rsidR="00731BC8" w:rsidRDefault="00731BC8" w:rsidP="00731BC8">
            <w:r w:rsidRPr="0277A10D">
              <w:rPr>
                <w:rFonts w:ascii="Calibri" w:eastAsia="Calibri" w:hAnsi="Calibri" w:cs="Calibri"/>
                <w:color w:val="000000" w:themeColor="text1"/>
              </w:rPr>
              <w:t xml:space="preserve"> </w:t>
            </w:r>
          </w:p>
        </w:tc>
      </w:tr>
      <w:tr w:rsidR="00731BC8" w14:paraId="46C3FD56" w14:textId="77777777" w:rsidTr="00731BC8">
        <w:tc>
          <w:tcPr>
            <w:tcW w:w="675" w:type="dxa"/>
          </w:tcPr>
          <w:p w14:paraId="02987730" w14:textId="77777777" w:rsidR="00731BC8" w:rsidRDefault="00731BC8" w:rsidP="00731BC8">
            <w:r w:rsidRPr="0277A10D">
              <w:rPr>
                <w:rFonts w:eastAsia="Times New Roman" w:cs="Times New Roman"/>
                <w:color w:val="000000" w:themeColor="text1"/>
              </w:rPr>
              <w:t xml:space="preserve"> </w:t>
            </w:r>
          </w:p>
        </w:tc>
        <w:tc>
          <w:tcPr>
            <w:tcW w:w="5295" w:type="dxa"/>
          </w:tcPr>
          <w:p w14:paraId="2E2118DF" w14:textId="77777777" w:rsidR="00731BC8" w:rsidRDefault="00731BC8" w:rsidP="00731BC8">
            <w:r w:rsidRPr="0277A10D">
              <w:rPr>
                <w:rFonts w:ascii="Calibri" w:eastAsia="Calibri" w:hAnsi="Calibri" w:cs="Calibri"/>
                <w:color w:val="000000" w:themeColor="text1"/>
              </w:rPr>
              <w:t>anchors</w:t>
            </w:r>
          </w:p>
        </w:tc>
      </w:tr>
      <w:tr w:rsidR="00731BC8" w14:paraId="0C3718CF" w14:textId="77777777" w:rsidTr="00731BC8">
        <w:tc>
          <w:tcPr>
            <w:tcW w:w="675" w:type="dxa"/>
          </w:tcPr>
          <w:p w14:paraId="67DAA105" w14:textId="77777777" w:rsidR="00731BC8" w:rsidRDefault="00731BC8" w:rsidP="00731BC8">
            <w:r w:rsidRPr="0277A10D">
              <w:rPr>
                <w:rFonts w:eastAsia="Times New Roman" w:cs="Times New Roman"/>
                <w:color w:val="000000" w:themeColor="text1"/>
              </w:rPr>
              <w:t xml:space="preserve"> </w:t>
            </w:r>
          </w:p>
        </w:tc>
        <w:tc>
          <w:tcPr>
            <w:tcW w:w="5295" w:type="dxa"/>
          </w:tcPr>
          <w:p w14:paraId="49603DFE" w14:textId="77777777" w:rsidR="00731BC8" w:rsidRDefault="00731BC8" w:rsidP="00731BC8">
            <w:r w:rsidRPr="0277A10D">
              <w:rPr>
                <w:rFonts w:ascii="Calibri" w:eastAsia="Calibri" w:hAnsi="Calibri" w:cs="Calibri"/>
                <w:color w:val="000000" w:themeColor="text1"/>
              </w:rPr>
              <w:t>bridge movement book</w:t>
            </w:r>
          </w:p>
        </w:tc>
      </w:tr>
      <w:tr w:rsidR="00731BC8" w14:paraId="31BE1294" w14:textId="77777777" w:rsidTr="00731BC8">
        <w:tc>
          <w:tcPr>
            <w:tcW w:w="675" w:type="dxa"/>
          </w:tcPr>
          <w:p w14:paraId="38BF8761" w14:textId="77777777" w:rsidR="00731BC8" w:rsidRDefault="00731BC8" w:rsidP="00731BC8">
            <w:r w:rsidRPr="0277A10D">
              <w:rPr>
                <w:rFonts w:eastAsia="Times New Roman" w:cs="Times New Roman"/>
                <w:color w:val="000000" w:themeColor="text1"/>
              </w:rPr>
              <w:t xml:space="preserve"> </w:t>
            </w:r>
          </w:p>
        </w:tc>
        <w:tc>
          <w:tcPr>
            <w:tcW w:w="5295" w:type="dxa"/>
          </w:tcPr>
          <w:p w14:paraId="26B96756" w14:textId="77777777" w:rsidR="00731BC8" w:rsidRDefault="00731BC8" w:rsidP="00731BC8">
            <w:r w:rsidRPr="0277A10D">
              <w:rPr>
                <w:rFonts w:ascii="Calibri" w:eastAsia="Calibri" w:hAnsi="Calibri" w:cs="Calibri"/>
                <w:color w:val="000000" w:themeColor="text1"/>
              </w:rPr>
              <w:t>echo sounder</w:t>
            </w:r>
          </w:p>
        </w:tc>
      </w:tr>
      <w:tr w:rsidR="00731BC8" w14:paraId="30F581D1" w14:textId="77777777" w:rsidTr="00731BC8">
        <w:tc>
          <w:tcPr>
            <w:tcW w:w="675" w:type="dxa"/>
          </w:tcPr>
          <w:p w14:paraId="63DB846A" w14:textId="77777777" w:rsidR="00731BC8" w:rsidRDefault="00731BC8" w:rsidP="00731BC8">
            <w:r w:rsidRPr="0277A10D">
              <w:rPr>
                <w:rFonts w:eastAsia="Times New Roman" w:cs="Times New Roman"/>
                <w:color w:val="000000" w:themeColor="text1"/>
              </w:rPr>
              <w:t xml:space="preserve"> </w:t>
            </w:r>
          </w:p>
        </w:tc>
        <w:tc>
          <w:tcPr>
            <w:tcW w:w="5295" w:type="dxa"/>
          </w:tcPr>
          <w:p w14:paraId="7773CFBD" w14:textId="77777777" w:rsidR="00731BC8" w:rsidRDefault="00731BC8" w:rsidP="00731BC8">
            <w:r w:rsidRPr="0277A10D">
              <w:rPr>
                <w:rFonts w:ascii="Calibri" w:eastAsia="Calibri" w:hAnsi="Calibri" w:cs="Calibri"/>
                <w:color w:val="000000" w:themeColor="text1"/>
              </w:rPr>
              <w:t>electronical navigation position-fixing system</w:t>
            </w:r>
          </w:p>
        </w:tc>
      </w:tr>
      <w:tr w:rsidR="00731BC8" w14:paraId="08E1FFDD" w14:textId="77777777" w:rsidTr="00731BC8">
        <w:tc>
          <w:tcPr>
            <w:tcW w:w="675" w:type="dxa"/>
          </w:tcPr>
          <w:p w14:paraId="55820804" w14:textId="77777777" w:rsidR="00731BC8" w:rsidRDefault="00731BC8" w:rsidP="00731BC8">
            <w:r w:rsidRPr="0277A10D">
              <w:rPr>
                <w:rFonts w:eastAsia="Times New Roman" w:cs="Times New Roman"/>
                <w:color w:val="000000" w:themeColor="text1"/>
              </w:rPr>
              <w:t xml:space="preserve"> </w:t>
            </w:r>
          </w:p>
        </w:tc>
        <w:tc>
          <w:tcPr>
            <w:tcW w:w="5295" w:type="dxa"/>
          </w:tcPr>
          <w:p w14:paraId="787A5A2A" w14:textId="77777777" w:rsidR="00731BC8" w:rsidRDefault="00731BC8" w:rsidP="00731BC8">
            <w:r w:rsidRPr="0277A10D">
              <w:rPr>
                <w:rFonts w:ascii="Calibri" w:eastAsia="Calibri" w:hAnsi="Calibri" w:cs="Calibri"/>
                <w:color w:val="000000" w:themeColor="text1"/>
              </w:rPr>
              <w:t>gyro/magnetic compass and repeaters</w:t>
            </w:r>
          </w:p>
        </w:tc>
      </w:tr>
      <w:tr w:rsidR="00731BC8" w14:paraId="58ADCF48" w14:textId="77777777" w:rsidTr="00731BC8">
        <w:tc>
          <w:tcPr>
            <w:tcW w:w="675" w:type="dxa"/>
          </w:tcPr>
          <w:p w14:paraId="61216579" w14:textId="77777777" w:rsidR="00731BC8" w:rsidRDefault="00731BC8" w:rsidP="00731BC8">
            <w:r w:rsidRPr="0277A10D">
              <w:rPr>
                <w:rFonts w:eastAsia="Times New Roman" w:cs="Times New Roman"/>
                <w:color w:val="000000" w:themeColor="text1"/>
              </w:rPr>
              <w:t xml:space="preserve"> </w:t>
            </w:r>
          </w:p>
        </w:tc>
        <w:tc>
          <w:tcPr>
            <w:tcW w:w="5295" w:type="dxa"/>
          </w:tcPr>
          <w:p w14:paraId="593EC8E5" w14:textId="77777777" w:rsidR="00731BC8" w:rsidRDefault="00731BC8" w:rsidP="00731BC8">
            <w:r w:rsidRPr="0277A10D">
              <w:rPr>
                <w:rFonts w:ascii="Calibri" w:eastAsia="Calibri" w:hAnsi="Calibri" w:cs="Calibri"/>
                <w:color w:val="000000" w:themeColor="text1"/>
              </w:rPr>
              <w:t>passage plan entered into integrated bridge system</w:t>
            </w:r>
          </w:p>
        </w:tc>
      </w:tr>
      <w:tr w:rsidR="00731BC8" w14:paraId="0920F09F" w14:textId="77777777" w:rsidTr="00731BC8">
        <w:tc>
          <w:tcPr>
            <w:tcW w:w="675" w:type="dxa"/>
          </w:tcPr>
          <w:p w14:paraId="1EF5F20C" w14:textId="77777777" w:rsidR="00731BC8" w:rsidRDefault="00731BC8" w:rsidP="00731BC8">
            <w:r w:rsidRPr="0277A10D">
              <w:rPr>
                <w:rFonts w:eastAsia="Times New Roman" w:cs="Times New Roman"/>
                <w:color w:val="000000" w:themeColor="text1"/>
              </w:rPr>
              <w:t xml:space="preserve"> </w:t>
            </w:r>
          </w:p>
        </w:tc>
        <w:tc>
          <w:tcPr>
            <w:tcW w:w="5295" w:type="dxa"/>
          </w:tcPr>
          <w:p w14:paraId="5C53779F" w14:textId="77777777" w:rsidR="00731BC8" w:rsidRDefault="00731BC8" w:rsidP="00731BC8">
            <w:r w:rsidRPr="0277A10D">
              <w:rPr>
                <w:rFonts w:ascii="Calibri" w:eastAsia="Calibri" w:hAnsi="Calibri" w:cs="Calibri"/>
                <w:color w:val="000000" w:themeColor="text1"/>
              </w:rPr>
              <w:t>radar(s)</w:t>
            </w:r>
          </w:p>
        </w:tc>
      </w:tr>
      <w:tr w:rsidR="00731BC8" w14:paraId="095D9C4F" w14:textId="77777777" w:rsidTr="00731BC8">
        <w:tc>
          <w:tcPr>
            <w:tcW w:w="675" w:type="dxa"/>
          </w:tcPr>
          <w:p w14:paraId="4FBBBFC7" w14:textId="77777777" w:rsidR="00731BC8" w:rsidRDefault="00731BC8" w:rsidP="00731BC8">
            <w:r w:rsidRPr="0277A10D">
              <w:rPr>
                <w:rFonts w:eastAsia="Times New Roman" w:cs="Times New Roman"/>
                <w:color w:val="000000" w:themeColor="text1"/>
              </w:rPr>
              <w:t xml:space="preserve"> </w:t>
            </w:r>
          </w:p>
        </w:tc>
        <w:tc>
          <w:tcPr>
            <w:tcW w:w="5295" w:type="dxa"/>
          </w:tcPr>
          <w:p w14:paraId="70B92216" w14:textId="2893D24E" w:rsidR="00731BC8" w:rsidRDefault="00731BC8" w:rsidP="00731BC8">
            <w:r w:rsidRPr="0277A10D">
              <w:rPr>
                <w:rFonts w:ascii="Calibri" w:eastAsia="Calibri" w:hAnsi="Calibri" w:cs="Calibri"/>
                <w:color w:val="000000" w:themeColor="text1"/>
              </w:rPr>
              <w:t xml:space="preserve">required AIS data </w:t>
            </w:r>
          </w:p>
        </w:tc>
      </w:tr>
      <w:tr w:rsidR="00731BC8" w14:paraId="3CFB99B4" w14:textId="77777777" w:rsidTr="00731BC8">
        <w:tc>
          <w:tcPr>
            <w:tcW w:w="675" w:type="dxa"/>
          </w:tcPr>
          <w:p w14:paraId="67422EFB" w14:textId="77777777" w:rsidR="00731BC8" w:rsidRDefault="00731BC8" w:rsidP="00731BC8">
            <w:r w:rsidRPr="0277A10D">
              <w:rPr>
                <w:rFonts w:eastAsia="Times New Roman" w:cs="Times New Roman"/>
                <w:color w:val="000000" w:themeColor="text1"/>
              </w:rPr>
              <w:t xml:space="preserve"> </w:t>
            </w:r>
          </w:p>
        </w:tc>
        <w:tc>
          <w:tcPr>
            <w:tcW w:w="5295" w:type="dxa"/>
          </w:tcPr>
          <w:p w14:paraId="71113A6F" w14:textId="376976FE" w:rsidR="00731BC8" w:rsidRDefault="00731BC8" w:rsidP="00731BC8">
            <w:r w:rsidRPr="0277A10D">
              <w:rPr>
                <w:rFonts w:ascii="Calibri" w:eastAsia="Calibri" w:hAnsi="Calibri" w:cs="Calibri"/>
                <w:color w:val="000000" w:themeColor="text1"/>
              </w:rPr>
              <w:t>clocks</w:t>
            </w:r>
          </w:p>
        </w:tc>
      </w:tr>
    </w:tbl>
    <w:p w14:paraId="0000008D" w14:textId="77777777" w:rsidR="00037161" w:rsidRPr="00B456B6" w:rsidRDefault="00037161" w:rsidP="64F5AD93">
      <w:pPr>
        <w:spacing w:line="276" w:lineRule="auto"/>
        <w:rPr>
          <w:rFonts w:eastAsia="Times New Roman" w:cs="Times New Roman"/>
          <w:sz w:val="18"/>
          <w:szCs w:val="18"/>
          <w:lang w:val="sv-SE"/>
        </w:rPr>
      </w:pPr>
    </w:p>
    <w:p w14:paraId="0000008E" w14:textId="6406C257" w:rsidR="00037161" w:rsidRDefault="00731BC8" w:rsidP="000F67E2">
      <w:pPr>
        <w:spacing w:line="276" w:lineRule="auto"/>
        <w:jc w:val="both"/>
        <w:rPr>
          <w:rFonts w:eastAsia="Times New Roman" w:cs="Times New Roman"/>
          <w:lang w:val="sv-SE"/>
        </w:rPr>
      </w:pPr>
      <w:r>
        <w:rPr>
          <w:rFonts w:eastAsia="Times New Roman" w:cs="Times New Roman"/>
          <w:noProof/>
          <w:lang w:val="sv-SE"/>
        </w:rPr>
        <mc:AlternateContent>
          <mc:Choice Requires="wps">
            <w:drawing>
              <wp:anchor distT="0" distB="0" distL="114300" distR="114300" simplePos="0" relativeHeight="251663362" behindDoc="0" locked="0" layoutInCell="1" allowOverlap="1" wp14:anchorId="2AAEBD32" wp14:editId="3359A716">
                <wp:simplePos x="0" y="0"/>
                <wp:positionH relativeFrom="column">
                  <wp:posOffset>-361315</wp:posOffset>
                </wp:positionH>
                <wp:positionV relativeFrom="paragraph">
                  <wp:posOffset>2203269</wp:posOffset>
                </wp:positionV>
                <wp:extent cx="3744595" cy="445770"/>
                <wp:effectExtent l="0" t="0" r="1905" b="0"/>
                <wp:wrapSquare wrapText="bothSides"/>
                <wp:docPr id="10" name="Textruta 10"/>
                <wp:cNvGraphicFramePr/>
                <a:graphic xmlns:a="http://schemas.openxmlformats.org/drawingml/2006/main">
                  <a:graphicData uri="http://schemas.microsoft.com/office/word/2010/wordprocessingShape">
                    <wps:wsp>
                      <wps:cNvSpPr txBox="1"/>
                      <wps:spPr>
                        <a:xfrm>
                          <a:off x="0" y="0"/>
                          <a:ext cx="3744595" cy="445770"/>
                        </a:xfrm>
                        <a:prstGeom prst="rect">
                          <a:avLst/>
                        </a:prstGeom>
                        <a:solidFill>
                          <a:schemeClr val="lt1"/>
                        </a:solidFill>
                        <a:ln w="6350">
                          <a:noFill/>
                        </a:ln>
                      </wps:spPr>
                      <wps:txbx>
                        <w:txbxContent>
                          <w:p w14:paraId="14487933" w14:textId="3A1236DE" w:rsidR="007E450F" w:rsidRPr="00731BC8" w:rsidRDefault="007E450F" w:rsidP="00731BC8">
                            <w:pPr>
                              <w:rPr>
                                <w:i/>
                                <w:iCs/>
                                <w:lang w:val="sv-SE"/>
                              </w:rPr>
                            </w:pPr>
                            <w:r>
                              <w:rPr>
                                <w:i/>
                                <w:iCs/>
                                <w:lang w:val="sv-SE"/>
                              </w:rPr>
                              <w:t>Figur 2.2 Checklista baserad på International Chamber of Shippings riktlinj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AEBD32" id="Textruta 10" o:spid="_x0000_s1027" type="#_x0000_t202" style="position:absolute;left:0;text-align:left;margin-left:-28.45pt;margin-top:173.5pt;width:294.85pt;height:35.1pt;z-index:2516633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" fillcolor="white [3201]" stroked="f" strokeweight=".5pt">
                <v:textbox>
                  <w:txbxContent>
                    <w:p w14:paraId="14487933" w14:textId="3A1236DE" w:rsidR="007E450F" w:rsidRPr="00731BC8" w:rsidRDefault="007E450F" w:rsidP="00731BC8">
                      <w:pPr>
                        <w:rPr>
                          <w:i/>
                          <w:iCs/>
                          <w:lang w:val="sv-SE"/>
                        </w:rPr>
                      </w:pPr>
                      <w:r>
                        <w:rPr>
                          <w:i/>
                          <w:iCs/>
                          <w:lang w:val="sv-SE"/>
                        </w:rPr>
                        <w:t>Figur 2.2 Checklista baserad på International Chamber of Shippings riktlinjer.</w:t>
                      </w:r>
                    </w:p>
                  </w:txbxContent>
                </v:textbox>
                <w10:wrap type="square"/>
              </v:shape>
            </w:pict>
          </mc:Fallback>
        </mc:AlternateContent>
      </w:r>
      <w:r w:rsidR="5915A364" w:rsidRPr="4342C7C5">
        <w:rPr>
          <w:rFonts w:eastAsia="Times New Roman" w:cs="Times New Roman"/>
          <w:lang w:val="sv-SE"/>
        </w:rPr>
        <w:t xml:space="preserve">I en intervju med Styrman 1 (2 december, 2019) som arbetar på ett kryssningsfartyg förklarar hen att checklistor används för </w:t>
      </w:r>
      <w:r w:rsidR="008B3C67">
        <w:rPr>
          <w:rFonts w:eastAsia="Times New Roman" w:cs="Times New Roman"/>
          <w:lang w:val="sv-SE"/>
        </w:rPr>
        <w:t>olika moment</w:t>
      </w:r>
      <w:r w:rsidR="5915A364" w:rsidRPr="4342C7C5">
        <w:rPr>
          <w:rFonts w:eastAsia="Times New Roman" w:cs="Times New Roman"/>
          <w:lang w:val="sv-SE"/>
        </w:rPr>
        <w:t xml:space="preserve"> på bryggan. Juniorbefäl jobbar med checklistor som har att göra med uppstart av brygga samt har ansvar för det på checklistan som ska föras in i fartygets loggbok. Seniora befäl gör checklistor som är i tät anknytning till fartygets ankomster och avgångar. Att de arbetar omfattande med checklistor hävdar Styrman 1, beror till stor del på att bryggteamet har en mental inställning att checklistor är bra för teamet. </w:t>
      </w:r>
    </w:p>
    <w:p w14:paraId="4411BE8C" w14:textId="77C7D021" w:rsidR="00AF7675" w:rsidRDefault="00AF7675" w:rsidP="000F67E2">
      <w:pPr>
        <w:spacing w:line="276" w:lineRule="auto"/>
        <w:jc w:val="both"/>
        <w:rPr>
          <w:rFonts w:eastAsia="Times New Roman" w:cs="Times New Roman"/>
          <w:lang w:val="sv-SE"/>
        </w:rPr>
      </w:pPr>
    </w:p>
    <w:p w14:paraId="0000008F" w14:textId="6639E8B9" w:rsidR="00037161" w:rsidRPr="001026B9" w:rsidRDefault="4A48F5AD" w:rsidP="000F67E2">
      <w:pPr>
        <w:spacing w:line="276" w:lineRule="auto"/>
        <w:jc w:val="both"/>
        <w:rPr>
          <w:rFonts w:eastAsia="Times New Roman" w:cs="Times New Roman"/>
          <w:b/>
          <w:bCs/>
          <w:lang w:val="sv-SE"/>
        </w:rPr>
      </w:pPr>
      <w:r w:rsidRPr="769B8D97">
        <w:rPr>
          <w:rFonts w:eastAsia="Times New Roman" w:cs="Times New Roman"/>
          <w:lang w:val="sv-SE"/>
        </w:rPr>
        <w:t>Vid</w:t>
      </w:r>
      <w:r w:rsidR="76E47354" w:rsidRPr="769B8D97">
        <w:rPr>
          <w:rFonts w:eastAsia="Times New Roman" w:cs="Times New Roman"/>
          <w:lang w:val="sv-SE"/>
        </w:rPr>
        <w:t xml:space="preserve"> utförande av checklistor </w:t>
      </w:r>
      <w:r w:rsidR="4C76FB78" w:rsidRPr="769B8D97">
        <w:rPr>
          <w:rFonts w:eastAsia="Times New Roman" w:cs="Times New Roman"/>
          <w:lang w:val="sv-SE"/>
        </w:rPr>
        <w:t xml:space="preserve">finns det </w:t>
      </w:r>
      <w:r w:rsidR="17E04936" w:rsidRPr="769B8D97">
        <w:rPr>
          <w:rFonts w:eastAsia="Times New Roman" w:cs="Times New Roman"/>
          <w:lang w:val="sv-SE"/>
        </w:rPr>
        <w:t xml:space="preserve">flera </w:t>
      </w:r>
      <w:r w:rsidR="4C76FB78" w:rsidRPr="769B8D97">
        <w:rPr>
          <w:rFonts w:eastAsia="Times New Roman" w:cs="Times New Roman"/>
          <w:lang w:val="sv-SE"/>
        </w:rPr>
        <w:t xml:space="preserve">olika sätt att göra det på. </w:t>
      </w:r>
      <w:r w:rsidR="59675EE1" w:rsidRPr="769B8D97">
        <w:rPr>
          <w:rFonts w:eastAsia="Times New Roman" w:cs="Times New Roman"/>
          <w:lang w:val="sv-SE"/>
        </w:rPr>
        <w:t xml:space="preserve">Di </w:t>
      </w:r>
      <w:proofErr w:type="spellStart"/>
      <w:r w:rsidR="59675EE1" w:rsidRPr="769B8D97">
        <w:rPr>
          <w:rFonts w:eastAsia="Times New Roman" w:cs="Times New Roman"/>
          <w:lang w:val="sv-SE"/>
        </w:rPr>
        <w:t>Lieto</w:t>
      </w:r>
      <w:proofErr w:type="spellEnd"/>
      <w:r w:rsidR="59675EE1" w:rsidRPr="769B8D97">
        <w:rPr>
          <w:rFonts w:eastAsia="Times New Roman" w:cs="Times New Roman"/>
          <w:lang w:val="sv-SE"/>
        </w:rPr>
        <w:t xml:space="preserve"> (2015) nämner </w:t>
      </w:r>
      <w:r w:rsidR="22B8F0A6" w:rsidRPr="769B8D97">
        <w:rPr>
          <w:rFonts w:eastAsia="Times New Roman" w:cs="Times New Roman"/>
          <w:lang w:val="sv-SE"/>
        </w:rPr>
        <w:t>två metoder</w:t>
      </w:r>
      <w:r w:rsidR="4C0CDD77" w:rsidRPr="769B8D97">
        <w:rPr>
          <w:rFonts w:eastAsia="Times New Roman" w:cs="Times New Roman"/>
          <w:lang w:val="sv-SE"/>
        </w:rPr>
        <w:t xml:space="preserve">; </w:t>
      </w:r>
      <w:r w:rsidR="4C0CDD77" w:rsidRPr="769B8D97">
        <w:rPr>
          <w:rFonts w:eastAsia="Times New Roman" w:cs="Times New Roman"/>
          <w:i/>
          <w:iCs/>
          <w:lang w:val="sv-SE"/>
        </w:rPr>
        <w:t>do-</w:t>
      </w:r>
      <w:proofErr w:type="spellStart"/>
      <w:r w:rsidR="4C0CDD77" w:rsidRPr="769B8D97">
        <w:rPr>
          <w:rFonts w:eastAsia="Times New Roman" w:cs="Times New Roman"/>
          <w:i/>
          <w:iCs/>
          <w:lang w:val="sv-SE"/>
        </w:rPr>
        <w:t>confirm</w:t>
      </w:r>
      <w:proofErr w:type="spellEnd"/>
      <w:r w:rsidR="4C0CDD77" w:rsidRPr="769B8D97">
        <w:rPr>
          <w:rFonts w:eastAsia="Times New Roman" w:cs="Times New Roman"/>
          <w:lang w:val="sv-SE"/>
        </w:rPr>
        <w:t xml:space="preserve"> och </w:t>
      </w:r>
      <w:r w:rsidR="4C0CDD77" w:rsidRPr="769B8D97">
        <w:rPr>
          <w:rFonts w:eastAsia="Times New Roman" w:cs="Times New Roman"/>
          <w:i/>
          <w:iCs/>
          <w:lang w:val="sv-SE"/>
        </w:rPr>
        <w:t>read-do</w:t>
      </w:r>
      <w:r w:rsidR="4C0CDD77" w:rsidRPr="769B8D97">
        <w:rPr>
          <w:rFonts w:eastAsia="Times New Roman" w:cs="Times New Roman"/>
          <w:lang w:val="sv-SE"/>
        </w:rPr>
        <w:t>.</w:t>
      </w:r>
      <w:r w:rsidR="0F15023B" w:rsidRPr="769B8D97">
        <w:rPr>
          <w:rFonts w:eastAsia="Times New Roman" w:cs="Times New Roman"/>
          <w:lang w:val="sv-SE"/>
        </w:rPr>
        <w:t xml:space="preserve"> </w:t>
      </w:r>
      <w:r w:rsidR="34F33EA7" w:rsidRPr="769B8D97">
        <w:rPr>
          <w:rFonts w:eastAsia="Times New Roman" w:cs="Times New Roman"/>
          <w:lang w:val="sv-SE"/>
        </w:rPr>
        <w:t>E</w:t>
      </w:r>
      <w:r w:rsidR="0F15023B" w:rsidRPr="769B8D97">
        <w:rPr>
          <w:rFonts w:eastAsia="Times New Roman" w:cs="Times New Roman"/>
          <w:lang w:val="sv-SE"/>
        </w:rPr>
        <w:t>nligt do-</w:t>
      </w:r>
      <w:proofErr w:type="spellStart"/>
      <w:r w:rsidR="0F15023B" w:rsidRPr="769B8D97">
        <w:rPr>
          <w:rFonts w:eastAsia="Times New Roman" w:cs="Times New Roman"/>
          <w:lang w:val="sv-SE"/>
        </w:rPr>
        <w:t>confirm</w:t>
      </w:r>
      <w:proofErr w:type="spellEnd"/>
      <w:r w:rsidR="0F15023B" w:rsidRPr="769B8D97">
        <w:rPr>
          <w:rFonts w:eastAsia="Times New Roman" w:cs="Times New Roman"/>
          <w:lang w:val="sv-SE"/>
        </w:rPr>
        <w:t xml:space="preserve"> </w:t>
      </w:r>
      <w:r w:rsidR="4C0DFE75" w:rsidRPr="769B8D97">
        <w:rPr>
          <w:rFonts w:eastAsia="Times New Roman" w:cs="Times New Roman"/>
          <w:lang w:val="sv-SE"/>
        </w:rPr>
        <w:t>utför</w:t>
      </w:r>
      <w:r w:rsidR="069C7CCB" w:rsidRPr="769B8D97">
        <w:rPr>
          <w:rFonts w:eastAsia="Times New Roman" w:cs="Times New Roman"/>
          <w:lang w:val="sv-SE"/>
        </w:rPr>
        <w:t>s</w:t>
      </w:r>
      <w:r w:rsidR="4C0DFE75" w:rsidRPr="769B8D97">
        <w:rPr>
          <w:rFonts w:eastAsia="Times New Roman" w:cs="Times New Roman"/>
          <w:lang w:val="sv-SE"/>
        </w:rPr>
        <w:t xml:space="preserve"> uppgifter </w:t>
      </w:r>
      <w:r w:rsidR="4F7B4708" w:rsidRPr="769B8D97">
        <w:rPr>
          <w:rFonts w:eastAsia="Times New Roman" w:cs="Times New Roman"/>
          <w:lang w:val="sv-SE"/>
        </w:rPr>
        <w:t xml:space="preserve">utifrån </w:t>
      </w:r>
      <w:r w:rsidR="0B28EDE9" w:rsidRPr="769B8D97">
        <w:rPr>
          <w:rFonts w:eastAsia="Times New Roman" w:cs="Times New Roman"/>
          <w:lang w:val="sv-SE"/>
        </w:rPr>
        <w:t xml:space="preserve">egna </w:t>
      </w:r>
      <w:r w:rsidR="4F7B4708" w:rsidRPr="769B8D97">
        <w:rPr>
          <w:rFonts w:eastAsia="Times New Roman" w:cs="Times New Roman"/>
          <w:lang w:val="sv-SE"/>
        </w:rPr>
        <w:t xml:space="preserve">erfarenheter och minne. Efter det används checklistan </w:t>
      </w:r>
      <w:r w:rsidR="053C98D3" w:rsidRPr="769B8D97">
        <w:rPr>
          <w:rFonts w:eastAsia="Times New Roman" w:cs="Times New Roman"/>
          <w:lang w:val="sv-SE"/>
        </w:rPr>
        <w:t xml:space="preserve">endast för att bekräfta att </w:t>
      </w:r>
      <w:r w:rsidR="0CC565D8" w:rsidRPr="769B8D97">
        <w:rPr>
          <w:rFonts w:eastAsia="Times New Roman" w:cs="Times New Roman"/>
          <w:lang w:val="sv-SE"/>
        </w:rPr>
        <w:t xml:space="preserve">allt det nödvändiga är gjort. Om </w:t>
      </w:r>
      <w:r w:rsidR="4B26C344" w:rsidRPr="769B8D97">
        <w:rPr>
          <w:rFonts w:eastAsia="Times New Roman" w:cs="Times New Roman"/>
          <w:lang w:val="sv-SE"/>
        </w:rPr>
        <w:t>principen</w:t>
      </w:r>
      <w:r w:rsidR="0CC565D8" w:rsidRPr="769B8D97">
        <w:rPr>
          <w:rFonts w:eastAsia="Times New Roman" w:cs="Times New Roman"/>
          <w:lang w:val="sv-SE"/>
        </w:rPr>
        <w:t xml:space="preserve"> </w:t>
      </w:r>
      <w:r w:rsidR="2EC273D9" w:rsidRPr="769B8D97">
        <w:rPr>
          <w:rFonts w:eastAsia="Times New Roman" w:cs="Times New Roman"/>
          <w:lang w:val="sv-SE"/>
        </w:rPr>
        <w:t xml:space="preserve">read-do utförs </w:t>
      </w:r>
      <w:r w:rsidR="0CC565D8" w:rsidRPr="769B8D97">
        <w:rPr>
          <w:rFonts w:eastAsia="Times New Roman" w:cs="Times New Roman"/>
          <w:lang w:val="sv-SE"/>
        </w:rPr>
        <w:t>kan checklistan</w:t>
      </w:r>
      <w:r w:rsidR="7AD6F6BE" w:rsidRPr="769B8D97">
        <w:rPr>
          <w:rFonts w:eastAsia="Times New Roman" w:cs="Times New Roman"/>
          <w:lang w:val="sv-SE"/>
        </w:rPr>
        <w:t xml:space="preserve"> istället</w:t>
      </w:r>
      <w:r w:rsidR="0CC565D8" w:rsidRPr="769B8D97">
        <w:rPr>
          <w:rFonts w:eastAsia="Times New Roman" w:cs="Times New Roman"/>
          <w:lang w:val="sv-SE"/>
        </w:rPr>
        <w:t xml:space="preserve"> ses som ett recept</w:t>
      </w:r>
      <w:r w:rsidR="0526238C" w:rsidRPr="769B8D97">
        <w:rPr>
          <w:rFonts w:eastAsia="Times New Roman" w:cs="Times New Roman"/>
          <w:lang w:val="sv-SE"/>
        </w:rPr>
        <w:t>, d</w:t>
      </w:r>
      <w:r w:rsidR="0B28EDE9" w:rsidRPr="769B8D97">
        <w:rPr>
          <w:rFonts w:eastAsia="Times New Roman" w:cs="Times New Roman"/>
          <w:lang w:val="sv-SE"/>
        </w:rPr>
        <w:t xml:space="preserve">å </w:t>
      </w:r>
      <w:r w:rsidR="4B51DE1E" w:rsidRPr="769B8D97">
        <w:rPr>
          <w:rFonts w:eastAsia="Times New Roman" w:cs="Times New Roman"/>
          <w:lang w:val="sv-SE"/>
        </w:rPr>
        <w:t xml:space="preserve">den </w:t>
      </w:r>
      <w:r w:rsidR="0B28EDE9" w:rsidRPr="769B8D97">
        <w:rPr>
          <w:rFonts w:eastAsia="Times New Roman" w:cs="Times New Roman"/>
          <w:lang w:val="sv-SE"/>
        </w:rPr>
        <w:t>följs sekventiellt</w:t>
      </w:r>
      <w:r w:rsidR="1C381397" w:rsidRPr="769B8D97">
        <w:rPr>
          <w:rFonts w:eastAsia="Times New Roman" w:cs="Times New Roman"/>
          <w:lang w:val="sv-SE"/>
        </w:rPr>
        <w:t xml:space="preserve"> (Di </w:t>
      </w:r>
      <w:proofErr w:type="spellStart"/>
      <w:r w:rsidR="1C381397" w:rsidRPr="769B8D97">
        <w:rPr>
          <w:rFonts w:eastAsia="Times New Roman" w:cs="Times New Roman"/>
          <w:lang w:val="sv-SE"/>
        </w:rPr>
        <w:t>Lieto</w:t>
      </w:r>
      <w:proofErr w:type="spellEnd"/>
      <w:r w:rsidR="1C381397" w:rsidRPr="769B8D97">
        <w:rPr>
          <w:rFonts w:eastAsia="Times New Roman" w:cs="Times New Roman"/>
          <w:lang w:val="sv-SE"/>
        </w:rPr>
        <w:t>, 2015</w:t>
      </w:r>
      <w:r w:rsidR="69AB46EA" w:rsidRPr="769B8D97">
        <w:rPr>
          <w:rFonts w:eastAsia="Times New Roman" w:cs="Times New Roman"/>
          <w:lang w:val="sv-SE"/>
        </w:rPr>
        <w:t>)</w:t>
      </w:r>
      <w:r w:rsidR="0526238C" w:rsidRPr="769B8D97">
        <w:rPr>
          <w:rFonts w:eastAsia="Times New Roman" w:cs="Times New Roman"/>
          <w:lang w:val="sv-SE"/>
        </w:rPr>
        <w:t>.</w:t>
      </w:r>
      <w:r w:rsidR="36F2964E" w:rsidRPr="769B8D97">
        <w:rPr>
          <w:rFonts w:eastAsia="Times New Roman" w:cs="Times New Roman"/>
          <w:lang w:val="sv-SE"/>
        </w:rPr>
        <w:t xml:space="preserve"> Dessa två metoder </w:t>
      </w:r>
      <w:r w:rsidR="42B70BDE" w:rsidRPr="769B8D97">
        <w:rPr>
          <w:rFonts w:eastAsia="Times New Roman" w:cs="Times New Roman"/>
          <w:lang w:val="sv-SE"/>
        </w:rPr>
        <w:t xml:space="preserve">nämns </w:t>
      </w:r>
      <w:r w:rsidR="36F2964E" w:rsidRPr="769B8D97">
        <w:rPr>
          <w:rFonts w:eastAsia="Times New Roman" w:cs="Times New Roman"/>
          <w:lang w:val="sv-SE"/>
        </w:rPr>
        <w:t xml:space="preserve">även av </w:t>
      </w:r>
      <w:r w:rsidR="18DCA095" w:rsidRPr="769B8D97">
        <w:rPr>
          <w:rFonts w:eastAsia="Times New Roman" w:cs="Times New Roman"/>
          <w:lang w:val="sv-SE"/>
        </w:rPr>
        <w:t>Wiener (1993)</w:t>
      </w:r>
      <w:r w:rsidR="6CD10286" w:rsidRPr="769B8D97">
        <w:rPr>
          <w:rFonts w:eastAsia="Times New Roman" w:cs="Times New Roman"/>
          <w:lang w:val="sv-SE"/>
        </w:rPr>
        <w:t xml:space="preserve"> och används i</w:t>
      </w:r>
      <w:r w:rsidR="7A65C341" w:rsidRPr="769B8D97">
        <w:rPr>
          <w:rFonts w:eastAsia="Times New Roman" w:cs="Times New Roman"/>
          <w:lang w:val="sv-SE"/>
        </w:rPr>
        <w:t>nom</w:t>
      </w:r>
      <w:r w:rsidR="5985DE35" w:rsidRPr="769B8D97">
        <w:rPr>
          <w:rFonts w:eastAsia="Times New Roman" w:cs="Times New Roman"/>
          <w:lang w:val="sv-SE"/>
        </w:rPr>
        <w:t xml:space="preserve"> </w:t>
      </w:r>
      <w:r w:rsidR="7A65C341" w:rsidRPr="769B8D97">
        <w:rPr>
          <w:rFonts w:eastAsia="Times New Roman" w:cs="Times New Roman"/>
          <w:lang w:val="sv-SE"/>
        </w:rPr>
        <w:t>luftfarten</w:t>
      </w:r>
      <w:r w:rsidR="5985DE35" w:rsidRPr="769B8D97">
        <w:rPr>
          <w:rFonts w:eastAsia="Times New Roman" w:cs="Times New Roman"/>
          <w:lang w:val="sv-SE"/>
        </w:rPr>
        <w:t>. Där</w:t>
      </w:r>
      <w:r w:rsidR="18DCA095" w:rsidRPr="769B8D97">
        <w:rPr>
          <w:rFonts w:eastAsia="Times New Roman" w:cs="Times New Roman"/>
          <w:lang w:val="sv-SE"/>
        </w:rPr>
        <w:t xml:space="preserve"> kallas </w:t>
      </w:r>
      <w:r w:rsidR="5985DE35" w:rsidRPr="769B8D97">
        <w:rPr>
          <w:rFonts w:eastAsia="Times New Roman" w:cs="Times New Roman"/>
          <w:lang w:val="sv-SE"/>
        </w:rPr>
        <w:t xml:space="preserve">de </w:t>
      </w:r>
      <w:r w:rsidR="18DCA095" w:rsidRPr="769B8D97">
        <w:rPr>
          <w:rFonts w:eastAsia="Times New Roman" w:cs="Times New Roman"/>
          <w:lang w:val="sv-SE"/>
        </w:rPr>
        <w:lastRenderedPageBreak/>
        <w:t xml:space="preserve">istället för </w:t>
      </w:r>
      <w:proofErr w:type="spellStart"/>
      <w:r w:rsidR="5704A045" w:rsidRPr="769B8D97">
        <w:rPr>
          <w:rFonts w:eastAsia="Times New Roman" w:cs="Times New Roman"/>
          <w:i/>
          <w:iCs/>
          <w:lang w:val="sv-SE"/>
        </w:rPr>
        <w:t>challenge-response</w:t>
      </w:r>
      <w:proofErr w:type="spellEnd"/>
      <w:r w:rsidR="5704A045" w:rsidRPr="769B8D97">
        <w:rPr>
          <w:rFonts w:eastAsia="Times New Roman" w:cs="Times New Roman"/>
          <w:lang w:val="sv-SE"/>
        </w:rPr>
        <w:t xml:space="preserve"> och </w:t>
      </w:r>
      <w:r w:rsidR="5704A045" w:rsidRPr="769B8D97">
        <w:rPr>
          <w:rFonts w:eastAsia="Times New Roman" w:cs="Times New Roman"/>
          <w:i/>
          <w:iCs/>
          <w:lang w:val="sv-SE"/>
        </w:rPr>
        <w:t>do-list</w:t>
      </w:r>
      <w:r w:rsidR="5704A045" w:rsidRPr="769B8D97">
        <w:rPr>
          <w:rFonts w:eastAsia="Times New Roman" w:cs="Times New Roman"/>
          <w:lang w:val="sv-SE"/>
        </w:rPr>
        <w:t>. Principerna</w:t>
      </w:r>
      <w:r w:rsidR="42B70BDE" w:rsidRPr="769B8D97">
        <w:rPr>
          <w:rFonts w:eastAsia="Times New Roman" w:cs="Times New Roman"/>
          <w:lang w:val="sv-SE"/>
        </w:rPr>
        <w:t xml:space="preserve"> för utförandet</w:t>
      </w:r>
      <w:r w:rsidR="5704A045" w:rsidRPr="769B8D97">
        <w:rPr>
          <w:rFonts w:eastAsia="Times New Roman" w:cs="Times New Roman"/>
          <w:lang w:val="sv-SE"/>
        </w:rPr>
        <w:t xml:space="preserve"> är däremot de samma.</w:t>
      </w:r>
      <w:r w:rsidR="0526238C" w:rsidRPr="769B8D97">
        <w:rPr>
          <w:rFonts w:eastAsia="Times New Roman" w:cs="Times New Roman"/>
          <w:lang w:val="sv-SE"/>
        </w:rPr>
        <w:t xml:space="preserve"> </w:t>
      </w:r>
      <w:r w:rsidR="1C381397" w:rsidRPr="769B8D97">
        <w:rPr>
          <w:rFonts w:eastAsia="Times New Roman" w:cs="Times New Roman"/>
          <w:lang w:val="sv-SE"/>
        </w:rPr>
        <w:t>Vilken metod</w:t>
      </w:r>
      <w:r w:rsidR="5985DE35" w:rsidRPr="769B8D97">
        <w:rPr>
          <w:rFonts w:eastAsia="Times New Roman" w:cs="Times New Roman"/>
          <w:lang w:val="sv-SE"/>
        </w:rPr>
        <w:t xml:space="preserve"> av utförande</w:t>
      </w:r>
      <w:r w:rsidR="1C381397" w:rsidRPr="769B8D97">
        <w:rPr>
          <w:rFonts w:eastAsia="Times New Roman" w:cs="Times New Roman"/>
          <w:lang w:val="sv-SE"/>
        </w:rPr>
        <w:t xml:space="preserve"> som fungerar bäst beror på </w:t>
      </w:r>
      <w:r w:rsidR="0777E92F" w:rsidRPr="769B8D97">
        <w:rPr>
          <w:rFonts w:eastAsia="Times New Roman" w:cs="Times New Roman"/>
          <w:lang w:val="sv-SE"/>
        </w:rPr>
        <w:t>situationen de används i</w:t>
      </w:r>
      <w:r w:rsidR="42B70BDE" w:rsidRPr="769B8D97">
        <w:rPr>
          <w:rFonts w:eastAsia="Times New Roman" w:cs="Times New Roman"/>
          <w:lang w:val="sv-SE"/>
        </w:rPr>
        <w:t xml:space="preserve"> (Di </w:t>
      </w:r>
      <w:proofErr w:type="spellStart"/>
      <w:r w:rsidR="42B70BDE" w:rsidRPr="769B8D97">
        <w:rPr>
          <w:rFonts w:eastAsia="Times New Roman" w:cs="Times New Roman"/>
          <w:lang w:val="sv-SE"/>
        </w:rPr>
        <w:t>Lieto</w:t>
      </w:r>
      <w:proofErr w:type="spellEnd"/>
      <w:r w:rsidR="42B70BDE" w:rsidRPr="769B8D97">
        <w:rPr>
          <w:rFonts w:eastAsia="Times New Roman" w:cs="Times New Roman"/>
          <w:lang w:val="sv-SE"/>
        </w:rPr>
        <w:t>, 2015)</w:t>
      </w:r>
      <w:r w:rsidR="7FE58C5E" w:rsidRPr="769B8D97">
        <w:rPr>
          <w:rFonts w:eastAsia="Times New Roman" w:cs="Times New Roman"/>
          <w:lang w:val="sv-SE"/>
        </w:rPr>
        <w:t xml:space="preserve">. </w:t>
      </w:r>
    </w:p>
    <w:p w14:paraId="11EE67D2" w14:textId="62AF4C4A" w:rsidR="2D6FB591" w:rsidRDefault="00D2398A" w:rsidP="000F67E2">
      <w:pPr>
        <w:pStyle w:val="Rubrik3"/>
        <w:spacing w:line="276" w:lineRule="auto"/>
        <w:jc w:val="both"/>
        <w:rPr>
          <w:lang w:val="sv-SE"/>
        </w:rPr>
      </w:pPr>
      <w:bookmarkStart w:id="26" w:name="_Toc36924258"/>
      <w:r>
        <w:rPr>
          <w:rFonts w:eastAsia="Times New Roman" w:cs="Times New Roman"/>
          <w:lang w:val="sv-SE"/>
        </w:rPr>
        <w:t>2</w:t>
      </w:r>
      <w:r w:rsidR="2D6FB591" w:rsidRPr="28900F33">
        <w:rPr>
          <w:rFonts w:eastAsia="Times New Roman" w:cs="Times New Roman"/>
          <w:lang w:val="sv-SE"/>
        </w:rPr>
        <w:t>.3 Elektroniska checklistor</w:t>
      </w:r>
      <w:bookmarkEnd w:id="26"/>
    </w:p>
    <w:p w14:paraId="0DC4733A" w14:textId="77777777" w:rsidR="001026B9" w:rsidRDefault="2D6FB591" w:rsidP="000F67E2">
      <w:pPr>
        <w:spacing w:line="276" w:lineRule="auto"/>
        <w:jc w:val="both"/>
        <w:rPr>
          <w:lang w:val="sv-SE"/>
        </w:rPr>
      </w:pPr>
      <w:r w:rsidRPr="28900F33">
        <w:rPr>
          <w:lang w:val="sv-SE"/>
        </w:rPr>
        <w:t xml:space="preserve">En elektronisk checklista är ett verktyg baserat på automatisering av tekniska lösningar från papperschecklistor. De introducerades i flygindustrin för att reducera vissa typer av misstag och avvikelser som en vanlig papperschecklista kan generera (Boorman, 2001). Exempel på dessa är: Glömma bort att genomföra moment på grund av distraktioner, glömma bort vilket moment </w:t>
      </w:r>
      <w:r w:rsidR="00EF3C5B" w:rsidRPr="42506789">
        <w:rPr>
          <w:lang w:val="sv-SE"/>
        </w:rPr>
        <w:t>som ska utföras</w:t>
      </w:r>
      <w:r w:rsidRPr="28900F33">
        <w:rPr>
          <w:lang w:val="sv-SE"/>
        </w:rPr>
        <w:t xml:space="preserve"> samt medvetet gå förbi vissa moment för att sedan glömma bort att gå tillbaka till detta (Palmer &amp; </w:t>
      </w:r>
      <w:proofErr w:type="spellStart"/>
      <w:r w:rsidRPr="28900F33">
        <w:rPr>
          <w:lang w:val="sv-SE"/>
        </w:rPr>
        <w:t>Degani</w:t>
      </w:r>
      <w:proofErr w:type="spellEnd"/>
      <w:r w:rsidRPr="28900F33">
        <w:rPr>
          <w:lang w:val="sv-SE"/>
        </w:rPr>
        <w:t xml:space="preserve">, 1991). </w:t>
      </w:r>
    </w:p>
    <w:p w14:paraId="1F9B9FCF" w14:textId="21C971C0" w:rsidR="28900F33" w:rsidRPr="001026B9" w:rsidRDefault="2D6FB591" w:rsidP="000F67E2">
      <w:pPr>
        <w:spacing w:line="276" w:lineRule="auto"/>
        <w:jc w:val="both"/>
        <w:rPr>
          <w:lang w:val="sv-SE"/>
        </w:rPr>
      </w:pPr>
      <w:r w:rsidRPr="00256BFF">
        <w:rPr>
          <w:lang w:val="sv-SE"/>
        </w:rPr>
        <w:br/>
      </w:r>
      <w:r w:rsidRPr="28900F33">
        <w:rPr>
          <w:lang w:val="sv-SE"/>
        </w:rPr>
        <w:t>En elektronisk checklista har genererat många praktiska fördelar inom flygindustrin. Till exempel har dessa genererat reducerad genomförande</w:t>
      </w:r>
      <w:r w:rsidR="00950FA8">
        <w:rPr>
          <w:lang w:val="sv-SE"/>
        </w:rPr>
        <w:t>-</w:t>
      </w:r>
      <w:r w:rsidRPr="28900F33">
        <w:rPr>
          <w:lang w:val="sv-SE"/>
        </w:rPr>
        <w:t>tid. Samma moment utförs fast med mindre tidsåtgång. Det har även genererat reducerad kognitiv arbetsbelastning (Boorman, 2001). Med kognitiv arbetsbelastning menas både det fysiska kring arbetsplatsen, men också själva arbetsuppgiften. Angående arbetsuppgifterna kräver det ofta hög tankekapacitet som ställer stora krav på koncentration och problemlösning hos individen (Arbetsmiljöverket, 2019). Vid utvecklingen av den elektroniska checklistan var målet att undvika att nya problem skulle uppstå relaterade till den nya tekniken (Boorman, 2001). Exempel på det är att människan inte får bli för beroende av de digitala lösningarna och automatiseringen den genererar (Myers, 2016).</w:t>
      </w:r>
    </w:p>
    <w:p w14:paraId="00000091" w14:textId="1B7E63C7" w:rsidR="00037161" w:rsidRPr="00AC7ECB" w:rsidRDefault="00D2398A" w:rsidP="000F67E2">
      <w:pPr>
        <w:pStyle w:val="Rubrik3"/>
        <w:jc w:val="both"/>
        <w:rPr>
          <w:rFonts w:eastAsia="Times New Roman" w:cs="Times New Roman"/>
          <w:lang w:val="sv-SE"/>
        </w:rPr>
      </w:pPr>
      <w:bookmarkStart w:id="27" w:name="_heading=h.z05zdhgqugxm"/>
      <w:bookmarkStart w:id="28" w:name="_Toc30594477"/>
      <w:bookmarkStart w:id="29" w:name="_Toc36924259"/>
      <w:bookmarkEnd w:id="27"/>
      <w:r>
        <w:rPr>
          <w:rFonts w:eastAsia="Times New Roman" w:cs="Times New Roman"/>
          <w:lang w:val="sv-SE"/>
        </w:rPr>
        <w:t>2</w:t>
      </w:r>
      <w:r w:rsidR="00215AB2" w:rsidRPr="28900F33">
        <w:rPr>
          <w:rFonts w:eastAsia="Times New Roman" w:cs="Times New Roman"/>
          <w:lang w:val="sv-SE"/>
        </w:rPr>
        <w:t>.</w:t>
      </w:r>
      <w:r w:rsidR="203AEBED" w:rsidRPr="28900F33">
        <w:rPr>
          <w:rFonts w:eastAsia="Times New Roman" w:cs="Times New Roman"/>
          <w:lang w:val="sv-SE"/>
        </w:rPr>
        <w:t>4</w:t>
      </w:r>
      <w:r w:rsidR="00215AB2" w:rsidRPr="28900F33">
        <w:rPr>
          <w:rFonts w:eastAsia="Times New Roman" w:cs="Times New Roman"/>
          <w:lang w:val="sv-SE"/>
        </w:rPr>
        <w:t xml:space="preserve"> Bridge </w:t>
      </w:r>
      <w:proofErr w:type="spellStart"/>
      <w:r w:rsidR="00215AB2" w:rsidRPr="28900F33">
        <w:rPr>
          <w:rFonts w:eastAsia="Times New Roman" w:cs="Times New Roman"/>
          <w:lang w:val="sv-SE"/>
        </w:rPr>
        <w:t>Resource</w:t>
      </w:r>
      <w:proofErr w:type="spellEnd"/>
      <w:r w:rsidR="00215AB2" w:rsidRPr="28900F33">
        <w:rPr>
          <w:rFonts w:eastAsia="Times New Roman" w:cs="Times New Roman"/>
          <w:lang w:val="sv-SE"/>
        </w:rPr>
        <w:t xml:space="preserve"> Management</w:t>
      </w:r>
      <w:bookmarkEnd w:id="28"/>
      <w:bookmarkEnd w:id="29"/>
      <w:r w:rsidR="00215AB2" w:rsidRPr="28900F33">
        <w:rPr>
          <w:rFonts w:eastAsia="Times New Roman" w:cs="Times New Roman"/>
          <w:lang w:val="sv-SE"/>
        </w:rPr>
        <w:t xml:space="preserve"> </w:t>
      </w:r>
    </w:p>
    <w:p w14:paraId="00000092" w14:textId="0A0E87EB" w:rsidR="00037161" w:rsidRPr="00AC7ECB" w:rsidRDefault="72F52A64" w:rsidP="000F67E2">
      <w:pPr>
        <w:spacing w:line="276" w:lineRule="auto"/>
        <w:jc w:val="both"/>
        <w:rPr>
          <w:rFonts w:eastAsia="Times New Roman" w:cs="Times New Roman"/>
          <w:lang w:val="sv-SE"/>
        </w:rPr>
      </w:pPr>
      <w:proofErr w:type="spellStart"/>
      <w:r w:rsidRPr="769B8D97">
        <w:rPr>
          <w:rFonts w:eastAsia="Times New Roman" w:cs="Times New Roman"/>
          <w:i/>
          <w:iCs/>
          <w:lang w:val="sv-SE"/>
        </w:rPr>
        <w:t>Crew</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Resource</w:t>
      </w:r>
      <w:proofErr w:type="spellEnd"/>
      <w:r w:rsidRPr="769B8D97">
        <w:rPr>
          <w:rFonts w:eastAsia="Times New Roman" w:cs="Times New Roman"/>
          <w:i/>
          <w:iCs/>
          <w:lang w:val="sv-SE"/>
        </w:rPr>
        <w:t xml:space="preserve"> Management</w:t>
      </w:r>
      <w:r w:rsidRPr="769B8D97">
        <w:rPr>
          <w:rFonts w:eastAsia="Times New Roman" w:cs="Times New Roman"/>
          <w:lang w:val="sv-SE"/>
        </w:rPr>
        <w:t xml:space="preserve"> (</w:t>
      </w:r>
      <w:proofErr w:type="spellStart"/>
      <w:r w:rsidRPr="769B8D97">
        <w:rPr>
          <w:rFonts w:eastAsia="Times New Roman" w:cs="Times New Roman"/>
          <w:lang w:val="sv-SE"/>
        </w:rPr>
        <w:t>CRM</w:t>
      </w:r>
      <w:proofErr w:type="spellEnd"/>
      <w:r w:rsidRPr="769B8D97">
        <w:rPr>
          <w:rFonts w:eastAsia="Times New Roman" w:cs="Times New Roman"/>
          <w:lang w:val="sv-SE"/>
        </w:rPr>
        <w:t xml:space="preserve">) är den mest tillämpade </w:t>
      </w:r>
      <w:r w:rsidR="6BE8FBAB" w:rsidRPr="0D0900D3">
        <w:rPr>
          <w:rFonts w:eastAsia="Times New Roman" w:cs="Times New Roman"/>
          <w:lang w:val="sv-SE"/>
        </w:rPr>
        <w:t>strategin</w:t>
      </w:r>
      <w:r w:rsidRPr="769B8D97">
        <w:rPr>
          <w:rFonts w:eastAsia="Times New Roman" w:cs="Times New Roman"/>
          <w:lang w:val="sv-SE"/>
        </w:rPr>
        <w:t xml:space="preserve"> för utveckling av team och har använts inom luftfarten i flera årtionden. </w:t>
      </w:r>
      <w:r w:rsidRPr="769B8D97">
        <w:rPr>
          <w:rFonts w:eastAsia="Times New Roman" w:cs="Times New Roman"/>
          <w:i/>
          <w:iCs/>
          <w:lang w:val="sv-SE"/>
        </w:rPr>
        <w:t xml:space="preserve">Bridge </w:t>
      </w:r>
      <w:proofErr w:type="spellStart"/>
      <w:r w:rsidRPr="769B8D97">
        <w:rPr>
          <w:rFonts w:eastAsia="Times New Roman" w:cs="Times New Roman"/>
          <w:i/>
          <w:iCs/>
          <w:lang w:val="sv-SE"/>
        </w:rPr>
        <w:t>Resource</w:t>
      </w:r>
      <w:proofErr w:type="spellEnd"/>
      <w:r w:rsidRPr="769B8D97">
        <w:rPr>
          <w:rFonts w:eastAsia="Times New Roman" w:cs="Times New Roman"/>
          <w:i/>
          <w:iCs/>
          <w:lang w:val="sv-SE"/>
        </w:rPr>
        <w:t xml:space="preserve"> Management </w:t>
      </w:r>
      <w:r w:rsidRPr="769B8D97">
        <w:rPr>
          <w:rFonts w:eastAsia="Times New Roman" w:cs="Times New Roman"/>
          <w:lang w:val="sv-SE"/>
        </w:rPr>
        <w:t>(</w:t>
      </w:r>
      <w:proofErr w:type="spellStart"/>
      <w:r w:rsidRPr="769B8D97">
        <w:rPr>
          <w:rFonts w:eastAsia="Times New Roman" w:cs="Times New Roman"/>
          <w:lang w:val="sv-SE"/>
        </w:rPr>
        <w:t>BRM</w:t>
      </w:r>
      <w:proofErr w:type="spellEnd"/>
      <w:r w:rsidRPr="769B8D97">
        <w:rPr>
          <w:rFonts w:eastAsia="Times New Roman" w:cs="Times New Roman"/>
          <w:lang w:val="sv-SE"/>
        </w:rPr>
        <w:t xml:space="preserve">) är sjöfartens motsvarighet till </w:t>
      </w:r>
      <w:proofErr w:type="spellStart"/>
      <w:r w:rsidRPr="769B8D97">
        <w:rPr>
          <w:rFonts w:eastAsia="Times New Roman" w:cs="Times New Roman"/>
          <w:lang w:val="sv-SE"/>
        </w:rPr>
        <w:t>CRM</w:t>
      </w:r>
      <w:proofErr w:type="spellEnd"/>
      <w:r w:rsidRPr="769B8D97">
        <w:rPr>
          <w:rFonts w:eastAsia="Times New Roman" w:cs="Times New Roman"/>
          <w:lang w:val="sv-SE"/>
        </w:rPr>
        <w:t xml:space="preserve"> och var från början tänkt att förbättra samarbete mellan fartygskaptener och lotsar (O’Connor, 2011). Senare förändrades </w:t>
      </w:r>
      <w:proofErr w:type="spellStart"/>
      <w:r w:rsidRPr="769B8D97">
        <w:rPr>
          <w:rFonts w:eastAsia="Times New Roman" w:cs="Times New Roman"/>
          <w:lang w:val="sv-SE"/>
        </w:rPr>
        <w:t>BRM</w:t>
      </w:r>
      <w:proofErr w:type="spellEnd"/>
      <w:r w:rsidRPr="769B8D97">
        <w:rPr>
          <w:rFonts w:eastAsia="Times New Roman" w:cs="Times New Roman"/>
          <w:lang w:val="sv-SE"/>
        </w:rPr>
        <w:t xml:space="preserve"> till den bredare inriktning som är vanligare idag, hur alla mänskliga och tekniska resurser som finns tillgängliga på en fartygsbrygga hanteras genom att vara medveten om dess möjligheter men också dess begränsningar (Di </w:t>
      </w:r>
      <w:proofErr w:type="spellStart"/>
      <w:r w:rsidRPr="769B8D97">
        <w:rPr>
          <w:rFonts w:eastAsia="Times New Roman" w:cs="Times New Roman"/>
          <w:lang w:val="sv-SE"/>
        </w:rPr>
        <w:t>Lieto</w:t>
      </w:r>
      <w:proofErr w:type="spellEnd"/>
      <w:r w:rsidRPr="769B8D97">
        <w:rPr>
          <w:rFonts w:eastAsia="Times New Roman" w:cs="Times New Roman"/>
          <w:lang w:val="sv-SE"/>
        </w:rPr>
        <w:t xml:space="preserve">, 2015). </w:t>
      </w:r>
    </w:p>
    <w:p w14:paraId="00000093" w14:textId="77777777" w:rsidR="00037161" w:rsidRPr="00AC7ECB" w:rsidRDefault="00037161" w:rsidP="000F67E2">
      <w:pPr>
        <w:spacing w:line="276" w:lineRule="auto"/>
        <w:jc w:val="both"/>
        <w:rPr>
          <w:rFonts w:eastAsia="Times New Roman" w:cs="Times New Roman"/>
          <w:lang w:val="sv-SE"/>
        </w:rPr>
      </w:pPr>
    </w:p>
    <w:p w14:paraId="1AC3D2DD" w14:textId="55AA0FBB" w:rsidR="00627FC8" w:rsidRPr="00123D80" w:rsidRDefault="00215AB2" w:rsidP="000F67E2">
      <w:pPr>
        <w:spacing w:line="276" w:lineRule="auto"/>
        <w:jc w:val="both"/>
        <w:rPr>
          <w:rFonts w:eastAsia="Times New Roman" w:cs="Times New Roman"/>
          <w:b/>
          <w:bCs/>
          <w:lang w:val="sv-SE"/>
        </w:rPr>
      </w:pPr>
      <w:r w:rsidRPr="64F5AD93">
        <w:rPr>
          <w:rFonts w:eastAsia="Times New Roman" w:cs="Times New Roman"/>
          <w:lang w:val="sv-SE"/>
        </w:rPr>
        <w:t xml:space="preserve">För att </w:t>
      </w:r>
      <w:proofErr w:type="spellStart"/>
      <w:r w:rsidRPr="64F5AD93">
        <w:rPr>
          <w:rFonts w:eastAsia="Times New Roman" w:cs="Times New Roman"/>
          <w:lang w:val="sv-SE"/>
        </w:rPr>
        <w:t>BRM</w:t>
      </w:r>
      <w:proofErr w:type="spellEnd"/>
      <w:r w:rsidRPr="64F5AD93">
        <w:rPr>
          <w:rFonts w:eastAsia="Times New Roman" w:cs="Times New Roman"/>
          <w:lang w:val="sv-SE"/>
        </w:rPr>
        <w:t xml:space="preserve"> ska fungera effektivt bör det vara väl implementerat i ett fartygs SMS. Ett effektivt </w:t>
      </w:r>
      <w:proofErr w:type="spellStart"/>
      <w:r w:rsidRPr="64F5AD93">
        <w:rPr>
          <w:rFonts w:eastAsia="Times New Roman" w:cs="Times New Roman"/>
          <w:lang w:val="sv-SE"/>
        </w:rPr>
        <w:t>BRM</w:t>
      </w:r>
      <w:proofErr w:type="spellEnd"/>
      <w:r w:rsidRPr="64F5AD93">
        <w:rPr>
          <w:rFonts w:eastAsia="Times New Roman" w:cs="Times New Roman"/>
          <w:lang w:val="sv-SE"/>
        </w:rPr>
        <w:t xml:space="preserve"> bör utnyttja alla resurser som finns tillgängliga och främja bra kommunikation och samarbete. Det bör också eliminera mänskliga fel som annars skulle kunna leda till farliga situationer (International Chamber </w:t>
      </w:r>
      <w:proofErr w:type="spellStart"/>
      <w:r w:rsidRPr="64F5AD93">
        <w:rPr>
          <w:rFonts w:eastAsia="Times New Roman" w:cs="Times New Roman"/>
          <w:lang w:val="sv-SE"/>
        </w:rPr>
        <w:t>of</w:t>
      </w:r>
      <w:proofErr w:type="spellEnd"/>
      <w:r w:rsidRPr="64F5AD93">
        <w:rPr>
          <w:rFonts w:eastAsia="Times New Roman" w:cs="Times New Roman"/>
          <w:lang w:val="sv-SE"/>
        </w:rPr>
        <w:t xml:space="preserve"> Shipping, 2007</w:t>
      </w:r>
      <w:r w:rsidRPr="0D0900D3">
        <w:rPr>
          <w:rFonts w:eastAsia="Times New Roman" w:cs="Times New Roman"/>
          <w:lang w:val="sv-SE"/>
        </w:rPr>
        <w:t>)</w:t>
      </w:r>
      <w:r w:rsidR="6DC4EC6F" w:rsidRPr="0D0900D3">
        <w:rPr>
          <w:rFonts w:eastAsia="Times New Roman" w:cs="Times New Roman"/>
          <w:lang w:val="sv-SE"/>
        </w:rPr>
        <w:t>.</w:t>
      </w:r>
    </w:p>
    <w:p w14:paraId="20EBD0CF" w14:textId="77777777" w:rsidR="00627FC8" w:rsidRPr="00AC7ECB" w:rsidRDefault="00627FC8" w:rsidP="000F67E2">
      <w:pPr>
        <w:spacing w:line="276" w:lineRule="auto"/>
        <w:jc w:val="both"/>
        <w:rPr>
          <w:rFonts w:eastAsia="Times New Roman" w:cs="Times New Roman"/>
          <w:lang w:val="sv-SE"/>
        </w:rPr>
      </w:pPr>
    </w:p>
    <w:p w14:paraId="7A34A2C2" w14:textId="7B18FE6E" w:rsidR="0085172B" w:rsidRDefault="00D2398A" w:rsidP="000F67E2">
      <w:pPr>
        <w:pStyle w:val="Rubrik4"/>
        <w:spacing w:line="276" w:lineRule="auto"/>
        <w:jc w:val="both"/>
        <w:rPr>
          <w:rFonts w:eastAsia="Times New Roman" w:cs="Times New Roman"/>
          <w:lang w:val="sv-SE"/>
        </w:rPr>
      </w:pPr>
      <w:bookmarkStart w:id="30" w:name="_heading=h.eooxlqfjo4dp"/>
      <w:bookmarkStart w:id="31" w:name="_Toc36924260"/>
      <w:bookmarkEnd w:id="30"/>
      <w:r>
        <w:rPr>
          <w:rFonts w:eastAsia="Times New Roman" w:cs="Times New Roman"/>
          <w:lang w:val="sv-SE"/>
        </w:rPr>
        <w:t>2</w:t>
      </w:r>
      <w:r w:rsidR="00215AB2" w:rsidRPr="28900F33">
        <w:rPr>
          <w:rFonts w:eastAsia="Times New Roman" w:cs="Times New Roman"/>
          <w:lang w:val="sv-SE"/>
        </w:rPr>
        <w:t>.</w:t>
      </w:r>
      <w:r w:rsidR="631DAB4C" w:rsidRPr="28900F33">
        <w:rPr>
          <w:rFonts w:eastAsia="Times New Roman" w:cs="Times New Roman"/>
          <w:lang w:val="sv-SE"/>
        </w:rPr>
        <w:t>4</w:t>
      </w:r>
      <w:r w:rsidR="00215AB2" w:rsidRPr="28900F33">
        <w:rPr>
          <w:rFonts w:eastAsia="Times New Roman" w:cs="Times New Roman"/>
          <w:lang w:val="sv-SE"/>
        </w:rPr>
        <w:t xml:space="preserve">.1 </w:t>
      </w:r>
      <w:proofErr w:type="spellStart"/>
      <w:r w:rsidR="00215AB2" w:rsidRPr="28900F33">
        <w:rPr>
          <w:rFonts w:eastAsia="Times New Roman" w:cs="Times New Roman"/>
          <w:lang w:val="sv-SE"/>
        </w:rPr>
        <w:t>Shared</w:t>
      </w:r>
      <w:proofErr w:type="spellEnd"/>
      <w:r w:rsidR="00215AB2" w:rsidRPr="28900F33">
        <w:rPr>
          <w:rFonts w:eastAsia="Times New Roman" w:cs="Times New Roman"/>
          <w:lang w:val="sv-SE"/>
        </w:rPr>
        <w:t xml:space="preserve"> mental </w:t>
      </w:r>
      <w:proofErr w:type="spellStart"/>
      <w:r w:rsidR="00215AB2" w:rsidRPr="28900F33">
        <w:rPr>
          <w:rFonts w:eastAsia="Times New Roman" w:cs="Times New Roman"/>
          <w:lang w:val="sv-SE"/>
        </w:rPr>
        <w:t>model</w:t>
      </w:r>
      <w:bookmarkEnd w:id="31"/>
      <w:proofErr w:type="spellEnd"/>
    </w:p>
    <w:p w14:paraId="00000097" w14:textId="740B8D32" w:rsidR="00037161" w:rsidRPr="00AC7ECB" w:rsidRDefault="00215AB2" w:rsidP="000F67E2">
      <w:pPr>
        <w:spacing w:line="276" w:lineRule="auto"/>
        <w:jc w:val="both"/>
        <w:rPr>
          <w:rFonts w:eastAsia="Times New Roman" w:cs="Times New Roman"/>
          <w:lang w:val="sv-SE"/>
        </w:rPr>
      </w:pPr>
      <w:r w:rsidRPr="64F5AD93">
        <w:rPr>
          <w:rFonts w:eastAsia="Times New Roman" w:cs="Times New Roman"/>
          <w:lang w:val="sv-SE"/>
        </w:rPr>
        <w:t>Piloter, brandmän &amp; kirurger är exempel på yrken som arbetar i team och befinner sig i kritiska miljöer. Dessa team är beroende av ett väl koordinerat samarbete mellan varje enskild individ, då ineffektivitet inom dessa grupper kan leda till ödesdigra konsekvenser (</w:t>
      </w:r>
      <w:proofErr w:type="spellStart"/>
      <w:r w:rsidRPr="64F5AD93">
        <w:rPr>
          <w:rFonts w:eastAsia="Times New Roman" w:cs="Times New Roman"/>
          <w:lang w:val="sv-SE"/>
        </w:rPr>
        <w:t>Castellan</w:t>
      </w:r>
      <w:proofErr w:type="spellEnd"/>
      <w:r w:rsidRPr="64F5AD93">
        <w:rPr>
          <w:rFonts w:eastAsia="Times New Roman" w:cs="Times New Roman"/>
          <w:lang w:val="sv-SE"/>
        </w:rPr>
        <w:t xml:space="preserve"> John, N. 2013).  </w:t>
      </w:r>
    </w:p>
    <w:p w14:paraId="109B4C9E" w14:textId="7EF90926" w:rsidR="00860E1F" w:rsidRPr="003B3567" w:rsidRDefault="72F52A64" w:rsidP="000F67E2">
      <w:pPr>
        <w:spacing w:line="276" w:lineRule="auto"/>
        <w:jc w:val="both"/>
        <w:rPr>
          <w:rFonts w:eastAsia="Times New Roman" w:cs="Times New Roman"/>
          <w:lang w:val="sv-SE"/>
        </w:rPr>
      </w:pPr>
      <w:r w:rsidRPr="769B8D97">
        <w:rPr>
          <w:rFonts w:eastAsia="Times New Roman" w:cs="Times New Roman"/>
          <w:lang w:val="sv-SE"/>
        </w:rPr>
        <w:t xml:space="preserve">Begreppet </w:t>
      </w:r>
      <w:proofErr w:type="spellStart"/>
      <w:r w:rsidR="002877DF">
        <w:rPr>
          <w:rFonts w:eastAsia="Times New Roman" w:cs="Times New Roman"/>
          <w:i/>
          <w:iCs/>
          <w:lang w:val="sv-SE"/>
        </w:rPr>
        <w:t>s</w:t>
      </w:r>
      <w:r w:rsidRPr="769B8D97">
        <w:rPr>
          <w:rFonts w:eastAsia="Times New Roman" w:cs="Times New Roman"/>
          <w:i/>
          <w:iCs/>
          <w:lang w:val="sv-SE"/>
        </w:rPr>
        <w:t>hared</w:t>
      </w:r>
      <w:proofErr w:type="spellEnd"/>
      <w:r w:rsidRPr="769B8D97">
        <w:rPr>
          <w:rFonts w:eastAsia="Times New Roman" w:cs="Times New Roman"/>
          <w:i/>
          <w:iCs/>
          <w:lang w:val="sv-SE"/>
        </w:rPr>
        <w:t xml:space="preserve"> mental </w:t>
      </w:r>
      <w:proofErr w:type="spellStart"/>
      <w:r w:rsidRPr="769B8D97">
        <w:rPr>
          <w:rFonts w:eastAsia="Times New Roman" w:cs="Times New Roman"/>
          <w:i/>
          <w:iCs/>
          <w:lang w:val="sv-SE"/>
        </w:rPr>
        <w:t>model</w:t>
      </w:r>
      <w:proofErr w:type="spellEnd"/>
      <w:r w:rsidRPr="769B8D97">
        <w:rPr>
          <w:rFonts w:eastAsia="Times New Roman" w:cs="Times New Roman"/>
          <w:lang w:val="sv-SE"/>
        </w:rPr>
        <w:t xml:space="preserve"> har i många år hjälpt till att förklara hur team fungerar. Idén är den att </w:t>
      </w:r>
      <w:r w:rsidR="2E852CC5" w:rsidRPr="769B8D97">
        <w:rPr>
          <w:rFonts w:eastAsia="Times New Roman" w:cs="Times New Roman"/>
          <w:lang w:val="sv-SE"/>
        </w:rPr>
        <w:t xml:space="preserve">arbete inom ett team förbättras ifall teamet </w:t>
      </w:r>
      <w:r w:rsidR="4A7E38F4" w:rsidRPr="769B8D97">
        <w:rPr>
          <w:rFonts w:eastAsia="Times New Roman" w:cs="Times New Roman"/>
          <w:lang w:val="sv-SE"/>
        </w:rPr>
        <w:t>har en gemensam förståelse för uppgiften som ska genomföras och för vilket team-arbete som krävs</w:t>
      </w:r>
      <w:r w:rsidR="5F1241F1" w:rsidRPr="769B8D97">
        <w:rPr>
          <w:rFonts w:eastAsia="Times New Roman" w:cs="Times New Roman"/>
          <w:lang w:val="sv-SE"/>
        </w:rPr>
        <w:t xml:space="preserve"> för att genomföra uppgiften</w:t>
      </w:r>
      <w:r w:rsidR="4A7E38F4" w:rsidRPr="769B8D97">
        <w:rPr>
          <w:rFonts w:eastAsia="Times New Roman" w:cs="Times New Roman"/>
          <w:lang w:val="sv-SE"/>
        </w:rPr>
        <w:t>.</w:t>
      </w:r>
      <w:r w:rsidR="27E4F012" w:rsidRPr="769B8D97">
        <w:rPr>
          <w:rFonts w:eastAsia="Times New Roman" w:cs="Times New Roman"/>
          <w:lang w:val="sv-SE"/>
        </w:rPr>
        <w:t xml:space="preserve"> </w:t>
      </w:r>
      <w:r w:rsidR="00215AB2">
        <w:fldChar w:fldCharType="begin" w:fldLock="1"/>
      </w:r>
      <w:r w:rsidR="00215AB2" w:rsidRPr="769B8D97">
        <w:rPr>
          <w:rFonts w:eastAsia="Times New Roman" w:cs="Times New Roman"/>
          <w:lang w:val="sv-SE"/>
        </w:rPr>
        <w:instrText>ADDIN CSL_CITATION {"citationItems":[{"id":"ITEM-1","itemData":{"abstract":"The notion of a shared mental model is well known in the literature regarding team work among humans. It has been used to explain team function ing. The idea is that team performance improves if team members have a shared understanding of the task that is to be performed and of the involved team work. We maintain that the notion of shared mental model is not only highly relevant in the context of human teams, but also for teams of agents and for human-agent teams. However, before we can start investigating how to engineer agents on the basis of the notion of shared mental model, we first have to get a better under standing of the notion, which is the aim of this paper. We do this by investigating which concepts are relevant for shared mental models, and modeling how they are related by means of UML. Through this, we obtain a mental model ontology. Then, we formally define the notion of shared mental model and related notions. We illustrate our definitions by means of an example.","author":[{"dropping-particle":"","family":"Jonker, C. M.; Riemsdijk, M. Birna van; Vermeulen","given":"B.","non-dropping-particle":"","parse-names":false,"suffix":""}],"container-title":"COIN 2010 International Workshops","id":"ITEM-1","issued":{"date-parts":[["2010"]]},"title":"Shared mental models: a conceptual analysis.","type":"paper-conference"},"uris":["http://www.mendeley.com/documents/?uuid=e6eb5b1e-1c85-4ff4-8969-528c8742b509"]}],"mendeley":{"formattedCitation":"(Jonker, C. M.; Riemsdijk, M. Birna van; Vermeulen, 2010)","plainTextFormattedCitation":"(Jonker, C. M.; Riemsdijk, M. Birna van; Vermeulen, 2010)","previouslyFormattedCitation":"(Jonker, C. M.; Riemsdijk, M. Birna van; Vermeulen, 2010)"},"properties":{"noteIndex":0},"schema":"https://github.com/citation-style-language/schema/raw/master/csl-citation.json"}</w:instrText>
      </w:r>
      <w:r w:rsidR="00215AB2">
        <w:rPr>
          <w:rFonts w:eastAsia="Times New Roman" w:cs="Times New Roman"/>
          <w:lang w:val="sv-SE"/>
        </w:rPr>
        <w:fldChar w:fldCharType="separate"/>
      </w:r>
      <w:r w:rsidR="27E4F012" w:rsidRPr="769B8D97">
        <w:rPr>
          <w:rFonts w:eastAsia="Times New Roman" w:cs="Times New Roman"/>
          <w:noProof/>
        </w:rPr>
        <w:t>(Jonker, C. M.; Riemsdijk, M. Birna van; Vermeulen, 2010)</w:t>
      </w:r>
      <w:r w:rsidR="00215AB2">
        <w:fldChar w:fldCharType="end"/>
      </w:r>
      <w:r w:rsidR="27E4F012" w:rsidRPr="769B8D97">
        <w:rPr>
          <w:rFonts w:eastAsia="Times New Roman" w:cs="Times New Roman"/>
        </w:rPr>
        <w:t>.</w:t>
      </w:r>
      <w:r w:rsidR="29475BB3" w:rsidRPr="769B8D97">
        <w:rPr>
          <w:rFonts w:eastAsia="Times New Roman" w:cs="Times New Roman"/>
        </w:rPr>
        <w:t xml:space="preserve"> </w:t>
      </w:r>
      <w:proofErr w:type="spellStart"/>
      <w:r w:rsidR="5767918A" w:rsidRPr="769B8D97">
        <w:rPr>
          <w:rFonts w:eastAsia="Times New Roman" w:cs="Times New Roman"/>
        </w:rPr>
        <w:t>Konceptet</w:t>
      </w:r>
      <w:proofErr w:type="spellEnd"/>
      <w:r w:rsidR="5767918A" w:rsidRPr="769B8D97">
        <w:rPr>
          <w:rFonts w:eastAsia="Times New Roman" w:cs="Times New Roman"/>
        </w:rPr>
        <w:t xml:space="preserve"> </w:t>
      </w:r>
      <w:r w:rsidR="00666257">
        <w:rPr>
          <w:rFonts w:eastAsia="Times New Roman" w:cs="Times New Roman"/>
        </w:rPr>
        <w:t>s</w:t>
      </w:r>
      <w:r w:rsidR="5767918A" w:rsidRPr="769B8D97">
        <w:rPr>
          <w:rFonts w:eastAsia="Times New Roman" w:cs="Times New Roman"/>
        </w:rPr>
        <w:t xml:space="preserve">hared mental model </w:t>
      </w:r>
      <w:proofErr w:type="spellStart"/>
      <w:r w:rsidR="5767918A" w:rsidRPr="769B8D97">
        <w:rPr>
          <w:rFonts w:eastAsia="Times New Roman" w:cs="Times New Roman"/>
        </w:rPr>
        <w:t>definieras</w:t>
      </w:r>
      <w:proofErr w:type="spellEnd"/>
      <w:r w:rsidR="5767918A" w:rsidRPr="769B8D97">
        <w:rPr>
          <w:rFonts w:eastAsia="Times New Roman" w:cs="Times New Roman"/>
        </w:rPr>
        <w:t xml:space="preserve"> </w:t>
      </w:r>
      <w:proofErr w:type="spellStart"/>
      <w:r w:rsidR="3B520C74" w:rsidRPr="769B8D97">
        <w:rPr>
          <w:rFonts w:eastAsia="Times New Roman" w:cs="Times New Roman"/>
        </w:rPr>
        <w:t>enligt</w:t>
      </w:r>
      <w:proofErr w:type="spellEnd"/>
      <w:r w:rsidR="3B520C74" w:rsidRPr="769B8D97">
        <w:rPr>
          <w:rFonts w:eastAsia="Times New Roman" w:cs="Times New Roman"/>
        </w:rPr>
        <w:t xml:space="preserve"> </w:t>
      </w:r>
      <w:r w:rsidR="48E08150" w:rsidRPr="769B8D97">
        <w:rPr>
          <w:rFonts w:eastAsia="Times New Roman" w:cs="Times New Roman"/>
        </w:rPr>
        <w:t>Ca</w:t>
      </w:r>
      <w:r w:rsidR="501C370C" w:rsidRPr="769B8D97">
        <w:rPr>
          <w:rFonts w:eastAsia="Times New Roman" w:cs="Times New Roman"/>
        </w:rPr>
        <w:t>n</w:t>
      </w:r>
      <w:r w:rsidR="0315CF34" w:rsidRPr="769B8D97">
        <w:rPr>
          <w:rFonts w:eastAsia="Times New Roman" w:cs="Times New Roman"/>
        </w:rPr>
        <w:t>n</w:t>
      </w:r>
      <w:r w:rsidR="501C370C" w:rsidRPr="769B8D97">
        <w:rPr>
          <w:rFonts w:eastAsia="Times New Roman" w:cs="Times New Roman"/>
        </w:rPr>
        <w:t>on</w:t>
      </w:r>
      <w:r w:rsidR="0315CF34" w:rsidRPr="769B8D97">
        <w:rPr>
          <w:rFonts w:eastAsia="Times New Roman" w:cs="Times New Roman"/>
        </w:rPr>
        <w:t>-</w:t>
      </w:r>
      <w:r w:rsidR="501C370C" w:rsidRPr="769B8D97">
        <w:rPr>
          <w:rFonts w:eastAsia="Times New Roman" w:cs="Times New Roman"/>
        </w:rPr>
        <w:t>Bowers, Salas, Converse</w:t>
      </w:r>
      <w:r w:rsidR="48E08150" w:rsidRPr="769B8D97">
        <w:rPr>
          <w:rFonts w:eastAsia="Times New Roman" w:cs="Times New Roman"/>
        </w:rPr>
        <w:t xml:space="preserve"> (</w:t>
      </w:r>
      <w:r w:rsidR="0F776B29" w:rsidRPr="769B8D97">
        <w:rPr>
          <w:rFonts w:eastAsia="Times New Roman" w:cs="Times New Roman"/>
        </w:rPr>
        <w:t>1993)</w:t>
      </w:r>
      <w:r w:rsidR="5767918A" w:rsidRPr="769B8D97">
        <w:rPr>
          <w:rFonts w:eastAsia="Times New Roman" w:cs="Times New Roman"/>
        </w:rPr>
        <w:t xml:space="preserve"> </w:t>
      </w:r>
      <w:proofErr w:type="spellStart"/>
      <w:r w:rsidR="2F514DA6" w:rsidRPr="769B8D97">
        <w:rPr>
          <w:rFonts w:eastAsia="Times New Roman" w:cs="Times New Roman"/>
        </w:rPr>
        <w:t>som</w:t>
      </w:r>
      <w:proofErr w:type="spellEnd"/>
      <w:r w:rsidR="3FFA89BE" w:rsidRPr="769B8D97">
        <w:rPr>
          <w:rFonts w:eastAsia="Times New Roman" w:cs="Times New Roman"/>
        </w:rPr>
        <w:t>:</w:t>
      </w:r>
      <w:r w:rsidR="55449268" w:rsidRPr="00AB4648">
        <w:rPr>
          <w:rFonts w:eastAsia="Times New Roman" w:cs="Times New Roman"/>
        </w:rPr>
        <w:t xml:space="preserve"> </w:t>
      </w:r>
      <w:r w:rsidR="00AB4648" w:rsidRPr="00AB4648">
        <w:rPr>
          <w:rFonts w:eastAsia="Times New Roman" w:cs="Times New Roman"/>
        </w:rPr>
        <w:t>”</w:t>
      </w:r>
      <w:r w:rsidR="165DE6DF" w:rsidRPr="0024497A">
        <w:rPr>
          <w:rFonts w:eastAsia="Times New Roman" w:cs="Times New Roman"/>
          <w:i/>
          <w:iCs/>
        </w:rPr>
        <w:t xml:space="preserve">knowledge structures held by members of a team that </w:t>
      </w:r>
      <w:r w:rsidR="165DE6DF" w:rsidRPr="0024497A">
        <w:rPr>
          <w:rFonts w:eastAsia="Times New Roman" w:cs="Times New Roman"/>
          <w:i/>
          <w:iCs/>
        </w:rPr>
        <w:lastRenderedPageBreak/>
        <w:t>enable them to form accurate explanations and expectations for the task, and, in turn, coordinate their actions and adapt their behavior to demands of the task and other team members</w:t>
      </w:r>
      <w:r w:rsidR="2D864E4E" w:rsidRPr="769B8D97">
        <w:rPr>
          <w:rFonts w:eastAsia="Times New Roman" w:cs="Times New Roman"/>
        </w:rPr>
        <w:t>”</w:t>
      </w:r>
      <w:r w:rsidR="0BB14B9A" w:rsidRPr="769B8D97">
        <w:rPr>
          <w:rFonts w:eastAsia="Times New Roman" w:cs="Times New Roman"/>
        </w:rPr>
        <w:t xml:space="preserve">. </w:t>
      </w:r>
      <w:r w:rsidR="00335B22" w:rsidRPr="64F5AD93">
        <w:rPr>
          <w:rFonts w:eastAsia="Times New Roman" w:cs="Times New Roman"/>
          <w:lang w:val="sv-SE"/>
        </w:rPr>
        <w:t xml:space="preserve">Således hjälper </w:t>
      </w:r>
      <w:proofErr w:type="spellStart"/>
      <w:r w:rsidR="00350589">
        <w:rPr>
          <w:rFonts w:eastAsia="Times New Roman" w:cs="Times New Roman"/>
          <w:lang w:val="sv-SE"/>
        </w:rPr>
        <w:t>s</w:t>
      </w:r>
      <w:r w:rsidR="00335B22" w:rsidRPr="64F5AD93">
        <w:rPr>
          <w:rFonts w:eastAsia="Times New Roman" w:cs="Times New Roman"/>
          <w:lang w:val="sv-SE"/>
        </w:rPr>
        <w:t>hared</w:t>
      </w:r>
      <w:proofErr w:type="spellEnd"/>
      <w:r w:rsidR="00335B22" w:rsidRPr="64F5AD93">
        <w:rPr>
          <w:rFonts w:eastAsia="Times New Roman" w:cs="Times New Roman"/>
          <w:lang w:val="sv-SE"/>
        </w:rPr>
        <w:t xml:space="preserve"> mental </w:t>
      </w:r>
      <w:proofErr w:type="spellStart"/>
      <w:r w:rsidR="00335B22" w:rsidRPr="64F5AD93">
        <w:rPr>
          <w:rFonts w:eastAsia="Times New Roman" w:cs="Times New Roman"/>
          <w:lang w:val="sv-SE"/>
        </w:rPr>
        <w:t>model</w:t>
      </w:r>
      <w:proofErr w:type="spellEnd"/>
      <w:r w:rsidR="00335B22" w:rsidRPr="64F5AD93">
        <w:rPr>
          <w:rFonts w:eastAsia="Times New Roman" w:cs="Times New Roman"/>
          <w:lang w:val="sv-SE"/>
        </w:rPr>
        <w:t xml:space="preserve"> till att </w:t>
      </w:r>
      <w:r w:rsidR="00AF1A63" w:rsidRPr="64F5AD93">
        <w:rPr>
          <w:rFonts w:eastAsia="Times New Roman" w:cs="Times New Roman"/>
          <w:lang w:val="sv-SE"/>
        </w:rPr>
        <w:t xml:space="preserve">beskriva, förklara och </w:t>
      </w:r>
      <w:r w:rsidR="00BB3727" w:rsidRPr="64F5AD93">
        <w:rPr>
          <w:rFonts w:eastAsia="Times New Roman" w:cs="Times New Roman"/>
          <w:lang w:val="sv-SE"/>
        </w:rPr>
        <w:t>förutse beteende</w:t>
      </w:r>
      <w:r w:rsidR="00123547" w:rsidRPr="64F5AD93">
        <w:rPr>
          <w:rFonts w:eastAsia="Times New Roman" w:cs="Times New Roman"/>
          <w:lang w:val="sv-SE"/>
        </w:rPr>
        <w:t>n</w:t>
      </w:r>
      <w:r w:rsidR="00BB3727" w:rsidRPr="64F5AD93">
        <w:rPr>
          <w:rFonts w:eastAsia="Times New Roman" w:cs="Times New Roman"/>
          <w:lang w:val="sv-SE"/>
        </w:rPr>
        <w:t xml:space="preserve"> i ett team</w:t>
      </w:r>
      <w:r w:rsidR="006A1FC4">
        <w:rPr>
          <w:rFonts w:eastAsia="Times New Roman" w:cs="Times New Roman"/>
          <w:lang w:val="sv-SE"/>
        </w:rPr>
        <w:t xml:space="preserve"> (</w:t>
      </w:r>
      <w:proofErr w:type="spellStart"/>
      <w:r w:rsidR="006A1FC4">
        <w:rPr>
          <w:rFonts w:eastAsia="Times New Roman" w:cs="Times New Roman"/>
          <w:lang w:val="sv-SE"/>
        </w:rPr>
        <w:t>Jonker</w:t>
      </w:r>
      <w:proofErr w:type="spellEnd"/>
      <w:r w:rsidR="00A46A65">
        <w:rPr>
          <w:rFonts w:eastAsia="Times New Roman" w:cs="Times New Roman"/>
          <w:lang w:val="sv-SE"/>
        </w:rPr>
        <w:t>, C. M</w:t>
      </w:r>
      <w:r w:rsidR="00AE465A">
        <w:rPr>
          <w:rFonts w:eastAsia="Times New Roman" w:cs="Times New Roman"/>
          <w:lang w:val="sv-SE"/>
        </w:rPr>
        <w:t xml:space="preserve">. et al., 2010). </w:t>
      </w:r>
      <w:r w:rsidR="00CF0F49" w:rsidRPr="64F5AD93">
        <w:rPr>
          <w:rFonts w:eastAsia="Times New Roman" w:cs="Times New Roman"/>
          <w:lang w:val="sv-SE"/>
        </w:rPr>
        <w:t xml:space="preserve"> </w:t>
      </w:r>
    </w:p>
    <w:p w14:paraId="0C41FD7C" w14:textId="77777777" w:rsidR="008E5185" w:rsidRDefault="008E5185" w:rsidP="000F67E2">
      <w:pPr>
        <w:spacing w:line="276" w:lineRule="auto"/>
        <w:jc w:val="both"/>
        <w:rPr>
          <w:rFonts w:eastAsia="Times New Roman" w:cs="Times New Roman"/>
          <w:lang w:val="sv-SE"/>
        </w:rPr>
      </w:pPr>
    </w:p>
    <w:p w14:paraId="00000099" w14:textId="7A1FC1DD" w:rsidR="00037161" w:rsidRDefault="39847400" w:rsidP="000F67E2">
      <w:pPr>
        <w:spacing w:line="276" w:lineRule="auto"/>
        <w:jc w:val="both"/>
        <w:rPr>
          <w:rFonts w:eastAsia="Times New Roman" w:cs="Times New Roman"/>
          <w:lang w:val="sv-SE"/>
        </w:rPr>
      </w:pPr>
      <w:r w:rsidRPr="769B8D97">
        <w:rPr>
          <w:rFonts w:eastAsia="Times New Roman" w:cs="Times New Roman"/>
          <w:lang w:val="sv-SE"/>
        </w:rPr>
        <w:t xml:space="preserve">I litteratur om </w:t>
      </w:r>
      <w:proofErr w:type="spellStart"/>
      <w:r w:rsidR="00F00EB4">
        <w:rPr>
          <w:rFonts w:eastAsia="Times New Roman" w:cs="Times New Roman"/>
          <w:lang w:val="sv-SE"/>
        </w:rPr>
        <w:t>s</w:t>
      </w:r>
      <w:r w:rsidRPr="769B8D97">
        <w:rPr>
          <w:rFonts w:eastAsia="Times New Roman" w:cs="Times New Roman"/>
          <w:lang w:val="sv-SE"/>
        </w:rPr>
        <w:t>hared</w:t>
      </w:r>
      <w:proofErr w:type="spellEnd"/>
      <w:r w:rsidRPr="769B8D97">
        <w:rPr>
          <w:rFonts w:eastAsia="Times New Roman" w:cs="Times New Roman"/>
          <w:lang w:val="sv-SE"/>
        </w:rPr>
        <w:t xml:space="preserve"> mental </w:t>
      </w:r>
      <w:proofErr w:type="spellStart"/>
      <w:r w:rsidRPr="769B8D97">
        <w:rPr>
          <w:rFonts w:eastAsia="Times New Roman" w:cs="Times New Roman"/>
          <w:lang w:val="sv-SE"/>
        </w:rPr>
        <w:t>model</w:t>
      </w:r>
      <w:proofErr w:type="spellEnd"/>
      <w:r w:rsidRPr="769B8D97">
        <w:rPr>
          <w:rFonts w:eastAsia="Times New Roman" w:cs="Times New Roman"/>
          <w:lang w:val="sv-SE"/>
        </w:rPr>
        <w:t xml:space="preserve"> görs det en skillnad i</w:t>
      </w:r>
      <w:r w:rsidR="57F9864F" w:rsidRPr="769B8D97">
        <w:rPr>
          <w:rFonts w:eastAsia="Times New Roman" w:cs="Times New Roman"/>
          <w:lang w:val="sv-SE"/>
        </w:rPr>
        <w:t xml:space="preserve"> </w:t>
      </w:r>
      <w:r w:rsidRPr="769B8D97">
        <w:rPr>
          <w:rFonts w:eastAsia="Times New Roman" w:cs="Times New Roman"/>
          <w:i/>
          <w:iCs/>
          <w:lang w:val="sv-SE"/>
        </w:rPr>
        <w:t xml:space="preserve">task </w:t>
      </w:r>
      <w:proofErr w:type="spellStart"/>
      <w:r w:rsidRPr="769B8D97">
        <w:rPr>
          <w:rFonts w:eastAsia="Times New Roman" w:cs="Times New Roman"/>
          <w:i/>
          <w:iCs/>
          <w:lang w:val="sv-SE"/>
        </w:rPr>
        <w:t>work</w:t>
      </w:r>
      <w:proofErr w:type="spellEnd"/>
      <w:r w:rsidRPr="769B8D97">
        <w:rPr>
          <w:rFonts w:eastAsia="Times New Roman" w:cs="Times New Roman"/>
          <w:lang w:val="sv-SE"/>
        </w:rPr>
        <w:t xml:space="preserve"> och </w:t>
      </w:r>
      <w:proofErr w:type="gramStart"/>
      <w:r w:rsidRPr="769B8D97">
        <w:rPr>
          <w:rFonts w:eastAsia="Times New Roman" w:cs="Times New Roman"/>
          <w:i/>
          <w:iCs/>
          <w:lang w:val="sv-SE"/>
        </w:rPr>
        <w:t xml:space="preserve">team </w:t>
      </w:r>
      <w:proofErr w:type="spellStart"/>
      <w:r w:rsidRPr="769B8D97">
        <w:rPr>
          <w:rFonts w:eastAsia="Times New Roman" w:cs="Times New Roman"/>
          <w:i/>
          <w:iCs/>
          <w:lang w:val="sv-SE"/>
        </w:rPr>
        <w:t>work</w:t>
      </w:r>
      <w:proofErr w:type="spellEnd"/>
      <w:proofErr w:type="gramEnd"/>
      <w:r w:rsidRPr="769B8D97">
        <w:rPr>
          <w:rFonts w:eastAsia="Times New Roman" w:cs="Times New Roman"/>
          <w:lang w:val="sv-SE"/>
        </w:rPr>
        <w:t xml:space="preserve">. </w:t>
      </w:r>
      <w:r w:rsidR="00E83E72" w:rsidRPr="00E83E72">
        <w:rPr>
          <w:rFonts w:eastAsia="Times New Roman" w:cs="Times New Roman"/>
          <w:lang w:val="sv-SE"/>
        </w:rPr>
        <w:t xml:space="preserve">Task </w:t>
      </w:r>
      <w:proofErr w:type="spellStart"/>
      <w:r w:rsidR="00E83E72" w:rsidRPr="00E83E72">
        <w:rPr>
          <w:rFonts w:eastAsia="Times New Roman" w:cs="Times New Roman"/>
          <w:lang w:val="sv-SE"/>
        </w:rPr>
        <w:t>work</w:t>
      </w:r>
      <w:proofErr w:type="spellEnd"/>
      <w:r w:rsidRPr="769B8D97">
        <w:rPr>
          <w:rFonts w:eastAsia="Times New Roman" w:cs="Times New Roman"/>
          <w:lang w:val="sv-SE"/>
        </w:rPr>
        <w:t xml:space="preserve"> är den uppgift eller det jobb ett team ska genomföra</w:t>
      </w:r>
      <w:r w:rsidR="5D61CEBE" w:rsidRPr="769B8D97">
        <w:rPr>
          <w:rFonts w:eastAsia="Times New Roman" w:cs="Times New Roman"/>
          <w:lang w:val="sv-SE"/>
        </w:rPr>
        <w:t xml:space="preserve">. Mer specifikt </w:t>
      </w:r>
      <w:r w:rsidR="2D8C53EE" w:rsidRPr="769B8D97">
        <w:rPr>
          <w:rFonts w:eastAsia="Times New Roman" w:cs="Times New Roman"/>
          <w:lang w:val="sv-SE"/>
        </w:rPr>
        <w:t xml:space="preserve">behandlar </w:t>
      </w:r>
      <w:r w:rsidR="00FC04BB">
        <w:rPr>
          <w:rFonts w:eastAsia="Times New Roman" w:cs="Times New Roman"/>
          <w:lang w:val="sv-SE"/>
        </w:rPr>
        <w:t xml:space="preserve">task </w:t>
      </w:r>
      <w:proofErr w:type="spellStart"/>
      <w:r w:rsidR="00FC04BB">
        <w:rPr>
          <w:rFonts w:eastAsia="Times New Roman" w:cs="Times New Roman"/>
          <w:lang w:val="sv-SE"/>
        </w:rPr>
        <w:t>work</w:t>
      </w:r>
      <w:proofErr w:type="spellEnd"/>
      <w:r w:rsidR="2D8C53EE" w:rsidRPr="769B8D97">
        <w:rPr>
          <w:rFonts w:eastAsia="Times New Roman" w:cs="Times New Roman"/>
          <w:lang w:val="sv-SE"/>
        </w:rPr>
        <w:t xml:space="preserve"> utrustning, </w:t>
      </w:r>
      <w:r w:rsidR="5F1241F1" w:rsidRPr="769B8D97">
        <w:rPr>
          <w:rFonts w:eastAsia="Times New Roman" w:cs="Times New Roman"/>
          <w:lang w:val="sv-SE"/>
        </w:rPr>
        <w:t>utrustnings</w:t>
      </w:r>
      <w:r w:rsidR="2D8C53EE" w:rsidRPr="769B8D97">
        <w:rPr>
          <w:rFonts w:eastAsia="Times New Roman" w:cs="Times New Roman"/>
          <w:lang w:val="sv-SE"/>
        </w:rPr>
        <w:t xml:space="preserve"> funktion</w:t>
      </w:r>
      <w:r w:rsidR="5F1241F1" w:rsidRPr="769B8D97">
        <w:rPr>
          <w:rFonts w:eastAsia="Times New Roman" w:cs="Times New Roman"/>
          <w:lang w:val="sv-SE"/>
        </w:rPr>
        <w:t>er</w:t>
      </w:r>
      <w:r w:rsidR="2D8C53EE" w:rsidRPr="769B8D97">
        <w:rPr>
          <w:rFonts w:eastAsia="Times New Roman" w:cs="Times New Roman"/>
          <w:lang w:val="sv-SE"/>
        </w:rPr>
        <w:t xml:space="preserve"> och eventuella fel.</w:t>
      </w:r>
      <w:r w:rsidRPr="769B8D97">
        <w:rPr>
          <w:rFonts w:eastAsia="Times New Roman" w:cs="Times New Roman"/>
          <w:lang w:val="sv-SE"/>
        </w:rPr>
        <w:t xml:space="preserve"> </w:t>
      </w:r>
      <w:proofErr w:type="gramStart"/>
      <w:r w:rsidR="2D8C53EE" w:rsidRPr="769B8D97">
        <w:rPr>
          <w:rFonts w:eastAsia="Times New Roman" w:cs="Times New Roman"/>
          <w:lang w:val="sv-SE"/>
        </w:rPr>
        <w:t>T</w:t>
      </w:r>
      <w:r w:rsidRPr="769B8D97">
        <w:rPr>
          <w:rFonts w:eastAsia="Times New Roman" w:cs="Times New Roman"/>
          <w:lang w:val="sv-SE"/>
        </w:rPr>
        <w:t xml:space="preserve">eam </w:t>
      </w:r>
      <w:proofErr w:type="spellStart"/>
      <w:r w:rsidRPr="769B8D97">
        <w:rPr>
          <w:rFonts w:eastAsia="Times New Roman" w:cs="Times New Roman"/>
          <w:lang w:val="sv-SE"/>
        </w:rPr>
        <w:t>work</w:t>
      </w:r>
      <w:proofErr w:type="spellEnd"/>
      <w:proofErr w:type="gramEnd"/>
      <w:r w:rsidRPr="769B8D97">
        <w:rPr>
          <w:rFonts w:eastAsia="Times New Roman" w:cs="Times New Roman"/>
          <w:lang w:val="sv-SE"/>
        </w:rPr>
        <w:t xml:space="preserve"> </w:t>
      </w:r>
      <w:r w:rsidR="5D61CEBE" w:rsidRPr="769B8D97">
        <w:rPr>
          <w:rFonts w:eastAsia="Times New Roman" w:cs="Times New Roman"/>
          <w:lang w:val="sv-SE"/>
        </w:rPr>
        <w:t xml:space="preserve">behandlar vad som måste göras för att slutföra en uppgift som ett team. Mer specifikt behandlar </w:t>
      </w:r>
      <w:proofErr w:type="gramStart"/>
      <w:r w:rsidR="5D61CEBE" w:rsidRPr="769B8D97">
        <w:rPr>
          <w:rFonts w:eastAsia="Times New Roman" w:cs="Times New Roman"/>
          <w:lang w:val="sv-SE"/>
        </w:rPr>
        <w:t>t</w:t>
      </w:r>
      <w:r w:rsidR="2D8C53EE" w:rsidRPr="769B8D97">
        <w:rPr>
          <w:rFonts w:eastAsia="Times New Roman" w:cs="Times New Roman"/>
          <w:lang w:val="sv-SE"/>
        </w:rPr>
        <w:t>eam</w:t>
      </w:r>
      <w:r w:rsidR="5D61CEBE" w:rsidRPr="769B8D97">
        <w:rPr>
          <w:rFonts w:eastAsia="Times New Roman" w:cs="Times New Roman"/>
          <w:lang w:val="sv-SE"/>
        </w:rPr>
        <w:t xml:space="preserve"> </w:t>
      </w:r>
      <w:proofErr w:type="spellStart"/>
      <w:r w:rsidR="5D61CEBE" w:rsidRPr="769B8D97">
        <w:rPr>
          <w:rFonts w:eastAsia="Times New Roman" w:cs="Times New Roman"/>
          <w:lang w:val="sv-SE"/>
        </w:rPr>
        <w:t>work</w:t>
      </w:r>
      <w:proofErr w:type="spellEnd"/>
      <w:proofErr w:type="gramEnd"/>
      <w:r w:rsidR="5D61CEBE" w:rsidRPr="769B8D97">
        <w:rPr>
          <w:rFonts w:eastAsia="Times New Roman" w:cs="Times New Roman"/>
          <w:lang w:val="sv-SE"/>
        </w:rPr>
        <w:t xml:space="preserve"> </w:t>
      </w:r>
      <w:r w:rsidR="2D8C53EE" w:rsidRPr="769B8D97">
        <w:rPr>
          <w:rFonts w:eastAsia="Times New Roman" w:cs="Times New Roman"/>
          <w:lang w:val="sv-SE"/>
        </w:rPr>
        <w:t>samspelet mellan team-medlemmar, dess roller och ansvarsområden, interaktionsmönster samt informationsflöde</w:t>
      </w:r>
      <w:r w:rsidR="003737B7">
        <w:rPr>
          <w:rFonts w:eastAsia="Times New Roman" w:cs="Times New Roman"/>
          <w:lang w:val="sv-SE"/>
        </w:rPr>
        <w:t xml:space="preserve"> (</w:t>
      </w:r>
      <w:proofErr w:type="spellStart"/>
      <w:r w:rsidR="003737B7">
        <w:rPr>
          <w:rFonts w:eastAsia="Times New Roman" w:cs="Times New Roman"/>
          <w:lang w:val="sv-SE"/>
        </w:rPr>
        <w:t>Jonker</w:t>
      </w:r>
      <w:proofErr w:type="spellEnd"/>
      <w:r w:rsidR="003737B7">
        <w:rPr>
          <w:rFonts w:eastAsia="Times New Roman" w:cs="Times New Roman"/>
          <w:lang w:val="sv-SE"/>
        </w:rPr>
        <w:t xml:space="preserve">, C. M. et al., 2010). </w:t>
      </w:r>
      <w:r w:rsidR="003737B7" w:rsidRPr="64F5AD93">
        <w:rPr>
          <w:rFonts w:eastAsia="Times New Roman" w:cs="Times New Roman"/>
          <w:lang w:val="sv-SE"/>
        </w:rPr>
        <w:t xml:space="preserve"> </w:t>
      </w:r>
    </w:p>
    <w:p w14:paraId="1439D57E" w14:textId="77777777" w:rsidR="003B4317" w:rsidRDefault="003B4317" w:rsidP="000F67E2">
      <w:pPr>
        <w:spacing w:line="276" w:lineRule="auto"/>
        <w:jc w:val="both"/>
        <w:rPr>
          <w:rFonts w:eastAsia="Times New Roman" w:cs="Times New Roman"/>
          <w:lang w:val="sv-SE"/>
        </w:rPr>
      </w:pPr>
    </w:p>
    <w:p w14:paraId="3D462BF5" w14:textId="77777777" w:rsidR="00191DD2" w:rsidRDefault="00C32894" w:rsidP="000F67E2">
      <w:pPr>
        <w:spacing w:line="276" w:lineRule="auto"/>
        <w:jc w:val="both"/>
        <w:rPr>
          <w:rFonts w:eastAsia="Times New Roman" w:cs="Times New Roman"/>
          <w:lang w:val="sv-SE"/>
        </w:rPr>
      </w:pPr>
      <w:r w:rsidRPr="00DB041A">
        <w:rPr>
          <w:rFonts w:eastAsia="Times New Roman" w:cs="Times New Roman"/>
          <w:lang w:val="sv-SE"/>
        </w:rPr>
        <w:t xml:space="preserve">Enligt </w:t>
      </w:r>
      <w:r w:rsidR="00F152AC" w:rsidRPr="00F152AC">
        <w:rPr>
          <w:rFonts w:eastAsia="Times New Roman" w:cs="Times New Roman"/>
          <w:noProof/>
          <w:lang w:val="sv-SE"/>
        </w:rPr>
        <w:t>Mathieu, Goodwin, Heffner, Salas, &amp; Cannon-</w:t>
      </w:r>
      <w:r w:rsidR="00F152AC" w:rsidRPr="00474394">
        <w:rPr>
          <w:rFonts w:eastAsia="Times New Roman" w:cs="Times New Roman"/>
          <w:noProof/>
          <w:lang w:val="sv-SE"/>
        </w:rPr>
        <w:t>Bowers</w:t>
      </w:r>
      <w:r w:rsidR="00F152AC" w:rsidRPr="00474394">
        <w:rPr>
          <w:rFonts w:eastAsia="Times New Roman" w:cs="Times New Roman"/>
          <w:lang w:val="sv-SE"/>
        </w:rPr>
        <w:t xml:space="preserve"> </w:t>
      </w:r>
      <w:r w:rsidR="008776F9" w:rsidRPr="00474394">
        <w:rPr>
          <w:rFonts w:eastAsia="Times New Roman" w:cs="Times New Roman"/>
          <w:lang w:val="sv-SE"/>
        </w:rPr>
        <w:t>(</w:t>
      </w:r>
      <w:r w:rsidR="0029570B" w:rsidRPr="00474394">
        <w:rPr>
          <w:rFonts w:eastAsia="Times New Roman" w:cs="Times New Roman"/>
          <w:lang w:val="sv-SE"/>
        </w:rPr>
        <w:t>2000</w:t>
      </w:r>
      <w:r w:rsidR="008776F9" w:rsidRPr="00474394">
        <w:rPr>
          <w:rFonts w:eastAsia="Times New Roman" w:cs="Times New Roman"/>
          <w:lang w:val="sv-SE"/>
        </w:rPr>
        <w:t>)</w:t>
      </w:r>
      <w:r w:rsidR="008776F9" w:rsidRPr="2BF153D1">
        <w:rPr>
          <w:rFonts w:eastAsia="Times New Roman" w:cs="Times New Roman"/>
          <w:lang w:val="sv-SE"/>
        </w:rPr>
        <w:t xml:space="preserve"> </w:t>
      </w:r>
      <w:r w:rsidR="002C3C35" w:rsidRPr="2BF153D1">
        <w:rPr>
          <w:rFonts w:eastAsia="Times New Roman" w:cs="Times New Roman"/>
          <w:lang w:val="sv-SE"/>
        </w:rPr>
        <w:t xml:space="preserve">kan det </w:t>
      </w:r>
      <w:r w:rsidR="00B80264" w:rsidRPr="2BF153D1">
        <w:rPr>
          <w:rFonts w:eastAsia="Times New Roman" w:cs="Times New Roman"/>
          <w:lang w:val="sv-SE"/>
        </w:rPr>
        <w:t>förekomma flera</w:t>
      </w:r>
      <w:r w:rsidR="00DE6B69" w:rsidRPr="2BF153D1">
        <w:rPr>
          <w:rFonts w:eastAsia="Times New Roman" w:cs="Times New Roman"/>
          <w:lang w:val="sv-SE"/>
        </w:rPr>
        <w:t xml:space="preserve"> olika</w:t>
      </w:r>
      <w:r w:rsidR="00B80264" w:rsidRPr="2BF153D1">
        <w:rPr>
          <w:rFonts w:eastAsia="Times New Roman" w:cs="Times New Roman"/>
          <w:lang w:val="sv-SE"/>
        </w:rPr>
        <w:t xml:space="preserve"> </w:t>
      </w:r>
      <w:r w:rsidR="007E3544" w:rsidRPr="2BF153D1">
        <w:rPr>
          <w:rFonts w:eastAsia="Times New Roman" w:cs="Times New Roman"/>
          <w:lang w:val="sv-SE"/>
        </w:rPr>
        <w:t>mentala modeller</w:t>
      </w:r>
      <w:r w:rsidR="004C7801" w:rsidRPr="2BF153D1">
        <w:rPr>
          <w:rFonts w:eastAsia="Times New Roman" w:cs="Times New Roman"/>
          <w:lang w:val="sv-SE"/>
        </w:rPr>
        <w:t xml:space="preserve"> för komp</w:t>
      </w:r>
      <w:r w:rsidR="00124DDF" w:rsidRPr="2BF153D1">
        <w:rPr>
          <w:rFonts w:eastAsia="Times New Roman" w:cs="Times New Roman"/>
          <w:lang w:val="sv-SE"/>
        </w:rPr>
        <w:t>licerade</w:t>
      </w:r>
      <w:r w:rsidR="004C7801" w:rsidRPr="2BF153D1">
        <w:rPr>
          <w:rFonts w:eastAsia="Times New Roman" w:cs="Times New Roman"/>
          <w:lang w:val="sv-SE"/>
        </w:rPr>
        <w:t xml:space="preserve"> uppgifter</w:t>
      </w:r>
      <w:r w:rsidR="007E3544" w:rsidRPr="2BF153D1">
        <w:rPr>
          <w:rFonts w:eastAsia="Times New Roman" w:cs="Times New Roman"/>
          <w:lang w:val="sv-SE"/>
        </w:rPr>
        <w:t xml:space="preserve"> som delas mellan </w:t>
      </w:r>
      <w:r w:rsidR="00577948" w:rsidRPr="2BF153D1">
        <w:rPr>
          <w:rFonts w:eastAsia="Times New Roman" w:cs="Times New Roman"/>
          <w:lang w:val="sv-SE"/>
        </w:rPr>
        <w:t>team-</w:t>
      </w:r>
      <w:r w:rsidR="007E3544" w:rsidRPr="2BF153D1">
        <w:rPr>
          <w:rFonts w:eastAsia="Times New Roman" w:cs="Times New Roman"/>
          <w:lang w:val="sv-SE"/>
        </w:rPr>
        <w:t xml:space="preserve">medlemmar. </w:t>
      </w:r>
      <w:r w:rsidR="00DE6B69" w:rsidRPr="2BF153D1">
        <w:rPr>
          <w:rFonts w:eastAsia="Times New Roman" w:cs="Times New Roman"/>
          <w:lang w:val="sv-SE"/>
        </w:rPr>
        <w:t xml:space="preserve">Den första modellen </w:t>
      </w:r>
      <w:r w:rsidR="000B30F7" w:rsidRPr="2BF153D1">
        <w:rPr>
          <w:rFonts w:eastAsia="Times New Roman" w:cs="Times New Roman"/>
          <w:lang w:val="sv-SE"/>
        </w:rPr>
        <w:t>handlar om att medlemmar</w:t>
      </w:r>
      <w:r w:rsidR="00F00B99" w:rsidRPr="2BF153D1">
        <w:rPr>
          <w:rFonts w:eastAsia="Times New Roman" w:cs="Times New Roman"/>
          <w:lang w:val="sv-SE"/>
        </w:rPr>
        <w:t xml:space="preserve"> i ett team</w:t>
      </w:r>
      <w:r w:rsidR="000B30F7" w:rsidRPr="2BF153D1">
        <w:rPr>
          <w:rFonts w:eastAsia="Times New Roman" w:cs="Times New Roman"/>
          <w:lang w:val="sv-SE"/>
        </w:rPr>
        <w:t xml:space="preserve"> måste förstå tekn</w:t>
      </w:r>
      <w:r w:rsidR="00C97CCE" w:rsidRPr="2BF153D1">
        <w:rPr>
          <w:rFonts w:eastAsia="Times New Roman" w:cs="Times New Roman"/>
          <w:lang w:val="sv-SE"/>
        </w:rPr>
        <w:t>iken</w:t>
      </w:r>
      <w:r w:rsidR="00503E46" w:rsidRPr="2BF153D1">
        <w:rPr>
          <w:rFonts w:eastAsia="Times New Roman" w:cs="Times New Roman"/>
          <w:lang w:val="sv-SE"/>
        </w:rPr>
        <w:t xml:space="preserve"> och utrustning</w:t>
      </w:r>
      <w:r w:rsidR="00C97CCE" w:rsidRPr="2BF153D1">
        <w:rPr>
          <w:rFonts w:eastAsia="Times New Roman" w:cs="Times New Roman"/>
          <w:lang w:val="sv-SE"/>
        </w:rPr>
        <w:t>en</w:t>
      </w:r>
      <w:r w:rsidR="00503E46" w:rsidRPr="2BF153D1">
        <w:rPr>
          <w:rFonts w:eastAsia="Times New Roman" w:cs="Times New Roman"/>
          <w:lang w:val="sv-SE"/>
        </w:rPr>
        <w:t xml:space="preserve"> som de arbetar </w:t>
      </w:r>
      <w:r w:rsidR="00D523E8" w:rsidRPr="2BF153D1">
        <w:rPr>
          <w:rFonts w:eastAsia="Times New Roman" w:cs="Times New Roman"/>
          <w:lang w:val="sv-SE"/>
        </w:rPr>
        <w:t>med</w:t>
      </w:r>
      <w:r w:rsidR="00E87232" w:rsidRPr="2BF153D1">
        <w:rPr>
          <w:rFonts w:eastAsia="Times New Roman" w:cs="Times New Roman"/>
          <w:lang w:val="sv-SE"/>
        </w:rPr>
        <w:t xml:space="preserve">. </w:t>
      </w:r>
      <w:r w:rsidR="0046425D" w:rsidRPr="2BF153D1">
        <w:rPr>
          <w:rFonts w:eastAsia="Times New Roman" w:cs="Times New Roman"/>
          <w:lang w:val="sv-SE"/>
        </w:rPr>
        <w:t>Dynamiken och kontroll av tekniken</w:t>
      </w:r>
      <w:r w:rsidR="00191064" w:rsidRPr="2BF153D1">
        <w:rPr>
          <w:rFonts w:eastAsia="Times New Roman" w:cs="Times New Roman"/>
          <w:lang w:val="sv-SE"/>
        </w:rPr>
        <w:t>,</w:t>
      </w:r>
      <w:r w:rsidR="00D523E8" w:rsidRPr="2BF153D1">
        <w:rPr>
          <w:rFonts w:eastAsia="Times New Roman" w:cs="Times New Roman"/>
          <w:lang w:val="sv-SE"/>
        </w:rPr>
        <w:t xml:space="preserve"> </w:t>
      </w:r>
      <w:r w:rsidR="00A141D2" w:rsidRPr="2BF153D1">
        <w:rPr>
          <w:rFonts w:eastAsia="Times New Roman" w:cs="Times New Roman"/>
          <w:lang w:val="sv-SE"/>
        </w:rPr>
        <w:t xml:space="preserve">hur den interagerar </w:t>
      </w:r>
      <w:r w:rsidR="000E337A" w:rsidRPr="2BF153D1">
        <w:rPr>
          <w:rFonts w:eastAsia="Times New Roman" w:cs="Times New Roman"/>
          <w:lang w:val="sv-SE"/>
        </w:rPr>
        <w:t>genom</w:t>
      </w:r>
      <w:r w:rsidR="00A141D2" w:rsidRPr="2BF153D1">
        <w:rPr>
          <w:rFonts w:eastAsia="Times New Roman" w:cs="Times New Roman"/>
          <w:lang w:val="sv-SE"/>
        </w:rPr>
        <w:t xml:space="preserve"> </w:t>
      </w:r>
      <w:r w:rsidR="003958D2" w:rsidRPr="2BF153D1">
        <w:rPr>
          <w:rFonts w:eastAsia="Times New Roman" w:cs="Times New Roman"/>
          <w:lang w:val="sv-SE"/>
        </w:rPr>
        <w:t xml:space="preserve">inputs från </w:t>
      </w:r>
      <w:r w:rsidR="009C000B" w:rsidRPr="2BF153D1">
        <w:rPr>
          <w:rFonts w:eastAsia="Times New Roman" w:cs="Times New Roman"/>
          <w:lang w:val="sv-SE"/>
        </w:rPr>
        <w:t xml:space="preserve">andra team-medlemmar är </w:t>
      </w:r>
      <w:r w:rsidR="00FC58D2" w:rsidRPr="2BF153D1">
        <w:rPr>
          <w:rFonts w:eastAsia="Times New Roman" w:cs="Times New Roman"/>
          <w:lang w:val="sv-SE"/>
        </w:rPr>
        <w:t xml:space="preserve">särskilt </w:t>
      </w:r>
      <w:r w:rsidR="009C000B" w:rsidRPr="2BF153D1">
        <w:rPr>
          <w:rFonts w:eastAsia="Times New Roman" w:cs="Times New Roman"/>
          <w:lang w:val="sv-SE"/>
        </w:rPr>
        <w:t xml:space="preserve">viktigt för </w:t>
      </w:r>
      <w:r w:rsidR="003B4317" w:rsidRPr="2BF153D1">
        <w:rPr>
          <w:rFonts w:eastAsia="Times New Roman" w:cs="Times New Roman"/>
          <w:lang w:val="sv-SE"/>
        </w:rPr>
        <w:t>ett teams funktion.</w:t>
      </w:r>
      <w:r w:rsidR="00750519" w:rsidRPr="2BF153D1">
        <w:rPr>
          <w:rFonts w:eastAsia="Times New Roman" w:cs="Times New Roman"/>
          <w:lang w:val="sv-SE"/>
        </w:rPr>
        <w:t xml:space="preserve"> </w:t>
      </w:r>
    </w:p>
    <w:p w14:paraId="58762B58" w14:textId="77777777" w:rsidR="00191DD2" w:rsidRDefault="00191DD2" w:rsidP="000F67E2">
      <w:pPr>
        <w:spacing w:line="276" w:lineRule="auto"/>
        <w:jc w:val="both"/>
        <w:rPr>
          <w:rFonts w:eastAsia="Times New Roman" w:cs="Times New Roman"/>
          <w:lang w:val="sv-SE"/>
        </w:rPr>
      </w:pPr>
    </w:p>
    <w:p w14:paraId="19C59021" w14:textId="074696EA" w:rsidR="00191DD2" w:rsidRDefault="00750519" w:rsidP="000F67E2">
      <w:pPr>
        <w:spacing w:line="276" w:lineRule="auto"/>
        <w:jc w:val="both"/>
        <w:rPr>
          <w:rFonts w:eastAsia="Times New Roman" w:cs="Times New Roman"/>
          <w:lang w:val="sv-SE"/>
        </w:rPr>
      </w:pPr>
      <w:r w:rsidRPr="2BF153D1">
        <w:rPr>
          <w:rFonts w:eastAsia="Times New Roman" w:cs="Times New Roman"/>
          <w:lang w:val="sv-SE"/>
        </w:rPr>
        <w:t xml:space="preserve">Den andra modellen handlar om att </w:t>
      </w:r>
      <w:r w:rsidR="00440EF5" w:rsidRPr="2BF153D1">
        <w:rPr>
          <w:rFonts w:eastAsia="Times New Roman" w:cs="Times New Roman"/>
          <w:lang w:val="sv-SE"/>
        </w:rPr>
        <w:t xml:space="preserve">medlemmarna har </w:t>
      </w:r>
      <w:r w:rsidR="00401ED5" w:rsidRPr="2BF153D1">
        <w:rPr>
          <w:rFonts w:eastAsia="Times New Roman" w:cs="Times New Roman"/>
          <w:lang w:val="sv-SE"/>
        </w:rPr>
        <w:t xml:space="preserve">en gemensam modell kring jobb och </w:t>
      </w:r>
      <w:r w:rsidR="00D95A5E">
        <w:rPr>
          <w:rFonts w:eastAsia="Times New Roman" w:cs="Times New Roman"/>
          <w:lang w:val="sv-SE"/>
        </w:rPr>
        <w:t>arbets</w:t>
      </w:r>
      <w:r w:rsidR="00401ED5" w:rsidRPr="2BF153D1">
        <w:rPr>
          <w:rFonts w:eastAsia="Times New Roman" w:cs="Times New Roman"/>
          <w:lang w:val="sv-SE"/>
        </w:rPr>
        <w:t xml:space="preserve">uppgifter. </w:t>
      </w:r>
      <w:r w:rsidR="00FF13A8" w:rsidRPr="2BF153D1">
        <w:rPr>
          <w:rFonts w:eastAsia="Times New Roman" w:cs="Times New Roman"/>
          <w:lang w:val="sv-SE"/>
        </w:rPr>
        <w:t xml:space="preserve">Denna modell beskriver </w:t>
      </w:r>
      <w:r w:rsidR="008F4EB3" w:rsidRPr="2BF153D1">
        <w:rPr>
          <w:rFonts w:eastAsia="Times New Roman" w:cs="Times New Roman"/>
          <w:lang w:val="sv-SE"/>
        </w:rPr>
        <w:t>och organiserar kunskap</w:t>
      </w:r>
      <w:r w:rsidR="002F0692" w:rsidRPr="2BF153D1">
        <w:rPr>
          <w:rFonts w:eastAsia="Times New Roman" w:cs="Times New Roman"/>
          <w:lang w:val="sv-SE"/>
        </w:rPr>
        <w:t xml:space="preserve"> kring hur </w:t>
      </w:r>
      <w:r w:rsidR="002D369D" w:rsidRPr="2BF153D1">
        <w:rPr>
          <w:rFonts w:eastAsia="Times New Roman" w:cs="Times New Roman"/>
          <w:lang w:val="sv-SE"/>
        </w:rPr>
        <w:t xml:space="preserve">uppgifter utförs med hänsyn till </w:t>
      </w:r>
      <w:r w:rsidR="0027281E" w:rsidRPr="2BF153D1">
        <w:rPr>
          <w:rFonts w:eastAsia="Times New Roman" w:cs="Times New Roman"/>
          <w:lang w:val="sv-SE"/>
        </w:rPr>
        <w:t xml:space="preserve">procedurer, strategier, </w:t>
      </w:r>
      <w:r w:rsidR="006A5EE5" w:rsidRPr="2BF153D1">
        <w:rPr>
          <w:rFonts w:eastAsia="Times New Roman" w:cs="Times New Roman"/>
          <w:lang w:val="sv-SE"/>
        </w:rPr>
        <w:t>eventuella problem och miljö</w:t>
      </w:r>
      <w:r w:rsidR="007742DA" w:rsidRPr="2BF153D1">
        <w:rPr>
          <w:rFonts w:eastAsia="Times New Roman" w:cs="Times New Roman"/>
          <w:lang w:val="sv-SE"/>
        </w:rPr>
        <w:t xml:space="preserve">n </w:t>
      </w:r>
      <w:r w:rsidR="007129BA">
        <w:rPr>
          <w:rFonts w:eastAsia="Times New Roman" w:cs="Times New Roman"/>
          <w:lang w:val="sv-SE"/>
        </w:rPr>
        <w:fldChar w:fldCharType="begin" w:fldLock="1"/>
      </w:r>
      <w:r w:rsidR="004215C4">
        <w:rPr>
          <w:rFonts w:eastAsia="Times New Roman" w:cs="Times New Roman"/>
          <w:lang w:val="sv-SE"/>
        </w:rPr>
        <w:instrText>ADDIN CSL_CITATION {"citationItems":[{"id":"ITEM-1","itemData":{"DOI":"10.1037/0021-9010.85.2.273","ISSN":"00219010","PMID":"10783543","abstract":"The influence of teammates' shared mental models on team processes and performance was tested using 56 undergraduate dyads who \"flew\" a series of missions on a personal-computer-based flight-combat simulation. The authors both conceptually and empirically distinguished between teammates' task- and team-based mental models and indexed their convergence or \"sharedness\" using individually completed paired-comparisons matrices analyzed using a network-based algorithm. The results illustrated that both shared-team- and task-based mental models related positively to subsequent team process and performance. Furthermore, team processes fully mediated the relationship between mental model convergence and team effectiveness. Results are discussed in terms of the role of shared cognitions in team effectiveness and the applicability of different interventions designed to achieve such convergence.","author":[{"dropping-particle":"","family":"Mathieu","given":"John E.","non-dropping-particle":"","parse-names":false,"suffix":""},{"dropping-particle":"","family":"Goodwin","given":"Gerald F.","non-dropping-particle":"","parse-names":false,"suffix":""},{"dropping-particle":"","family":"Heffner","given":"Tonia S.","non-dropping-particle":"","parse-names":false,"suffix":""},{"dropping-particle":"","family":"Salas","given":"Eduardo","non-dropping-particle":"","parse-names":false,"suffix":""},{"dropping-particle":"","family":"Cannon-Bowers","given":"Janis A.","non-dropping-particle":"","parse-names":false,"suffix":""}],"container-title":"Journal of Applied Psychology","id":"ITEM-1","issued":{"date-parts":[["2000"]]},"title":"The influence of shared mental models on team process and performance","type":"article"},"uris":["http://www.mendeley.com/documents/?uuid=3c77423c-e1ac-4f45-9e87-3e2a302465cd"]}],"mendeley":{"formattedCitation":"(Mathieu, Goodwin, Heffner, Salas, &amp; Cannon-Bowers, 2000)","manualFormatting":"(Mathieu et al., 2000)","plainTextFormattedCitation":"(Mathieu, Goodwin, Heffner, Salas, &amp; Cannon-Bowers, 2000)","previouslyFormattedCitation":"(Mathieu, Goodwin, Heffner, Salas, &amp; Cannon-Bowers, 2000)"},"properties":{"noteIndex":0},"schema":"https://github.com/citation-style-language/schema/raw/master/csl-citation.json"}</w:instrText>
      </w:r>
      <w:r w:rsidR="007129BA">
        <w:rPr>
          <w:rFonts w:eastAsia="Times New Roman" w:cs="Times New Roman"/>
          <w:lang w:val="sv-SE"/>
        </w:rPr>
        <w:fldChar w:fldCharType="separate"/>
      </w:r>
      <w:r w:rsidR="007129BA" w:rsidRPr="007129BA">
        <w:rPr>
          <w:rFonts w:eastAsia="Times New Roman" w:cs="Times New Roman"/>
          <w:noProof/>
          <w:lang w:val="sv-SE"/>
        </w:rPr>
        <w:t>(Mathieu</w:t>
      </w:r>
      <w:r w:rsidR="00474394">
        <w:rPr>
          <w:rFonts w:eastAsia="Times New Roman" w:cs="Times New Roman"/>
          <w:noProof/>
          <w:lang w:val="sv-SE"/>
        </w:rPr>
        <w:t xml:space="preserve"> et al.</w:t>
      </w:r>
      <w:r w:rsidR="0022477E">
        <w:rPr>
          <w:rFonts w:eastAsia="Times New Roman" w:cs="Times New Roman"/>
          <w:noProof/>
          <w:lang w:val="sv-SE"/>
        </w:rPr>
        <w:t>,</w:t>
      </w:r>
      <w:r w:rsidR="007129BA" w:rsidRPr="007129BA">
        <w:rPr>
          <w:rFonts w:eastAsia="Times New Roman" w:cs="Times New Roman"/>
          <w:noProof/>
          <w:lang w:val="sv-SE"/>
        </w:rPr>
        <w:t xml:space="preserve"> 2000)</w:t>
      </w:r>
      <w:r w:rsidR="007129BA">
        <w:rPr>
          <w:rFonts w:eastAsia="Times New Roman" w:cs="Times New Roman"/>
          <w:lang w:val="sv-SE"/>
        </w:rPr>
        <w:fldChar w:fldCharType="end"/>
      </w:r>
      <w:r w:rsidR="00474394">
        <w:rPr>
          <w:rFonts w:eastAsia="Times New Roman" w:cs="Times New Roman"/>
          <w:lang w:val="sv-SE"/>
        </w:rPr>
        <w:t>.</w:t>
      </w:r>
      <w:r w:rsidR="001B06DC">
        <w:rPr>
          <w:rFonts w:eastAsia="Times New Roman" w:cs="Times New Roman"/>
          <w:lang w:val="sv-SE"/>
        </w:rPr>
        <w:t xml:space="preserve"> </w:t>
      </w:r>
      <w:r w:rsidR="00AE3FCC" w:rsidRPr="2BF153D1">
        <w:rPr>
          <w:rFonts w:eastAsia="Times New Roman" w:cs="Times New Roman"/>
          <w:lang w:val="sv-SE"/>
        </w:rPr>
        <w:t xml:space="preserve">Den tredje modellen handlar om </w:t>
      </w:r>
      <w:r w:rsidR="00797BF3" w:rsidRPr="2BF153D1">
        <w:rPr>
          <w:rFonts w:eastAsia="Times New Roman" w:cs="Times New Roman"/>
          <w:lang w:val="sv-SE"/>
        </w:rPr>
        <w:t>att ha en</w:t>
      </w:r>
      <w:r w:rsidR="005D2E87" w:rsidRPr="2BF153D1">
        <w:rPr>
          <w:rFonts w:eastAsia="Times New Roman" w:cs="Times New Roman"/>
          <w:lang w:val="sv-SE"/>
        </w:rPr>
        <w:t xml:space="preserve"> gemensam</w:t>
      </w:r>
      <w:r w:rsidR="00797BF3" w:rsidRPr="2BF153D1">
        <w:rPr>
          <w:rFonts w:eastAsia="Times New Roman" w:cs="Times New Roman"/>
          <w:lang w:val="sv-SE"/>
        </w:rPr>
        <w:t xml:space="preserve"> uppfattning </w:t>
      </w:r>
      <w:r w:rsidR="00AD1E94" w:rsidRPr="2BF153D1">
        <w:rPr>
          <w:rFonts w:eastAsia="Times New Roman" w:cs="Times New Roman"/>
          <w:lang w:val="sv-SE"/>
        </w:rPr>
        <w:t>för</w:t>
      </w:r>
      <w:r w:rsidR="00797BF3" w:rsidRPr="2BF153D1">
        <w:rPr>
          <w:rFonts w:eastAsia="Times New Roman" w:cs="Times New Roman"/>
          <w:lang w:val="sv-SE"/>
        </w:rPr>
        <w:t xml:space="preserve"> hur teamet interagerar. </w:t>
      </w:r>
      <w:r w:rsidR="007B566E" w:rsidRPr="2BF153D1">
        <w:rPr>
          <w:rFonts w:eastAsia="Times New Roman" w:cs="Times New Roman"/>
          <w:lang w:val="sv-SE"/>
        </w:rPr>
        <w:t xml:space="preserve">I den beskrivs </w:t>
      </w:r>
      <w:r w:rsidR="001C44E9" w:rsidRPr="2BF153D1">
        <w:rPr>
          <w:rFonts w:eastAsia="Times New Roman" w:cs="Times New Roman"/>
          <w:lang w:val="sv-SE"/>
        </w:rPr>
        <w:t xml:space="preserve">roller, </w:t>
      </w:r>
      <w:r w:rsidR="00617DB7" w:rsidRPr="2BF153D1">
        <w:rPr>
          <w:rFonts w:eastAsia="Times New Roman" w:cs="Times New Roman"/>
          <w:lang w:val="sv-SE"/>
        </w:rPr>
        <w:t xml:space="preserve">ansvarsområden </w:t>
      </w:r>
      <w:r w:rsidR="007C1B36" w:rsidRPr="2BF153D1">
        <w:rPr>
          <w:rFonts w:eastAsia="Times New Roman" w:cs="Times New Roman"/>
          <w:lang w:val="sv-SE"/>
        </w:rPr>
        <w:t>för alla medlemmar, interaktionsmönster</w:t>
      </w:r>
      <w:r w:rsidR="005F63F2">
        <w:rPr>
          <w:rFonts w:eastAsia="Times New Roman" w:cs="Times New Roman"/>
          <w:lang w:val="sv-SE"/>
        </w:rPr>
        <w:t xml:space="preserve">. Det beskrivs även </w:t>
      </w:r>
      <w:r w:rsidR="00105083">
        <w:rPr>
          <w:rFonts w:eastAsia="Times New Roman" w:cs="Times New Roman"/>
          <w:lang w:val="sv-SE"/>
        </w:rPr>
        <w:t>hur</w:t>
      </w:r>
      <w:r w:rsidR="007C1B36" w:rsidRPr="2BF153D1">
        <w:rPr>
          <w:rFonts w:eastAsia="Times New Roman" w:cs="Times New Roman"/>
          <w:lang w:val="sv-SE"/>
        </w:rPr>
        <w:t xml:space="preserve"> </w:t>
      </w:r>
      <w:r w:rsidR="008300CD">
        <w:rPr>
          <w:rFonts w:eastAsia="Times New Roman" w:cs="Times New Roman"/>
          <w:lang w:val="sv-SE"/>
        </w:rPr>
        <w:t>informationskällor</w:t>
      </w:r>
      <w:r w:rsidR="004D5EB9">
        <w:rPr>
          <w:rFonts w:eastAsia="Times New Roman" w:cs="Times New Roman"/>
          <w:lang w:val="sv-SE"/>
        </w:rPr>
        <w:t xml:space="preserve"> samt</w:t>
      </w:r>
      <w:r w:rsidR="007C1B36" w:rsidRPr="2BF153D1">
        <w:rPr>
          <w:rFonts w:eastAsia="Times New Roman" w:cs="Times New Roman"/>
          <w:lang w:val="sv-SE"/>
        </w:rPr>
        <w:t xml:space="preserve"> </w:t>
      </w:r>
      <w:r w:rsidR="00BB1799" w:rsidRPr="2BF153D1">
        <w:rPr>
          <w:rFonts w:eastAsia="Times New Roman" w:cs="Times New Roman"/>
          <w:lang w:val="sv-SE"/>
        </w:rPr>
        <w:t>inform</w:t>
      </w:r>
      <w:r w:rsidR="00035783" w:rsidRPr="2BF153D1">
        <w:rPr>
          <w:rFonts w:eastAsia="Times New Roman" w:cs="Times New Roman"/>
          <w:lang w:val="sv-SE"/>
        </w:rPr>
        <w:t>ationsflöden</w:t>
      </w:r>
      <w:r w:rsidR="00105083">
        <w:rPr>
          <w:rFonts w:eastAsia="Times New Roman" w:cs="Times New Roman"/>
          <w:lang w:val="sv-SE"/>
        </w:rPr>
        <w:t xml:space="preserve"> mellan</w:t>
      </w:r>
      <w:r w:rsidR="00532106">
        <w:rPr>
          <w:rFonts w:eastAsia="Times New Roman" w:cs="Times New Roman"/>
          <w:lang w:val="sv-SE"/>
        </w:rPr>
        <w:t xml:space="preserve"> </w:t>
      </w:r>
      <w:r w:rsidR="00C96E7B">
        <w:rPr>
          <w:rFonts w:eastAsia="Times New Roman" w:cs="Times New Roman"/>
          <w:lang w:val="sv-SE"/>
        </w:rPr>
        <w:t xml:space="preserve">individer </w:t>
      </w:r>
      <w:r w:rsidR="00CA7B10">
        <w:rPr>
          <w:rFonts w:eastAsia="Times New Roman" w:cs="Times New Roman"/>
          <w:lang w:val="sv-SE"/>
        </w:rPr>
        <w:t>sker</w:t>
      </w:r>
      <w:r w:rsidR="00C96E7B">
        <w:rPr>
          <w:rFonts w:eastAsia="Times New Roman" w:cs="Times New Roman"/>
          <w:lang w:val="sv-SE"/>
        </w:rPr>
        <w:t xml:space="preserve"> </w:t>
      </w:r>
      <w:r w:rsidR="0017453F" w:rsidRPr="00361E27">
        <w:rPr>
          <w:rFonts w:eastAsia="Times New Roman" w:cs="Times New Roman"/>
          <w:lang w:val="sv-SE"/>
        </w:rPr>
        <w:t>(Mathieu et al., 2000)</w:t>
      </w:r>
      <w:r w:rsidR="007970EE" w:rsidRPr="00361E27">
        <w:rPr>
          <w:rFonts w:eastAsia="Times New Roman" w:cs="Times New Roman"/>
          <w:lang w:val="sv-SE"/>
        </w:rPr>
        <w:t>.</w:t>
      </w:r>
      <w:r w:rsidR="007970EE" w:rsidRPr="2BF153D1">
        <w:rPr>
          <w:rFonts w:eastAsia="Times New Roman" w:cs="Times New Roman"/>
          <w:lang w:val="sv-SE"/>
        </w:rPr>
        <w:t xml:space="preserve"> </w:t>
      </w:r>
    </w:p>
    <w:p w14:paraId="1AB7F6C3" w14:textId="77777777" w:rsidR="00191DD2" w:rsidRDefault="00191DD2" w:rsidP="000F67E2">
      <w:pPr>
        <w:spacing w:line="276" w:lineRule="auto"/>
        <w:jc w:val="both"/>
        <w:rPr>
          <w:rFonts w:eastAsia="Times New Roman" w:cs="Times New Roman"/>
          <w:lang w:val="sv-SE"/>
        </w:rPr>
      </w:pPr>
    </w:p>
    <w:p w14:paraId="441D0E57" w14:textId="77777777" w:rsidR="003B3567" w:rsidRDefault="2491B3B7" w:rsidP="000F67E2">
      <w:pPr>
        <w:spacing w:line="276" w:lineRule="auto"/>
        <w:jc w:val="both"/>
        <w:rPr>
          <w:rFonts w:eastAsia="Times New Roman" w:cs="Times New Roman"/>
          <w:lang w:val="sv-SE"/>
        </w:rPr>
      </w:pPr>
      <w:r w:rsidRPr="769B8D97">
        <w:rPr>
          <w:rFonts w:eastAsia="Times New Roman" w:cs="Times New Roman"/>
          <w:lang w:val="sv-SE"/>
        </w:rPr>
        <w:t xml:space="preserve">Den sista modellen </w:t>
      </w:r>
      <w:r w:rsidR="4B3FBC15" w:rsidRPr="769B8D97">
        <w:rPr>
          <w:rFonts w:eastAsia="Times New Roman" w:cs="Times New Roman"/>
          <w:lang w:val="sv-SE"/>
        </w:rPr>
        <w:t xml:space="preserve">kallas för </w:t>
      </w:r>
      <w:r w:rsidR="4B3FBC15" w:rsidRPr="769B8D97">
        <w:rPr>
          <w:rFonts w:eastAsia="Times New Roman" w:cs="Times New Roman"/>
          <w:i/>
          <w:iCs/>
          <w:lang w:val="sv-SE"/>
        </w:rPr>
        <w:t xml:space="preserve">team </w:t>
      </w:r>
      <w:proofErr w:type="spellStart"/>
      <w:r w:rsidR="4B3FBC15" w:rsidRPr="769B8D97">
        <w:rPr>
          <w:rFonts w:eastAsia="Times New Roman" w:cs="Times New Roman"/>
          <w:i/>
          <w:iCs/>
          <w:lang w:val="sv-SE"/>
        </w:rPr>
        <w:t>member</w:t>
      </w:r>
      <w:proofErr w:type="spellEnd"/>
      <w:r w:rsidR="4B3FBC15" w:rsidRPr="769B8D97">
        <w:rPr>
          <w:rFonts w:eastAsia="Times New Roman" w:cs="Times New Roman"/>
          <w:i/>
          <w:iCs/>
          <w:lang w:val="sv-SE"/>
        </w:rPr>
        <w:t xml:space="preserve"> </w:t>
      </w:r>
      <w:proofErr w:type="spellStart"/>
      <w:r w:rsidR="4B3FBC15" w:rsidRPr="769B8D97">
        <w:rPr>
          <w:rFonts w:eastAsia="Times New Roman" w:cs="Times New Roman"/>
          <w:i/>
          <w:iCs/>
          <w:lang w:val="sv-SE"/>
        </w:rPr>
        <w:t>model</w:t>
      </w:r>
      <w:proofErr w:type="spellEnd"/>
      <w:r w:rsidR="4B3FBC15" w:rsidRPr="769B8D97">
        <w:rPr>
          <w:rFonts w:eastAsia="Times New Roman" w:cs="Times New Roman"/>
          <w:lang w:val="sv-SE"/>
        </w:rPr>
        <w:t xml:space="preserve"> och </w:t>
      </w:r>
      <w:r w:rsidR="0EA91207" w:rsidRPr="769B8D97">
        <w:rPr>
          <w:rFonts w:eastAsia="Times New Roman" w:cs="Times New Roman"/>
          <w:lang w:val="sv-SE"/>
        </w:rPr>
        <w:t>belyser</w:t>
      </w:r>
      <w:r w:rsidR="3CE3C65C" w:rsidRPr="769B8D97">
        <w:rPr>
          <w:rFonts w:eastAsia="Times New Roman" w:cs="Times New Roman"/>
          <w:lang w:val="sv-SE"/>
        </w:rPr>
        <w:t xml:space="preserve"> information </w:t>
      </w:r>
      <w:r w:rsidR="3EBDB517" w:rsidRPr="769B8D97">
        <w:rPr>
          <w:rFonts w:eastAsia="Times New Roman" w:cs="Times New Roman"/>
          <w:lang w:val="sv-SE"/>
        </w:rPr>
        <w:t xml:space="preserve">som är specifik för varje team-medlem. </w:t>
      </w:r>
      <w:r w:rsidR="3BB58DDF" w:rsidRPr="769B8D97">
        <w:rPr>
          <w:rFonts w:eastAsia="Times New Roman" w:cs="Times New Roman"/>
          <w:lang w:val="sv-SE"/>
        </w:rPr>
        <w:t xml:space="preserve">Det inkluderar deras kunskaper, </w:t>
      </w:r>
      <w:r w:rsidR="0D0DEC0C" w:rsidRPr="769B8D97">
        <w:rPr>
          <w:rFonts w:eastAsia="Times New Roman" w:cs="Times New Roman"/>
          <w:lang w:val="sv-SE"/>
        </w:rPr>
        <w:t xml:space="preserve">förmågor, attityder, </w:t>
      </w:r>
      <w:r w:rsidR="05B15D04" w:rsidRPr="769B8D97">
        <w:rPr>
          <w:rFonts w:eastAsia="Times New Roman" w:cs="Times New Roman"/>
          <w:lang w:val="sv-SE"/>
        </w:rPr>
        <w:t>refe</w:t>
      </w:r>
      <w:r w:rsidR="53F30E13" w:rsidRPr="769B8D97">
        <w:rPr>
          <w:rFonts w:eastAsia="Times New Roman" w:cs="Times New Roman"/>
          <w:lang w:val="sv-SE"/>
        </w:rPr>
        <w:t xml:space="preserve">rensramar, </w:t>
      </w:r>
      <w:r w:rsidR="6BAE4100" w:rsidRPr="769B8D97">
        <w:rPr>
          <w:rFonts w:eastAsia="Times New Roman" w:cs="Times New Roman"/>
          <w:lang w:val="sv-SE"/>
        </w:rPr>
        <w:t>sty</w:t>
      </w:r>
      <w:r w:rsidR="4DD44769" w:rsidRPr="769B8D97">
        <w:rPr>
          <w:rFonts w:eastAsia="Times New Roman" w:cs="Times New Roman"/>
          <w:lang w:val="sv-SE"/>
        </w:rPr>
        <w:t>r</w:t>
      </w:r>
      <w:r w:rsidR="6BAE4100" w:rsidRPr="769B8D97">
        <w:rPr>
          <w:rFonts w:eastAsia="Times New Roman" w:cs="Times New Roman"/>
          <w:lang w:val="sv-SE"/>
        </w:rPr>
        <w:t>kor, svagheter</w:t>
      </w:r>
      <w:r w:rsidR="4DD44769" w:rsidRPr="769B8D97">
        <w:rPr>
          <w:rFonts w:eastAsia="Times New Roman" w:cs="Times New Roman"/>
          <w:lang w:val="sv-SE"/>
        </w:rPr>
        <w:t xml:space="preserve"> bland annat.</w:t>
      </w:r>
      <w:r w:rsidR="52152EA5" w:rsidRPr="769B8D97">
        <w:rPr>
          <w:rFonts w:eastAsia="Times New Roman" w:cs="Times New Roman"/>
          <w:lang w:val="sv-SE"/>
        </w:rPr>
        <w:t xml:space="preserve"> </w:t>
      </w:r>
      <w:r w:rsidR="35EE95D3" w:rsidRPr="769B8D97">
        <w:rPr>
          <w:rFonts w:eastAsia="Times New Roman" w:cs="Times New Roman"/>
          <w:lang w:val="sv-SE"/>
        </w:rPr>
        <w:t>Denna kunskap anses</w:t>
      </w:r>
      <w:r w:rsidR="2E4B5AED" w:rsidRPr="769B8D97">
        <w:rPr>
          <w:rFonts w:eastAsia="Times New Roman" w:cs="Times New Roman"/>
          <w:lang w:val="sv-SE"/>
        </w:rPr>
        <w:t xml:space="preserve"> vara </w:t>
      </w:r>
      <w:r w:rsidR="2D612BF1" w:rsidRPr="769B8D97">
        <w:rPr>
          <w:rFonts w:eastAsia="Times New Roman" w:cs="Times New Roman"/>
          <w:lang w:val="sv-SE"/>
        </w:rPr>
        <w:t xml:space="preserve">viktig för effektivitet, </w:t>
      </w:r>
      <w:r w:rsidR="58509C2E" w:rsidRPr="769B8D97">
        <w:rPr>
          <w:rFonts w:eastAsia="Times New Roman" w:cs="Times New Roman"/>
          <w:lang w:val="sv-SE"/>
        </w:rPr>
        <w:t xml:space="preserve">då </w:t>
      </w:r>
      <w:r w:rsidR="39C5BE05" w:rsidRPr="769B8D97">
        <w:rPr>
          <w:rFonts w:eastAsia="Times New Roman" w:cs="Times New Roman"/>
          <w:lang w:val="sv-SE"/>
        </w:rPr>
        <w:t>det möjliggör för team-medlemmar att anpassa sitt</w:t>
      </w:r>
      <w:r w:rsidR="679EE884" w:rsidRPr="769B8D97">
        <w:rPr>
          <w:rFonts w:eastAsia="Times New Roman" w:cs="Times New Roman"/>
          <w:lang w:val="sv-SE"/>
        </w:rPr>
        <w:t xml:space="preserve"> eg</w:t>
      </w:r>
      <w:r w:rsidR="00F90025">
        <w:rPr>
          <w:rFonts w:eastAsia="Times New Roman" w:cs="Times New Roman"/>
          <w:lang w:val="sv-SE"/>
        </w:rPr>
        <w:t>et</w:t>
      </w:r>
      <w:r w:rsidR="39C5BE05" w:rsidRPr="769B8D97">
        <w:rPr>
          <w:rFonts w:eastAsia="Times New Roman" w:cs="Times New Roman"/>
          <w:lang w:val="sv-SE"/>
        </w:rPr>
        <w:t xml:space="preserve"> </w:t>
      </w:r>
      <w:r w:rsidR="11526BC1" w:rsidRPr="769B8D97">
        <w:rPr>
          <w:rFonts w:eastAsia="Times New Roman" w:cs="Times New Roman"/>
          <w:lang w:val="sv-SE"/>
        </w:rPr>
        <w:t xml:space="preserve">beteende i förhållande till </w:t>
      </w:r>
      <w:r w:rsidR="0084183A">
        <w:rPr>
          <w:rFonts w:eastAsia="Times New Roman" w:cs="Times New Roman"/>
          <w:lang w:val="sv-SE"/>
        </w:rPr>
        <w:t>vad</w:t>
      </w:r>
      <w:r w:rsidR="798493A0" w:rsidRPr="769B8D97">
        <w:rPr>
          <w:rFonts w:eastAsia="Times New Roman" w:cs="Times New Roman"/>
          <w:lang w:val="sv-SE"/>
        </w:rPr>
        <w:t xml:space="preserve"> de förväntar sig </w:t>
      </w:r>
      <w:r w:rsidR="0084183A">
        <w:rPr>
          <w:rFonts w:eastAsia="Times New Roman" w:cs="Times New Roman"/>
          <w:lang w:val="sv-SE"/>
        </w:rPr>
        <w:t xml:space="preserve">från </w:t>
      </w:r>
      <w:r w:rsidR="17A41296" w:rsidRPr="769B8D97">
        <w:rPr>
          <w:rFonts w:eastAsia="Times New Roman" w:cs="Times New Roman"/>
          <w:lang w:val="sv-SE"/>
        </w:rPr>
        <w:t xml:space="preserve">sina team-kamrater </w:t>
      </w:r>
      <w:r w:rsidR="0AC6632C" w:rsidRPr="769B8D97">
        <w:rPr>
          <w:rFonts w:eastAsia="Times New Roman" w:cs="Times New Roman"/>
          <w:lang w:val="sv-SE"/>
        </w:rPr>
        <w:t>(Mathieu et al., 2000).</w:t>
      </w:r>
      <w:r w:rsidR="4DD44769" w:rsidRPr="769B8D97">
        <w:rPr>
          <w:rFonts w:eastAsia="Times New Roman" w:cs="Times New Roman"/>
          <w:lang w:val="sv-SE"/>
        </w:rPr>
        <w:t xml:space="preserve"> </w:t>
      </w:r>
      <w:r w:rsidR="3058F3C7" w:rsidRPr="769B8D97">
        <w:rPr>
          <w:rFonts w:eastAsia="Times New Roman" w:cs="Times New Roman"/>
          <w:lang w:val="sv-SE"/>
        </w:rPr>
        <w:t>Mathieu</w:t>
      </w:r>
      <w:r w:rsidR="6A803E5A" w:rsidRPr="769B8D97">
        <w:rPr>
          <w:rFonts w:eastAsia="Times New Roman" w:cs="Times New Roman"/>
          <w:lang w:val="sv-SE"/>
        </w:rPr>
        <w:t xml:space="preserve"> et al.</w:t>
      </w:r>
      <w:r w:rsidR="51EF625D" w:rsidRPr="769B8D97">
        <w:rPr>
          <w:rFonts w:eastAsia="Times New Roman" w:cs="Times New Roman"/>
          <w:lang w:val="sv-SE"/>
        </w:rPr>
        <w:t xml:space="preserve"> (</w:t>
      </w:r>
      <w:r w:rsidR="6A803E5A" w:rsidRPr="769B8D97">
        <w:rPr>
          <w:rFonts w:eastAsia="Times New Roman" w:cs="Times New Roman"/>
          <w:lang w:val="sv-SE"/>
        </w:rPr>
        <w:t>2000</w:t>
      </w:r>
      <w:r w:rsidR="51EF625D" w:rsidRPr="769B8D97">
        <w:rPr>
          <w:rFonts w:eastAsia="Times New Roman" w:cs="Times New Roman"/>
          <w:lang w:val="sv-SE"/>
        </w:rPr>
        <w:t>) hävdar</w:t>
      </w:r>
      <w:r w:rsidR="6E945052" w:rsidRPr="769B8D97">
        <w:rPr>
          <w:rFonts w:eastAsia="Times New Roman" w:cs="Times New Roman"/>
          <w:lang w:val="sv-SE"/>
        </w:rPr>
        <w:t xml:space="preserve"> även</w:t>
      </w:r>
      <w:r w:rsidR="51EF625D" w:rsidRPr="769B8D97">
        <w:rPr>
          <w:rFonts w:eastAsia="Times New Roman" w:cs="Times New Roman"/>
          <w:lang w:val="sv-SE"/>
        </w:rPr>
        <w:t xml:space="preserve"> att ju </w:t>
      </w:r>
      <w:r w:rsidR="4CCBA925" w:rsidRPr="769B8D97">
        <w:rPr>
          <w:rFonts w:eastAsia="Times New Roman" w:cs="Times New Roman"/>
          <w:lang w:val="sv-SE"/>
        </w:rPr>
        <w:t xml:space="preserve">mer kunskap </w:t>
      </w:r>
      <w:r w:rsidR="39187836" w:rsidRPr="42506789">
        <w:rPr>
          <w:rFonts w:eastAsia="Times New Roman" w:cs="Times New Roman"/>
          <w:lang w:val="sv-SE"/>
        </w:rPr>
        <w:t>som innehas</w:t>
      </w:r>
      <w:r w:rsidR="4CCBA925" w:rsidRPr="769B8D97">
        <w:rPr>
          <w:rFonts w:eastAsia="Times New Roman" w:cs="Times New Roman"/>
          <w:lang w:val="sv-SE"/>
        </w:rPr>
        <w:t xml:space="preserve"> om andra team-medlemmar</w:t>
      </w:r>
      <w:r w:rsidR="0231C3C6" w:rsidRPr="769B8D97">
        <w:rPr>
          <w:rFonts w:eastAsia="Times New Roman" w:cs="Times New Roman"/>
          <w:lang w:val="sv-SE"/>
        </w:rPr>
        <w:t xml:space="preserve"> och ju mer korrekt</w:t>
      </w:r>
      <w:r w:rsidR="0F9AA7C3" w:rsidRPr="769B8D97">
        <w:rPr>
          <w:rFonts w:eastAsia="Times New Roman" w:cs="Times New Roman"/>
          <w:lang w:val="sv-SE"/>
        </w:rPr>
        <w:t xml:space="preserve"> den är</w:t>
      </w:r>
      <w:r w:rsidR="4CCBA925" w:rsidRPr="769B8D97">
        <w:rPr>
          <w:rFonts w:eastAsia="Times New Roman" w:cs="Times New Roman"/>
          <w:lang w:val="sv-SE"/>
        </w:rPr>
        <w:t xml:space="preserve">, </w:t>
      </w:r>
      <w:r w:rsidR="6E6C7743" w:rsidRPr="769B8D97">
        <w:rPr>
          <w:rFonts w:eastAsia="Times New Roman" w:cs="Times New Roman"/>
          <w:lang w:val="sv-SE"/>
        </w:rPr>
        <w:t xml:space="preserve">desto </w:t>
      </w:r>
      <w:r w:rsidR="23DB627D" w:rsidRPr="769B8D97">
        <w:rPr>
          <w:rFonts w:eastAsia="Times New Roman" w:cs="Times New Roman"/>
          <w:lang w:val="sv-SE"/>
        </w:rPr>
        <w:t xml:space="preserve">effektivare </w:t>
      </w:r>
      <w:r w:rsidR="5674CF0E" w:rsidRPr="769B8D97">
        <w:rPr>
          <w:rFonts w:eastAsia="Times New Roman" w:cs="Times New Roman"/>
          <w:lang w:val="sv-SE"/>
        </w:rPr>
        <w:t xml:space="preserve">blir arbetsprocessen. </w:t>
      </w:r>
    </w:p>
    <w:p w14:paraId="6C53CDB4" w14:textId="214B58B6" w:rsidR="70F21331" w:rsidRDefault="70F21331" w:rsidP="000F67E2">
      <w:pPr>
        <w:spacing w:line="276" w:lineRule="auto"/>
        <w:jc w:val="both"/>
        <w:rPr>
          <w:rFonts w:eastAsia="Times New Roman" w:cs="Times New Roman"/>
          <w:lang w:val="sv-SE"/>
        </w:rPr>
      </w:pPr>
    </w:p>
    <w:p w14:paraId="6296F736" w14:textId="77777777" w:rsidR="00212E97" w:rsidRDefault="00212E97" w:rsidP="000F67E2">
      <w:pPr>
        <w:spacing w:line="276" w:lineRule="auto"/>
        <w:jc w:val="both"/>
        <w:rPr>
          <w:rFonts w:eastAsia="Times New Roman" w:cs="Times New Roman"/>
          <w:lang w:val="sv-SE"/>
        </w:rPr>
      </w:pPr>
    </w:p>
    <w:p w14:paraId="7FFB7341" w14:textId="72538B9F" w:rsidR="00794108" w:rsidRDefault="00D2398A" w:rsidP="000F67E2">
      <w:pPr>
        <w:pStyle w:val="Rubrik4"/>
        <w:jc w:val="both"/>
        <w:rPr>
          <w:rFonts w:eastAsia="Times New Roman" w:cs="Times New Roman"/>
          <w:lang w:val="sv-SE"/>
        </w:rPr>
      </w:pPr>
      <w:bookmarkStart w:id="32" w:name="_Toc36924261"/>
      <w:r>
        <w:rPr>
          <w:lang w:val="sv-SE"/>
        </w:rPr>
        <w:t>2</w:t>
      </w:r>
      <w:r w:rsidR="18E690A3" w:rsidRPr="28900F33">
        <w:rPr>
          <w:lang w:val="sv-SE"/>
        </w:rPr>
        <w:t>.</w:t>
      </w:r>
      <w:r w:rsidR="4F9A1CF8" w:rsidRPr="28900F33">
        <w:rPr>
          <w:lang w:val="sv-SE"/>
        </w:rPr>
        <w:t>4</w:t>
      </w:r>
      <w:r w:rsidR="18E690A3" w:rsidRPr="28900F33">
        <w:rPr>
          <w:lang w:val="sv-SE"/>
        </w:rPr>
        <w:t xml:space="preserve">.2 </w:t>
      </w:r>
      <w:proofErr w:type="spellStart"/>
      <w:r w:rsidR="18E690A3" w:rsidRPr="28900F33">
        <w:rPr>
          <w:lang w:val="sv-SE"/>
        </w:rPr>
        <w:t>Situational</w:t>
      </w:r>
      <w:proofErr w:type="spellEnd"/>
      <w:r w:rsidR="18E690A3" w:rsidRPr="28900F33">
        <w:rPr>
          <w:lang w:val="sv-SE"/>
        </w:rPr>
        <w:t xml:space="preserve"> </w:t>
      </w:r>
      <w:r w:rsidR="00123D80" w:rsidRPr="28900F33">
        <w:rPr>
          <w:lang w:val="sv-SE"/>
        </w:rPr>
        <w:t>A</w:t>
      </w:r>
      <w:r w:rsidR="18E690A3" w:rsidRPr="28900F33">
        <w:rPr>
          <w:lang w:val="sv-SE"/>
        </w:rPr>
        <w:t>wareness</w:t>
      </w:r>
      <w:bookmarkEnd w:id="32"/>
    </w:p>
    <w:p w14:paraId="4E4A9415" w14:textId="6AEFE216" w:rsidR="459430DD" w:rsidRDefault="50D48D72" w:rsidP="000F67E2">
      <w:pPr>
        <w:spacing w:line="276" w:lineRule="auto"/>
        <w:jc w:val="both"/>
        <w:rPr>
          <w:rFonts w:eastAsia="Times New Roman" w:cs="Times New Roman"/>
          <w:lang w:val="sv-SE"/>
        </w:rPr>
      </w:pPr>
      <w:r w:rsidRPr="769B8D97">
        <w:rPr>
          <w:rFonts w:eastAsia="Times New Roman" w:cs="Times New Roman"/>
          <w:lang w:val="sv-SE"/>
        </w:rPr>
        <w:t xml:space="preserve">Begreppet </w:t>
      </w:r>
      <w:proofErr w:type="spellStart"/>
      <w:r w:rsidR="00C03F9D">
        <w:rPr>
          <w:rFonts w:eastAsia="Times New Roman" w:cs="Times New Roman"/>
          <w:i/>
          <w:iCs/>
          <w:lang w:val="sv-SE"/>
        </w:rPr>
        <w:t>s</w:t>
      </w:r>
      <w:r w:rsidRPr="769B8D97">
        <w:rPr>
          <w:rFonts w:eastAsia="Times New Roman" w:cs="Times New Roman"/>
          <w:i/>
          <w:iCs/>
          <w:lang w:val="sv-SE"/>
        </w:rPr>
        <w:t>ituational</w:t>
      </w:r>
      <w:proofErr w:type="spellEnd"/>
      <w:r w:rsidRPr="769B8D97">
        <w:rPr>
          <w:rFonts w:eastAsia="Times New Roman" w:cs="Times New Roman"/>
          <w:i/>
          <w:iCs/>
          <w:lang w:val="sv-SE"/>
        </w:rPr>
        <w:t xml:space="preserve"> </w:t>
      </w:r>
      <w:proofErr w:type="spellStart"/>
      <w:r w:rsidRPr="769B8D97">
        <w:rPr>
          <w:rFonts w:eastAsia="Times New Roman" w:cs="Times New Roman"/>
          <w:i/>
          <w:iCs/>
          <w:lang w:val="sv-SE"/>
        </w:rPr>
        <w:t>awareness</w:t>
      </w:r>
      <w:proofErr w:type="spellEnd"/>
      <w:r w:rsidR="526E67D5" w:rsidRPr="769B8D97">
        <w:rPr>
          <w:rFonts w:eastAsia="Times New Roman" w:cs="Times New Roman"/>
          <w:lang w:val="sv-SE"/>
        </w:rPr>
        <w:t xml:space="preserve"> (SA)</w:t>
      </w:r>
      <w:r w:rsidRPr="769B8D97">
        <w:rPr>
          <w:rFonts w:eastAsia="Times New Roman" w:cs="Times New Roman"/>
          <w:lang w:val="sv-SE"/>
        </w:rPr>
        <w:t xml:space="preserve"> har sitt ursprung </w:t>
      </w:r>
      <w:r w:rsidR="002363A8">
        <w:rPr>
          <w:rFonts w:eastAsia="Times New Roman" w:cs="Times New Roman"/>
          <w:lang w:val="sv-SE"/>
        </w:rPr>
        <w:t>i</w:t>
      </w:r>
      <w:r w:rsidRPr="769B8D97">
        <w:rPr>
          <w:rFonts w:eastAsia="Times New Roman" w:cs="Times New Roman"/>
          <w:lang w:val="sv-SE"/>
        </w:rPr>
        <w:t xml:space="preserve"> </w:t>
      </w:r>
      <w:r w:rsidR="61B4B7CF" w:rsidRPr="769B8D97">
        <w:rPr>
          <w:rFonts w:eastAsia="Times New Roman" w:cs="Times New Roman"/>
          <w:lang w:val="sv-SE"/>
        </w:rPr>
        <w:t xml:space="preserve">flygindustrin, militären, olika sporter samt sjöfarten. </w:t>
      </w:r>
      <w:r w:rsidR="59634C10" w:rsidRPr="769B8D97">
        <w:rPr>
          <w:rFonts w:eastAsia="Times New Roman" w:cs="Times New Roman"/>
          <w:lang w:val="sv-SE"/>
        </w:rPr>
        <w:t xml:space="preserve">Trots att termen härstammar från 1980-talet </w:t>
      </w:r>
      <w:r w:rsidR="31C789DB" w:rsidRPr="769B8D97">
        <w:rPr>
          <w:rFonts w:eastAsia="Times New Roman" w:cs="Times New Roman"/>
          <w:lang w:val="sv-SE"/>
        </w:rPr>
        <w:t xml:space="preserve">har metoder inom </w:t>
      </w:r>
      <w:r w:rsidR="526E67D5" w:rsidRPr="769B8D97">
        <w:rPr>
          <w:rFonts w:eastAsia="Times New Roman" w:cs="Times New Roman"/>
          <w:lang w:val="sv-SE"/>
        </w:rPr>
        <w:t xml:space="preserve">SA </w:t>
      </w:r>
      <w:r w:rsidR="31C789DB" w:rsidRPr="769B8D97">
        <w:rPr>
          <w:rFonts w:eastAsia="Times New Roman" w:cs="Times New Roman"/>
          <w:lang w:val="sv-SE"/>
        </w:rPr>
        <w:t>hanterats längre tillbaka i tiden</w:t>
      </w:r>
      <w:r w:rsidR="31C789DB" w:rsidRPr="42506789">
        <w:rPr>
          <w:rFonts w:eastAsia="Times New Roman" w:cs="Times New Roman"/>
          <w:lang w:val="sv-SE"/>
        </w:rPr>
        <w:t>.</w:t>
      </w:r>
      <w:r w:rsidR="31C789DB" w:rsidRPr="769B8D97">
        <w:rPr>
          <w:rFonts w:eastAsia="Times New Roman" w:cs="Times New Roman"/>
          <w:lang w:val="sv-SE"/>
        </w:rPr>
        <w:t xml:space="preserve"> </w:t>
      </w:r>
      <w:r w:rsidR="0B10B40C" w:rsidRPr="769B8D97">
        <w:rPr>
          <w:rFonts w:eastAsia="Times New Roman" w:cs="Times New Roman"/>
          <w:lang w:val="sv-SE"/>
        </w:rPr>
        <w:t>Under andra världskriget blev piloter mer intresserade a</w:t>
      </w:r>
      <w:r w:rsidR="6C5E4CB1" w:rsidRPr="769B8D97">
        <w:rPr>
          <w:rFonts w:eastAsia="Times New Roman" w:cs="Times New Roman"/>
          <w:lang w:val="sv-SE"/>
        </w:rPr>
        <w:t xml:space="preserve">v att vara medvetna om </w:t>
      </w:r>
      <w:r w:rsidR="5A09FCE7" w:rsidRPr="769B8D97">
        <w:rPr>
          <w:rFonts w:eastAsia="Times New Roman" w:cs="Times New Roman"/>
          <w:lang w:val="sv-SE"/>
        </w:rPr>
        <w:t xml:space="preserve">omgivningen, samt att kunna förutspå vad som </w:t>
      </w:r>
      <w:r w:rsidR="252672A9" w:rsidRPr="769B8D97">
        <w:rPr>
          <w:rFonts w:eastAsia="Times New Roman" w:cs="Times New Roman"/>
          <w:lang w:val="sv-SE"/>
        </w:rPr>
        <w:t xml:space="preserve">skulle ske i framtiden baserat på egna idéer och erfarenhet </w:t>
      </w:r>
      <w:r w:rsidR="4774EBAF" w:rsidRPr="769B8D97">
        <w:rPr>
          <w:rFonts w:eastAsia="Times New Roman" w:cs="Times New Roman"/>
          <w:lang w:val="sv-SE"/>
        </w:rPr>
        <w:t>(</w:t>
      </w:r>
      <w:proofErr w:type="spellStart"/>
      <w:r w:rsidR="252672A9" w:rsidRPr="769B8D97">
        <w:rPr>
          <w:rFonts w:eastAsia="Times New Roman" w:cs="Times New Roman"/>
          <w:lang w:val="sv-SE"/>
        </w:rPr>
        <w:t>Mohn</w:t>
      </w:r>
      <w:proofErr w:type="spellEnd"/>
      <w:r w:rsidR="763A8441" w:rsidRPr="769B8D97">
        <w:rPr>
          <w:rFonts w:eastAsia="Times New Roman" w:cs="Times New Roman"/>
          <w:lang w:val="sv-SE"/>
        </w:rPr>
        <w:t xml:space="preserve">, </w:t>
      </w:r>
      <w:r w:rsidR="252672A9" w:rsidRPr="769B8D97">
        <w:rPr>
          <w:rFonts w:eastAsia="Times New Roman" w:cs="Times New Roman"/>
          <w:lang w:val="sv-SE"/>
        </w:rPr>
        <w:t>2019)</w:t>
      </w:r>
      <w:r w:rsidR="67F25B07" w:rsidRPr="769B8D97">
        <w:rPr>
          <w:rFonts w:eastAsia="Times New Roman" w:cs="Times New Roman"/>
          <w:lang w:val="sv-SE"/>
        </w:rPr>
        <w:t xml:space="preserve">. </w:t>
      </w:r>
    </w:p>
    <w:p w14:paraId="0EC2C21B" w14:textId="7FA809C3" w:rsidR="7585A497" w:rsidRDefault="7585A497" w:rsidP="000F67E2">
      <w:pPr>
        <w:spacing w:line="276" w:lineRule="auto"/>
        <w:jc w:val="both"/>
        <w:rPr>
          <w:rFonts w:eastAsia="Times New Roman" w:cs="Times New Roman"/>
          <w:lang w:val="sv-SE"/>
        </w:rPr>
      </w:pPr>
    </w:p>
    <w:p w14:paraId="4AA3972F" w14:textId="3C8D07E0" w:rsidR="0183D08E" w:rsidRDefault="0183D08E" w:rsidP="000F67E2">
      <w:pPr>
        <w:spacing w:line="276" w:lineRule="auto"/>
        <w:jc w:val="both"/>
        <w:rPr>
          <w:rFonts w:eastAsia="Times New Roman" w:cs="Times New Roman"/>
          <w:lang w:val="sv-SE"/>
        </w:rPr>
      </w:pPr>
      <w:r w:rsidRPr="2293CF68">
        <w:rPr>
          <w:rFonts w:eastAsia="Times New Roman" w:cs="Times New Roman"/>
          <w:lang w:val="sv-SE"/>
        </w:rPr>
        <w:t xml:space="preserve">Begreppet består av </w:t>
      </w:r>
      <w:r w:rsidR="709B7B02" w:rsidRPr="2293CF68">
        <w:rPr>
          <w:rFonts w:eastAsia="Times New Roman" w:cs="Times New Roman"/>
          <w:lang w:val="sv-SE"/>
        </w:rPr>
        <w:t xml:space="preserve">tre nivåer. Den första nivån handlar om att </w:t>
      </w:r>
      <w:r w:rsidR="36D0DB76" w:rsidRPr="2293CF68">
        <w:rPr>
          <w:rFonts w:eastAsia="Times New Roman" w:cs="Times New Roman"/>
          <w:lang w:val="sv-SE"/>
        </w:rPr>
        <w:t xml:space="preserve">uppfatta vad som händer i omgivningen med hjälp av </w:t>
      </w:r>
      <w:r w:rsidR="1D3D8843" w:rsidRPr="2293CF68">
        <w:rPr>
          <w:rFonts w:eastAsia="Times New Roman" w:cs="Times New Roman"/>
          <w:lang w:val="sv-SE"/>
        </w:rPr>
        <w:t>sinnen, exempelvis</w:t>
      </w:r>
      <w:r w:rsidR="36D0DB76" w:rsidRPr="2293CF68">
        <w:rPr>
          <w:rFonts w:eastAsia="Times New Roman" w:cs="Times New Roman"/>
          <w:lang w:val="sv-SE"/>
        </w:rPr>
        <w:t xml:space="preserve"> syn och hörsel</w:t>
      </w:r>
      <w:r w:rsidR="29A31CD2" w:rsidRPr="2293CF68">
        <w:rPr>
          <w:rFonts w:eastAsia="Times New Roman" w:cs="Times New Roman"/>
          <w:lang w:val="sv-SE"/>
        </w:rPr>
        <w:t>.</w:t>
      </w:r>
      <w:r w:rsidR="36D0DB76" w:rsidRPr="2293CF68">
        <w:rPr>
          <w:rFonts w:eastAsia="Times New Roman" w:cs="Times New Roman"/>
          <w:lang w:val="sv-SE"/>
        </w:rPr>
        <w:t xml:space="preserve"> </w:t>
      </w:r>
      <w:r w:rsidR="1CDBD3F5" w:rsidRPr="2293CF68">
        <w:rPr>
          <w:rFonts w:eastAsia="Times New Roman" w:cs="Times New Roman"/>
          <w:lang w:val="sv-SE"/>
        </w:rPr>
        <w:t>Den andra nivån handlar om att uppfatta och förstå vad det är som sker i omgivningen</w:t>
      </w:r>
      <w:r w:rsidR="00227B8A">
        <w:rPr>
          <w:rFonts w:eastAsia="Times New Roman" w:cs="Times New Roman"/>
          <w:lang w:val="sv-SE"/>
        </w:rPr>
        <w:t>, a</w:t>
      </w:r>
      <w:r w:rsidR="1652FF87" w:rsidRPr="2293CF68">
        <w:rPr>
          <w:rFonts w:eastAsia="Times New Roman" w:cs="Times New Roman"/>
          <w:lang w:val="sv-SE"/>
        </w:rPr>
        <w:t xml:space="preserve">tt tolka det som ses visuellt och då göra en </w:t>
      </w:r>
      <w:r w:rsidR="1652FF87" w:rsidRPr="2293CF68">
        <w:rPr>
          <w:rFonts w:eastAsia="Times New Roman" w:cs="Times New Roman"/>
          <w:lang w:val="sv-SE"/>
        </w:rPr>
        <w:lastRenderedPageBreak/>
        <w:t>analys av vad det betyder.</w:t>
      </w:r>
      <w:r w:rsidR="218BDCE5" w:rsidRPr="2293CF68">
        <w:rPr>
          <w:rFonts w:eastAsia="Times New Roman" w:cs="Times New Roman"/>
          <w:lang w:val="sv-SE"/>
        </w:rPr>
        <w:t xml:space="preserve"> Den tredje nivån handlar om att </w:t>
      </w:r>
      <w:r w:rsidR="55F35BE8" w:rsidRPr="2293CF68">
        <w:rPr>
          <w:rFonts w:eastAsia="Times New Roman" w:cs="Times New Roman"/>
          <w:lang w:val="sv-SE"/>
        </w:rPr>
        <w:t>efter en förståelse för vad som sker i omgivningen gjorts, göra antaganden om vad som kan komma at</w:t>
      </w:r>
      <w:r w:rsidR="344F12BE" w:rsidRPr="2293CF68">
        <w:rPr>
          <w:rFonts w:eastAsia="Times New Roman" w:cs="Times New Roman"/>
          <w:lang w:val="sv-SE"/>
        </w:rPr>
        <w:t>t ske i framtiden</w:t>
      </w:r>
      <w:r w:rsidR="1D31D155" w:rsidRPr="2293CF68">
        <w:rPr>
          <w:rFonts w:eastAsia="Times New Roman" w:cs="Times New Roman"/>
          <w:lang w:val="sv-SE"/>
        </w:rPr>
        <w:t xml:space="preserve"> (</w:t>
      </w:r>
      <w:proofErr w:type="spellStart"/>
      <w:r w:rsidR="1D31D155" w:rsidRPr="2293CF68">
        <w:rPr>
          <w:rFonts w:eastAsia="Times New Roman" w:cs="Times New Roman"/>
          <w:lang w:val="sv-SE"/>
        </w:rPr>
        <w:t>Mohn</w:t>
      </w:r>
      <w:proofErr w:type="spellEnd"/>
      <w:r w:rsidR="1D31D155" w:rsidRPr="2293CF68">
        <w:rPr>
          <w:rFonts w:eastAsia="Times New Roman" w:cs="Times New Roman"/>
          <w:lang w:val="sv-SE"/>
        </w:rPr>
        <w:t xml:space="preserve">, 2019). </w:t>
      </w:r>
    </w:p>
    <w:p w14:paraId="3ACCE9E9" w14:textId="50151374" w:rsidR="7585A497" w:rsidRDefault="7585A497" w:rsidP="000F67E2">
      <w:pPr>
        <w:spacing w:line="276" w:lineRule="auto"/>
        <w:jc w:val="both"/>
        <w:rPr>
          <w:rFonts w:eastAsia="Times New Roman" w:cs="Times New Roman"/>
          <w:lang w:val="sv-SE"/>
        </w:rPr>
      </w:pPr>
    </w:p>
    <w:p w14:paraId="2863D196" w14:textId="4BDE6386" w:rsidR="46F16356" w:rsidRDefault="46F16356" w:rsidP="000F67E2">
      <w:pPr>
        <w:spacing w:line="276" w:lineRule="auto"/>
        <w:jc w:val="both"/>
        <w:rPr>
          <w:rFonts w:eastAsia="Times New Roman" w:cs="Times New Roman"/>
          <w:lang w:val="sv-SE"/>
        </w:rPr>
      </w:pPr>
      <w:bookmarkStart w:id="33" w:name="_heading=h.ajkwmlgwmrr5"/>
      <w:bookmarkEnd w:id="33"/>
      <w:r w:rsidRPr="7A34FBCF">
        <w:rPr>
          <w:rFonts w:eastAsia="Times New Roman" w:cs="Times New Roman"/>
          <w:lang w:val="sv-SE"/>
        </w:rPr>
        <w:t>En individ</w:t>
      </w:r>
      <w:r w:rsidR="007E450F">
        <w:rPr>
          <w:rFonts w:eastAsia="Times New Roman" w:cs="Times New Roman"/>
          <w:lang w:val="sv-SE"/>
        </w:rPr>
        <w:t>s förmåga att behålla</w:t>
      </w:r>
      <w:r w:rsidR="008B3C67">
        <w:rPr>
          <w:rFonts w:eastAsia="Times New Roman" w:cs="Times New Roman"/>
          <w:lang w:val="sv-SE"/>
        </w:rPr>
        <w:t xml:space="preserve"> </w:t>
      </w:r>
      <w:r w:rsidR="008D7228" w:rsidRPr="3DBA6CD1">
        <w:rPr>
          <w:rFonts w:eastAsia="Times New Roman" w:cs="Times New Roman"/>
          <w:lang w:val="sv-SE"/>
        </w:rPr>
        <w:t>SA</w:t>
      </w:r>
      <w:r w:rsidR="7A18FA27" w:rsidRPr="3DBA6CD1">
        <w:rPr>
          <w:rFonts w:eastAsia="Times New Roman" w:cs="Times New Roman"/>
          <w:lang w:val="sv-SE"/>
        </w:rPr>
        <w:t xml:space="preserve"> </w:t>
      </w:r>
      <w:r w:rsidR="007E450F">
        <w:rPr>
          <w:rFonts w:eastAsia="Times New Roman" w:cs="Times New Roman"/>
          <w:lang w:val="sv-SE"/>
        </w:rPr>
        <w:t>kan påverkas i nivåerna som beskrivs ovan.</w:t>
      </w:r>
      <w:r w:rsidR="4EBA695E" w:rsidRPr="7A34FBCF">
        <w:rPr>
          <w:rFonts w:eastAsia="Times New Roman" w:cs="Times New Roman"/>
          <w:lang w:val="sv-SE"/>
        </w:rPr>
        <w:t xml:space="preserve"> </w:t>
      </w:r>
      <w:r w:rsidR="57650FF9" w:rsidRPr="7A34FBCF">
        <w:rPr>
          <w:rFonts w:eastAsia="Times New Roman" w:cs="Times New Roman"/>
          <w:lang w:val="sv-SE"/>
        </w:rPr>
        <w:t>Detta kan ske genom att det som händer i omgivningen förbises</w:t>
      </w:r>
      <w:r w:rsidR="007E450F">
        <w:rPr>
          <w:rFonts w:eastAsia="Times New Roman" w:cs="Times New Roman"/>
          <w:lang w:val="sv-SE"/>
        </w:rPr>
        <w:t xml:space="preserve"> vid hög kognitiv belastning</w:t>
      </w:r>
      <w:r w:rsidR="78AF28EB" w:rsidRPr="7A34FBCF">
        <w:rPr>
          <w:rFonts w:eastAsia="Times New Roman" w:cs="Times New Roman"/>
          <w:lang w:val="sv-SE"/>
        </w:rPr>
        <w:t xml:space="preserve">, </w:t>
      </w:r>
      <w:r w:rsidR="266DB5CE" w:rsidRPr="42506789">
        <w:rPr>
          <w:rFonts w:eastAsia="Times New Roman" w:cs="Times New Roman"/>
          <w:lang w:val="sv-SE"/>
        </w:rPr>
        <w:t>vilket medför</w:t>
      </w:r>
      <w:r w:rsidR="78AF28EB" w:rsidRPr="7A34FBCF">
        <w:rPr>
          <w:rFonts w:eastAsia="Times New Roman" w:cs="Times New Roman"/>
          <w:lang w:val="sv-SE"/>
        </w:rPr>
        <w:t xml:space="preserve"> att analysen </w:t>
      </w:r>
      <w:r w:rsidR="6116F1ED" w:rsidRPr="7A34FBCF">
        <w:rPr>
          <w:rFonts w:eastAsia="Times New Roman" w:cs="Times New Roman"/>
          <w:lang w:val="sv-SE"/>
        </w:rPr>
        <w:t>angående</w:t>
      </w:r>
      <w:r w:rsidR="78AF28EB" w:rsidRPr="7A34FBCF">
        <w:rPr>
          <w:rFonts w:eastAsia="Times New Roman" w:cs="Times New Roman"/>
          <w:lang w:val="sv-SE"/>
        </w:rPr>
        <w:t xml:space="preserve"> omgivningen blir felaktig</w:t>
      </w:r>
      <w:r w:rsidR="007E450F">
        <w:rPr>
          <w:rFonts w:eastAsia="Times New Roman" w:cs="Times New Roman"/>
          <w:lang w:val="sv-SE"/>
        </w:rPr>
        <w:t xml:space="preserve">. </w:t>
      </w:r>
      <w:r w:rsidR="00D670D9">
        <w:rPr>
          <w:rFonts w:eastAsia="Times New Roman" w:cs="Times New Roman"/>
          <w:lang w:val="sv-SE"/>
        </w:rPr>
        <w:t>F</w:t>
      </w:r>
      <w:r w:rsidR="007E450F">
        <w:rPr>
          <w:rFonts w:eastAsia="Times New Roman" w:cs="Times New Roman"/>
          <w:lang w:val="sv-SE"/>
        </w:rPr>
        <w:t>aktorer som kan påverka den kognitiva arbetsbelastningen</w:t>
      </w:r>
      <w:r w:rsidR="00E14C58">
        <w:rPr>
          <w:rFonts w:eastAsia="Times New Roman" w:cs="Times New Roman"/>
          <w:lang w:val="sv-SE"/>
        </w:rPr>
        <w:t xml:space="preserve"> </w:t>
      </w:r>
      <w:r w:rsidR="00C66C8F">
        <w:rPr>
          <w:rFonts w:eastAsia="Times New Roman" w:cs="Times New Roman"/>
          <w:lang w:val="sv-SE"/>
        </w:rPr>
        <w:t>beror på hur mycket tid en person har att processa det som sker.</w:t>
      </w:r>
      <w:r w:rsidR="00E14C58">
        <w:rPr>
          <w:rFonts w:eastAsia="Times New Roman" w:cs="Times New Roman"/>
          <w:lang w:val="sv-SE"/>
        </w:rPr>
        <w:t xml:space="preserve"> (</w:t>
      </w:r>
      <w:proofErr w:type="spellStart"/>
      <w:r w:rsidR="00E14C58" w:rsidRPr="00E14C58">
        <w:rPr>
          <w:rFonts w:eastAsia="Times New Roman" w:cs="Times New Roman"/>
          <w:lang w:val="sv-SE"/>
        </w:rPr>
        <w:t>Endsley</w:t>
      </w:r>
      <w:proofErr w:type="spellEnd"/>
      <w:r w:rsidR="00E14C58">
        <w:rPr>
          <w:rFonts w:eastAsia="Times New Roman" w:cs="Times New Roman"/>
          <w:lang w:val="sv-SE"/>
        </w:rPr>
        <w:t xml:space="preserve"> &amp; </w:t>
      </w:r>
      <w:r w:rsidR="00E14C58" w:rsidRPr="00E14C58">
        <w:rPr>
          <w:rFonts w:eastAsia="Times New Roman" w:cs="Times New Roman"/>
          <w:lang w:val="sv-SE"/>
        </w:rPr>
        <w:t>Garland</w:t>
      </w:r>
      <w:r w:rsidR="00E14C58">
        <w:rPr>
          <w:rFonts w:eastAsia="Times New Roman" w:cs="Times New Roman"/>
          <w:lang w:val="sv-SE"/>
        </w:rPr>
        <w:t xml:space="preserve">, </w:t>
      </w:r>
      <w:r w:rsidR="00E14C58" w:rsidRPr="00E14C58">
        <w:rPr>
          <w:rFonts w:eastAsia="Times New Roman" w:cs="Times New Roman"/>
          <w:lang w:val="sv-SE"/>
        </w:rPr>
        <w:t>2000)</w:t>
      </w:r>
      <w:r w:rsidR="00E14C58">
        <w:rPr>
          <w:rFonts w:eastAsia="Times New Roman" w:cs="Times New Roman"/>
          <w:lang w:val="sv-SE"/>
        </w:rPr>
        <w:t xml:space="preserve">. </w:t>
      </w:r>
    </w:p>
    <w:p w14:paraId="065B7CB9" w14:textId="77777777" w:rsidR="00123D80" w:rsidRDefault="00123D80" w:rsidP="000F67E2">
      <w:pPr>
        <w:spacing w:line="276" w:lineRule="auto"/>
        <w:jc w:val="both"/>
        <w:rPr>
          <w:rFonts w:eastAsia="Times New Roman" w:cs="Times New Roman"/>
          <w:lang w:val="sv-SE"/>
        </w:rPr>
      </w:pPr>
    </w:p>
    <w:p w14:paraId="2E1BFC7C" w14:textId="137AD24F" w:rsidR="00794108" w:rsidRDefault="00D2398A" w:rsidP="000F67E2">
      <w:pPr>
        <w:pStyle w:val="Rubrik4"/>
        <w:spacing w:line="276" w:lineRule="auto"/>
        <w:jc w:val="both"/>
        <w:rPr>
          <w:rFonts w:eastAsia="Times New Roman" w:cs="Times New Roman"/>
          <w:lang w:val="sv-SE"/>
        </w:rPr>
      </w:pPr>
      <w:bookmarkStart w:id="34" w:name="_Toc36924262"/>
      <w:r>
        <w:rPr>
          <w:rFonts w:eastAsia="Times New Roman" w:cs="Times New Roman"/>
          <w:lang w:val="sv-SE"/>
        </w:rPr>
        <w:t>2</w:t>
      </w:r>
      <w:r w:rsidR="00215AB2" w:rsidRPr="28900F33">
        <w:rPr>
          <w:rFonts w:eastAsia="Times New Roman" w:cs="Times New Roman"/>
          <w:lang w:val="sv-SE"/>
        </w:rPr>
        <w:t>.</w:t>
      </w:r>
      <w:r w:rsidR="099C31BD" w:rsidRPr="28900F33">
        <w:rPr>
          <w:rFonts w:eastAsia="Times New Roman" w:cs="Times New Roman"/>
          <w:lang w:val="sv-SE"/>
        </w:rPr>
        <w:t>4</w:t>
      </w:r>
      <w:r w:rsidR="00215AB2" w:rsidRPr="28900F33">
        <w:rPr>
          <w:rFonts w:eastAsia="Times New Roman" w:cs="Times New Roman"/>
          <w:lang w:val="sv-SE"/>
        </w:rPr>
        <w:t>.</w:t>
      </w:r>
      <w:r w:rsidR="5E1C329E" w:rsidRPr="28900F33">
        <w:rPr>
          <w:rFonts w:eastAsia="Times New Roman" w:cs="Times New Roman"/>
          <w:lang w:val="sv-SE"/>
        </w:rPr>
        <w:t>3</w:t>
      </w:r>
      <w:r w:rsidR="00215AB2" w:rsidRPr="28900F33">
        <w:rPr>
          <w:rFonts w:eastAsia="Times New Roman" w:cs="Times New Roman"/>
          <w:lang w:val="sv-SE"/>
        </w:rPr>
        <w:t xml:space="preserve"> Checklistan som </w:t>
      </w:r>
      <w:proofErr w:type="spellStart"/>
      <w:r w:rsidR="00215AB2" w:rsidRPr="28900F33">
        <w:rPr>
          <w:rFonts w:eastAsia="Times New Roman" w:cs="Times New Roman"/>
          <w:lang w:val="sv-SE"/>
        </w:rPr>
        <w:t>BRM</w:t>
      </w:r>
      <w:proofErr w:type="spellEnd"/>
      <w:r w:rsidR="00215AB2" w:rsidRPr="28900F33">
        <w:rPr>
          <w:rFonts w:eastAsia="Times New Roman" w:cs="Times New Roman"/>
          <w:lang w:val="sv-SE"/>
        </w:rPr>
        <w:t>-verktyg</w:t>
      </w:r>
      <w:bookmarkEnd w:id="34"/>
    </w:p>
    <w:p w14:paraId="1C4B4F97" w14:textId="692E3E61" w:rsidR="00DC0739" w:rsidRPr="00CC24E5" w:rsidRDefault="001062D2" w:rsidP="000F67E2">
      <w:pPr>
        <w:spacing w:line="276" w:lineRule="auto"/>
        <w:jc w:val="both"/>
        <w:rPr>
          <w:rFonts w:eastAsia="Times New Roman" w:cs="Times New Roman"/>
          <w:lang w:val="sv-SE"/>
        </w:rPr>
      </w:pPr>
      <w:r>
        <w:rPr>
          <w:rFonts w:eastAsia="Times New Roman" w:cs="Times New Roman"/>
          <w:lang w:val="sv-SE"/>
        </w:rPr>
        <w:t>Ett viktigt verktyg</w:t>
      </w:r>
      <w:r w:rsidR="001D1534">
        <w:rPr>
          <w:rFonts w:eastAsia="Times New Roman" w:cs="Times New Roman"/>
          <w:lang w:val="sv-SE"/>
        </w:rPr>
        <w:t xml:space="preserve"> att använda sig av</w:t>
      </w:r>
      <w:r>
        <w:rPr>
          <w:rFonts w:eastAsia="Times New Roman" w:cs="Times New Roman"/>
          <w:lang w:val="sv-SE"/>
        </w:rPr>
        <w:t xml:space="preserve"> </w:t>
      </w:r>
      <w:r w:rsidR="004A62F6">
        <w:rPr>
          <w:rFonts w:eastAsia="Times New Roman" w:cs="Times New Roman"/>
          <w:lang w:val="sv-SE"/>
        </w:rPr>
        <w:t xml:space="preserve">inom </w:t>
      </w:r>
      <w:proofErr w:type="spellStart"/>
      <w:r w:rsidR="004A62F6">
        <w:rPr>
          <w:rFonts w:eastAsia="Times New Roman" w:cs="Times New Roman"/>
          <w:lang w:val="sv-SE"/>
        </w:rPr>
        <w:t>BRM</w:t>
      </w:r>
      <w:proofErr w:type="spellEnd"/>
      <w:r w:rsidR="004A62F6">
        <w:rPr>
          <w:rFonts w:eastAsia="Times New Roman" w:cs="Times New Roman"/>
          <w:lang w:val="sv-SE"/>
        </w:rPr>
        <w:t xml:space="preserve"> är chec</w:t>
      </w:r>
      <w:r w:rsidR="00025A89">
        <w:rPr>
          <w:rFonts w:eastAsia="Times New Roman" w:cs="Times New Roman"/>
          <w:lang w:val="sv-SE"/>
        </w:rPr>
        <w:t>k</w:t>
      </w:r>
      <w:r w:rsidR="004A62F6">
        <w:rPr>
          <w:rFonts w:eastAsia="Times New Roman" w:cs="Times New Roman"/>
          <w:lang w:val="sv-SE"/>
        </w:rPr>
        <w:t xml:space="preserve">listan. </w:t>
      </w:r>
      <w:r w:rsidR="00025A89">
        <w:rPr>
          <w:rFonts w:eastAsia="Times New Roman" w:cs="Times New Roman"/>
          <w:lang w:val="sv-SE"/>
        </w:rPr>
        <w:t>D</w:t>
      </w:r>
      <w:r w:rsidR="008F4BEC">
        <w:rPr>
          <w:rFonts w:eastAsia="Times New Roman" w:cs="Times New Roman"/>
          <w:lang w:val="sv-SE"/>
        </w:rPr>
        <w:t>äremot skall inte checklistan fungera som ersättare för en expert</w:t>
      </w:r>
      <w:r w:rsidR="0076498D">
        <w:rPr>
          <w:rFonts w:eastAsia="Times New Roman" w:cs="Times New Roman"/>
          <w:lang w:val="sv-SE"/>
        </w:rPr>
        <w:t xml:space="preserve">, den skall </w:t>
      </w:r>
      <w:r w:rsidR="00731BD0">
        <w:rPr>
          <w:rFonts w:eastAsia="Times New Roman" w:cs="Times New Roman"/>
          <w:lang w:val="sv-SE"/>
        </w:rPr>
        <w:t xml:space="preserve">snarare </w:t>
      </w:r>
      <w:r w:rsidR="00665BCA">
        <w:rPr>
          <w:rFonts w:eastAsia="Times New Roman" w:cs="Times New Roman"/>
          <w:lang w:val="sv-SE"/>
        </w:rPr>
        <w:t xml:space="preserve">ses som ett hjälpmedel för att hjälpa experter </w:t>
      </w:r>
      <w:r w:rsidR="00B94A96">
        <w:rPr>
          <w:rFonts w:eastAsia="Times New Roman" w:cs="Times New Roman"/>
          <w:lang w:val="sv-SE"/>
        </w:rPr>
        <w:t xml:space="preserve">utföra </w:t>
      </w:r>
      <w:r w:rsidR="00415212">
        <w:rPr>
          <w:rFonts w:eastAsia="Times New Roman" w:cs="Times New Roman"/>
          <w:lang w:val="sv-SE"/>
        </w:rPr>
        <w:t>monotona</w:t>
      </w:r>
      <w:r w:rsidR="0048553B">
        <w:rPr>
          <w:rFonts w:eastAsia="Times New Roman" w:cs="Times New Roman"/>
          <w:lang w:val="sv-SE"/>
        </w:rPr>
        <w:t>, rutinmässiga uppgifter</w:t>
      </w:r>
      <w:r w:rsidR="002C3AF8">
        <w:rPr>
          <w:rFonts w:eastAsia="Times New Roman" w:cs="Times New Roman"/>
          <w:lang w:val="sv-SE"/>
        </w:rPr>
        <w:t>.</w:t>
      </w:r>
      <w:r w:rsidR="007368CB">
        <w:rPr>
          <w:rFonts w:eastAsia="Times New Roman" w:cs="Times New Roman"/>
          <w:lang w:val="sv-SE"/>
        </w:rPr>
        <w:t xml:space="preserve"> Den skall </w:t>
      </w:r>
      <w:r w:rsidR="00641760">
        <w:rPr>
          <w:rFonts w:eastAsia="Times New Roman" w:cs="Times New Roman"/>
          <w:lang w:val="sv-SE"/>
        </w:rPr>
        <w:t>till stor del fungera som en påminnelse för</w:t>
      </w:r>
      <w:r w:rsidR="00703CA3">
        <w:rPr>
          <w:rFonts w:eastAsia="Times New Roman" w:cs="Times New Roman"/>
          <w:lang w:val="sv-SE"/>
        </w:rPr>
        <w:t xml:space="preserve"> kritiska moment</w:t>
      </w:r>
      <w:r w:rsidR="003C4038">
        <w:rPr>
          <w:rFonts w:eastAsia="Times New Roman" w:cs="Times New Roman"/>
          <w:lang w:val="sv-SE"/>
        </w:rPr>
        <w:t xml:space="preserve"> </w:t>
      </w:r>
      <w:r w:rsidR="00B33A6B">
        <w:rPr>
          <w:rFonts w:eastAsia="Times New Roman" w:cs="Times New Roman"/>
          <w:lang w:val="sv-SE"/>
        </w:rPr>
        <w:t>som vem som helst hade kunnat glömma av.</w:t>
      </w:r>
      <w:r w:rsidR="002C3AF8">
        <w:rPr>
          <w:rFonts w:eastAsia="Times New Roman" w:cs="Times New Roman"/>
          <w:lang w:val="sv-SE"/>
        </w:rPr>
        <w:t xml:space="preserve"> På så sätt kan det </w:t>
      </w:r>
      <w:r w:rsidR="00F35270">
        <w:rPr>
          <w:rFonts w:eastAsia="Times New Roman" w:cs="Times New Roman"/>
          <w:lang w:val="sv-SE"/>
        </w:rPr>
        <w:t xml:space="preserve">lämna mer utrymme till </w:t>
      </w:r>
      <w:r w:rsidR="00AB487B">
        <w:rPr>
          <w:rFonts w:eastAsia="Times New Roman" w:cs="Times New Roman"/>
          <w:lang w:val="sv-SE"/>
        </w:rPr>
        <w:t>viktiga beslut</w:t>
      </w:r>
      <w:r w:rsidR="00F64D6F">
        <w:rPr>
          <w:rFonts w:eastAsia="Times New Roman" w:cs="Times New Roman"/>
          <w:lang w:val="sv-SE"/>
        </w:rPr>
        <w:t xml:space="preserve"> och </w:t>
      </w:r>
      <w:r w:rsidR="00813390">
        <w:rPr>
          <w:rFonts w:eastAsia="Times New Roman" w:cs="Times New Roman"/>
          <w:lang w:val="sv-SE"/>
        </w:rPr>
        <w:t xml:space="preserve">minska </w:t>
      </w:r>
      <w:r w:rsidR="003B0BF4">
        <w:rPr>
          <w:rFonts w:eastAsia="Times New Roman" w:cs="Times New Roman"/>
          <w:lang w:val="sv-SE"/>
        </w:rPr>
        <w:t xml:space="preserve">risken att glömma </w:t>
      </w:r>
      <w:r w:rsidR="00AF3012">
        <w:rPr>
          <w:rFonts w:eastAsia="Times New Roman" w:cs="Times New Roman"/>
          <w:lang w:val="sv-SE"/>
        </w:rPr>
        <w:t xml:space="preserve">vissa moment som </w:t>
      </w:r>
      <w:r w:rsidR="00C0453E">
        <w:rPr>
          <w:rFonts w:eastAsia="Times New Roman" w:cs="Times New Roman"/>
          <w:lang w:val="sv-SE"/>
        </w:rPr>
        <w:t>skulle kunna</w:t>
      </w:r>
      <w:r w:rsidR="004C62F3">
        <w:rPr>
          <w:rFonts w:eastAsia="Times New Roman" w:cs="Times New Roman"/>
          <w:lang w:val="sv-SE"/>
        </w:rPr>
        <w:t xml:space="preserve"> påverka ens omdöme</w:t>
      </w:r>
      <w:r w:rsidR="0028699A">
        <w:rPr>
          <w:rFonts w:eastAsia="Times New Roman" w:cs="Times New Roman"/>
          <w:lang w:val="sv-SE"/>
        </w:rPr>
        <w:t xml:space="preserve"> (Di </w:t>
      </w:r>
      <w:proofErr w:type="spellStart"/>
      <w:r w:rsidR="0028699A">
        <w:rPr>
          <w:rFonts w:eastAsia="Times New Roman" w:cs="Times New Roman"/>
          <w:lang w:val="sv-SE"/>
        </w:rPr>
        <w:t>Lieto</w:t>
      </w:r>
      <w:proofErr w:type="spellEnd"/>
      <w:r w:rsidR="0028699A">
        <w:rPr>
          <w:rFonts w:eastAsia="Times New Roman" w:cs="Times New Roman"/>
          <w:lang w:val="sv-SE"/>
        </w:rPr>
        <w:t>, 20</w:t>
      </w:r>
      <w:r w:rsidR="00231CA8">
        <w:rPr>
          <w:rFonts w:eastAsia="Times New Roman" w:cs="Times New Roman"/>
          <w:lang w:val="sv-SE"/>
        </w:rPr>
        <w:t>15).</w:t>
      </w:r>
      <w:r w:rsidR="007D79EE">
        <w:rPr>
          <w:rFonts w:eastAsia="Times New Roman" w:cs="Times New Roman"/>
          <w:lang w:val="sv-SE"/>
        </w:rPr>
        <w:t xml:space="preserve"> </w:t>
      </w:r>
    </w:p>
    <w:p w14:paraId="0BDAB1E6" w14:textId="77777777" w:rsidR="00811697" w:rsidRDefault="00811697" w:rsidP="000F67E2">
      <w:pPr>
        <w:spacing w:line="276" w:lineRule="auto"/>
        <w:jc w:val="both"/>
        <w:rPr>
          <w:rFonts w:eastAsia="Times New Roman" w:cs="Times New Roman"/>
          <w:lang w:val="sv-SE"/>
        </w:rPr>
      </w:pPr>
    </w:p>
    <w:p w14:paraId="3BC25734" w14:textId="65A345EF" w:rsidR="00685A09" w:rsidRDefault="19BB0627" w:rsidP="000F67E2">
      <w:pPr>
        <w:spacing w:line="276" w:lineRule="auto"/>
        <w:jc w:val="both"/>
        <w:rPr>
          <w:rFonts w:eastAsia="Times New Roman" w:cs="Times New Roman"/>
          <w:lang w:val="sv-SE"/>
        </w:rPr>
      </w:pPr>
      <w:r w:rsidRPr="769B8D97">
        <w:rPr>
          <w:rFonts w:eastAsia="Times New Roman" w:cs="Times New Roman"/>
          <w:lang w:val="sv-SE"/>
        </w:rPr>
        <w:t>Men u</w:t>
      </w:r>
      <w:r w:rsidR="3A24A853" w:rsidRPr="769B8D97">
        <w:rPr>
          <w:rFonts w:eastAsia="Times New Roman" w:cs="Times New Roman"/>
          <w:lang w:val="sv-SE"/>
        </w:rPr>
        <w:t xml:space="preserve">töver </w:t>
      </w:r>
      <w:r w:rsidRPr="769B8D97">
        <w:rPr>
          <w:rFonts w:eastAsia="Times New Roman" w:cs="Times New Roman"/>
          <w:lang w:val="sv-SE"/>
        </w:rPr>
        <w:t xml:space="preserve">att checklistan fungerar som minne </w:t>
      </w:r>
      <w:r w:rsidR="3A24A853" w:rsidRPr="769B8D97">
        <w:rPr>
          <w:rFonts w:eastAsia="Times New Roman" w:cs="Times New Roman"/>
          <w:lang w:val="sv-SE"/>
        </w:rPr>
        <w:t xml:space="preserve">påstår </w:t>
      </w:r>
      <w:proofErr w:type="spellStart"/>
      <w:r w:rsidR="127C0DA4" w:rsidRPr="769B8D97">
        <w:rPr>
          <w:rFonts w:eastAsia="Times New Roman" w:cs="Times New Roman"/>
          <w:lang w:val="sv-SE"/>
        </w:rPr>
        <w:t>Gawande</w:t>
      </w:r>
      <w:proofErr w:type="spellEnd"/>
      <w:r w:rsidR="127C0DA4" w:rsidRPr="769B8D97">
        <w:rPr>
          <w:rFonts w:eastAsia="Times New Roman" w:cs="Times New Roman"/>
          <w:lang w:val="sv-SE"/>
        </w:rPr>
        <w:t xml:space="preserve"> (2009) att en checklista gör något med </w:t>
      </w:r>
      <w:r w:rsidR="0F3271C5" w:rsidRPr="769B8D97">
        <w:rPr>
          <w:rFonts w:eastAsia="Times New Roman" w:cs="Times New Roman"/>
          <w:lang w:val="sv-SE"/>
        </w:rPr>
        <w:t>hierarkin</w:t>
      </w:r>
      <w:r w:rsidR="127C0DA4" w:rsidRPr="769B8D97">
        <w:rPr>
          <w:rFonts w:eastAsia="Times New Roman" w:cs="Times New Roman"/>
          <w:lang w:val="sv-SE"/>
        </w:rPr>
        <w:t xml:space="preserve"> när </w:t>
      </w:r>
      <w:r w:rsidR="2F732E47" w:rsidRPr="42506789">
        <w:rPr>
          <w:rFonts w:eastAsia="Times New Roman" w:cs="Times New Roman"/>
          <w:lang w:val="sv-SE"/>
        </w:rPr>
        <w:t>en yrkesperson</w:t>
      </w:r>
      <w:r w:rsidR="127C0DA4" w:rsidRPr="769B8D97">
        <w:rPr>
          <w:rFonts w:eastAsia="Times New Roman" w:cs="Times New Roman"/>
          <w:lang w:val="sv-SE"/>
        </w:rPr>
        <w:t xml:space="preserve"> ställs inför komplexa, icke rutinmässiga problem. Denna filosofi är att makten till beslutsfattande sätts i periferin</w:t>
      </w:r>
      <w:r w:rsidR="245D2C40" w:rsidRPr="769B8D97">
        <w:rPr>
          <w:rFonts w:eastAsia="Times New Roman" w:cs="Times New Roman"/>
          <w:lang w:val="sv-SE"/>
        </w:rPr>
        <w:t>, d</w:t>
      </w:r>
      <w:r w:rsidR="127C0DA4" w:rsidRPr="769B8D97">
        <w:rPr>
          <w:rFonts w:eastAsia="Times New Roman" w:cs="Times New Roman"/>
          <w:lang w:val="sv-SE"/>
        </w:rPr>
        <w:t>et påstås således att det ger rum för folk att anpassa sig</w:t>
      </w:r>
      <w:r w:rsidR="000477D9">
        <w:rPr>
          <w:rFonts w:eastAsia="Times New Roman" w:cs="Times New Roman"/>
          <w:lang w:val="sv-SE"/>
        </w:rPr>
        <w:t xml:space="preserve"> till situationen</w:t>
      </w:r>
      <w:r w:rsidR="127C0DA4" w:rsidRPr="769B8D97">
        <w:rPr>
          <w:rFonts w:eastAsia="Times New Roman" w:cs="Times New Roman"/>
          <w:lang w:val="sv-SE"/>
        </w:rPr>
        <w:t xml:space="preserve"> utefter sina erfarenheter. Genom checklistan börjar folk prata med varandra och tar ansvar</w:t>
      </w:r>
      <w:r w:rsidR="47F6D3EF" w:rsidRPr="769B8D97">
        <w:rPr>
          <w:rFonts w:eastAsia="Times New Roman" w:cs="Times New Roman"/>
          <w:lang w:val="sv-SE"/>
        </w:rPr>
        <w:t>.</w:t>
      </w:r>
      <w:r w:rsidR="40B7F4F8" w:rsidRPr="769B8D97">
        <w:rPr>
          <w:rFonts w:eastAsia="Times New Roman" w:cs="Times New Roman"/>
          <w:lang w:val="sv-SE"/>
        </w:rPr>
        <w:t xml:space="preserve"> Det gäller framförallt </w:t>
      </w:r>
      <w:r w:rsidR="478ABE6D" w:rsidRPr="769B8D97">
        <w:rPr>
          <w:rFonts w:eastAsia="Times New Roman" w:cs="Times New Roman"/>
          <w:lang w:val="sv-SE"/>
        </w:rPr>
        <w:t>i komplexa situationer</w:t>
      </w:r>
      <w:r w:rsidR="6C1CFF1B" w:rsidRPr="769B8D97">
        <w:rPr>
          <w:rFonts w:eastAsia="Times New Roman" w:cs="Times New Roman"/>
          <w:lang w:val="sv-SE"/>
        </w:rPr>
        <w:t xml:space="preserve"> (</w:t>
      </w:r>
      <w:proofErr w:type="spellStart"/>
      <w:r w:rsidR="6C1CFF1B" w:rsidRPr="769B8D97">
        <w:rPr>
          <w:rFonts w:eastAsia="Times New Roman" w:cs="Times New Roman"/>
          <w:lang w:val="sv-SE"/>
        </w:rPr>
        <w:t>Gawande</w:t>
      </w:r>
      <w:proofErr w:type="spellEnd"/>
      <w:r w:rsidR="6C1CFF1B" w:rsidRPr="769B8D97">
        <w:rPr>
          <w:rFonts w:eastAsia="Times New Roman" w:cs="Times New Roman"/>
          <w:lang w:val="sv-SE"/>
        </w:rPr>
        <w:t xml:space="preserve">, 2009). </w:t>
      </w:r>
      <w:r w:rsidR="768E0185" w:rsidRPr="769B8D97">
        <w:rPr>
          <w:rFonts w:eastAsia="Times New Roman" w:cs="Times New Roman"/>
          <w:lang w:val="sv-SE"/>
        </w:rPr>
        <w:t>Checklistan har</w:t>
      </w:r>
      <w:r w:rsidR="775ABB95" w:rsidRPr="769B8D97">
        <w:rPr>
          <w:rFonts w:eastAsia="Times New Roman" w:cs="Times New Roman"/>
          <w:lang w:val="sv-SE"/>
        </w:rPr>
        <w:t xml:space="preserve"> </w:t>
      </w:r>
      <w:r w:rsidR="70855A07" w:rsidRPr="769B8D97">
        <w:rPr>
          <w:rFonts w:eastAsia="Times New Roman" w:cs="Times New Roman"/>
          <w:lang w:val="sv-SE"/>
        </w:rPr>
        <w:t>bidragit till att förhindra fel och misstag</w:t>
      </w:r>
      <w:r w:rsidR="43992758" w:rsidRPr="769B8D97">
        <w:rPr>
          <w:rFonts w:eastAsia="Times New Roman" w:cs="Times New Roman"/>
          <w:lang w:val="sv-SE"/>
        </w:rPr>
        <w:t xml:space="preserve"> under stressiga förhållanden</w:t>
      </w:r>
      <w:r w:rsidR="4E239264" w:rsidRPr="769B8D97">
        <w:rPr>
          <w:rFonts w:eastAsia="Times New Roman" w:cs="Times New Roman"/>
          <w:lang w:val="sv-SE"/>
        </w:rPr>
        <w:t xml:space="preserve">, </w:t>
      </w:r>
      <w:r w:rsidR="14AC65A3" w:rsidRPr="769B8D97">
        <w:rPr>
          <w:rFonts w:eastAsia="Times New Roman" w:cs="Times New Roman"/>
          <w:lang w:val="sv-SE"/>
        </w:rPr>
        <w:t>ök</w:t>
      </w:r>
      <w:r w:rsidR="03E599A2" w:rsidRPr="769B8D97">
        <w:rPr>
          <w:rFonts w:eastAsia="Times New Roman" w:cs="Times New Roman"/>
          <w:lang w:val="sv-SE"/>
        </w:rPr>
        <w:t>at precision</w:t>
      </w:r>
      <w:r w:rsidR="54F98AE1" w:rsidRPr="769B8D97">
        <w:rPr>
          <w:rFonts w:eastAsia="Times New Roman" w:cs="Times New Roman"/>
          <w:lang w:val="sv-SE"/>
        </w:rPr>
        <w:t>, fokus</w:t>
      </w:r>
      <w:r w:rsidR="2151A6CD" w:rsidRPr="769B8D97">
        <w:rPr>
          <w:rFonts w:eastAsia="Times New Roman" w:cs="Times New Roman"/>
          <w:lang w:val="sv-SE"/>
        </w:rPr>
        <w:t xml:space="preserve"> och </w:t>
      </w:r>
      <w:r w:rsidR="47D97730" w:rsidRPr="769B8D97">
        <w:rPr>
          <w:rFonts w:eastAsia="Times New Roman" w:cs="Times New Roman"/>
          <w:lang w:val="sv-SE"/>
        </w:rPr>
        <w:t xml:space="preserve">fungerat som påminnelse inom flera </w:t>
      </w:r>
      <w:r w:rsidR="6F641F6C" w:rsidRPr="769B8D97">
        <w:rPr>
          <w:rFonts w:eastAsia="Times New Roman" w:cs="Times New Roman"/>
          <w:lang w:val="sv-SE"/>
        </w:rPr>
        <w:t>olika yrken</w:t>
      </w:r>
      <w:r w:rsidR="55908BDA" w:rsidRPr="769B8D97">
        <w:rPr>
          <w:rFonts w:eastAsia="Times New Roman" w:cs="Times New Roman"/>
          <w:lang w:val="sv-SE"/>
        </w:rPr>
        <w:t xml:space="preserve"> </w:t>
      </w:r>
      <w:r w:rsidR="00F031DA" w:rsidRPr="769B8D97">
        <w:rPr>
          <w:rFonts w:eastAsia="Times New Roman" w:cs="Times New Roman"/>
          <w:lang w:val="sv-SE"/>
        </w:rPr>
        <w:fldChar w:fldCharType="begin" w:fldLock="1"/>
      </w:r>
      <w:r w:rsidR="00F031DA" w:rsidRPr="769B8D97">
        <w:rPr>
          <w:rFonts w:eastAsia="Times New Roman" w:cs="Times New Roman"/>
          <w:lang w:val="sv-SE"/>
        </w:rPr>
        <w:instrText>ADDIN CSL_CITATION {"citationItems":[{"id":"ITEM-1","itemData":{"DOI":"10.1016/j.jcrc.2006.06.002","ISSN":"08839441","abstract":"Levels of cognitive function are often compromised with increasing levels of stress and fatigue, as is often the norm in certain complex, high-intensity fields of work. Aviation, aeronautics, and product manufacturing have come to rely heavily on checklists to aid in reducing human error. The checklist is an important tool in error management across all these fields, contributing significantly to reductions in the risk of costly mistakes and improving overall outcomes. Such benefits also translate to improving the delivery of patient care. Despite demonstrated benefits of checklists in medicine and critical care, the integration of checklists into practice has not been as rapid and widespread as with other fields. This narrative is a guide to the evolution of medical and critical care checklists, and a discussion of the barriers and risks to the implementation of checklists. © 2006 Elsevier Inc. All rights reserved.","author":[{"dropping-particle":"","family":"Hales","given":"Brigette M.","non-dropping-particle":"","parse-names":false,"suffix":""},{"dropping-particle":"","family":"Pronovost","given":"Peter J.","non-dropping-particle":"","parse-names":false,"suffix":""}],"container-title":"Journal of Critical Care","id":"ITEM-1","issued":{"date-parts":[["2006"]]},"title":"The checklist-a tool for error management and performance improvement","type":"article-journal"},"uris":["http://www.mendeley.com/documents/?uuid=220371d9-94f7-4351-8376-b5eaa4ae6f25"]}],"mendeley":{"formattedCitation":"(Hales &amp; Pronovost, 2006)","plainTextFormattedCitation":"(Hales &amp; Pronovost, 2006)","previouslyFormattedCitation":"(Hales &amp; Pronovost, 2006)"},"properties":{"noteIndex":0},"schema":"https://github.com/citation-style-language/schema/raw/master/csl-citation.json"}</w:instrText>
      </w:r>
      <w:r w:rsidR="00F031DA" w:rsidRPr="769B8D97">
        <w:rPr>
          <w:rFonts w:eastAsia="Times New Roman" w:cs="Times New Roman"/>
          <w:lang w:val="sv-SE"/>
        </w:rPr>
        <w:fldChar w:fldCharType="separate"/>
      </w:r>
      <w:r w:rsidR="55908BDA" w:rsidRPr="769B8D97">
        <w:rPr>
          <w:rFonts w:eastAsia="Times New Roman" w:cs="Times New Roman"/>
          <w:noProof/>
          <w:lang w:val="sv-SE"/>
        </w:rPr>
        <w:t>(Hales &amp; Pronovost, 2006)</w:t>
      </w:r>
      <w:r w:rsidR="00F031DA" w:rsidRPr="769B8D97">
        <w:rPr>
          <w:rFonts w:eastAsia="Times New Roman" w:cs="Times New Roman"/>
          <w:lang w:val="sv-SE"/>
        </w:rPr>
        <w:fldChar w:fldCharType="end"/>
      </w:r>
      <w:r w:rsidR="55908BDA" w:rsidRPr="769B8D97">
        <w:rPr>
          <w:rFonts w:eastAsia="Times New Roman" w:cs="Times New Roman"/>
          <w:lang w:val="sv-SE"/>
        </w:rPr>
        <w:t>.</w:t>
      </w:r>
    </w:p>
    <w:p w14:paraId="000000A4" w14:textId="77777777" w:rsidR="00037161" w:rsidRPr="00AC7ECB" w:rsidRDefault="00037161" w:rsidP="64F5AD93">
      <w:pPr>
        <w:spacing w:line="276" w:lineRule="auto"/>
        <w:rPr>
          <w:rFonts w:eastAsia="Times New Roman" w:cs="Times New Roman"/>
          <w:highlight w:val="yellow"/>
          <w:lang w:val="sv-SE"/>
        </w:rPr>
      </w:pPr>
    </w:p>
    <w:p w14:paraId="07FD3B5E" w14:textId="59020378" w:rsidR="36FD85AD" w:rsidRDefault="36FD85AD" w:rsidP="7A34FBCF">
      <w:pPr>
        <w:spacing w:line="276" w:lineRule="auto"/>
        <w:rPr>
          <w:lang w:val="sv-SE"/>
        </w:rPr>
      </w:pPr>
    </w:p>
    <w:p w14:paraId="3C6A0F9B" w14:textId="43FE5946" w:rsidR="36FD85AD" w:rsidRDefault="36FD85AD" w:rsidP="7A34FBCF">
      <w:pPr>
        <w:spacing w:line="276" w:lineRule="auto"/>
        <w:rPr>
          <w:lang w:val="sv-SE"/>
        </w:rPr>
      </w:pPr>
    </w:p>
    <w:p w14:paraId="509F0771" w14:textId="77777777" w:rsidR="00C562C5" w:rsidRDefault="00C562C5" w:rsidP="00AE097A">
      <w:pPr>
        <w:spacing w:line="276" w:lineRule="auto"/>
        <w:rPr>
          <w:rFonts w:eastAsia="Times New Roman" w:cs="Times New Roman"/>
          <w:lang w:val="sv-SE"/>
        </w:rPr>
      </w:pPr>
      <w:bookmarkStart w:id="35" w:name="_heading=h.eonmebrn1y5h"/>
      <w:bookmarkStart w:id="36" w:name="_Toc30594479"/>
      <w:bookmarkEnd w:id="35"/>
    </w:p>
    <w:p w14:paraId="5B2AF543" w14:textId="77777777" w:rsidR="00535373" w:rsidRDefault="00535373">
      <w:pPr>
        <w:rPr>
          <w:b/>
          <w:sz w:val="36"/>
          <w:szCs w:val="36"/>
          <w:lang w:val="sv-SE"/>
        </w:rPr>
      </w:pPr>
      <w:bookmarkStart w:id="37" w:name="_Toc36924263"/>
      <w:r>
        <w:rPr>
          <w:lang w:val="sv-SE"/>
        </w:rPr>
        <w:br w:type="page"/>
      </w:r>
    </w:p>
    <w:p w14:paraId="4E5667E6" w14:textId="346D2B82" w:rsidR="00C562C5" w:rsidRPr="00C562C5" w:rsidRDefault="00C562C5" w:rsidP="00976320">
      <w:pPr>
        <w:pStyle w:val="Rubrik2"/>
        <w:numPr>
          <w:ilvl w:val="0"/>
          <w:numId w:val="35"/>
        </w:numPr>
        <w:rPr>
          <w:lang w:val="sv-SE"/>
        </w:rPr>
      </w:pPr>
      <w:r>
        <w:rPr>
          <w:lang w:val="sv-SE"/>
        </w:rPr>
        <w:lastRenderedPageBreak/>
        <w:t>Metod</w:t>
      </w:r>
      <w:bookmarkEnd w:id="37"/>
    </w:p>
    <w:p w14:paraId="45243028" w14:textId="5D626309" w:rsidR="00AE097A" w:rsidRPr="00AC7ECB"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Denna rapport </w:t>
      </w:r>
      <w:r w:rsidRPr="6269C111">
        <w:rPr>
          <w:rFonts w:eastAsia="Times New Roman" w:cs="Times New Roman"/>
          <w:lang w:val="sv-SE"/>
        </w:rPr>
        <w:t>använde</w:t>
      </w:r>
      <w:r w:rsidRPr="64F5AD93">
        <w:rPr>
          <w:rFonts w:eastAsia="Times New Roman" w:cs="Times New Roman"/>
          <w:lang w:val="sv-SE"/>
        </w:rPr>
        <w:t xml:space="preserve"> kvalitativa studier för insamling av data. Med kvalitativa studier menas att studien </w:t>
      </w:r>
      <w:r w:rsidRPr="6269C111">
        <w:rPr>
          <w:rFonts w:eastAsia="Times New Roman" w:cs="Times New Roman"/>
          <w:lang w:val="sv-SE"/>
        </w:rPr>
        <w:t>begränsades</w:t>
      </w:r>
      <w:r w:rsidRPr="64F5AD93">
        <w:rPr>
          <w:rFonts w:eastAsia="Times New Roman" w:cs="Times New Roman"/>
          <w:lang w:val="sv-SE"/>
        </w:rPr>
        <w:t xml:space="preserve"> till relativt få individer och händelser. Det </w:t>
      </w:r>
      <w:r w:rsidRPr="6269C111">
        <w:rPr>
          <w:rFonts w:eastAsia="Times New Roman" w:cs="Times New Roman"/>
          <w:lang w:val="sv-SE"/>
        </w:rPr>
        <w:t>inneb</w:t>
      </w:r>
      <w:r w:rsidR="0093461B">
        <w:rPr>
          <w:rFonts w:eastAsia="Times New Roman" w:cs="Times New Roman"/>
          <w:lang w:val="sv-SE"/>
        </w:rPr>
        <w:t>a</w:t>
      </w:r>
      <w:r w:rsidRPr="6269C111">
        <w:rPr>
          <w:rFonts w:eastAsia="Times New Roman" w:cs="Times New Roman"/>
          <w:lang w:val="sv-SE"/>
        </w:rPr>
        <w:t>r</w:t>
      </w:r>
      <w:r w:rsidRPr="64F5AD93">
        <w:rPr>
          <w:rFonts w:eastAsia="Times New Roman" w:cs="Times New Roman"/>
          <w:lang w:val="sv-SE"/>
        </w:rPr>
        <w:t xml:space="preserve"> också att rapportens analysenhet </w:t>
      </w:r>
      <w:r w:rsidRPr="6269C111">
        <w:rPr>
          <w:rFonts w:eastAsia="Times New Roman" w:cs="Times New Roman"/>
          <w:lang w:val="sv-SE"/>
        </w:rPr>
        <w:t>grundades</w:t>
      </w:r>
      <w:r w:rsidRPr="64F5AD93">
        <w:rPr>
          <w:rFonts w:eastAsia="Times New Roman" w:cs="Times New Roman"/>
          <w:lang w:val="sv-SE"/>
        </w:rPr>
        <w:t xml:space="preserve"> på ord snarare än siffror (</w:t>
      </w: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2018). Då denna rapport behandlar ett ämne inom sjöfarten som är relativt nytt och outforskat </w:t>
      </w:r>
      <w:r w:rsidRPr="6269C111">
        <w:rPr>
          <w:rFonts w:eastAsia="Times New Roman" w:cs="Times New Roman"/>
          <w:lang w:val="sv-SE"/>
        </w:rPr>
        <w:t>ansågs</w:t>
      </w:r>
      <w:r w:rsidRPr="64F5AD93">
        <w:rPr>
          <w:rFonts w:eastAsia="Times New Roman" w:cs="Times New Roman"/>
          <w:lang w:val="sv-SE"/>
        </w:rPr>
        <w:t xml:space="preserve"> detta val av forskningsstrategi vara bäst lämpat</w:t>
      </w:r>
      <w:r w:rsidR="000262EE">
        <w:rPr>
          <w:rFonts w:eastAsia="Times New Roman" w:cs="Times New Roman"/>
          <w:lang w:val="sv-SE"/>
        </w:rPr>
        <w:t xml:space="preserve"> </w:t>
      </w:r>
      <w:r w:rsidRPr="64F5AD93">
        <w:rPr>
          <w:rFonts w:eastAsia="Times New Roman" w:cs="Times New Roman"/>
          <w:lang w:val="sv-SE"/>
        </w:rPr>
        <w:t>för ett trovärdigt resultat.</w:t>
      </w:r>
      <w:r w:rsidR="00867F8A">
        <w:rPr>
          <w:rFonts w:eastAsia="Times New Roman" w:cs="Times New Roman"/>
          <w:lang w:val="sv-SE"/>
        </w:rPr>
        <w:t xml:space="preserve"> Detta eftersom </w:t>
      </w:r>
      <w:r w:rsidR="005A62B7">
        <w:rPr>
          <w:rFonts w:eastAsia="Times New Roman" w:cs="Times New Roman"/>
          <w:lang w:val="sv-SE"/>
        </w:rPr>
        <w:t>tillgång</w:t>
      </w:r>
      <w:r w:rsidR="00BD5A8C">
        <w:rPr>
          <w:rFonts w:eastAsia="Times New Roman" w:cs="Times New Roman"/>
          <w:lang w:val="sv-SE"/>
        </w:rPr>
        <w:t>en</w:t>
      </w:r>
      <w:r w:rsidR="00965E92">
        <w:rPr>
          <w:rFonts w:eastAsia="Times New Roman" w:cs="Times New Roman"/>
          <w:lang w:val="sv-SE"/>
        </w:rPr>
        <w:t xml:space="preserve"> </w:t>
      </w:r>
      <w:r w:rsidR="008F24AB">
        <w:rPr>
          <w:rFonts w:eastAsia="Times New Roman" w:cs="Times New Roman"/>
          <w:lang w:val="sv-SE"/>
        </w:rPr>
        <w:t>till</w:t>
      </w:r>
      <w:r w:rsidR="00965E92">
        <w:rPr>
          <w:rFonts w:eastAsia="Times New Roman" w:cs="Times New Roman"/>
          <w:lang w:val="sv-SE"/>
        </w:rPr>
        <w:t xml:space="preserve"> deltagare</w:t>
      </w:r>
      <w:r w:rsidR="00B30875">
        <w:rPr>
          <w:rFonts w:eastAsia="Times New Roman" w:cs="Times New Roman"/>
          <w:lang w:val="sv-SE"/>
        </w:rPr>
        <w:t xml:space="preserve"> är relativt begränsa</w:t>
      </w:r>
      <w:r w:rsidR="00E46B85">
        <w:rPr>
          <w:rFonts w:eastAsia="Times New Roman" w:cs="Times New Roman"/>
          <w:lang w:val="sv-SE"/>
        </w:rPr>
        <w:t>d</w:t>
      </w:r>
      <w:r w:rsidR="00B30875">
        <w:rPr>
          <w:rFonts w:eastAsia="Times New Roman" w:cs="Times New Roman"/>
          <w:lang w:val="sv-SE"/>
        </w:rPr>
        <w:t xml:space="preserve">. </w:t>
      </w:r>
      <w:r w:rsidRPr="64F5AD93">
        <w:rPr>
          <w:rFonts w:eastAsia="Times New Roman" w:cs="Times New Roman"/>
          <w:lang w:val="sv-SE"/>
        </w:rPr>
        <w:t xml:space="preserve"> </w:t>
      </w:r>
    </w:p>
    <w:p w14:paraId="18583AD0" w14:textId="77777777" w:rsidR="00AE097A" w:rsidRPr="00AC7ECB" w:rsidRDefault="00AE097A" w:rsidP="000F67E2">
      <w:pPr>
        <w:spacing w:line="276" w:lineRule="auto"/>
        <w:jc w:val="both"/>
        <w:rPr>
          <w:rFonts w:eastAsia="Times New Roman" w:cs="Times New Roman"/>
          <w:lang w:val="sv-SE"/>
        </w:rPr>
      </w:pPr>
    </w:p>
    <w:p w14:paraId="0BD4ED98" w14:textId="77777777" w:rsidR="00AE097A" w:rsidRDefault="00AE097A" w:rsidP="000F67E2">
      <w:pPr>
        <w:spacing w:line="276" w:lineRule="auto"/>
        <w:jc w:val="both"/>
        <w:rPr>
          <w:rFonts w:eastAsia="Times New Roman" w:cs="Times New Roman"/>
          <w:lang w:val="sv-SE"/>
        </w:rPr>
      </w:pPr>
      <w:r w:rsidRPr="03BF9039">
        <w:rPr>
          <w:rFonts w:eastAsia="Times New Roman" w:cs="Times New Roman"/>
          <w:lang w:val="sv-SE"/>
        </w:rPr>
        <w:t xml:space="preserve">De kvalitativa studierna </w:t>
      </w:r>
      <w:r w:rsidRPr="6269C111">
        <w:rPr>
          <w:rFonts w:eastAsia="Times New Roman" w:cs="Times New Roman"/>
          <w:lang w:val="sv-SE"/>
        </w:rPr>
        <w:t>innebar</w:t>
      </w:r>
      <w:r>
        <w:rPr>
          <w:rFonts w:eastAsia="Times New Roman" w:cs="Times New Roman"/>
          <w:lang w:val="sv-SE"/>
        </w:rPr>
        <w:t xml:space="preserve"> </w:t>
      </w:r>
      <w:r w:rsidRPr="03BF9039">
        <w:rPr>
          <w:rFonts w:eastAsia="Times New Roman" w:cs="Times New Roman"/>
          <w:lang w:val="sv-SE"/>
        </w:rPr>
        <w:t>intervjuer</w:t>
      </w:r>
      <w:r w:rsidRPr="77E989D9">
        <w:rPr>
          <w:rFonts w:eastAsia="Times New Roman" w:cs="Times New Roman"/>
          <w:lang w:val="sv-SE"/>
        </w:rPr>
        <w:t xml:space="preserve"> med styrmän inom kryssningsindustrin, samt en workshop där observationer från visuella händelser </w:t>
      </w:r>
      <w:r w:rsidRPr="6269C111">
        <w:rPr>
          <w:rFonts w:eastAsia="Times New Roman" w:cs="Times New Roman"/>
          <w:lang w:val="sv-SE"/>
        </w:rPr>
        <w:t>analyserades</w:t>
      </w:r>
      <w:r w:rsidRPr="77E989D9">
        <w:rPr>
          <w:rFonts w:eastAsia="Times New Roman" w:cs="Times New Roman"/>
          <w:lang w:val="sv-SE"/>
        </w:rPr>
        <w:t xml:space="preserve"> för insamling av data.</w:t>
      </w:r>
      <w:r w:rsidRPr="6269C111">
        <w:rPr>
          <w:rFonts w:eastAsia="Times New Roman" w:cs="Times New Roman"/>
          <w:lang w:val="sv-SE"/>
        </w:rPr>
        <w:t xml:space="preserve"> </w:t>
      </w:r>
    </w:p>
    <w:p w14:paraId="02ABA442" w14:textId="77777777" w:rsidR="00AE097A" w:rsidRPr="00AC7ECB" w:rsidRDefault="00AE097A" w:rsidP="000F67E2">
      <w:pPr>
        <w:pStyle w:val="Rubrik3"/>
        <w:spacing w:line="276" w:lineRule="auto"/>
        <w:jc w:val="both"/>
        <w:rPr>
          <w:rFonts w:eastAsia="Times New Roman" w:cs="Times New Roman"/>
          <w:lang w:val="sv-SE"/>
        </w:rPr>
      </w:pPr>
      <w:bookmarkStart w:id="38" w:name="_heading=h.1qqqbt4dpett"/>
      <w:bookmarkStart w:id="39" w:name="_heading=h.1azj61h4g09y"/>
      <w:bookmarkStart w:id="40" w:name="_Toc30594471"/>
      <w:bookmarkStart w:id="41" w:name="_Toc36924264"/>
      <w:bookmarkEnd w:id="38"/>
      <w:bookmarkEnd w:id="39"/>
      <w:r>
        <w:rPr>
          <w:rFonts w:eastAsia="Times New Roman" w:cs="Times New Roman"/>
          <w:lang w:val="sv-SE"/>
        </w:rPr>
        <w:t>3</w:t>
      </w:r>
      <w:r w:rsidRPr="64F5AD93">
        <w:rPr>
          <w:rFonts w:eastAsia="Times New Roman" w:cs="Times New Roman"/>
          <w:lang w:val="sv-SE"/>
        </w:rPr>
        <w:t>.</w:t>
      </w:r>
      <w:r>
        <w:rPr>
          <w:rFonts w:eastAsia="Times New Roman" w:cs="Times New Roman"/>
          <w:lang w:val="sv-SE"/>
        </w:rPr>
        <w:t>1</w:t>
      </w:r>
      <w:r w:rsidRPr="64F5AD93">
        <w:rPr>
          <w:rFonts w:eastAsia="Times New Roman" w:cs="Times New Roman"/>
          <w:lang w:val="sv-SE"/>
        </w:rPr>
        <w:t xml:space="preserve"> Intervjuer</w:t>
      </w:r>
      <w:bookmarkEnd w:id="40"/>
      <w:bookmarkEnd w:id="41"/>
    </w:p>
    <w:p w14:paraId="0DC928C2" w14:textId="3CD6BE54" w:rsidR="00AE097A" w:rsidRDefault="00AE097A" w:rsidP="000F67E2">
      <w:pPr>
        <w:spacing w:line="276" w:lineRule="auto"/>
        <w:jc w:val="both"/>
        <w:rPr>
          <w:rFonts w:eastAsia="Times New Roman" w:cs="Times New Roman"/>
          <w:lang w:val="sv-SE"/>
        </w:rPr>
      </w:pPr>
      <w:r w:rsidRPr="6269C111">
        <w:rPr>
          <w:rFonts w:eastAsia="Times New Roman" w:cs="Times New Roman"/>
          <w:lang w:val="sv-SE"/>
        </w:rPr>
        <w:t>Denna rapport samlade in primärdata via semistrukturerade intervjuer med yrkesprofessionella styrmän från kryssningsindustrin. En semistrukturerad intervju är konstruerad och baserad på förberedda teman och frågor som intervjuaren vill gå igenom med den som intervjuas. Den intervjuade får utveckla sina svar utifrån vad de själva anser, samt utveckla sina tankar kring de</w:t>
      </w:r>
      <w:r w:rsidR="00CC3953">
        <w:rPr>
          <w:rFonts w:eastAsia="Times New Roman" w:cs="Times New Roman"/>
          <w:lang w:val="sv-SE"/>
        </w:rPr>
        <w:t>t</w:t>
      </w:r>
      <w:r w:rsidRPr="6269C111">
        <w:rPr>
          <w:rFonts w:eastAsia="Times New Roman" w:cs="Times New Roman"/>
          <w:lang w:val="sv-SE"/>
        </w:rPr>
        <w:t xml:space="preserve"> temat som diskuteras (</w:t>
      </w:r>
      <w:proofErr w:type="spellStart"/>
      <w:r w:rsidRPr="6269C111">
        <w:rPr>
          <w:rFonts w:eastAsia="Times New Roman" w:cs="Times New Roman"/>
          <w:lang w:val="sv-SE"/>
        </w:rPr>
        <w:t>Denscombe</w:t>
      </w:r>
      <w:proofErr w:type="spellEnd"/>
      <w:r w:rsidRPr="6269C111">
        <w:rPr>
          <w:rFonts w:eastAsia="Times New Roman" w:cs="Times New Roman"/>
          <w:lang w:val="sv-SE"/>
        </w:rPr>
        <w:t xml:space="preserve">, 2018). Styrmännens erfarenhet och känsla kring ämnet ansågs centralt, vilket bidrog till att semistrukturerade interjuver lämpade sig bäst. </w:t>
      </w:r>
      <w:r w:rsidR="00322471">
        <w:rPr>
          <w:rFonts w:eastAsia="Times New Roman" w:cs="Times New Roman"/>
          <w:lang w:val="sv-SE"/>
        </w:rPr>
        <w:t>För att undvika</w:t>
      </w:r>
      <w:r w:rsidR="0059561D">
        <w:rPr>
          <w:rFonts w:eastAsia="Times New Roman" w:cs="Times New Roman"/>
          <w:lang w:val="sv-SE"/>
        </w:rPr>
        <w:t xml:space="preserve"> eventuella bias </w:t>
      </w:r>
      <w:r w:rsidR="00C14F11">
        <w:rPr>
          <w:rFonts w:eastAsia="Times New Roman" w:cs="Times New Roman"/>
          <w:lang w:val="sv-SE"/>
        </w:rPr>
        <w:t xml:space="preserve">i intervjusvaren </w:t>
      </w:r>
      <w:r w:rsidR="0059561D">
        <w:rPr>
          <w:rFonts w:eastAsia="Times New Roman" w:cs="Times New Roman"/>
          <w:lang w:val="sv-SE"/>
        </w:rPr>
        <w:t xml:space="preserve">fick de deltagande </w:t>
      </w:r>
      <w:r w:rsidR="00C14F11">
        <w:rPr>
          <w:rFonts w:eastAsia="Times New Roman" w:cs="Times New Roman"/>
          <w:lang w:val="sv-SE"/>
        </w:rPr>
        <w:t xml:space="preserve">inte information om studiens syfte, utan endast vad studien </w:t>
      </w:r>
      <w:r w:rsidR="00031531">
        <w:rPr>
          <w:rFonts w:eastAsia="Times New Roman" w:cs="Times New Roman"/>
          <w:lang w:val="sv-SE"/>
        </w:rPr>
        <w:t>behandlade</w:t>
      </w:r>
      <w:r w:rsidR="00C14F11">
        <w:rPr>
          <w:rFonts w:eastAsia="Times New Roman" w:cs="Times New Roman"/>
          <w:lang w:val="sv-SE"/>
        </w:rPr>
        <w:t xml:space="preserve"> för ämnen. </w:t>
      </w:r>
    </w:p>
    <w:p w14:paraId="792D5778" w14:textId="77777777" w:rsidR="00AE097A" w:rsidRDefault="00AE097A" w:rsidP="000F67E2">
      <w:pPr>
        <w:spacing w:line="276" w:lineRule="auto"/>
        <w:jc w:val="both"/>
        <w:rPr>
          <w:rFonts w:eastAsia="Times New Roman" w:cs="Times New Roman"/>
          <w:lang w:val="sv-SE"/>
        </w:rPr>
      </w:pPr>
    </w:p>
    <w:p w14:paraId="1260E5DE" w14:textId="02E55149" w:rsidR="00AE097A" w:rsidRPr="00AC7ECB" w:rsidRDefault="00AE097A" w:rsidP="000F67E2">
      <w:pPr>
        <w:spacing w:line="276" w:lineRule="auto"/>
        <w:jc w:val="both"/>
        <w:rPr>
          <w:rFonts w:eastAsia="Times New Roman" w:cs="Times New Roman"/>
          <w:lang w:val="sv-SE"/>
        </w:rPr>
      </w:pPr>
      <w:r w:rsidRPr="6269C111">
        <w:rPr>
          <w:rFonts w:eastAsia="Times New Roman" w:cs="Times New Roman"/>
          <w:lang w:val="sv-SE"/>
        </w:rPr>
        <w:t>Tre</w:t>
      </w:r>
      <w:r w:rsidRPr="317E9B28">
        <w:rPr>
          <w:rFonts w:eastAsia="Times New Roman" w:cs="Times New Roman"/>
          <w:lang w:val="sv-SE"/>
        </w:rPr>
        <w:t xml:space="preserve"> semistrukturerade intervjuer med styrmän som arbetat med elektroniska checklistor sedan 2018</w:t>
      </w:r>
      <w:r w:rsidRPr="6269C111">
        <w:rPr>
          <w:rFonts w:eastAsia="Times New Roman" w:cs="Times New Roman"/>
          <w:lang w:val="sv-SE"/>
        </w:rPr>
        <w:t xml:space="preserve"> genomfördes. Genom dessa undersökte rapporten </w:t>
      </w:r>
      <w:r w:rsidRPr="317E9B28">
        <w:rPr>
          <w:rFonts w:eastAsia="Times New Roman" w:cs="Times New Roman"/>
          <w:lang w:val="sv-SE"/>
        </w:rPr>
        <w:t xml:space="preserve">hur </w:t>
      </w:r>
      <w:r w:rsidRPr="6269C111">
        <w:rPr>
          <w:rFonts w:eastAsia="Times New Roman" w:cs="Times New Roman"/>
          <w:lang w:val="sv-SE"/>
        </w:rPr>
        <w:t xml:space="preserve">styrmännens upplevelser angående den elektroniska checklistan var, samt hur </w:t>
      </w:r>
      <w:r w:rsidRPr="317E9B28">
        <w:rPr>
          <w:rFonts w:eastAsia="Times New Roman" w:cs="Times New Roman"/>
          <w:lang w:val="sv-SE"/>
        </w:rPr>
        <w:t xml:space="preserve">de </w:t>
      </w:r>
      <w:r w:rsidRPr="6269C111">
        <w:rPr>
          <w:rFonts w:eastAsia="Times New Roman" w:cs="Times New Roman"/>
          <w:lang w:val="sv-SE"/>
        </w:rPr>
        <w:t>arbetade</w:t>
      </w:r>
      <w:r w:rsidRPr="317E9B28">
        <w:rPr>
          <w:rFonts w:eastAsia="Times New Roman" w:cs="Times New Roman"/>
          <w:lang w:val="sv-SE"/>
        </w:rPr>
        <w:t xml:space="preserve"> med </w:t>
      </w:r>
      <w:r w:rsidRPr="6269C111">
        <w:rPr>
          <w:rFonts w:eastAsia="Times New Roman" w:cs="Times New Roman"/>
          <w:lang w:val="sv-SE"/>
        </w:rPr>
        <w:t>denna</w:t>
      </w:r>
      <w:r w:rsidRPr="317E9B28">
        <w:rPr>
          <w:rFonts w:eastAsia="Times New Roman" w:cs="Times New Roman"/>
          <w:lang w:val="sv-SE"/>
        </w:rPr>
        <w:t xml:space="preserve"> inom bryggteamet</w:t>
      </w:r>
      <w:r w:rsidRPr="6269C111">
        <w:rPr>
          <w:rFonts w:eastAsia="Times New Roman" w:cs="Times New Roman"/>
          <w:lang w:val="sv-SE"/>
        </w:rPr>
        <w:t xml:space="preserve">. </w:t>
      </w:r>
      <w:r w:rsidRPr="317E9B28">
        <w:rPr>
          <w:rFonts w:eastAsia="Times New Roman" w:cs="Times New Roman"/>
          <w:lang w:val="sv-SE"/>
        </w:rPr>
        <w:t xml:space="preserve">Dessa </w:t>
      </w:r>
      <w:r w:rsidRPr="6A24BCBB">
        <w:rPr>
          <w:rFonts w:eastAsia="Times New Roman" w:cs="Times New Roman"/>
          <w:lang w:val="sv-SE"/>
        </w:rPr>
        <w:t>genomfördes</w:t>
      </w:r>
      <w:r w:rsidRPr="317E9B28">
        <w:rPr>
          <w:rFonts w:eastAsia="Times New Roman" w:cs="Times New Roman"/>
          <w:lang w:val="sv-SE"/>
        </w:rPr>
        <w:t xml:space="preserve"> som en personlig intervju, alltså enbart med intervjuaren och den intervjuade (</w:t>
      </w:r>
      <w:proofErr w:type="spellStart"/>
      <w:r w:rsidRPr="317E9B28">
        <w:rPr>
          <w:rFonts w:eastAsia="Times New Roman" w:cs="Times New Roman"/>
          <w:lang w:val="sv-SE"/>
        </w:rPr>
        <w:t>Denscombe</w:t>
      </w:r>
      <w:proofErr w:type="spellEnd"/>
      <w:r w:rsidRPr="317E9B28">
        <w:rPr>
          <w:rFonts w:eastAsia="Times New Roman" w:cs="Times New Roman"/>
          <w:lang w:val="sv-SE"/>
        </w:rPr>
        <w:t xml:space="preserve">, 2018). Genom intervjuerna </w:t>
      </w:r>
      <w:r w:rsidRPr="6A24BCBB">
        <w:rPr>
          <w:rFonts w:eastAsia="Times New Roman" w:cs="Times New Roman"/>
          <w:lang w:val="sv-SE"/>
        </w:rPr>
        <w:t>undersökte</w:t>
      </w:r>
      <w:r w:rsidRPr="317E9B28">
        <w:rPr>
          <w:rFonts w:eastAsia="Times New Roman" w:cs="Times New Roman"/>
          <w:lang w:val="sv-SE"/>
        </w:rPr>
        <w:t xml:space="preserve"> rapporten även hur styrmännen upplevt omställningen från papperschecklistor till elektroniska, samt </w:t>
      </w:r>
      <w:r w:rsidR="00F8290D">
        <w:rPr>
          <w:rFonts w:eastAsia="Times New Roman" w:cs="Times New Roman"/>
          <w:lang w:val="sv-SE"/>
        </w:rPr>
        <w:t>om</w:t>
      </w:r>
      <w:r w:rsidRPr="317E9B28">
        <w:rPr>
          <w:rFonts w:eastAsia="Times New Roman" w:cs="Times New Roman"/>
          <w:lang w:val="sv-SE"/>
        </w:rPr>
        <w:t xml:space="preserve"> kommunikationen inom bryggteamet har förändrats. Vidare hur tillgängligheten och den mobila aspekten av den elektroniska checklistan har bidragit till den delade mentala bilden mellan befälen ombord. </w:t>
      </w:r>
    </w:p>
    <w:p w14:paraId="2A5F278D" w14:textId="77777777" w:rsidR="00AE097A" w:rsidRPr="00AC7ECB" w:rsidRDefault="00AE097A" w:rsidP="000F67E2">
      <w:pPr>
        <w:spacing w:line="276" w:lineRule="auto"/>
        <w:jc w:val="both"/>
        <w:rPr>
          <w:rFonts w:eastAsia="Times New Roman" w:cs="Times New Roman"/>
          <w:lang w:val="sv-SE"/>
        </w:rPr>
      </w:pPr>
    </w:p>
    <w:p w14:paraId="3031B382" w14:textId="77777777" w:rsidR="006D01C3"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Anledningen till att rapporten </w:t>
      </w:r>
      <w:r w:rsidRPr="6269C111">
        <w:rPr>
          <w:rFonts w:eastAsia="Times New Roman" w:cs="Times New Roman"/>
          <w:lang w:val="sv-SE"/>
        </w:rPr>
        <w:t>vände</w:t>
      </w:r>
      <w:r w:rsidRPr="64F5AD93">
        <w:rPr>
          <w:rFonts w:eastAsia="Times New Roman" w:cs="Times New Roman"/>
          <w:lang w:val="sv-SE"/>
        </w:rPr>
        <w:t xml:space="preserve"> sig till styrmän </w:t>
      </w:r>
      <w:r w:rsidRPr="6269C111">
        <w:rPr>
          <w:rFonts w:eastAsia="Times New Roman" w:cs="Times New Roman"/>
          <w:lang w:val="sv-SE"/>
        </w:rPr>
        <w:t>var</w:t>
      </w:r>
      <w:r w:rsidRPr="64F5AD93">
        <w:rPr>
          <w:rFonts w:eastAsia="Times New Roman" w:cs="Times New Roman"/>
          <w:lang w:val="sv-SE"/>
        </w:rPr>
        <w:t xml:space="preserve"> att dessa </w:t>
      </w:r>
      <w:r w:rsidRPr="6269C111">
        <w:rPr>
          <w:rFonts w:eastAsia="Times New Roman" w:cs="Times New Roman"/>
          <w:lang w:val="sv-SE"/>
        </w:rPr>
        <w:t>ansågs</w:t>
      </w:r>
      <w:r w:rsidRPr="64F5AD93">
        <w:rPr>
          <w:rFonts w:eastAsia="Times New Roman" w:cs="Times New Roman"/>
          <w:lang w:val="sv-SE"/>
        </w:rPr>
        <w:t xml:space="preserve"> inneha värdefull kunskap inom området. Då intervjuerna främst </w:t>
      </w:r>
      <w:r w:rsidRPr="6A24BCBB">
        <w:rPr>
          <w:rFonts w:eastAsia="Times New Roman" w:cs="Times New Roman"/>
          <w:lang w:val="sv-SE"/>
        </w:rPr>
        <w:t>fokuserade</w:t>
      </w:r>
      <w:r w:rsidRPr="64F5AD93">
        <w:rPr>
          <w:rFonts w:eastAsia="Times New Roman" w:cs="Times New Roman"/>
          <w:lang w:val="sv-SE"/>
        </w:rPr>
        <w:t xml:space="preserve"> på hur procedurerna för användning av elektroniska checklistor ser ut, samt vad </w:t>
      </w:r>
      <w:r w:rsidRPr="0BD6964B">
        <w:rPr>
          <w:rFonts w:eastAsia="Times New Roman" w:cs="Times New Roman"/>
          <w:lang w:val="sv-SE"/>
        </w:rPr>
        <w:t>styrmännens</w:t>
      </w:r>
      <w:r w:rsidRPr="64F5AD93">
        <w:rPr>
          <w:rFonts w:eastAsia="Times New Roman" w:cs="Times New Roman"/>
          <w:lang w:val="sv-SE"/>
        </w:rPr>
        <w:t xml:space="preserve"> åsikter är om detta, </w:t>
      </w:r>
      <w:r w:rsidRPr="6269C111">
        <w:rPr>
          <w:rFonts w:eastAsia="Times New Roman" w:cs="Times New Roman"/>
          <w:lang w:val="sv-SE"/>
        </w:rPr>
        <w:t>ansågs</w:t>
      </w:r>
      <w:r w:rsidRPr="64F5AD93">
        <w:rPr>
          <w:rFonts w:eastAsia="Times New Roman" w:cs="Times New Roman"/>
          <w:lang w:val="sv-SE"/>
        </w:rPr>
        <w:t xml:space="preserve"> deras svar vara trovärdiga (</w:t>
      </w: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2018). </w:t>
      </w:r>
      <w:r w:rsidR="00141D7A">
        <w:rPr>
          <w:rFonts w:eastAsia="Times New Roman" w:cs="Times New Roman"/>
          <w:lang w:val="sv-SE"/>
        </w:rPr>
        <w:t>Den fakta</w:t>
      </w:r>
      <w:r w:rsidRPr="64F5AD93">
        <w:rPr>
          <w:rFonts w:eastAsia="Times New Roman" w:cs="Times New Roman"/>
          <w:lang w:val="sv-SE"/>
        </w:rPr>
        <w:t xml:space="preserve"> som </w:t>
      </w:r>
      <w:r w:rsidR="00141D7A">
        <w:rPr>
          <w:rFonts w:eastAsia="Times New Roman" w:cs="Times New Roman"/>
          <w:lang w:val="sv-SE"/>
        </w:rPr>
        <w:t xml:space="preserve">inte var styrd av åsikter </w:t>
      </w:r>
      <w:r w:rsidR="00D13043">
        <w:rPr>
          <w:rFonts w:eastAsia="Times New Roman" w:cs="Times New Roman"/>
          <w:lang w:val="sv-SE"/>
        </w:rPr>
        <w:t>utan handlade om procedurer</w:t>
      </w:r>
      <w:r w:rsidR="00141D7A">
        <w:rPr>
          <w:rFonts w:eastAsia="Times New Roman" w:cs="Times New Roman"/>
          <w:lang w:val="sv-SE"/>
        </w:rPr>
        <w:t xml:space="preserve"> </w:t>
      </w:r>
      <w:r w:rsidRPr="6A24BCBB">
        <w:rPr>
          <w:rFonts w:eastAsia="Times New Roman" w:cs="Times New Roman"/>
          <w:lang w:val="sv-SE"/>
        </w:rPr>
        <w:t>gick</w:t>
      </w:r>
      <w:r w:rsidRPr="64F5AD93">
        <w:rPr>
          <w:rFonts w:eastAsia="Times New Roman" w:cs="Times New Roman"/>
          <w:lang w:val="sv-SE"/>
        </w:rPr>
        <w:t xml:space="preserve"> att verifiera mellan intervjuerna, vilket säkerställer att svaren </w:t>
      </w:r>
      <w:r w:rsidRPr="6269C111">
        <w:rPr>
          <w:rFonts w:eastAsia="Times New Roman" w:cs="Times New Roman"/>
          <w:lang w:val="sv-SE"/>
        </w:rPr>
        <w:t>var</w:t>
      </w:r>
      <w:r w:rsidRPr="64F5AD93">
        <w:rPr>
          <w:rFonts w:eastAsia="Times New Roman" w:cs="Times New Roman"/>
          <w:lang w:val="sv-SE"/>
        </w:rPr>
        <w:t xml:space="preserve"> pålitliga. </w:t>
      </w:r>
    </w:p>
    <w:p w14:paraId="1F7D2504" w14:textId="7DC0619B" w:rsidR="00AE097A" w:rsidRPr="00AC7ECB" w:rsidRDefault="00AE097A" w:rsidP="000F67E2">
      <w:pPr>
        <w:spacing w:line="276" w:lineRule="auto"/>
        <w:jc w:val="both"/>
        <w:rPr>
          <w:rFonts w:eastAsia="Times New Roman" w:cs="Times New Roman"/>
          <w:lang w:val="sv-SE"/>
        </w:rPr>
      </w:pPr>
      <w:r w:rsidRPr="00256BFF">
        <w:rPr>
          <w:lang w:val="sv-SE"/>
        </w:rPr>
        <w:br/>
      </w:r>
      <w:r w:rsidRPr="64F5AD93">
        <w:rPr>
          <w:rFonts w:eastAsia="Times New Roman" w:cs="Times New Roman"/>
          <w:lang w:val="sv-SE"/>
        </w:rPr>
        <w:t xml:space="preserve">Intervjuerna </w:t>
      </w:r>
      <w:r w:rsidRPr="6A24BCBB">
        <w:rPr>
          <w:rFonts w:eastAsia="Times New Roman" w:cs="Times New Roman"/>
          <w:lang w:val="sv-SE"/>
        </w:rPr>
        <w:t>spelades</w:t>
      </w:r>
      <w:r w:rsidRPr="64F5AD93">
        <w:rPr>
          <w:rFonts w:eastAsia="Times New Roman" w:cs="Times New Roman"/>
          <w:lang w:val="sv-SE"/>
        </w:rPr>
        <w:t xml:space="preserve"> in med mobiltelefon, </w:t>
      </w:r>
      <w:r w:rsidRPr="6A24BCBB">
        <w:rPr>
          <w:rFonts w:eastAsia="Times New Roman" w:cs="Times New Roman"/>
          <w:lang w:val="sv-SE"/>
        </w:rPr>
        <w:t>och transkriberades</w:t>
      </w:r>
      <w:r w:rsidRPr="64F5AD93">
        <w:rPr>
          <w:rFonts w:eastAsia="Times New Roman" w:cs="Times New Roman"/>
          <w:lang w:val="sv-SE"/>
        </w:rPr>
        <w:t xml:space="preserve"> efteråt </w:t>
      </w:r>
      <w:r w:rsidRPr="6A24BCBB">
        <w:rPr>
          <w:rFonts w:eastAsia="Times New Roman" w:cs="Times New Roman"/>
          <w:lang w:val="sv-SE"/>
        </w:rPr>
        <w:t>för vidare analysering.</w:t>
      </w:r>
      <w:r w:rsidRPr="64F5AD93">
        <w:rPr>
          <w:rFonts w:eastAsia="Times New Roman" w:cs="Times New Roman"/>
          <w:lang w:val="sv-SE"/>
        </w:rPr>
        <w:t xml:space="preserve"> Då helheten i svaren och användarnas intryck kring ämnena </w:t>
      </w:r>
      <w:r w:rsidRPr="6269C111">
        <w:rPr>
          <w:rFonts w:eastAsia="Times New Roman" w:cs="Times New Roman"/>
          <w:lang w:val="sv-SE"/>
        </w:rPr>
        <w:t>var</w:t>
      </w:r>
      <w:r w:rsidRPr="64F5AD93">
        <w:rPr>
          <w:rFonts w:eastAsia="Times New Roman" w:cs="Times New Roman"/>
          <w:lang w:val="sv-SE"/>
        </w:rPr>
        <w:t xml:space="preserve"> centrala, </w:t>
      </w:r>
      <w:r w:rsidRPr="6A24BCBB">
        <w:rPr>
          <w:rFonts w:eastAsia="Times New Roman" w:cs="Times New Roman"/>
          <w:lang w:val="sv-SE"/>
        </w:rPr>
        <w:t>transkriberades</w:t>
      </w:r>
      <w:r w:rsidRPr="64F5AD93">
        <w:rPr>
          <w:rFonts w:eastAsia="Times New Roman" w:cs="Times New Roman"/>
          <w:lang w:val="sv-SE"/>
        </w:rPr>
        <w:t xml:space="preserve"> intervjuerna i sin helhet. Det gör att analysen blir djupare och mer tidskrävande, men </w:t>
      </w:r>
      <w:r w:rsidRPr="6269C111">
        <w:rPr>
          <w:rFonts w:eastAsia="Times New Roman" w:cs="Times New Roman"/>
          <w:lang w:val="sv-SE"/>
        </w:rPr>
        <w:t>ansågs</w:t>
      </w:r>
      <w:r w:rsidRPr="64F5AD93">
        <w:rPr>
          <w:rFonts w:eastAsia="Times New Roman" w:cs="Times New Roman"/>
          <w:lang w:val="sv-SE"/>
        </w:rPr>
        <w:t xml:space="preserve"> kunna bidra till ett bättre resultat. Då den intervjuade </w:t>
      </w:r>
      <w:r w:rsidRPr="6A24BCBB">
        <w:rPr>
          <w:rFonts w:eastAsia="Times New Roman" w:cs="Times New Roman"/>
          <w:lang w:val="sv-SE"/>
        </w:rPr>
        <w:t>använde</w:t>
      </w:r>
      <w:r w:rsidRPr="64F5AD93">
        <w:rPr>
          <w:rFonts w:eastAsia="Times New Roman" w:cs="Times New Roman"/>
          <w:lang w:val="sv-SE"/>
        </w:rPr>
        <w:t xml:space="preserve"> sig av talspråk </w:t>
      </w:r>
      <w:r w:rsidRPr="6A24BCBB">
        <w:rPr>
          <w:rFonts w:eastAsia="Times New Roman" w:cs="Times New Roman"/>
          <w:lang w:val="sv-SE"/>
        </w:rPr>
        <w:t>fick</w:t>
      </w:r>
      <w:r w:rsidRPr="64F5AD93">
        <w:rPr>
          <w:rFonts w:eastAsia="Times New Roman" w:cs="Times New Roman"/>
          <w:lang w:val="sv-SE"/>
        </w:rPr>
        <w:t xml:space="preserve"> vissa meningsuppbyggnader och ord ändras för att </w:t>
      </w:r>
      <w:r w:rsidRPr="6A24BCBB">
        <w:rPr>
          <w:rFonts w:eastAsia="Times New Roman" w:cs="Times New Roman"/>
          <w:lang w:val="sv-SE"/>
        </w:rPr>
        <w:t xml:space="preserve">tydliggöra innebörden för </w:t>
      </w:r>
      <w:r w:rsidRPr="64F5AD93">
        <w:rPr>
          <w:rFonts w:eastAsia="Times New Roman" w:cs="Times New Roman"/>
          <w:lang w:val="sv-SE"/>
        </w:rPr>
        <w:t>läsaren (</w:t>
      </w: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2018). I och med ljudupptagningen krävdes </w:t>
      </w:r>
      <w:r w:rsidRPr="6269C111">
        <w:rPr>
          <w:rFonts w:eastAsia="Times New Roman" w:cs="Times New Roman"/>
          <w:lang w:val="sv-SE"/>
        </w:rPr>
        <w:t xml:space="preserve">det </w:t>
      </w:r>
      <w:r w:rsidRPr="64F5AD93">
        <w:rPr>
          <w:rFonts w:eastAsia="Times New Roman" w:cs="Times New Roman"/>
          <w:lang w:val="sv-SE"/>
        </w:rPr>
        <w:t xml:space="preserve">en tyst lokal för att göra uppspelningen tydlig och därmed enklare att transkribera. </w:t>
      </w:r>
    </w:p>
    <w:p w14:paraId="1F01C74C" w14:textId="77777777" w:rsidR="00AE097A" w:rsidRPr="00AC7ECB" w:rsidRDefault="00AE097A" w:rsidP="000F67E2">
      <w:pPr>
        <w:spacing w:line="276" w:lineRule="auto"/>
        <w:jc w:val="both"/>
        <w:rPr>
          <w:rFonts w:eastAsia="Times New Roman" w:cs="Times New Roman"/>
          <w:lang w:val="sv-SE"/>
        </w:rPr>
      </w:pPr>
    </w:p>
    <w:p w14:paraId="224774F8" w14:textId="77777777" w:rsidR="00AE097A" w:rsidRPr="00AC7ECB" w:rsidRDefault="00AE097A" w:rsidP="000F67E2">
      <w:pPr>
        <w:pStyle w:val="Rubrik3"/>
        <w:spacing w:line="276" w:lineRule="auto"/>
        <w:jc w:val="both"/>
        <w:rPr>
          <w:rFonts w:eastAsia="Times New Roman" w:cs="Times New Roman"/>
          <w:lang w:val="sv-SE"/>
        </w:rPr>
      </w:pPr>
      <w:bookmarkStart w:id="42" w:name="_heading=h.x8dosfia2j0o"/>
      <w:bookmarkStart w:id="43" w:name="_Toc30594472"/>
      <w:bookmarkStart w:id="44" w:name="_Toc36924265"/>
      <w:bookmarkEnd w:id="42"/>
      <w:r>
        <w:rPr>
          <w:rFonts w:eastAsia="Times New Roman" w:cs="Times New Roman"/>
          <w:lang w:val="sv-SE"/>
        </w:rPr>
        <w:lastRenderedPageBreak/>
        <w:t>3</w:t>
      </w:r>
      <w:r w:rsidRPr="64F5AD93">
        <w:rPr>
          <w:rFonts w:eastAsia="Times New Roman" w:cs="Times New Roman"/>
          <w:lang w:val="sv-SE"/>
        </w:rPr>
        <w:t>.</w:t>
      </w:r>
      <w:r>
        <w:rPr>
          <w:rFonts w:eastAsia="Times New Roman" w:cs="Times New Roman"/>
          <w:lang w:val="sv-SE"/>
        </w:rPr>
        <w:t>2</w:t>
      </w:r>
      <w:r w:rsidRPr="64F5AD93">
        <w:rPr>
          <w:rFonts w:eastAsia="Times New Roman" w:cs="Times New Roman"/>
          <w:lang w:val="sv-SE"/>
        </w:rPr>
        <w:t xml:space="preserve"> Workshop</w:t>
      </w:r>
      <w:bookmarkEnd w:id="43"/>
      <w:bookmarkEnd w:id="44"/>
    </w:p>
    <w:p w14:paraId="2A5F1713" w14:textId="77777777" w:rsidR="00AE097A" w:rsidRPr="00AC7ECB"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Denna rapport </w:t>
      </w:r>
      <w:r w:rsidRPr="60E90883">
        <w:rPr>
          <w:rFonts w:eastAsia="Times New Roman" w:cs="Times New Roman"/>
          <w:lang w:val="sv-SE"/>
        </w:rPr>
        <w:t>har även samlat</w:t>
      </w:r>
      <w:r w:rsidRPr="64F5AD93">
        <w:rPr>
          <w:rFonts w:eastAsia="Times New Roman" w:cs="Times New Roman"/>
          <w:lang w:val="sv-SE"/>
        </w:rPr>
        <w:t xml:space="preserve"> </w:t>
      </w:r>
      <w:r w:rsidRPr="2293CF68">
        <w:rPr>
          <w:rFonts w:eastAsia="Times New Roman" w:cs="Times New Roman"/>
          <w:lang w:val="sv-SE"/>
        </w:rPr>
        <w:t>in primärdata via</w:t>
      </w:r>
      <w:r w:rsidRPr="64F5AD93">
        <w:rPr>
          <w:rFonts w:eastAsia="Times New Roman" w:cs="Times New Roman"/>
          <w:lang w:val="sv-SE"/>
        </w:rPr>
        <w:t xml:space="preserve"> en workshop i Bridge Operations Simulator (BOS) på Chalmers </w:t>
      </w:r>
      <w:proofErr w:type="spellStart"/>
      <w:r w:rsidRPr="64F5AD93">
        <w:rPr>
          <w:rFonts w:eastAsia="Times New Roman" w:cs="Times New Roman"/>
          <w:lang w:val="sv-SE"/>
        </w:rPr>
        <w:t>Lindholmen</w:t>
      </w:r>
      <w:proofErr w:type="spellEnd"/>
      <w:r w:rsidRPr="64F5AD93">
        <w:rPr>
          <w:rFonts w:eastAsia="Times New Roman" w:cs="Times New Roman"/>
          <w:lang w:val="sv-SE"/>
        </w:rPr>
        <w:t xml:space="preserve">. </w:t>
      </w:r>
      <w:r w:rsidRPr="6269C111">
        <w:rPr>
          <w:rFonts w:eastAsia="Times New Roman" w:cs="Times New Roman"/>
          <w:lang w:val="sv-SE"/>
        </w:rPr>
        <w:t>Det genomfördes</w:t>
      </w:r>
      <w:r w:rsidRPr="64F5AD93">
        <w:rPr>
          <w:rFonts w:eastAsia="Times New Roman" w:cs="Times New Roman"/>
          <w:lang w:val="sv-SE"/>
        </w:rPr>
        <w:t xml:space="preserve"> en systematisk observation där deltagarna </w:t>
      </w:r>
      <w:r w:rsidRPr="6269C111">
        <w:rPr>
          <w:rFonts w:eastAsia="Times New Roman" w:cs="Times New Roman"/>
          <w:lang w:val="sv-SE"/>
        </w:rPr>
        <w:t>fick utföra</w:t>
      </w:r>
      <w:r w:rsidRPr="64F5AD93">
        <w:rPr>
          <w:rFonts w:eastAsia="Times New Roman" w:cs="Times New Roman"/>
          <w:lang w:val="sv-SE"/>
        </w:rPr>
        <w:t xml:space="preserve"> en tilldelad uppgift. En systematisk observation använder sig av ett system för att observera det deltagarna utför, utan att ta hänsyn till vad de säger sig göra. För att utföra </w:t>
      </w:r>
      <w:r w:rsidRPr="0BD6964B">
        <w:rPr>
          <w:rFonts w:eastAsia="Times New Roman" w:cs="Times New Roman"/>
          <w:lang w:val="sv-SE"/>
        </w:rPr>
        <w:t>workshopen</w:t>
      </w:r>
      <w:r w:rsidRPr="64F5AD93">
        <w:rPr>
          <w:rFonts w:eastAsia="Times New Roman" w:cs="Times New Roman"/>
          <w:lang w:val="sv-SE"/>
        </w:rPr>
        <w:t xml:space="preserve"> på ett enkelt sätt </w:t>
      </w:r>
      <w:r w:rsidRPr="5895B486">
        <w:rPr>
          <w:rFonts w:eastAsia="Times New Roman" w:cs="Times New Roman"/>
          <w:lang w:val="sv-SE"/>
        </w:rPr>
        <w:t>har</w:t>
      </w:r>
      <w:r w:rsidRPr="64F5AD93">
        <w:rPr>
          <w:rFonts w:eastAsia="Times New Roman" w:cs="Times New Roman"/>
          <w:lang w:val="sv-SE"/>
        </w:rPr>
        <w:t xml:space="preserve"> ett observationsschema </w:t>
      </w:r>
      <w:r w:rsidRPr="54C2EA2A">
        <w:rPr>
          <w:rFonts w:eastAsia="Times New Roman" w:cs="Times New Roman"/>
          <w:lang w:val="sv-SE"/>
        </w:rPr>
        <w:t>strukturerats</w:t>
      </w:r>
      <w:r w:rsidRPr="5895B486">
        <w:rPr>
          <w:rFonts w:eastAsia="Times New Roman" w:cs="Times New Roman"/>
          <w:lang w:val="sv-SE"/>
        </w:rPr>
        <w:t xml:space="preserve"> </w:t>
      </w:r>
      <w:r w:rsidRPr="64F5AD93">
        <w:rPr>
          <w:rFonts w:eastAsia="Times New Roman" w:cs="Times New Roman"/>
          <w:lang w:val="sv-SE"/>
        </w:rPr>
        <w:t xml:space="preserve">där </w:t>
      </w:r>
      <w:r w:rsidRPr="46C5AA7E">
        <w:rPr>
          <w:rFonts w:eastAsia="Times New Roman" w:cs="Times New Roman"/>
          <w:lang w:val="sv-SE"/>
        </w:rPr>
        <w:t>observationsenheterna noterades</w:t>
      </w:r>
      <w:r w:rsidRPr="64F5AD93">
        <w:rPr>
          <w:rFonts w:eastAsia="Times New Roman" w:cs="Times New Roman"/>
          <w:lang w:val="sv-SE"/>
        </w:rPr>
        <w:t xml:space="preserve"> (</w:t>
      </w: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2018). </w:t>
      </w:r>
      <w:r>
        <w:rPr>
          <w:rFonts w:eastAsia="Times New Roman" w:cs="Times New Roman"/>
          <w:lang w:val="sv-SE"/>
        </w:rPr>
        <w:t>Deltagarna var inte delgivna om vad det var som skulle observeras under observationens gång</w:t>
      </w:r>
      <w:r w:rsidRPr="0BD6964B">
        <w:rPr>
          <w:rFonts w:eastAsia="Times New Roman" w:cs="Times New Roman"/>
          <w:lang w:val="sv-SE"/>
        </w:rPr>
        <w:t>,</w:t>
      </w:r>
      <w:r>
        <w:rPr>
          <w:rFonts w:eastAsia="Times New Roman" w:cs="Times New Roman"/>
          <w:lang w:val="sv-SE"/>
        </w:rPr>
        <w:t xml:space="preserve"> för att undvika eventuella bias. </w:t>
      </w:r>
    </w:p>
    <w:p w14:paraId="1D050A99" w14:textId="77777777" w:rsidR="00AE097A" w:rsidRPr="00AC7ECB" w:rsidRDefault="00AE097A" w:rsidP="000F67E2">
      <w:pPr>
        <w:spacing w:line="276" w:lineRule="auto"/>
        <w:jc w:val="both"/>
        <w:rPr>
          <w:rFonts w:eastAsia="Times New Roman" w:cs="Times New Roman"/>
          <w:lang w:val="sv-SE"/>
        </w:rPr>
      </w:pPr>
    </w:p>
    <w:p w14:paraId="65744920" w14:textId="34DE3553" w:rsidR="00AE097A" w:rsidRDefault="00AE097A" w:rsidP="000F67E2">
      <w:pPr>
        <w:spacing w:line="276" w:lineRule="auto"/>
        <w:jc w:val="both"/>
        <w:rPr>
          <w:rFonts w:eastAsia="Times New Roman" w:cs="Times New Roman"/>
          <w:lang w:val="sv-SE"/>
        </w:rPr>
      </w:pPr>
      <w:r w:rsidRPr="46C5AA7E">
        <w:rPr>
          <w:rFonts w:eastAsia="Times New Roman" w:cs="Times New Roman"/>
          <w:lang w:val="sv-SE"/>
        </w:rPr>
        <w:t xml:space="preserve">Två olika bryggteam </w:t>
      </w:r>
      <w:r w:rsidR="00A11240">
        <w:rPr>
          <w:rFonts w:eastAsia="Times New Roman" w:cs="Times New Roman"/>
          <w:lang w:val="sv-SE"/>
        </w:rPr>
        <w:t xml:space="preserve">utförde </w:t>
      </w:r>
      <w:r w:rsidRPr="46C5AA7E">
        <w:rPr>
          <w:rFonts w:eastAsia="Times New Roman" w:cs="Times New Roman"/>
          <w:lang w:val="sv-SE"/>
        </w:rPr>
        <w:t xml:space="preserve">en uppstart av fartygsbryggan. Dessa grupper </w:t>
      </w:r>
      <w:r w:rsidRPr="6269C111">
        <w:rPr>
          <w:rFonts w:eastAsia="Times New Roman" w:cs="Times New Roman"/>
          <w:lang w:val="sv-SE"/>
        </w:rPr>
        <w:t>bestod</w:t>
      </w:r>
      <w:r w:rsidRPr="46C5AA7E">
        <w:rPr>
          <w:rFonts w:eastAsia="Times New Roman" w:cs="Times New Roman"/>
          <w:lang w:val="sv-SE"/>
        </w:rPr>
        <w:t xml:space="preserve"> av fjärde årets sjökaptenselever </w:t>
      </w:r>
      <w:r w:rsidR="00EE48D2">
        <w:rPr>
          <w:rFonts w:eastAsia="Times New Roman" w:cs="Times New Roman"/>
          <w:lang w:val="sv-SE"/>
        </w:rPr>
        <w:t>från</w:t>
      </w:r>
      <w:r w:rsidRPr="46C5AA7E">
        <w:rPr>
          <w:rFonts w:eastAsia="Times New Roman" w:cs="Times New Roman"/>
          <w:lang w:val="sv-SE"/>
        </w:rPr>
        <w:t xml:space="preserve"> Chalmers </w:t>
      </w:r>
      <w:r w:rsidR="003D53B7">
        <w:rPr>
          <w:rFonts w:eastAsia="Times New Roman" w:cs="Times New Roman"/>
          <w:lang w:val="sv-SE"/>
        </w:rPr>
        <w:t>t</w:t>
      </w:r>
      <w:r w:rsidRPr="46C5AA7E">
        <w:rPr>
          <w:rFonts w:eastAsia="Times New Roman" w:cs="Times New Roman"/>
          <w:lang w:val="sv-SE"/>
        </w:rPr>
        <w:t xml:space="preserve">ekniska </w:t>
      </w:r>
      <w:r w:rsidR="003D53B7">
        <w:rPr>
          <w:rFonts w:eastAsia="Times New Roman" w:cs="Times New Roman"/>
          <w:lang w:val="sv-SE"/>
        </w:rPr>
        <w:t>h</w:t>
      </w:r>
      <w:r w:rsidRPr="46C5AA7E">
        <w:rPr>
          <w:rFonts w:eastAsia="Times New Roman" w:cs="Times New Roman"/>
          <w:lang w:val="sv-SE"/>
        </w:rPr>
        <w:t xml:space="preserve">ögskola. Varje bryggteam </w:t>
      </w:r>
      <w:r w:rsidRPr="6269C111">
        <w:rPr>
          <w:rFonts w:eastAsia="Times New Roman" w:cs="Times New Roman"/>
          <w:lang w:val="sv-SE"/>
        </w:rPr>
        <w:t>bestod i sin tur</w:t>
      </w:r>
      <w:r w:rsidRPr="46C5AA7E">
        <w:rPr>
          <w:rFonts w:eastAsia="Times New Roman" w:cs="Times New Roman"/>
          <w:lang w:val="sv-SE"/>
        </w:rPr>
        <w:t xml:space="preserve"> av två personer. Den första gruppen genomförde den första simuleringen med papperschecklistan, för att efter det genomföra samma sak fast med den elektroniska checklistan. Grupp</w:t>
      </w:r>
      <w:r w:rsidR="0022601D">
        <w:rPr>
          <w:rFonts w:eastAsia="Times New Roman" w:cs="Times New Roman"/>
          <w:lang w:val="sv-SE"/>
        </w:rPr>
        <w:t xml:space="preserve"> 2</w:t>
      </w:r>
      <w:r w:rsidRPr="46C5AA7E">
        <w:rPr>
          <w:rFonts w:eastAsia="Times New Roman" w:cs="Times New Roman"/>
          <w:lang w:val="sv-SE"/>
        </w:rPr>
        <w:t xml:space="preserve"> utförde</w:t>
      </w:r>
      <w:r w:rsidRPr="6A24BCBB">
        <w:rPr>
          <w:rFonts w:eastAsia="Times New Roman" w:cs="Times New Roman"/>
          <w:lang w:val="sv-SE"/>
        </w:rPr>
        <w:t xml:space="preserve"> </w:t>
      </w:r>
      <w:r w:rsidRPr="0BD6964B">
        <w:rPr>
          <w:rFonts w:eastAsia="Times New Roman" w:cs="Times New Roman"/>
          <w:lang w:val="sv-SE"/>
        </w:rPr>
        <w:t>efteråt</w:t>
      </w:r>
      <w:r w:rsidRPr="46C5AA7E">
        <w:rPr>
          <w:rFonts w:eastAsia="Times New Roman" w:cs="Times New Roman"/>
          <w:lang w:val="sv-SE"/>
        </w:rPr>
        <w:t xml:space="preserve"> samma moment, bortsett från att de började med den elektroniska checklistan</w:t>
      </w:r>
      <w:r w:rsidR="0022601D">
        <w:rPr>
          <w:rFonts w:eastAsia="Times New Roman" w:cs="Times New Roman"/>
          <w:lang w:val="sv-SE"/>
        </w:rPr>
        <w:t xml:space="preserve"> och avslutade med papperschecklistan</w:t>
      </w:r>
      <w:r w:rsidRPr="46C5AA7E">
        <w:rPr>
          <w:rFonts w:eastAsia="Times New Roman" w:cs="Times New Roman"/>
          <w:lang w:val="sv-SE"/>
        </w:rPr>
        <w:t>. Innan simuleringen påbörjades fick alla deltagare en genomgång av de båda checklistorna. Den elektroniska checklistan krävde en genomgång av systemets funktioner, samt hur de förväntades använda de</w:t>
      </w:r>
      <w:r w:rsidR="004B17F9">
        <w:rPr>
          <w:rFonts w:eastAsia="Times New Roman" w:cs="Times New Roman"/>
          <w:lang w:val="sv-SE"/>
        </w:rPr>
        <w:t>n</w:t>
      </w:r>
      <w:r w:rsidRPr="46C5AA7E">
        <w:rPr>
          <w:rFonts w:eastAsia="Times New Roman" w:cs="Times New Roman"/>
          <w:lang w:val="sv-SE"/>
        </w:rPr>
        <w:t xml:space="preserve">. </w:t>
      </w:r>
      <w:r w:rsidRPr="0BD6964B">
        <w:rPr>
          <w:rFonts w:eastAsia="Times New Roman" w:cs="Times New Roman"/>
          <w:lang w:val="sv-SE"/>
        </w:rPr>
        <w:t>För att reducera eventuella felkällor utfördes denna genomgång innan simuleringarna påbörjades.</w:t>
      </w:r>
    </w:p>
    <w:p w14:paraId="39263DA5" w14:textId="77777777" w:rsidR="00AE097A" w:rsidRDefault="00AE097A" w:rsidP="000F67E2">
      <w:pPr>
        <w:spacing w:line="276" w:lineRule="auto"/>
        <w:jc w:val="both"/>
        <w:rPr>
          <w:rFonts w:eastAsia="Times New Roman" w:cs="Times New Roman"/>
          <w:lang w:val="sv-SE"/>
        </w:rPr>
      </w:pPr>
    </w:p>
    <w:p w14:paraId="0B17C7CC" w14:textId="589BAE9B" w:rsidR="00AE097A" w:rsidRDefault="00AE097A" w:rsidP="000F67E2">
      <w:pPr>
        <w:spacing w:line="276" w:lineRule="auto"/>
        <w:jc w:val="both"/>
        <w:rPr>
          <w:rFonts w:eastAsia="Times New Roman" w:cs="Times New Roman"/>
          <w:lang w:val="sv-SE"/>
        </w:rPr>
      </w:pPr>
      <w:r w:rsidRPr="46C5AA7E">
        <w:rPr>
          <w:rFonts w:eastAsia="Times New Roman" w:cs="Times New Roman"/>
          <w:lang w:val="sv-SE"/>
        </w:rPr>
        <w:t xml:space="preserve">Checklistornas konstruktion och design </w:t>
      </w:r>
      <w:r w:rsidRPr="6A24BCBB">
        <w:rPr>
          <w:rFonts w:eastAsia="Times New Roman" w:cs="Times New Roman"/>
          <w:lang w:val="sv-SE"/>
        </w:rPr>
        <w:t>anpassades</w:t>
      </w:r>
      <w:r w:rsidRPr="46C5AA7E">
        <w:rPr>
          <w:rFonts w:eastAsia="Times New Roman" w:cs="Times New Roman"/>
          <w:lang w:val="sv-SE"/>
        </w:rPr>
        <w:t xml:space="preserve"> för BOS och dess uppsättning av instrument. Här </w:t>
      </w:r>
      <w:r w:rsidRPr="6A24BCBB">
        <w:rPr>
          <w:rFonts w:eastAsia="Times New Roman" w:cs="Times New Roman"/>
          <w:lang w:val="sv-SE"/>
        </w:rPr>
        <w:t>var</w:t>
      </w:r>
      <w:r w:rsidRPr="46C5AA7E">
        <w:rPr>
          <w:rFonts w:eastAsia="Times New Roman" w:cs="Times New Roman"/>
          <w:lang w:val="sv-SE"/>
        </w:rPr>
        <w:t xml:space="preserve"> samtliga instrument och utrustning </w:t>
      </w:r>
      <w:r w:rsidRPr="6A24BCBB">
        <w:rPr>
          <w:rFonts w:eastAsia="Times New Roman" w:cs="Times New Roman"/>
          <w:lang w:val="sv-SE"/>
        </w:rPr>
        <w:t>inkluderade</w:t>
      </w:r>
      <w:r w:rsidRPr="46C5AA7E">
        <w:rPr>
          <w:rFonts w:eastAsia="Times New Roman" w:cs="Times New Roman"/>
          <w:lang w:val="sv-SE"/>
        </w:rPr>
        <w:t xml:space="preserve">, för att efterlikna verkliga situationer. Att båda varianterna av checklistor </w:t>
      </w:r>
      <w:r w:rsidRPr="6269C111">
        <w:rPr>
          <w:rFonts w:eastAsia="Times New Roman" w:cs="Times New Roman"/>
          <w:lang w:val="sv-SE"/>
        </w:rPr>
        <w:t>inkluderade</w:t>
      </w:r>
      <w:r w:rsidRPr="46C5AA7E">
        <w:rPr>
          <w:rFonts w:eastAsia="Times New Roman" w:cs="Times New Roman"/>
          <w:lang w:val="sv-SE"/>
        </w:rPr>
        <w:t xml:space="preserve"> samma moment </w:t>
      </w:r>
      <w:r w:rsidRPr="6269C111">
        <w:rPr>
          <w:rFonts w:eastAsia="Times New Roman" w:cs="Times New Roman"/>
          <w:lang w:val="sv-SE"/>
        </w:rPr>
        <w:t>ansågs</w:t>
      </w:r>
      <w:r w:rsidRPr="46C5AA7E">
        <w:rPr>
          <w:rFonts w:eastAsia="Times New Roman" w:cs="Times New Roman"/>
          <w:lang w:val="sv-SE"/>
        </w:rPr>
        <w:t xml:space="preserve"> viktigt för observationens resultat. </w:t>
      </w:r>
      <w:r w:rsidRPr="6A24BCBB">
        <w:rPr>
          <w:rFonts w:eastAsia="Times New Roman" w:cs="Times New Roman"/>
          <w:lang w:val="sv-SE"/>
        </w:rPr>
        <w:t>Därför kontrollerades</w:t>
      </w:r>
      <w:r w:rsidRPr="46C5AA7E">
        <w:rPr>
          <w:rFonts w:eastAsia="Times New Roman" w:cs="Times New Roman"/>
          <w:lang w:val="sv-SE"/>
        </w:rPr>
        <w:t xml:space="preserve"> checklistorna noga innan simuleringen </w:t>
      </w:r>
      <w:r w:rsidRPr="6A24BCBB">
        <w:rPr>
          <w:rFonts w:eastAsia="Times New Roman" w:cs="Times New Roman"/>
          <w:lang w:val="sv-SE"/>
        </w:rPr>
        <w:t>påbörjades</w:t>
      </w:r>
      <w:r w:rsidRPr="46C5AA7E">
        <w:rPr>
          <w:rFonts w:eastAsia="Times New Roman" w:cs="Times New Roman"/>
          <w:lang w:val="sv-SE"/>
        </w:rPr>
        <w:t xml:space="preserve">, för att </w:t>
      </w:r>
      <w:r w:rsidR="00C240D2">
        <w:rPr>
          <w:rFonts w:eastAsia="Times New Roman" w:cs="Times New Roman"/>
          <w:lang w:val="sv-SE"/>
        </w:rPr>
        <w:t xml:space="preserve">minska denna möjliga felkälla. </w:t>
      </w:r>
    </w:p>
    <w:p w14:paraId="2A58A352" w14:textId="77777777" w:rsidR="00AE097A" w:rsidRDefault="00AE097A" w:rsidP="000F67E2">
      <w:pPr>
        <w:spacing w:line="276" w:lineRule="auto"/>
        <w:jc w:val="both"/>
        <w:rPr>
          <w:rFonts w:eastAsia="Times New Roman" w:cs="Times New Roman"/>
          <w:lang w:val="sv-SE"/>
        </w:rPr>
      </w:pPr>
    </w:p>
    <w:p w14:paraId="257E3BD6" w14:textId="0C9985A4" w:rsidR="00AE097A" w:rsidRPr="00AC7ECB"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Analysenheter i denna workshop </w:t>
      </w:r>
      <w:r w:rsidRPr="6269C111">
        <w:rPr>
          <w:rFonts w:eastAsia="Times New Roman" w:cs="Times New Roman"/>
          <w:lang w:val="sv-SE"/>
        </w:rPr>
        <w:t>var</w:t>
      </w:r>
      <w:r w:rsidRPr="64F5AD93">
        <w:rPr>
          <w:rFonts w:eastAsia="Times New Roman" w:cs="Times New Roman"/>
          <w:lang w:val="sv-SE"/>
        </w:rPr>
        <w:t xml:space="preserve"> tiden det </w:t>
      </w:r>
      <w:r w:rsidRPr="6269C111">
        <w:rPr>
          <w:rFonts w:eastAsia="Times New Roman" w:cs="Times New Roman"/>
          <w:lang w:val="sv-SE"/>
        </w:rPr>
        <w:t>tog</w:t>
      </w:r>
      <w:r w:rsidRPr="64F5AD93">
        <w:rPr>
          <w:rFonts w:eastAsia="Times New Roman" w:cs="Times New Roman"/>
          <w:lang w:val="sv-SE"/>
        </w:rPr>
        <w:t xml:space="preserve"> att genomföra checklistan samt antalet kommunikationstillfällen. Med kommunikationstillfällen </w:t>
      </w:r>
      <w:r w:rsidRPr="6269C111">
        <w:rPr>
          <w:rFonts w:eastAsia="Times New Roman" w:cs="Times New Roman"/>
          <w:lang w:val="sv-SE"/>
        </w:rPr>
        <w:t>menades</w:t>
      </w:r>
      <w:r w:rsidRPr="64F5AD93">
        <w:rPr>
          <w:rFonts w:eastAsia="Times New Roman" w:cs="Times New Roman"/>
          <w:lang w:val="sv-SE"/>
        </w:rPr>
        <w:t xml:space="preserve"> det antal gånger som deltagarna </w:t>
      </w:r>
      <w:r w:rsidRPr="6269C111">
        <w:rPr>
          <w:rFonts w:eastAsia="Times New Roman" w:cs="Times New Roman"/>
          <w:lang w:val="sv-SE"/>
        </w:rPr>
        <w:t>tog</w:t>
      </w:r>
      <w:r w:rsidRPr="64F5AD93">
        <w:rPr>
          <w:rFonts w:eastAsia="Times New Roman" w:cs="Times New Roman"/>
          <w:lang w:val="sv-SE"/>
        </w:rPr>
        <w:t xml:space="preserve"> upp och </w:t>
      </w:r>
      <w:r w:rsidRPr="6269C111">
        <w:rPr>
          <w:rFonts w:eastAsia="Times New Roman" w:cs="Times New Roman"/>
          <w:lang w:val="sv-SE"/>
        </w:rPr>
        <w:t>diskuterade</w:t>
      </w:r>
      <w:r w:rsidRPr="64F5AD93">
        <w:rPr>
          <w:rFonts w:eastAsia="Times New Roman" w:cs="Times New Roman"/>
          <w:lang w:val="sv-SE"/>
        </w:rPr>
        <w:t xml:space="preserve"> ett nytt ämne på checklistan eller om bryggans utrustning. </w:t>
      </w:r>
      <w:r w:rsidRPr="204E3496">
        <w:rPr>
          <w:rFonts w:eastAsia="Times New Roman" w:cs="Times New Roman"/>
          <w:lang w:val="sv-SE"/>
        </w:rPr>
        <w:t xml:space="preserve">Deltagarna </w:t>
      </w:r>
      <w:r w:rsidRPr="6A24BCBB">
        <w:rPr>
          <w:rFonts w:eastAsia="Times New Roman" w:cs="Times New Roman"/>
          <w:lang w:val="sv-SE"/>
        </w:rPr>
        <w:t>observerades</w:t>
      </w:r>
      <w:r w:rsidRPr="64F5AD93">
        <w:rPr>
          <w:rFonts w:eastAsia="Times New Roman" w:cs="Times New Roman"/>
          <w:lang w:val="sv-SE"/>
        </w:rPr>
        <w:t xml:space="preserve"> genom övervakningskamera och mikrofon som finns inbyggt i BOS. </w:t>
      </w:r>
      <w:r w:rsidRPr="6A24BCBB">
        <w:rPr>
          <w:rFonts w:eastAsia="Times New Roman" w:cs="Times New Roman"/>
          <w:lang w:val="sv-SE"/>
        </w:rPr>
        <w:t>Tiden mättes med hjälp av</w:t>
      </w:r>
      <w:r w:rsidRPr="64F5AD93">
        <w:rPr>
          <w:rFonts w:eastAsia="Times New Roman" w:cs="Times New Roman"/>
          <w:lang w:val="sv-SE"/>
        </w:rPr>
        <w:t xml:space="preserve"> ett tidtagarur. Deltagarna </w:t>
      </w:r>
      <w:r w:rsidRPr="6A24BCBB">
        <w:rPr>
          <w:rFonts w:eastAsia="Times New Roman" w:cs="Times New Roman"/>
          <w:lang w:val="sv-SE"/>
        </w:rPr>
        <w:t>meddelades</w:t>
      </w:r>
      <w:r w:rsidRPr="64F5AD93">
        <w:rPr>
          <w:rFonts w:eastAsia="Times New Roman" w:cs="Times New Roman"/>
          <w:lang w:val="sv-SE"/>
        </w:rPr>
        <w:t xml:space="preserve"> från kontrollrummet när </w:t>
      </w:r>
      <w:r w:rsidRPr="204E3496">
        <w:rPr>
          <w:rFonts w:eastAsia="Times New Roman" w:cs="Times New Roman"/>
          <w:lang w:val="sv-SE"/>
        </w:rPr>
        <w:t xml:space="preserve">simuleringen </w:t>
      </w:r>
      <w:r w:rsidRPr="6A24BCBB">
        <w:rPr>
          <w:rFonts w:eastAsia="Times New Roman" w:cs="Times New Roman"/>
          <w:lang w:val="sv-SE"/>
        </w:rPr>
        <w:t>påbörjades</w:t>
      </w:r>
      <w:r w:rsidRPr="204E3496">
        <w:rPr>
          <w:rFonts w:eastAsia="Times New Roman" w:cs="Times New Roman"/>
          <w:lang w:val="sv-SE"/>
        </w:rPr>
        <w:t xml:space="preserve">, samtidigt </w:t>
      </w:r>
      <w:r w:rsidRPr="6A24BCBB">
        <w:rPr>
          <w:rFonts w:eastAsia="Times New Roman" w:cs="Times New Roman"/>
          <w:lang w:val="sv-SE"/>
        </w:rPr>
        <w:t>startades</w:t>
      </w:r>
      <w:r w:rsidRPr="204E3496">
        <w:rPr>
          <w:rFonts w:eastAsia="Times New Roman" w:cs="Times New Roman"/>
          <w:lang w:val="sv-SE"/>
        </w:rPr>
        <w:t xml:space="preserve"> tidtagaruret.</w:t>
      </w:r>
      <w:r w:rsidRPr="64F5AD93">
        <w:rPr>
          <w:rFonts w:eastAsia="Times New Roman" w:cs="Times New Roman"/>
          <w:lang w:val="sv-SE"/>
        </w:rPr>
        <w:t xml:space="preserve"> Under </w:t>
      </w:r>
      <w:r w:rsidRPr="204E3496">
        <w:rPr>
          <w:rFonts w:eastAsia="Times New Roman" w:cs="Times New Roman"/>
          <w:lang w:val="sv-SE"/>
        </w:rPr>
        <w:t xml:space="preserve">simuleringens gång </w:t>
      </w:r>
      <w:r w:rsidRPr="6A24BCBB">
        <w:rPr>
          <w:rFonts w:eastAsia="Times New Roman" w:cs="Times New Roman"/>
          <w:lang w:val="sv-SE"/>
        </w:rPr>
        <w:t>noterade</w:t>
      </w:r>
      <w:r w:rsidRPr="204E3496">
        <w:rPr>
          <w:rFonts w:eastAsia="Times New Roman" w:cs="Times New Roman"/>
          <w:lang w:val="sv-SE"/>
        </w:rPr>
        <w:t xml:space="preserve"> observatörerna antalet</w:t>
      </w:r>
      <w:r w:rsidRPr="64F5AD93">
        <w:rPr>
          <w:rFonts w:eastAsia="Times New Roman" w:cs="Times New Roman"/>
          <w:lang w:val="sv-SE"/>
        </w:rPr>
        <w:t xml:space="preserve"> kommunikationstillfällen som </w:t>
      </w:r>
      <w:r w:rsidRPr="6A24BCBB">
        <w:rPr>
          <w:rFonts w:eastAsia="Times New Roman" w:cs="Times New Roman"/>
          <w:lang w:val="sv-SE"/>
        </w:rPr>
        <w:t>skedde</w:t>
      </w:r>
      <w:r w:rsidRPr="204E3496">
        <w:rPr>
          <w:rFonts w:eastAsia="Times New Roman" w:cs="Times New Roman"/>
          <w:lang w:val="sv-SE"/>
        </w:rPr>
        <w:t xml:space="preserve"> deltagarna emellan.</w:t>
      </w:r>
      <w:r w:rsidRPr="64F5AD93">
        <w:rPr>
          <w:rFonts w:eastAsia="Times New Roman" w:cs="Times New Roman"/>
          <w:lang w:val="sv-SE"/>
        </w:rPr>
        <w:t xml:space="preserve"> Dessa antal kommunikationstillfällen </w:t>
      </w:r>
      <w:r w:rsidRPr="6A24BCBB">
        <w:rPr>
          <w:rFonts w:eastAsia="Times New Roman" w:cs="Times New Roman"/>
          <w:lang w:val="sv-SE"/>
        </w:rPr>
        <w:t>antecknades</w:t>
      </w:r>
      <w:r w:rsidRPr="204E3496">
        <w:rPr>
          <w:rFonts w:eastAsia="Times New Roman" w:cs="Times New Roman"/>
          <w:lang w:val="sv-SE"/>
        </w:rPr>
        <w:t xml:space="preserve"> i observationsschemat. Simuleringen </w:t>
      </w:r>
      <w:r w:rsidRPr="6A24BCBB">
        <w:rPr>
          <w:rFonts w:eastAsia="Times New Roman" w:cs="Times New Roman"/>
          <w:lang w:val="sv-SE"/>
        </w:rPr>
        <w:t>slutfördes</w:t>
      </w:r>
      <w:r w:rsidRPr="204E3496">
        <w:rPr>
          <w:rFonts w:eastAsia="Times New Roman" w:cs="Times New Roman"/>
          <w:lang w:val="sv-SE"/>
        </w:rPr>
        <w:t xml:space="preserve"> när samtliga punkter på den enskilda checklistan </w:t>
      </w:r>
      <w:r w:rsidRPr="6A24BCBB">
        <w:rPr>
          <w:rFonts w:eastAsia="Times New Roman" w:cs="Times New Roman"/>
          <w:lang w:val="sv-SE"/>
        </w:rPr>
        <w:t>var genomförda.</w:t>
      </w:r>
      <w:r w:rsidRPr="204E3496">
        <w:rPr>
          <w:rFonts w:eastAsia="Times New Roman" w:cs="Times New Roman"/>
          <w:lang w:val="sv-SE"/>
        </w:rPr>
        <w:t xml:space="preserve"> Deltagarna </w:t>
      </w:r>
      <w:r w:rsidRPr="6A24BCBB">
        <w:rPr>
          <w:rFonts w:eastAsia="Times New Roman" w:cs="Times New Roman"/>
          <w:lang w:val="sv-SE"/>
        </w:rPr>
        <w:t>instruerades</w:t>
      </w:r>
      <w:r w:rsidRPr="204E3496">
        <w:rPr>
          <w:rFonts w:eastAsia="Times New Roman" w:cs="Times New Roman"/>
          <w:lang w:val="sv-SE"/>
        </w:rPr>
        <w:t xml:space="preserve"> att meddela </w:t>
      </w:r>
      <w:r w:rsidR="00FB2654">
        <w:rPr>
          <w:rFonts w:eastAsia="Times New Roman" w:cs="Times New Roman"/>
          <w:lang w:val="sv-SE"/>
        </w:rPr>
        <w:t xml:space="preserve">observatörerna </w:t>
      </w:r>
      <w:r w:rsidRPr="204E3496">
        <w:rPr>
          <w:rFonts w:eastAsia="Times New Roman" w:cs="Times New Roman"/>
          <w:lang w:val="sv-SE"/>
        </w:rPr>
        <w:t xml:space="preserve">när de </w:t>
      </w:r>
      <w:r w:rsidRPr="6A24BCBB">
        <w:rPr>
          <w:rFonts w:eastAsia="Times New Roman" w:cs="Times New Roman"/>
          <w:lang w:val="sv-SE"/>
        </w:rPr>
        <w:t>ansåg</w:t>
      </w:r>
      <w:r w:rsidRPr="204E3496">
        <w:rPr>
          <w:rFonts w:eastAsia="Times New Roman" w:cs="Times New Roman"/>
          <w:lang w:val="sv-SE"/>
        </w:rPr>
        <w:t xml:space="preserve"> sig </w:t>
      </w:r>
      <w:r w:rsidR="00261656">
        <w:rPr>
          <w:rFonts w:eastAsia="Times New Roman" w:cs="Times New Roman"/>
          <w:lang w:val="sv-SE"/>
        </w:rPr>
        <w:t xml:space="preserve">vara </w:t>
      </w:r>
      <w:r w:rsidRPr="204E3496">
        <w:rPr>
          <w:rFonts w:eastAsia="Times New Roman" w:cs="Times New Roman"/>
          <w:lang w:val="sv-SE"/>
        </w:rPr>
        <w:t xml:space="preserve">färdiga. Då </w:t>
      </w:r>
      <w:r w:rsidRPr="6A24BCBB">
        <w:rPr>
          <w:rFonts w:eastAsia="Times New Roman" w:cs="Times New Roman"/>
          <w:lang w:val="sv-SE"/>
        </w:rPr>
        <w:t>utfördes</w:t>
      </w:r>
      <w:r w:rsidRPr="204E3496">
        <w:rPr>
          <w:rFonts w:eastAsia="Times New Roman" w:cs="Times New Roman"/>
          <w:lang w:val="sv-SE"/>
        </w:rPr>
        <w:t xml:space="preserve"> en kontroll av checklistan, </w:t>
      </w:r>
      <w:r w:rsidRPr="0667BEF1">
        <w:rPr>
          <w:rFonts w:eastAsia="Times New Roman" w:cs="Times New Roman"/>
          <w:lang w:val="sv-SE"/>
        </w:rPr>
        <w:t>för</w:t>
      </w:r>
      <w:r w:rsidRPr="204E3496">
        <w:rPr>
          <w:rFonts w:eastAsia="Times New Roman" w:cs="Times New Roman"/>
          <w:lang w:val="sv-SE"/>
        </w:rPr>
        <w:t xml:space="preserve"> att</w:t>
      </w:r>
      <w:r>
        <w:rPr>
          <w:rFonts w:eastAsia="Times New Roman" w:cs="Times New Roman"/>
          <w:lang w:val="sv-SE"/>
        </w:rPr>
        <w:t xml:space="preserve"> se till </w:t>
      </w:r>
      <w:r w:rsidRPr="0667BEF1">
        <w:rPr>
          <w:rFonts w:eastAsia="Times New Roman" w:cs="Times New Roman"/>
          <w:lang w:val="sv-SE"/>
        </w:rPr>
        <w:t xml:space="preserve">att </w:t>
      </w:r>
      <w:r w:rsidRPr="204E3496">
        <w:rPr>
          <w:rFonts w:eastAsia="Times New Roman" w:cs="Times New Roman"/>
          <w:lang w:val="sv-SE"/>
        </w:rPr>
        <w:t xml:space="preserve">samtliga punkter </w:t>
      </w:r>
      <w:r w:rsidR="00885455">
        <w:rPr>
          <w:rFonts w:eastAsia="Times New Roman" w:cs="Times New Roman"/>
          <w:lang w:val="sv-SE"/>
        </w:rPr>
        <w:t>var utförda korrekt</w:t>
      </w:r>
      <w:r w:rsidRPr="204E3496">
        <w:rPr>
          <w:rFonts w:eastAsia="Times New Roman" w:cs="Times New Roman"/>
          <w:lang w:val="sv-SE"/>
        </w:rPr>
        <w:t>.</w:t>
      </w:r>
      <w:r w:rsidRPr="64F5AD93">
        <w:rPr>
          <w:rFonts w:eastAsia="Times New Roman" w:cs="Times New Roman"/>
          <w:lang w:val="sv-SE"/>
        </w:rPr>
        <w:t xml:space="preserve"> </w:t>
      </w:r>
    </w:p>
    <w:p w14:paraId="76CA394F" w14:textId="77777777" w:rsidR="00AE097A" w:rsidRPr="00AC7ECB" w:rsidRDefault="00AE097A" w:rsidP="000F67E2">
      <w:pPr>
        <w:spacing w:line="276" w:lineRule="auto"/>
        <w:jc w:val="both"/>
        <w:rPr>
          <w:rFonts w:eastAsia="Times New Roman" w:cs="Times New Roman"/>
          <w:lang w:val="sv-SE"/>
        </w:rPr>
      </w:pPr>
    </w:p>
    <w:p w14:paraId="2C77756A" w14:textId="77777777" w:rsidR="0025222A"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Observationen </w:t>
      </w:r>
      <w:r w:rsidRPr="6A24BCBB">
        <w:rPr>
          <w:rFonts w:eastAsia="Times New Roman" w:cs="Times New Roman"/>
          <w:lang w:val="sv-SE"/>
        </w:rPr>
        <w:t>följdes</w:t>
      </w:r>
      <w:r w:rsidRPr="64F5AD93">
        <w:rPr>
          <w:rFonts w:eastAsia="Times New Roman" w:cs="Times New Roman"/>
          <w:lang w:val="sv-SE"/>
        </w:rPr>
        <w:t xml:space="preserve"> med </w:t>
      </w:r>
      <w:r w:rsidRPr="6A24BCBB">
        <w:rPr>
          <w:rFonts w:eastAsia="Times New Roman" w:cs="Times New Roman"/>
          <w:lang w:val="sv-SE"/>
        </w:rPr>
        <w:t xml:space="preserve">intervjufrågor </w:t>
      </w:r>
      <w:r w:rsidRPr="64F5AD93">
        <w:rPr>
          <w:rFonts w:eastAsia="Times New Roman" w:cs="Times New Roman"/>
          <w:lang w:val="sv-SE"/>
        </w:rPr>
        <w:t xml:space="preserve">till deltagarna där de </w:t>
      </w:r>
      <w:r w:rsidRPr="6A24BCBB">
        <w:rPr>
          <w:rFonts w:eastAsia="Times New Roman" w:cs="Times New Roman"/>
          <w:lang w:val="sv-SE"/>
        </w:rPr>
        <w:t>fick</w:t>
      </w:r>
      <w:r w:rsidRPr="64F5AD93">
        <w:rPr>
          <w:rFonts w:eastAsia="Times New Roman" w:cs="Times New Roman"/>
          <w:lang w:val="sv-SE"/>
        </w:rPr>
        <w:t xml:space="preserve"> svara på hur användandet av en elektronisk checklista var och hur den upplevdes jämfört med en </w:t>
      </w:r>
      <w:r w:rsidRPr="6269C111">
        <w:rPr>
          <w:rFonts w:eastAsia="Times New Roman" w:cs="Times New Roman"/>
          <w:lang w:val="sv-SE"/>
        </w:rPr>
        <w:t>papperschecklista</w:t>
      </w:r>
      <w:r w:rsidRPr="64F5AD93">
        <w:rPr>
          <w:rFonts w:eastAsia="Times New Roman" w:cs="Times New Roman"/>
          <w:lang w:val="sv-SE"/>
        </w:rPr>
        <w:t xml:space="preserve">, samt hur de upplevde kommunikationen mellan varandra. Dessa frågor </w:t>
      </w:r>
      <w:r w:rsidRPr="6A24BCBB">
        <w:rPr>
          <w:rFonts w:eastAsia="Times New Roman" w:cs="Times New Roman"/>
          <w:lang w:val="sv-SE"/>
        </w:rPr>
        <w:t>var</w:t>
      </w:r>
      <w:r w:rsidRPr="64F5AD93">
        <w:rPr>
          <w:rFonts w:eastAsia="Times New Roman" w:cs="Times New Roman"/>
          <w:lang w:val="sv-SE"/>
        </w:rPr>
        <w:t xml:space="preserve"> likvärdiga de som ställdes till de </w:t>
      </w:r>
      <w:r w:rsidRPr="6A24BCBB">
        <w:rPr>
          <w:rFonts w:eastAsia="Times New Roman" w:cs="Times New Roman"/>
          <w:lang w:val="sv-SE"/>
        </w:rPr>
        <w:t>styrmännen</w:t>
      </w:r>
      <w:r w:rsidRPr="64F5AD93">
        <w:rPr>
          <w:rFonts w:eastAsia="Times New Roman" w:cs="Times New Roman"/>
          <w:lang w:val="sv-SE"/>
        </w:rPr>
        <w:t xml:space="preserve"> i intervjuerna. Anledningen till det </w:t>
      </w:r>
      <w:r w:rsidRPr="6269C111">
        <w:rPr>
          <w:rFonts w:eastAsia="Times New Roman" w:cs="Times New Roman"/>
          <w:lang w:val="sv-SE"/>
        </w:rPr>
        <w:t>var för</w:t>
      </w:r>
      <w:r w:rsidRPr="64F5AD93">
        <w:rPr>
          <w:rFonts w:eastAsia="Times New Roman" w:cs="Times New Roman"/>
          <w:lang w:val="sv-SE"/>
        </w:rPr>
        <w:t xml:space="preserve"> att skapa en koppling mellan workshopen och intervjuerna, för </w:t>
      </w:r>
      <w:r w:rsidR="002D6410">
        <w:rPr>
          <w:rFonts w:eastAsia="Times New Roman" w:cs="Times New Roman"/>
          <w:lang w:val="sv-SE"/>
        </w:rPr>
        <w:t xml:space="preserve">att därefter </w:t>
      </w:r>
      <w:r w:rsidRPr="64F5AD93">
        <w:rPr>
          <w:rFonts w:eastAsia="Times New Roman" w:cs="Times New Roman"/>
          <w:lang w:val="sv-SE"/>
        </w:rPr>
        <w:t xml:space="preserve">kunna dra slutsatser och få ett trovärdigt resultat.  </w:t>
      </w:r>
    </w:p>
    <w:p w14:paraId="40E76CA7" w14:textId="77777777" w:rsidR="0051617A" w:rsidRDefault="0051617A" w:rsidP="000F67E2">
      <w:pPr>
        <w:spacing w:line="276" w:lineRule="auto"/>
        <w:jc w:val="both"/>
        <w:rPr>
          <w:lang w:val="sv-SE"/>
        </w:rPr>
      </w:pPr>
    </w:p>
    <w:p w14:paraId="7A2E08EE" w14:textId="77777777" w:rsidR="0051617A" w:rsidRDefault="0051617A" w:rsidP="000F67E2">
      <w:pPr>
        <w:spacing w:line="276" w:lineRule="auto"/>
        <w:jc w:val="both"/>
        <w:rPr>
          <w:lang w:val="sv-SE"/>
        </w:rPr>
      </w:pPr>
    </w:p>
    <w:p w14:paraId="3BA1058F" w14:textId="1A0FFFC8" w:rsidR="00AE097A" w:rsidRPr="00535373" w:rsidRDefault="00AE097A" w:rsidP="000F67E2">
      <w:pPr>
        <w:spacing w:line="276" w:lineRule="auto"/>
        <w:jc w:val="both"/>
        <w:rPr>
          <w:rFonts w:eastAsia="Times New Roman" w:cs="Times New Roman"/>
          <w:lang w:val="sv-SE"/>
        </w:rPr>
      </w:pPr>
      <w:r w:rsidRPr="64F5AD93">
        <w:rPr>
          <w:rFonts w:eastAsia="Times New Roman" w:cs="Times New Roman"/>
          <w:lang w:val="sv-SE"/>
        </w:rPr>
        <w:lastRenderedPageBreak/>
        <w:t xml:space="preserve">På grund av tidsåtgång och arbetets omfattning </w:t>
      </w:r>
      <w:r w:rsidRPr="6A24BCBB">
        <w:rPr>
          <w:rFonts w:eastAsia="Times New Roman" w:cs="Times New Roman"/>
          <w:lang w:val="sv-SE"/>
        </w:rPr>
        <w:t>utfördes</w:t>
      </w:r>
      <w:r w:rsidRPr="64F5AD93">
        <w:rPr>
          <w:rFonts w:eastAsia="Times New Roman" w:cs="Times New Roman"/>
          <w:lang w:val="sv-SE"/>
        </w:rPr>
        <w:t xml:space="preserve"> denna workshop enbart med två olika bryggteam vid ett enstaka tillfälle. Dock </w:t>
      </w:r>
      <w:r w:rsidRPr="6A24BCBB">
        <w:rPr>
          <w:rFonts w:eastAsia="Times New Roman" w:cs="Times New Roman"/>
          <w:lang w:val="sv-SE"/>
        </w:rPr>
        <w:t>ansågs</w:t>
      </w:r>
      <w:r w:rsidRPr="64F5AD93">
        <w:rPr>
          <w:rFonts w:eastAsia="Times New Roman" w:cs="Times New Roman"/>
          <w:lang w:val="sv-SE"/>
        </w:rPr>
        <w:t xml:space="preserve"> denna workshop i kombination med intervjuerna med de yrkesprofessionella </w:t>
      </w:r>
      <w:r w:rsidRPr="6A24BCBB">
        <w:rPr>
          <w:rFonts w:eastAsia="Times New Roman" w:cs="Times New Roman"/>
          <w:lang w:val="sv-SE"/>
        </w:rPr>
        <w:t xml:space="preserve">styrmännen </w:t>
      </w:r>
      <w:r w:rsidRPr="64F5AD93">
        <w:rPr>
          <w:rFonts w:eastAsia="Times New Roman" w:cs="Times New Roman"/>
          <w:lang w:val="sv-SE"/>
        </w:rPr>
        <w:t xml:space="preserve">ge ett trovärdigt resultat. </w:t>
      </w:r>
    </w:p>
    <w:p w14:paraId="2B5F0E3A" w14:textId="77777777" w:rsidR="00AE097A" w:rsidRPr="00AC7ECB" w:rsidRDefault="00AE097A" w:rsidP="000F67E2">
      <w:pPr>
        <w:pStyle w:val="Rubrik3"/>
        <w:spacing w:line="276" w:lineRule="auto"/>
        <w:jc w:val="both"/>
        <w:rPr>
          <w:rFonts w:eastAsia="Times New Roman" w:cs="Times New Roman"/>
          <w:lang w:val="sv-SE"/>
        </w:rPr>
      </w:pPr>
      <w:bookmarkStart w:id="45" w:name="_Toc30594470"/>
      <w:bookmarkStart w:id="46" w:name="_Toc36924266"/>
      <w:r>
        <w:rPr>
          <w:rFonts w:eastAsia="Times New Roman" w:cs="Times New Roman"/>
          <w:lang w:val="sv-SE"/>
        </w:rPr>
        <w:t>3</w:t>
      </w:r>
      <w:r w:rsidRPr="64F5AD93">
        <w:rPr>
          <w:rFonts w:eastAsia="Times New Roman" w:cs="Times New Roman"/>
          <w:lang w:val="sv-SE"/>
        </w:rPr>
        <w:t>.</w:t>
      </w:r>
      <w:r>
        <w:rPr>
          <w:rFonts w:eastAsia="Times New Roman" w:cs="Times New Roman"/>
          <w:lang w:val="sv-SE"/>
        </w:rPr>
        <w:t>3</w:t>
      </w:r>
      <w:r w:rsidRPr="64F5AD93">
        <w:rPr>
          <w:rFonts w:eastAsia="Times New Roman" w:cs="Times New Roman"/>
          <w:lang w:val="sv-SE"/>
        </w:rPr>
        <w:t xml:space="preserve"> </w:t>
      </w:r>
      <w:bookmarkEnd w:id="45"/>
      <w:r>
        <w:rPr>
          <w:rFonts w:eastAsia="Times New Roman" w:cs="Times New Roman"/>
          <w:lang w:val="sv-SE"/>
        </w:rPr>
        <w:t>Litteratursökning</w:t>
      </w:r>
      <w:bookmarkEnd w:id="46"/>
    </w:p>
    <w:p w14:paraId="78B18149" w14:textId="6DE88C55" w:rsidR="00AE097A" w:rsidRPr="00AC7ECB" w:rsidRDefault="00AE097A" w:rsidP="000F67E2">
      <w:pPr>
        <w:spacing w:line="276" w:lineRule="auto"/>
        <w:jc w:val="both"/>
        <w:rPr>
          <w:rFonts w:eastAsia="Times New Roman" w:cs="Times New Roman"/>
          <w:lang w:val="sv-SE"/>
        </w:rPr>
      </w:pPr>
      <w:r>
        <w:rPr>
          <w:rFonts w:eastAsia="Times New Roman" w:cs="Times New Roman"/>
          <w:lang w:val="sv-SE"/>
        </w:rPr>
        <w:t xml:space="preserve">Bakgrundskapitlet </w:t>
      </w:r>
      <w:r w:rsidRPr="64F5AD93">
        <w:rPr>
          <w:rFonts w:eastAsia="Times New Roman" w:cs="Times New Roman"/>
          <w:lang w:val="sv-SE"/>
        </w:rPr>
        <w:t xml:space="preserve">består av </w:t>
      </w:r>
      <w:r>
        <w:rPr>
          <w:rFonts w:eastAsia="Times New Roman" w:cs="Times New Roman"/>
          <w:lang w:val="sv-SE"/>
        </w:rPr>
        <w:t>bakgrunds</w:t>
      </w:r>
      <w:r w:rsidRPr="64F5AD93">
        <w:rPr>
          <w:rFonts w:eastAsia="Times New Roman" w:cs="Times New Roman"/>
          <w:lang w:val="sv-SE"/>
        </w:rPr>
        <w:t>information hämtad genom litteratursökning.</w:t>
      </w:r>
      <w:r w:rsidR="0025222A">
        <w:rPr>
          <w:rFonts w:eastAsia="Times New Roman" w:cs="Times New Roman"/>
          <w:lang w:val="sv-SE"/>
        </w:rPr>
        <w:t xml:space="preserve"> </w:t>
      </w:r>
      <w:r w:rsidRPr="64F5AD93">
        <w:rPr>
          <w:rFonts w:eastAsia="Times New Roman" w:cs="Times New Roman"/>
          <w:lang w:val="sv-SE"/>
        </w:rPr>
        <w:t xml:space="preserve">För litteratursökning har Chalmers </w:t>
      </w:r>
      <w:r w:rsidR="003D53B7">
        <w:rPr>
          <w:rFonts w:eastAsia="Times New Roman" w:cs="Times New Roman"/>
          <w:lang w:val="sv-SE"/>
        </w:rPr>
        <w:t>b</w:t>
      </w:r>
      <w:r w:rsidRPr="64F5AD93">
        <w:rPr>
          <w:rFonts w:eastAsia="Times New Roman" w:cs="Times New Roman"/>
          <w:lang w:val="sv-SE"/>
        </w:rPr>
        <w:t>iblioteks sökmotor använts i kombination med relevanta sökord. Genom detta har skriven text såsom artiklar, rapporter och böcker använts. Digital kommunikation från webbsidor har även använts. För varje dokument och webbsida som bearbetats har en analys gjorts av dess relevans och trovärdighet. Innehållets referenser har därmed kontrollerats för att garantera att fakt</w:t>
      </w:r>
      <w:r>
        <w:rPr>
          <w:rFonts w:eastAsia="Times New Roman" w:cs="Times New Roman"/>
          <w:lang w:val="sv-SE"/>
        </w:rPr>
        <w:t>a är</w:t>
      </w:r>
      <w:r w:rsidRPr="64F5AD93">
        <w:rPr>
          <w:rFonts w:eastAsia="Times New Roman" w:cs="Times New Roman"/>
          <w:lang w:val="sv-SE"/>
        </w:rPr>
        <w:t xml:space="preserve"> relevant och trovärdig</w:t>
      </w:r>
      <w:r w:rsidRPr="0BD6964B">
        <w:rPr>
          <w:rFonts w:eastAsia="Times New Roman" w:cs="Times New Roman"/>
          <w:lang w:val="sv-SE"/>
        </w:rPr>
        <w:t>,</w:t>
      </w:r>
      <w:r w:rsidRPr="64F5AD93">
        <w:rPr>
          <w:rFonts w:eastAsia="Times New Roman" w:cs="Times New Roman"/>
          <w:lang w:val="sv-SE"/>
        </w:rPr>
        <w:t xml:space="preserve"> för att säkerställa att inga opålitliga källor brukades (</w:t>
      </w: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2018). </w:t>
      </w:r>
    </w:p>
    <w:p w14:paraId="4CB9D2E4" w14:textId="77777777" w:rsidR="00AE097A" w:rsidRDefault="00AE097A" w:rsidP="000F67E2">
      <w:pPr>
        <w:spacing w:line="276" w:lineRule="auto"/>
        <w:jc w:val="both"/>
        <w:rPr>
          <w:rFonts w:eastAsia="Times New Roman" w:cs="Times New Roman"/>
          <w:lang w:val="sv-SE"/>
        </w:rPr>
      </w:pPr>
    </w:p>
    <w:p w14:paraId="0FDC5AF5" w14:textId="50389FE1" w:rsidR="00AE097A" w:rsidRDefault="00AE097A" w:rsidP="000F67E2">
      <w:pPr>
        <w:spacing w:line="276" w:lineRule="auto"/>
        <w:jc w:val="both"/>
        <w:rPr>
          <w:rFonts w:eastAsia="Times New Roman" w:cs="Times New Roman"/>
          <w:lang w:val="sv-SE"/>
        </w:rPr>
      </w:pPr>
      <w:r>
        <w:rPr>
          <w:rFonts w:eastAsia="Times New Roman" w:cs="Times New Roman"/>
          <w:lang w:val="sv-SE"/>
        </w:rPr>
        <w:t>Den största delen av</w:t>
      </w:r>
      <w:r w:rsidRPr="64F5AD93">
        <w:rPr>
          <w:rFonts w:eastAsia="Times New Roman" w:cs="Times New Roman"/>
          <w:lang w:val="sv-SE"/>
        </w:rPr>
        <w:t xml:space="preserve"> litteratur</w:t>
      </w:r>
      <w:r w:rsidR="00D05872">
        <w:rPr>
          <w:rFonts w:eastAsia="Times New Roman" w:cs="Times New Roman"/>
          <w:lang w:val="sv-SE"/>
        </w:rPr>
        <w:t>materialet</w:t>
      </w:r>
      <w:r w:rsidRPr="64F5AD93">
        <w:rPr>
          <w:rFonts w:eastAsia="Times New Roman" w:cs="Times New Roman"/>
          <w:lang w:val="sv-SE"/>
        </w:rPr>
        <w:t xml:space="preserve"> </w:t>
      </w:r>
      <w:r w:rsidR="00D05872">
        <w:rPr>
          <w:rFonts w:eastAsia="Times New Roman" w:cs="Times New Roman"/>
          <w:lang w:val="sv-SE"/>
        </w:rPr>
        <w:t>är</w:t>
      </w:r>
      <w:r>
        <w:rPr>
          <w:rFonts w:eastAsia="Times New Roman" w:cs="Times New Roman"/>
          <w:lang w:val="sv-SE"/>
        </w:rPr>
        <w:t xml:space="preserve"> </w:t>
      </w:r>
      <w:r w:rsidRPr="64F5AD93">
        <w:rPr>
          <w:rFonts w:eastAsia="Times New Roman" w:cs="Times New Roman"/>
          <w:lang w:val="sv-SE"/>
        </w:rPr>
        <w:t xml:space="preserve">om checklistor generellt, hur de är uppbyggda och varför de började användas. Detta görs för att få en djupare förståelse kring checklistans betydelse för arbetet ombord, samt varför det anses vara ett fundamentalt verktyg för att garantera en säker operation. För att kunna förstå vad en checklista innebär </w:t>
      </w:r>
      <w:r w:rsidRPr="6A24BCBB">
        <w:rPr>
          <w:rFonts w:eastAsia="Times New Roman" w:cs="Times New Roman"/>
          <w:lang w:val="sv-SE"/>
        </w:rPr>
        <w:t>krävdes</w:t>
      </w:r>
      <w:r>
        <w:rPr>
          <w:rFonts w:eastAsia="Times New Roman" w:cs="Times New Roman"/>
          <w:lang w:val="sv-SE"/>
        </w:rPr>
        <w:t xml:space="preserve"> en</w:t>
      </w:r>
      <w:r w:rsidRPr="64F5AD93">
        <w:rPr>
          <w:rFonts w:eastAsia="Times New Roman" w:cs="Times New Roman"/>
          <w:lang w:val="sv-SE"/>
        </w:rPr>
        <w:t xml:space="preserve"> </w:t>
      </w:r>
      <w:r>
        <w:rPr>
          <w:rFonts w:eastAsia="Times New Roman" w:cs="Times New Roman"/>
          <w:lang w:val="sv-SE"/>
        </w:rPr>
        <w:t>fördjupning i</w:t>
      </w:r>
      <w:r w:rsidRPr="64F5AD93">
        <w:rPr>
          <w:rFonts w:eastAsia="Times New Roman" w:cs="Times New Roman"/>
          <w:lang w:val="sv-SE"/>
        </w:rPr>
        <w:t xml:space="preserve">nom detta område. Det </w:t>
      </w:r>
      <w:r w:rsidRPr="6A24BCBB">
        <w:rPr>
          <w:rFonts w:eastAsia="Times New Roman" w:cs="Times New Roman"/>
          <w:lang w:val="sv-SE"/>
        </w:rPr>
        <w:t>var</w:t>
      </w:r>
      <w:r w:rsidRPr="64F5AD93">
        <w:rPr>
          <w:rFonts w:eastAsia="Times New Roman" w:cs="Times New Roman"/>
          <w:lang w:val="sv-SE"/>
        </w:rPr>
        <w:t xml:space="preserve"> även väsentligt att förstå vad </w:t>
      </w:r>
      <w:r w:rsidRPr="204E3496">
        <w:rPr>
          <w:rFonts w:eastAsia="Times New Roman" w:cs="Times New Roman"/>
          <w:lang w:val="sv-SE"/>
        </w:rPr>
        <w:t>elektroniska applikationer</w:t>
      </w:r>
      <w:r w:rsidRPr="64F5AD93">
        <w:rPr>
          <w:rFonts w:eastAsia="Times New Roman" w:cs="Times New Roman"/>
          <w:lang w:val="sv-SE"/>
        </w:rPr>
        <w:t xml:space="preserve"> innebär </w:t>
      </w:r>
      <w:r w:rsidR="00AF2DFD">
        <w:rPr>
          <w:rFonts w:eastAsia="Times New Roman" w:cs="Times New Roman"/>
          <w:lang w:val="sv-SE"/>
        </w:rPr>
        <w:t xml:space="preserve">och </w:t>
      </w:r>
      <w:r w:rsidRPr="64F5AD93">
        <w:rPr>
          <w:rFonts w:eastAsia="Times New Roman" w:cs="Times New Roman"/>
          <w:lang w:val="sv-SE"/>
        </w:rPr>
        <w:t xml:space="preserve">hur det </w:t>
      </w:r>
      <w:r w:rsidR="00CA4E6B">
        <w:rPr>
          <w:rFonts w:eastAsia="Times New Roman" w:cs="Times New Roman"/>
          <w:lang w:val="sv-SE"/>
        </w:rPr>
        <w:t xml:space="preserve">både kan </w:t>
      </w:r>
      <w:r w:rsidRPr="64F5AD93">
        <w:rPr>
          <w:rFonts w:eastAsia="Times New Roman" w:cs="Times New Roman"/>
          <w:lang w:val="sv-SE"/>
        </w:rPr>
        <w:t xml:space="preserve">gynna och missgynna </w:t>
      </w:r>
      <w:r w:rsidR="00192615">
        <w:rPr>
          <w:rFonts w:eastAsia="Times New Roman" w:cs="Times New Roman"/>
          <w:lang w:val="sv-SE"/>
        </w:rPr>
        <w:t>en verksamhet.</w:t>
      </w:r>
      <w:r w:rsidRPr="64F5AD93">
        <w:rPr>
          <w:rFonts w:eastAsia="Times New Roman" w:cs="Times New Roman"/>
          <w:lang w:val="sv-SE"/>
        </w:rPr>
        <w:t xml:space="preserve"> </w:t>
      </w:r>
    </w:p>
    <w:p w14:paraId="139A3296" w14:textId="77777777" w:rsidR="00AE097A" w:rsidRDefault="00AE097A" w:rsidP="000F67E2">
      <w:pPr>
        <w:spacing w:line="276" w:lineRule="auto"/>
        <w:jc w:val="both"/>
        <w:rPr>
          <w:rFonts w:eastAsia="Times New Roman" w:cs="Times New Roman"/>
          <w:lang w:val="sv-SE"/>
        </w:rPr>
      </w:pPr>
    </w:p>
    <w:p w14:paraId="1D936635" w14:textId="0DEAF857" w:rsidR="00AE097A" w:rsidRDefault="00AE097A" w:rsidP="000F67E2">
      <w:pPr>
        <w:spacing w:line="276" w:lineRule="auto"/>
        <w:jc w:val="both"/>
        <w:rPr>
          <w:rFonts w:eastAsia="Times New Roman" w:cs="Times New Roman"/>
          <w:i/>
          <w:iCs/>
        </w:rPr>
      </w:pPr>
      <w:proofErr w:type="spellStart"/>
      <w:r w:rsidRPr="008558A9">
        <w:rPr>
          <w:rFonts w:eastAsia="Times New Roman" w:cs="Times New Roman"/>
        </w:rPr>
        <w:t>Sökord</w:t>
      </w:r>
      <w:proofErr w:type="spellEnd"/>
      <w:r w:rsidRPr="64F5AD93">
        <w:rPr>
          <w:rFonts w:eastAsia="Times New Roman" w:cs="Times New Roman"/>
          <w:i/>
          <w:iCs/>
        </w:rPr>
        <w:t xml:space="preserve">: </w:t>
      </w:r>
      <w:r w:rsidR="004B7FED">
        <w:rPr>
          <w:rFonts w:eastAsia="Times New Roman" w:cs="Times New Roman"/>
          <w:i/>
          <w:iCs/>
        </w:rPr>
        <w:t>C</w:t>
      </w:r>
      <w:r w:rsidRPr="64F5AD93">
        <w:rPr>
          <w:rFonts w:eastAsia="Times New Roman" w:cs="Times New Roman"/>
          <w:i/>
          <w:iCs/>
        </w:rPr>
        <w:t xml:space="preserve">hecklists, </w:t>
      </w:r>
      <w:r w:rsidR="004B7FED">
        <w:rPr>
          <w:rFonts w:eastAsia="Times New Roman" w:cs="Times New Roman"/>
          <w:i/>
          <w:iCs/>
        </w:rPr>
        <w:t>b</w:t>
      </w:r>
      <w:r w:rsidRPr="64F5AD93">
        <w:rPr>
          <w:rFonts w:eastAsia="Times New Roman" w:cs="Times New Roman"/>
          <w:i/>
          <w:iCs/>
        </w:rPr>
        <w:t xml:space="preserve">ridge </w:t>
      </w:r>
      <w:r w:rsidR="004B7FED">
        <w:rPr>
          <w:rFonts w:eastAsia="Times New Roman" w:cs="Times New Roman"/>
          <w:i/>
          <w:iCs/>
        </w:rPr>
        <w:t>r</w:t>
      </w:r>
      <w:r w:rsidRPr="64F5AD93">
        <w:rPr>
          <w:rFonts w:eastAsia="Times New Roman" w:cs="Times New Roman"/>
          <w:i/>
          <w:iCs/>
        </w:rPr>
        <w:t xml:space="preserve">esource </w:t>
      </w:r>
      <w:r w:rsidR="004B7FED">
        <w:rPr>
          <w:rFonts w:eastAsia="Times New Roman" w:cs="Times New Roman"/>
          <w:i/>
          <w:iCs/>
        </w:rPr>
        <w:t>m</w:t>
      </w:r>
      <w:r w:rsidRPr="64F5AD93">
        <w:rPr>
          <w:rFonts w:eastAsia="Times New Roman" w:cs="Times New Roman"/>
          <w:i/>
          <w:iCs/>
        </w:rPr>
        <w:t xml:space="preserve">anagement, </w:t>
      </w:r>
      <w:r w:rsidR="004B7FED">
        <w:rPr>
          <w:rFonts w:eastAsia="Times New Roman" w:cs="Times New Roman"/>
          <w:i/>
          <w:iCs/>
        </w:rPr>
        <w:t>c</w:t>
      </w:r>
      <w:r w:rsidRPr="64F5AD93">
        <w:rPr>
          <w:rFonts w:eastAsia="Times New Roman" w:cs="Times New Roman"/>
          <w:i/>
          <w:iCs/>
        </w:rPr>
        <w:t xml:space="preserve">ruise </w:t>
      </w:r>
      <w:r w:rsidR="004B7FED">
        <w:rPr>
          <w:rFonts w:eastAsia="Times New Roman" w:cs="Times New Roman"/>
          <w:i/>
          <w:iCs/>
        </w:rPr>
        <w:t>s</w:t>
      </w:r>
      <w:r w:rsidRPr="64F5AD93">
        <w:rPr>
          <w:rFonts w:eastAsia="Times New Roman" w:cs="Times New Roman"/>
          <w:i/>
          <w:iCs/>
        </w:rPr>
        <w:t xml:space="preserve">hip, </w:t>
      </w:r>
      <w:r w:rsidR="004B7FED">
        <w:rPr>
          <w:rFonts w:eastAsia="Times New Roman" w:cs="Times New Roman"/>
          <w:i/>
          <w:iCs/>
        </w:rPr>
        <w:t>c</w:t>
      </w:r>
      <w:r w:rsidRPr="64F5AD93">
        <w:rPr>
          <w:rFonts w:eastAsia="Times New Roman" w:cs="Times New Roman"/>
          <w:i/>
          <w:iCs/>
        </w:rPr>
        <w:t xml:space="preserve">ruise ship </w:t>
      </w:r>
      <w:r w:rsidR="004B7FED">
        <w:rPr>
          <w:rFonts w:eastAsia="Times New Roman" w:cs="Times New Roman"/>
          <w:i/>
          <w:iCs/>
        </w:rPr>
        <w:t>o</w:t>
      </w:r>
      <w:r w:rsidRPr="64F5AD93">
        <w:rPr>
          <w:rFonts w:eastAsia="Times New Roman" w:cs="Times New Roman"/>
          <w:i/>
          <w:iCs/>
        </w:rPr>
        <w:t xml:space="preserve">peration, </w:t>
      </w:r>
      <w:r w:rsidR="004B7FED">
        <w:rPr>
          <w:rFonts w:eastAsia="Times New Roman" w:cs="Times New Roman"/>
          <w:i/>
          <w:iCs/>
        </w:rPr>
        <w:t>b</w:t>
      </w:r>
      <w:r w:rsidRPr="64F5AD93">
        <w:rPr>
          <w:rFonts w:eastAsia="Times New Roman" w:cs="Times New Roman"/>
          <w:i/>
          <w:iCs/>
        </w:rPr>
        <w:t xml:space="preserve">ridge </w:t>
      </w:r>
      <w:r w:rsidR="004B7FED">
        <w:rPr>
          <w:rFonts w:eastAsia="Times New Roman" w:cs="Times New Roman"/>
          <w:i/>
          <w:iCs/>
        </w:rPr>
        <w:t>p</w:t>
      </w:r>
      <w:r w:rsidRPr="64F5AD93">
        <w:rPr>
          <w:rFonts w:eastAsia="Times New Roman" w:cs="Times New Roman"/>
          <w:i/>
          <w:iCs/>
        </w:rPr>
        <w:t xml:space="preserve">rocedure </w:t>
      </w:r>
      <w:r w:rsidR="004B7FED">
        <w:rPr>
          <w:rFonts w:eastAsia="Times New Roman" w:cs="Times New Roman"/>
          <w:i/>
          <w:iCs/>
        </w:rPr>
        <w:t>g</w:t>
      </w:r>
      <w:r w:rsidRPr="64F5AD93">
        <w:rPr>
          <w:rFonts w:eastAsia="Times New Roman" w:cs="Times New Roman"/>
          <w:i/>
          <w:iCs/>
        </w:rPr>
        <w:t xml:space="preserve">uide, </w:t>
      </w:r>
      <w:r w:rsidR="004B7FED">
        <w:rPr>
          <w:rFonts w:eastAsia="Times New Roman" w:cs="Times New Roman"/>
          <w:i/>
          <w:iCs/>
        </w:rPr>
        <w:t>s</w:t>
      </w:r>
      <w:r w:rsidRPr="64F5AD93">
        <w:rPr>
          <w:rFonts w:eastAsia="Times New Roman" w:cs="Times New Roman"/>
          <w:i/>
          <w:iCs/>
        </w:rPr>
        <w:t>hared</w:t>
      </w:r>
      <w:r>
        <w:rPr>
          <w:rFonts w:eastAsia="Times New Roman" w:cs="Times New Roman"/>
          <w:i/>
          <w:iCs/>
        </w:rPr>
        <w:t xml:space="preserve"> </w:t>
      </w:r>
      <w:r w:rsidR="004B7FED">
        <w:rPr>
          <w:rFonts w:eastAsia="Times New Roman" w:cs="Times New Roman"/>
          <w:i/>
          <w:iCs/>
        </w:rPr>
        <w:t>m</w:t>
      </w:r>
      <w:r w:rsidRPr="64F5AD93">
        <w:rPr>
          <w:rFonts w:eastAsia="Times New Roman" w:cs="Times New Roman"/>
          <w:i/>
          <w:iCs/>
        </w:rPr>
        <w:t xml:space="preserve">ental </w:t>
      </w:r>
      <w:r w:rsidR="004B7FED">
        <w:rPr>
          <w:rFonts w:eastAsia="Times New Roman" w:cs="Times New Roman"/>
          <w:i/>
          <w:iCs/>
        </w:rPr>
        <w:t>m</w:t>
      </w:r>
      <w:r w:rsidRPr="64F5AD93">
        <w:rPr>
          <w:rFonts w:eastAsia="Times New Roman" w:cs="Times New Roman"/>
          <w:i/>
          <w:iCs/>
        </w:rPr>
        <w:t>odel</w:t>
      </w:r>
      <w:r>
        <w:rPr>
          <w:rFonts w:eastAsia="Times New Roman" w:cs="Times New Roman"/>
          <w:i/>
          <w:iCs/>
        </w:rPr>
        <w:t xml:space="preserve">, </w:t>
      </w:r>
      <w:r w:rsidR="004B7FED">
        <w:rPr>
          <w:rFonts w:eastAsia="Times New Roman" w:cs="Times New Roman"/>
          <w:i/>
          <w:iCs/>
        </w:rPr>
        <w:t>s</w:t>
      </w:r>
      <w:r>
        <w:rPr>
          <w:rFonts w:eastAsia="Times New Roman" w:cs="Times New Roman"/>
          <w:i/>
          <w:iCs/>
        </w:rPr>
        <w:t xml:space="preserve">wiss </w:t>
      </w:r>
      <w:r w:rsidR="004B7FED">
        <w:rPr>
          <w:rFonts w:eastAsia="Times New Roman" w:cs="Times New Roman"/>
          <w:i/>
          <w:iCs/>
        </w:rPr>
        <w:t>c</w:t>
      </w:r>
      <w:r>
        <w:rPr>
          <w:rFonts w:eastAsia="Times New Roman" w:cs="Times New Roman"/>
          <w:i/>
          <w:iCs/>
        </w:rPr>
        <w:t xml:space="preserve">heese </w:t>
      </w:r>
      <w:r w:rsidR="004B7FED">
        <w:rPr>
          <w:rFonts w:eastAsia="Times New Roman" w:cs="Times New Roman"/>
          <w:i/>
          <w:iCs/>
        </w:rPr>
        <w:t>m</w:t>
      </w:r>
      <w:r>
        <w:rPr>
          <w:rFonts w:eastAsia="Times New Roman" w:cs="Times New Roman"/>
          <w:i/>
          <w:iCs/>
        </w:rPr>
        <w:t xml:space="preserve">odel, </w:t>
      </w:r>
      <w:r w:rsidR="004B7FED">
        <w:rPr>
          <w:rFonts w:eastAsia="Times New Roman" w:cs="Times New Roman"/>
          <w:i/>
          <w:iCs/>
        </w:rPr>
        <w:t>e</w:t>
      </w:r>
      <w:r w:rsidRPr="5419BD63">
        <w:rPr>
          <w:rFonts w:eastAsia="Times New Roman" w:cs="Times New Roman"/>
          <w:i/>
          <w:iCs/>
        </w:rPr>
        <w:t>lectronic checklist</w:t>
      </w:r>
      <w:r w:rsidRPr="5199F945">
        <w:rPr>
          <w:rFonts w:eastAsia="Times New Roman" w:cs="Times New Roman"/>
          <w:i/>
          <w:iCs/>
        </w:rPr>
        <w:t xml:space="preserve">, </w:t>
      </w:r>
      <w:r w:rsidR="004B7FED">
        <w:rPr>
          <w:rFonts w:eastAsia="Times New Roman" w:cs="Times New Roman"/>
          <w:i/>
          <w:iCs/>
        </w:rPr>
        <w:t>s</w:t>
      </w:r>
      <w:r w:rsidRPr="5199F945">
        <w:rPr>
          <w:rFonts w:eastAsia="Times New Roman" w:cs="Times New Roman"/>
          <w:i/>
          <w:iCs/>
        </w:rPr>
        <w:t>ituational awareness</w:t>
      </w:r>
      <w:r>
        <w:rPr>
          <w:rFonts w:eastAsia="Times New Roman" w:cs="Times New Roman"/>
          <w:i/>
          <w:iCs/>
        </w:rPr>
        <w:t>, human errors</w:t>
      </w:r>
    </w:p>
    <w:p w14:paraId="3AC4BE32" w14:textId="77777777" w:rsidR="00AE097A" w:rsidRPr="00963086" w:rsidRDefault="00AE097A" w:rsidP="000F67E2">
      <w:pPr>
        <w:spacing w:line="276" w:lineRule="auto"/>
        <w:jc w:val="both"/>
        <w:rPr>
          <w:rFonts w:eastAsia="Times New Roman" w:cs="Times New Roman"/>
          <w:i/>
          <w:iCs/>
        </w:rPr>
      </w:pPr>
    </w:p>
    <w:p w14:paraId="28C14DD2" w14:textId="77777777" w:rsidR="00AE097A" w:rsidRDefault="00AE097A" w:rsidP="000F67E2">
      <w:pPr>
        <w:pStyle w:val="Rubrik4"/>
        <w:jc w:val="both"/>
        <w:rPr>
          <w:rFonts w:eastAsia="Times New Roman" w:cs="Times New Roman"/>
          <w:lang w:val="sv-SE"/>
        </w:rPr>
      </w:pPr>
      <w:bookmarkStart w:id="47" w:name="_Toc36924267"/>
      <w:r>
        <w:rPr>
          <w:lang w:val="sv-SE"/>
        </w:rPr>
        <w:t>3</w:t>
      </w:r>
      <w:r w:rsidRPr="23AE8780">
        <w:rPr>
          <w:lang w:val="sv-SE"/>
        </w:rPr>
        <w:t>.</w:t>
      </w:r>
      <w:r>
        <w:rPr>
          <w:lang w:val="sv-SE"/>
        </w:rPr>
        <w:t>3</w:t>
      </w:r>
      <w:r w:rsidRPr="23AE8780">
        <w:rPr>
          <w:lang w:val="sv-SE"/>
        </w:rPr>
        <w:t>.1 Val av engelska uttryck</w:t>
      </w:r>
      <w:bookmarkEnd w:id="47"/>
    </w:p>
    <w:p w14:paraId="1AD339F9" w14:textId="77777777" w:rsidR="00AE097A" w:rsidRPr="00963086" w:rsidRDefault="00AE097A" w:rsidP="000F67E2">
      <w:pPr>
        <w:spacing w:line="276" w:lineRule="auto"/>
        <w:jc w:val="both"/>
        <w:rPr>
          <w:rFonts w:eastAsia="Times New Roman" w:cs="Times New Roman"/>
          <w:lang w:val="sv-SE"/>
        </w:rPr>
      </w:pPr>
      <w:r w:rsidRPr="23AE8780">
        <w:rPr>
          <w:rFonts w:eastAsia="Times New Roman" w:cs="Times New Roman"/>
          <w:lang w:val="sv-SE"/>
        </w:rPr>
        <w:t xml:space="preserve">Utifrån litteratursökningen </w:t>
      </w:r>
      <w:r w:rsidRPr="6A24BCBB">
        <w:rPr>
          <w:rFonts w:eastAsia="Times New Roman" w:cs="Times New Roman"/>
          <w:lang w:val="sv-SE"/>
        </w:rPr>
        <w:t>framkom</w:t>
      </w:r>
      <w:r w:rsidRPr="23AE8780">
        <w:rPr>
          <w:rFonts w:eastAsia="Times New Roman" w:cs="Times New Roman"/>
          <w:lang w:val="sv-SE"/>
        </w:rPr>
        <w:t xml:space="preserve"> vissa ord som presenteras på engelska i texten. Valet att inte översätta dessa ord gjordes för att inte förlora deras innebörd vid en översättning. Det saknas i vissa fall en korrekt översättning från engelska till svenska</w:t>
      </w:r>
      <w:r w:rsidRPr="204E3496">
        <w:rPr>
          <w:rFonts w:eastAsia="Times New Roman" w:cs="Times New Roman"/>
          <w:lang w:val="sv-SE"/>
        </w:rPr>
        <w:t xml:space="preserve"> för att belysa ordets innebörd.</w:t>
      </w:r>
      <w:r w:rsidRPr="23AE8780">
        <w:rPr>
          <w:rFonts w:eastAsia="Times New Roman" w:cs="Times New Roman"/>
          <w:lang w:val="sv-SE"/>
        </w:rPr>
        <w:t xml:space="preserve"> En förklaring till varje uttryck presenteras på svenska i texten, samt i rapportens ordlista. </w:t>
      </w:r>
    </w:p>
    <w:p w14:paraId="3463C047" w14:textId="77777777" w:rsidR="00AE097A" w:rsidRPr="00AC7ECB" w:rsidRDefault="00AE097A" w:rsidP="000F67E2">
      <w:pPr>
        <w:pStyle w:val="Rubrik3"/>
        <w:spacing w:line="276" w:lineRule="auto"/>
        <w:jc w:val="both"/>
        <w:rPr>
          <w:rFonts w:eastAsia="Times New Roman" w:cs="Times New Roman"/>
          <w:lang w:val="sv-SE"/>
        </w:rPr>
      </w:pPr>
      <w:bookmarkStart w:id="48" w:name="_heading=h.c80jkca2gil6"/>
      <w:bookmarkStart w:id="49" w:name="_Toc30594473"/>
      <w:bookmarkStart w:id="50" w:name="_Toc36924268"/>
      <w:bookmarkEnd w:id="48"/>
      <w:r>
        <w:rPr>
          <w:rFonts w:eastAsia="Times New Roman" w:cs="Times New Roman"/>
          <w:lang w:val="sv-SE"/>
        </w:rPr>
        <w:t>3</w:t>
      </w:r>
      <w:r w:rsidRPr="64F5AD93">
        <w:rPr>
          <w:rFonts w:eastAsia="Times New Roman" w:cs="Times New Roman"/>
          <w:lang w:val="sv-SE"/>
        </w:rPr>
        <w:t>.4 Etik</w:t>
      </w:r>
      <w:bookmarkEnd w:id="49"/>
      <w:bookmarkEnd w:id="50"/>
    </w:p>
    <w:p w14:paraId="71D42DD2" w14:textId="0E3426EE" w:rsidR="00AE097A" w:rsidRPr="00AC7ECB" w:rsidRDefault="009273C1" w:rsidP="000F67E2">
      <w:pPr>
        <w:spacing w:line="276" w:lineRule="auto"/>
        <w:jc w:val="both"/>
        <w:rPr>
          <w:rFonts w:eastAsia="Times New Roman" w:cs="Times New Roman"/>
          <w:lang w:val="sv-SE"/>
        </w:rPr>
      </w:pPr>
      <w:r>
        <w:rPr>
          <w:rFonts w:eastAsia="Times New Roman" w:cs="Times New Roman"/>
          <w:lang w:val="sv-SE"/>
        </w:rPr>
        <w:t xml:space="preserve">Deltagande </w:t>
      </w:r>
      <w:r w:rsidR="00A748BC">
        <w:rPr>
          <w:rFonts w:eastAsia="Times New Roman" w:cs="Times New Roman"/>
          <w:lang w:val="sv-SE"/>
        </w:rPr>
        <w:t>i</w:t>
      </w:r>
      <w:r>
        <w:rPr>
          <w:rFonts w:eastAsia="Times New Roman" w:cs="Times New Roman"/>
          <w:lang w:val="sv-SE"/>
        </w:rPr>
        <w:t xml:space="preserve"> både</w:t>
      </w:r>
      <w:r w:rsidR="00A748BC">
        <w:rPr>
          <w:rFonts w:eastAsia="Times New Roman" w:cs="Times New Roman"/>
          <w:lang w:val="sv-SE"/>
        </w:rPr>
        <w:t xml:space="preserve"> intervjuer och </w:t>
      </w:r>
      <w:r w:rsidR="00AE097A" w:rsidRPr="64F5AD93">
        <w:rPr>
          <w:rFonts w:eastAsia="Times New Roman" w:cs="Times New Roman"/>
          <w:lang w:val="sv-SE"/>
        </w:rPr>
        <w:t>workshop</w:t>
      </w:r>
      <w:r>
        <w:rPr>
          <w:rFonts w:eastAsia="Times New Roman" w:cs="Times New Roman"/>
          <w:lang w:val="sv-SE"/>
        </w:rPr>
        <w:t xml:space="preserve"> </w:t>
      </w:r>
      <w:r w:rsidR="00AE097A" w:rsidRPr="6269C111">
        <w:rPr>
          <w:rFonts w:eastAsia="Times New Roman" w:cs="Times New Roman"/>
          <w:lang w:val="sv-SE"/>
        </w:rPr>
        <w:t>krävde</w:t>
      </w:r>
      <w:r w:rsidR="00AE097A" w:rsidRPr="64F5AD93">
        <w:rPr>
          <w:rFonts w:eastAsia="Times New Roman" w:cs="Times New Roman"/>
          <w:lang w:val="sv-SE"/>
        </w:rPr>
        <w:t xml:space="preserve"> att deltagarna </w:t>
      </w:r>
      <w:r w:rsidR="00AE097A" w:rsidRPr="6269C111">
        <w:rPr>
          <w:rFonts w:eastAsia="Times New Roman" w:cs="Times New Roman"/>
          <w:lang w:val="sv-SE"/>
        </w:rPr>
        <w:t>var</w:t>
      </w:r>
      <w:r w:rsidR="00AE097A" w:rsidRPr="64F5AD93">
        <w:rPr>
          <w:rFonts w:eastAsia="Times New Roman" w:cs="Times New Roman"/>
          <w:lang w:val="sv-SE"/>
        </w:rPr>
        <w:t xml:space="preserve"> medvetna om vad de </w:t>
      </w:r>
      <w:r w:rsidR="00AE097A" w:rsidRPr="6269C111">
        <w:rPr>
          <w:rFonts w:eastAsia="Times New Roman" w:cs="Times New Roman"/>
          <w:lang w:val="sv-SE"/>
        </w:rPr>
        <w:t>deltog</w:t>
      </w:r>
      <w:r w:rsidR="00AE097A" w:rsidRPr="64F5AD93">
        <w:rPr>
          <w:rFonts w:eastAsia="Times New Roman" w:cs="Times New Roman"/>
          <w:lang w:val="sv-SE"/>
        </w:rPr>
        <w:t xml:space="preserve"> i. De </w:t>
      </w:r>
      <w:r w:rsidR="00B20788">
        <w:rPr>
          <w:rFonts w:eastAsia="Times New Roman" w:cs="Times New Roman"/>
          <w:lang w:val="sv-SE"/>
        </w:rPr>
        <w:t xml:space="preserve">fick </w:t>
      </w:r>
      <w:r w:rsidR="00AE097A" w:rsidRPr="64F5AD93">
        <w:rPr>
          <w:rFonts w:eastAsia="Times New Roman" w:cs="Times New Roman"/>
          <w:lang w:val="sv-SE"/>
        </w:rPr>
        <w:t xml:space="preserve">information om vad </w:t>
      </w:r>
      <w:r w:rsidR="004C7AE5">
        <w:rPr>
          <w:rFonts w:eastAsia="Times New Roman" w:cs="Times New Roman"/>
          <w:lang w:val="sv-SE"/>
        </w:rPr>
        <w:t xml:space="preserve">studien </w:t>
      </w:r>
      <w:r w:rsidR="00AE097A" w:rsidRPr="6269C111">
        <w:rPr>
          <w:rFonts w:eastAsia="Times New Roman" w:cs="Times New Roman"/>
          <w:lang w:val="sv-SE"/>
        </w:rPr>
        <w:t>handlade</w:t>
      </w:r>
      <w:r w:rsidR="00AE097A" w:rsidRPr="64F5AD93">
        <w:rPr>
          <w:rFonts w:eastAsia="Times New Roman" w:cs="Times New Roman"/>
          <w:lang w:val="sv-SE"/>
        </w:rPr>
        <w:t xml:space="preserve"> om, samt att de </w:t>
      </w:r>
      <w:r w:rsidR="00AE097A" w:rsidRPr="6269C111">
        <w:rPr>
          <w:rFonts w:eastAsia="Times New Roman" w:cs="Times New Roman"/>
          <w:lang w:val="sv-SE"/>
        </w:rPr>
        <w:t>hade</w:t>
      </w:r>
      <w:r w:rsidR="00AE097A" w:rsidRPr="64F5AD93">
        <w:rPr>
          <w:rFonts w:eastAsia="Times New Roman" w:cs="Times New Roman"/>
          <w:lang w:val="sv-SE"/>
        </w:rPr>
        <w:t xml:space="preserve"> rätt till att dra sig ur när som helst. Deltaga</w:t>
      </w:r>
      <w:r w:rsidR="00AA0AD0">
        <w:rPr>
          <w:rFonts w:eastAsia="Times New Roman" w:cs="Times New Roman"/>
          <w:lang w:val="sv-SE"/>
        </w:rPr>
        <w:t xml:space="preserve">rna informerades </w:t>
      </w:r>
      <w:r w:rsidR="008A3BC6">
        <w:rPr>
          <w:rFonts w:eastAsia="Times New Roman" w:cs="Times New Roman"/>
          <w:lang w:val="sv-SE"/>
        </w:rPr>
        <w:t>om att det</w:t>
      </w:r>
      <w:r w:rsidR="00AE097A" w:rsidRPr="64F5AD93">
        <w:rPr>
          <w:rFonts w:eastAsia="Times New Roman" w:cs="Times New Roman"/>
          <w:lang w:val="sv-SE"/>
        </w:rPr>
        <w:t xml:space="preserve"> </w:t>
      </w:r>
      <w:r w:rsidR="00190522">
        <w:rPr>
          <w:rFonts w:eastAsia="Times New Roman" w:cs="Times New Roman"/>
          <w:lang w:val="sv-SE"/>
        </w:rPr>
        <w:t>var</w:t>
      </w:r>
      <w:r w:rsidR="00AE097A" w:rsidRPr="64F5AD93">
        <w:rPr>
          <w:rFonts w:eastAsia="Times New Roman" w:cs="Times New Roman"/>
          <w:lang w:val="sv-SE"/>
        </w:rPr>
        <w:t xml:space="preserve"> frivilligt </w:t>
      </w:r>
      <w:r w:rsidR="008A3BC6">
        <w:rPr>
          <w:rFonts w:eastAsia="Times New Roman" w:cs="Times New Roman"/>
          <w:lang w:val="sv-SE"/>
        </w:rPr>
        <w:t>att delta i studien och att det inte ska vara skadligt</w:t>
      </w:r>
      <w:r w:rsidR="00AE097A" w:rsidRPr="64F5AD93">
        <w:rPr>
          <w:rFonts w:eastAsia="Times New Roman" w:cs="Times New Roman"/>
          <w:lang w:val="sv-SE"/>
        </w:rPr>
        <w:t xml:space="preserve"> för deras egna intressen (</w:t>
      </w:r>
      <w:proofErr w:type="spellStart"/>
      <w:r w:rsidR="00AE097A" w:rsidRPr="64F5AD93">
        <w:rPr>
          <w:rFonts w:eastAsia="Times New Roman" w:cs="Times New Roman"/>
          <w:lang w:val="sv-SE"/>
        </w:rPr>
        <w:t>Denscombe</w:t>
      </w:r>
      <w:proofErr w:type="spellEnd"/>
      <w:r w:rsidR="00AE097A" w:rsidRPr="64F5AD93">
        <w:rPr>
          <w:rFonts w:eastAsia="Times New Roman" w:cs="Times New Roman"/>
          <w:lang w:val="sv-SE"/>
        </w:rPr>
        <w:t xml:space="preserve">, 2018). </w:t>
      </w:r>
    </w:p>
    <w:p w14:paraId="73EEBCCF" w14:textId="77777777" w:rsidR="00AE097A" w:rsidRDefault="00AE097A" w:rsidP="000F67E2">
      <w:pPr>
        <w:jc w:val="both"/>
        <w:rPr>
          <w:rFonts w:eastAsia="Times New Roman" w:cs="Times New Roman"/>
          <w:lang w:val="sv-SE"/>
        </w:rPr>
      </w:pPr>
    </w:p>
    <w:p w14:paraId="28CE4437" w14:textId="77777777" w:rsidR="00AE097A" w:rsidRPr="00AC7ECB" w:rsidRDefault="00AE097A" w:rsidP="000F67E2">
      <w:pPr>
        <w:pStyle w:val="Rubrik4"/>
        <w:jc w:val="both"/>
        <w:rPr>
          <w:lang w:val="sv-SE"/>
        </w:rPr>
      </w:pPr>
      <w:bookmarkStart w:id="51" w:name="_Toc36924269"/>
      <w:r>
        <w:rPr>
          <w:lang w:val="sv-SE"/>
        </w:rPr>
        <w:t>3</w:t>
      </w:r>
      <w:r w:rsidRPr="64F5AD93">
        <w:rPr>
          <w:lang w:val="sv-SE"/>
        </w:rPr>
        <w:t>.4.1 Intervju</w:t>
      </w:r>
      <w:bookmarkEnd w:id="51"/>
      <w:r w:rsidRPr="64F5AD93">
        <w:rPr>
          <w:lang w:val="sv-SE"/>
        </w:rPr>
        <w:t xml:space="preserve"> </w:t>
      </w:r>
    </w:p>
    <w:p w14:paraId="0C1BC4EE" w14:textId="68550F51" w:rsidR="00AE097A" w:rsidRPr="00AC7ECB" w:rsidRDefault="00AE097A" w:rsidP="000F67E2">
      <w:pPr>
        <w:spacing w:line="276" w:lineRule="auto"/>
        <w:jc w:val="both"/>
        <w:rPr>
          <w:rFonts w:eastAsia="Times New Roman" w:cs="Times New Roman"/>
          <w:lang w:val="sv-SE"/>
        </w:rPr>
      </w:pPr>
      <w:r w:rsidRPr="64F5AD93">
        <w:rPr>
          <w:rFonts w:eastAsia="Times New Roman" w:cs="Times New Roman"/>
          <w:lang w:val="sv-SE"/>
        </w:rPr>
        <w:t xml:space="preserve">Styrmännen </w:t>
      </w:r>
      <w:r w:rsidRPr="6269C111">
        <w:rPr>
          <w:rFonts w:eastAsia="Times New Roman" w:cs="Times New Roman"/>
          <w:lang w:val="sv-SE"/>
        </w:rPr>
        <w:t>informerades</w:t>
      </w:r>
      <w:r w:rsidRPr="64F5AD93">
        <w:rPr>
          <w:rFonts w:eastAsia="Times New Roman" w:cs="Times New Roman"/>
          <w:lang w:val="sv-SE"/>
        </w:rPr>
        <w:t xml:space="preserve"> innan intervjun vad undersökningens </w:t>
      </w:r>
      <w:r w:rsidR="00594A0F">
        <w:rPr>
          <w:rFonts w:eastAsia="Times New Roman" w:cs="Times New Roman"/>
          <w:lang w:val="sv-SE"/>
        </w:rPr>
        <w:t>huvudsakliga</w:t>
      </w:r>
      <w:r w:rsidR="00E87C7A">
        <w:rPr>
          <w:rFonts w:eastAsia="Times New Roman" w:cs="Times New Roman"/>
          <w:lang w:val="sv-SE"/>
        </w:rPr>
        <w:t xml:space="preserve"> </w:t>
      </w:r>
      <w:r w:rsidR="003F28FE">
        <w:rPr>
          <w:rFonts w:eastAsia="Times New Roman" w:cs="Times New Roman"/>
          <w:lang w:val="sv-SE"/>
        </w:rPr>
        <w:t>ämne</w:t>
      </w:r>
      <w:r w:rsidR="00E87C7A">
        <w:rPr>
          <w:rFonts w:eastAsia="Times New Roman" w:cs="Times New Roman"/>
          <w:lang w:val="sv-SE"/>
        </w:rPr>
        <w:t xml:space="preserve"> var</w:t>
      </w:r>
      <w:r w:rsidR="00AF33B4">
        <w:rPr>
          <w:rFonts w:eastAsia="Times New Roman" w:cs="Times New Roman"/>
          <w:lang w:val="sv-SE"/>
        </w:rPr>
        <w:t xml:space="preserve">. </w:t>
      </w:r>
      <w:r w:rsidRPr="64F5AD93">
        <w:rPr>
          <w:rFonts w:eastAsia="Times New Roman" w:cs="Times New Roman"/>
          <w:lang w:val="sv-SE"/>
        </w:rPr>
        <w:t xml:space="preserve">De </w:t>
      </w:r>
      <w:r w:rsidRPr="6269C111">
        <w:rPr>
          <w:rFonts w:eastAsia="Times New Roman" w:cs="Times New Roman"/>
          <w:lang w:val="sv-SE"/>
        </w:rPr>
        <w:t>informerades</w:t>
      </w:r>
      <w:r w:rsidRPr="64F5AD93">
        <w:rPr>
          <w:rFonts w:eastAsia="Times New Roman" w:cs="Times New Roman"/>
          <w:lang w:val="sv-SE"/>
        </w:rPr>
        <w:t xml:space="preserve"> även om att de inte sk</w:t>
      </w:r>
      <w:r w:rsidR="008A3A8F">
        <w:rPr>
          <w:rFonts w:eastAsia="Times New Roman" w:cs="Times New Roman"/>
          <w:lang w:val="sv-SE"/>
        </w:rPr>
        <w:t>ulle</w:t>
      </w:r>
      <w:r w:rsidRPr="64F5AD93">
        <w:rPr>
          <w:rFonts w:eastAsia="Times New Roman" w:cs="Times New Roman"/>
          <w:lang w:val="sv-SE"/>
        </w:rPr>
        <w:t xml:space="preserve"> nämna sina egna namn, vilka fartyg de jobbade på eller inom vilket rederi. De skulle heller inte nämna några externa företag som hade med ämnet att göra. Under inspelningen </w:t>
      </w:r>
      <w:r w:rsidRPr="6269C111">
        <w:rPr>
          <w:rFonts w:eastAsia="Times New Roman" w:cs="Times New Roman"/>
          <w:lang w:val="sv-SE"/>
        </w:rPr>
        <w:t>tillfrågades</w:t>
      </w:r>
      <w:r w:rsidRPr="64F5AD93">
        <w:rPr>
          <w:rFonts w:eastAsia="Times New Roman" w:cs="Times New Roman"/>
          <w:lang w:val="sv-SE"/>
        </w:rPr>
        <w:t xml:space="preserve"> varje styrman </w:t>
      </w:r>
      <w:r w:rsidR="00B73071">
        <w:rPr>
          <w:rFonts w:eastAsia="Times New Roman" w:cs="Times New Roman"/>
          <w:lang w:val="sv-SE"/>
        </w:rPr>
        <w:t>ifall</w:t>
      </w:r>
      <w:r w:rsidRPr="64F5AD93">
        <w:rPr>
          <w:rFonts w:eastAsia="Times New Roman" w:cs="Times New Roman"/>
          <w:lang w:val="sv-SE"/>
        </w:rPr>
        <w:t xml:space="preserve"> det var okej att inspelningen skedde samt att deras åsikter </w:t>
      </w:r>
      <w:r w:rsidRPr="6269C111">
        <w:rPr>
          <w:rFonts w:eastAsia="Times New Roman" w:cs="Times New Roman"/>
          <w:lang w:val="sv-SE"/>
        </w:rPr>
        <w:lastRenderedPageBreak/>
        <w:t>skulle</w:t>
      </w:r>
      <w:r w:rsidRPr="64F5AD93">
        <w:rPr>
          <w:rFonts w:eastAsia="Times New Roman" w:cs="Times New Roman"/>
          <w:lang w:val="sv-SE"/>
        </w:rPr>
        <w:t xml:space="preserve"> </w:t>
      </w:r>
      <w:r w:rsidR="00F31BFB">
        <w:rPr>
          <w:rFonts w:eastAsia="Times New Roman" w:cs="Times New Roman"/>
          <w:lang w:val="sv-SE"/>
        </w:rPr>
        <w:t>fungera</w:t>
      </w:r>
      <w:r w:rsidRPr="64F5AD93">
        <w:rPr>
          <w:rFonts w:eastAsia="Times New Roman" w:cs="Times New Roman"/>
          <w:lang w:val="sv-SE"/>
        </w:rPr>
        <w:t xml:space="preserve"> som underlag </w:t>
      </w:r>
      <w:r w:rsidR="0012417B">
        <w:rPr>
          <w:rFonts w:eastAsia="Times New Roman" w:cs="Times New Roman"/>
          <w:lang w:val="sv-SE"/>
        </w:rPr>
        <w:t>för</w:t>
      </w:r>
      <w:r w:rsidRPr="64F5AD93">
        <w:rPr>
          <w:rFonts w:eastAsia="Times New Roman" w:cs="Times New Roman"/>
          <w:lang w:val="sv-SE"/>
        </w:rPr>
        <w:t xml:space="preserve"> </w:t>
      </w:r>
      <w:r w:rsidRPr="6269C111">
        <w:rPr>
          <w:rFonts w:eastAsia="Times New Roman" w:cs="Times New Roman"/>
          <w:lang w:val="sv-SE"/>
        </w:rPr>
        <w:t>studien</w:t>
      </w:r>
      <w:r w:rsidRPr="64F5AD93">
        <w:rPr>
          <w:rFonts w:eastAsia="Times New Roman" w:cs="Times New Roman"/>
          <w:lang w:val="sv-SE"/>
        </w:rPr>
        <w:t xml:space="preserve">, vilket godkändes av samtliga. </w:t>
      </w:r>
      <w:r w:rsidRPr="6269C111">
        <w:rPr>
          <w:rFonts w:eastAsia="Times New Roman" w:cs="Times New Roman"/>
          <w:lang w:val="sv-SE"/>
        </w:rPr>
        <w:t xml:space="preserve">De fick även skriva på ett samtyckesformulär. </w:t>
      </w:r>
    </w:p>
    <w:p w14:paraId="205E94DC" w14:textId="77777777" w:rsidR="00AE097A" w:rsidRPr="00AC7ECB" w:rsidRDefault="00AE097A" w:rsidP="000F67E2">
      <w:pPr>
        <w:jc w:val="both"/>
        <w:rPr>
          <w:rFonts w:eastAsia="Times New Roman" w:cs="Times New Roman"/>
          <w:lang w:val="sv-SE"/>
        </w:rPr>
      </w:pPr>
    </w:p>
    <w:p w14:paraId="678190D0" w14:textId="77777777" w:rsidR="00AE097A" w:rsidRPr="00AC7ECB" w:rsidRDefault="00AE097A" w:rsidP="000F67E2">
      <w:pPr>
        <w:pStyle w:val="Rubrik4"/>
        <w:jc w:val="both"/>
        <w:rPr>
          <w:lang w:val="sv-SE"/>
        </w:rPr>
      </w:pPr>
      <w:bookmarkStart w:id="52" w:name="_Toc36924270"/>
      <w:r>
        <w:rPr>
          <w:lang w:val="sv-SE"/>
        </w:rPr>
        <w:t>3</w:t>
      </w:r>
      <w:r w:rsidRPr="64F5AD93">
        <w:rPr>
          <w:lang w:val="sv-SE"/>
        </w:rPr>
        <w:t>.4.2 Workshop</w:t>
      </w:r>
      <w:bookmarkEnd w:id="52"/>
    </w:p>
    <w:p w14:paraId="709D740B" w14:textId="15CED268" w:rsidR="00AE097A" w:rsidRPr="00AC7ECB" w:rsidRDefault="00AE097A" w:rsidP="000F67E2">
      <w:pPr>
        <w:spacing w:line="276" w:lineRule="auto"/>
        <w:jc w:val="both"/>
        <w:rPr>
          <w:rFonts w:eastAsia="Times New Roman" w:cs="Times New Roman"/>
          <w:lang w:val="sv-SE"/>
        </w:rPr>
      </w:pPr>
      <w:r w:rsidRPr="31C611DD">
        <w:rPr>
          <w:rFonts w:eastAsia="Times New Roman" w:cs="Times New Roman"/>
          <w:lang w:val="sv-SE"/>
        </w:rPr>
        <w:t xml:space="preserve">Deltagarna </w:t>
      </w:r>
      <w:r w:rsidRPr="6269C111">
        <w:rPr>
          <w:rFonts w:eastAsia="Times New Roman" w:cs="Times New Roman"/>
          <w:lang w:val="sv-SE"/>
        </w:rPr>
        <w:t>informerades</w:t>
      </w:r>
      <w:r w:rsidRPr="31C611DD">
        <w:rPr>
          <w:rFonts w:eastAsia="Times New Roman" w:cs="Times New Roman"/>
          <w:lang w:val="sv-SE"/>
        </w:rPr>
        <w:t xml:space="preserve"> innan workshopen</w:t>
      </w:r>
      <w:r w:rsidR="00785F5A">
        <w:rPr>
          <w:rFonts w:eastAsia="Times New Roman" w:cs="Times New Roman"/>
          <w:lang w:val="sv-SE"/>
        </w:rPr>
        <w:t xml:space="preserve"> om studiens huvudsakliga ämnen</w:t>
      </w:r>
      <w:r w:rsidRPr="31C611DD">
        <w:rPr>
          <w:rFonts w:eastAsia="Times New Roman" w:cs="Times New Roman"/>
          <w:lang w:val="sv-SE"/>
        </w:rPr>
        <w:t xml:space="preserve">. Deltagarna </w:t>
      </w:r>
      <w:r w:rsidRPr="6269C111">
        <w:rPr>
          <w:rFonts w:eastAsia="Times New Roman" w:cs="Times New Roman"/>
          <w:lang w:val="sv-SE"/>
        </w:rPr>
        <w:t>informerades</w:t>
      </w:r>
      <w:r w:rsidRPr="31C611DD">
        <w:rPr>
          <w:rFonts w:eastAsia="Times New Roman" w:cs="Times New Roman"/>
          <w:lang w:val="sv-SE"/>
        </w:rPr>
        <w:t xml:space="preserve"> om hur observationen </w:t>
      </w:r>
      <w:r w:rsidRPr="6269C111">
        <w:rPr>
          <w:rFonts w:eastAsia="Times New Roman" w:cs="Times New Roman"/>
          <w:lang w:val="sv-SE"/>
        </w:rPr>
        <w:t>skulle gå</w:t>
      </w:r>
      <w:r w:rsidRPr="31C611DD">
        <w:rPr>
          <w:rFonts w:eastAsia="Times New Roman" w:cs="Times New Roman"/>
          <w:lang w:val="sv-SE"/>
        </w:rPr>
        <w:t xml:space="preserve"> till och vilka som </w:t>
      </w:r>
      <w:r w:rsidRPr="6269C111">
        <w:rPr>
          <w:rFonts w:eastAsia="Times New Roman" w:cs="Times New Roman"/>
          <w:lang w:val="sv-SE"/>
        </w:rPr>
        <w:t>var</w:t>
      </w:r>
      <w:r w:rsidRPr="31C611DD">
        <w:rPr>
          <w:rFonts w:eastAsia="Times New Roman" w:cs="Times New Roman"/>
          <w:lang w:val="sv-SE"/>
        </w:rPr>
        <w:t xml:space="preserve"> observatörer. </w:t>
      </w:r>
      <w:r w:rsidRPr="3B30A15D">
        <w:rPr>
          <w:rFonts w:eastAsia="Times New Roman" w:cs="Times New Roman"/>
          <w:lang w:val="sv-SE"/>
        </w:rPr>
        <w:t xml:space="preserve">De </w:t>
      </w:r>
      <w:r w:rsidRPr="6269C111">
        <w:rPr>
          <w:rFonts w:eastAsia="Times New Roman" w:cs="Times New Roman"/>
          <w:lang w:val="sv-SE"/>
        </w:rPr>
        <w:t>fick</w:t>
      </w:r>
      <w:r w:rsidRPr="3B30A15D">
        <w:rPr>
          <w:rFonts w:eastAsia="Times New Roman" w:cs="Times New Roman"/>
          <w:lang w:val="sv-SE"/>
        </w:rPr>
        <w:t xml:space="preserve"> däremot ingen information angående vilka observationsenheter workshopen </w:t>
      </w:r>
      <w:r w:rsidRPr="6269C111">
        <w:rPr>
          <w:rFonts w:eastAsia="Times New Roman" w:cs="Times New Roman"/>
          <w:lang w:val="sv-SE"/>
        </w:rPr>
        <w:t>noterade.</w:t>
      </w:r>
      <w:r w:rsidRPr="3B30A15D">
        <w:rPr>
          <w:rFonts w:eastAsia="Times New Roman" w:cs="Times New Roman"/>
          <w:lang w:val="sv-SE"/>
        </w:rPr>
        <w:t xml:space="preserve"> </w:t>
      </w:r>
      <w:r w:rsidRPr="31C611DD">
        <w:rPr>
          <w:rFonts w:eastAsia="Times New Roman" w:cs="Times New Roman"/>
          <w:lang w:val="sv-SE"/>
        </w:rPr>
        <w:t xml:space="preserve">Information om hur medverkan </w:t>
      </w:r>
      <w:r w:rsidRPr="6269C111">
        <w:rPr>
          <w:rFonts w:eastAsia="Times New Roman" w:cs="Times New Roman"/>
          <w:lang w:val="sv-SE"/>
        </w:rPr>
        <w:t>behandlades</w:t>
      </w:r>
      <w:r w:rsidRPr="31C611DD">
        <w:rPr>
          <w:rFonts w:eastAsia="Times New Roman" w:cs="Times New Roman"/>
          <w:lang w:val="sv-SE"/>
        </w:rPr>
        <w:t xml:space="preserve"> i rapporten </w:t>
      </w:r>
      <w:r w:rsidRPr="6269C111">
        <w:rPr>
          <w:rFonts w:eastAsia="Times New Roman" w:cs="Times New Roman"/>
          <w:lang w:val="sv-SE"/>
        </w:rPr>
        <w:t>skedde</w:t>
      </w:r>
      <w:r w:rsidRPr="31C611DD">
        <w:rPr>
          <w:rFonts w:eastAsia="Times New Roman" w:cs="Times New Roman"/>
          <w:lang w:val="sv-SE"/>
        </w:rPr>
        <w:t xml:space="preserve"> innan observationen </w:t>
      </w:r>
      <w:r w:rsidRPr="6269C111">
        <w:rPr>
          <w:rFonts w:eastAsia="Times New Roman" w:cs="Times New Roman"/>
          <w:lang w:val="sv-SE"/>
        </w:rPr>
        <w:t>påbörjades.</w:t>
      </w:r>
      <w:r w:rsidRPr="31C611DD">
        <w:rPr>
          <w:rFonts w:eastAsia="Times New Roman" w:cs="Times New Roman"/>
          <w:lang w:val="sv-SE"/>
        </w:rPr>
        <w:t xml:space="preserve"> Deltagarna </w:t>
      </w:r>
      <w:r w:rsidRPr="6269C111">
        <w:rPr>
          <w:rFonts w:eastAsia="Times New Roman" w:cs="Times New Roman"/>
          <w:lang w:val="sv-SE"/>
        </w:rPr>
        <w:t>fick</w:t>
      </w:r>
      <w:r w:rsidRPr="31C611DD">
        <w:rPr>
          <w:rFonts w:eastAsia="Times New Roman" w:cs="Times New Roman"/>
          <w:lang w:val="sv-SE"/>
        </w:rPr>
        <w:t xml:space="preserve"> skriva på ett samtyckesformulär där de </w:t>
      </w:r>
      <w:r w:rsidRPr="6269C111">
        <w:rPr>
          <w:rFonts w:eastAsia="Times New Roman" w:cs="Times New Roman"/>
          <w:lang w:val="sv-SE"/>
        </w:rPr>
        <w:t>godkände</w:t>
      </w:r>
      <w:r w:rsidRPr="31C611DD">
        <w:rPr>
          <w:rFonts w:eastAsia="Times New Roman" w:cs="Times New Roman"/>
          <w:lang w:val="sv-SE"/>
        </w:rPr>
        <w:t xml:space="preserve"> sin medverkan. </w:t>
      </w:r>
    </w:p>
    <w:p w14:paraId="6379CD32" w14:textId="77777777" w:rsidR="00AE097A" w:rsidRDefault="00AE097A" w:rsidP="000F67E2">
      <w:pPr>
        <w:spacing w:line="276" w:lineRule="auto"/>
        <w:jc w:val="both"/>
        <w:rPr>
          <w:rFonts w:eastAsia="Times New Roman" w:cs="Times New Roman"/>
          <w:lang w:val="sv-SE"/>
        </w:rPr>
      </w:pPr>
    </w:p>
    <w:p w14:paraId="52C1D31A" w14:textId="77777777" w:rsidR="00AE097A" w:rsidRPr="00880078" w:rsidRDefault="00AE097A" w:rsidP="000F67E2">
      <w:pPr>
        <w:pStyle w:val="Rubrik3"/>
        <w:jc w:val="both"/>
        <w:rPr>
          <w:lang w:val="sv-SE"/>
        </w:rPr>
      </w:pPr>
      <w:bookmarkStart w:id="53" w:name="_Toc36924271"/>
      <w:r>
        <w:rPr>
          <w:lang w:val="sv-SE"/>
        </w:rPr>
        <w:t>3</w:t>
      </w:r>
      <w:r w:rsidRPr="31C611DD">
        <w:rPr>
          <w:lang w:val="sv-SE"/>
        </w:rPr>
        <w:t>.5 Analys av data</w:t>
      </w:r>
      <w:bookmarkEnd w:id="53"/>
    </w:p>
    <w:p w14:paraId="70CC6169" w14:textId="77777777" w:rsidR="00AE097A" w:rsidRPr="00123D80" w:rsidRDefault="00AE097A" w:rsidP="000F67E2">
      <w:pPr>
        <w:pStyle w:val="Rubrik4"/>
        <w:jc w:val="both"/>
        <w:rPr>
          <w:lang w:val="sv-SE"/>
        </w:rPr>
      </w:pPr>
      <w:bookmarkStart w:id="54" w:name="_Toc36924272"/>
      <w:r>
        <w:rPr>
          <w:lang w:val="sv-SE"/>
        </w:rPr>
        <w:t>3</w:t>
      </w:r>
      <w:r w:rsidRPr="792E086B">
        <w:rPr>
          <w:lang w:val="sv-SE"/>
        </w:rPr>
        <w:t>.5.1 Intervjuer</w:t>
      </w:r>
      <w:bookmarkEnd w:id="54"/>
    </w:p>
    <w:p w14:paraId="6BC1F898" w14:textId="77777777" w:rsidR="00AE097A" w:rsidRPr="00735DEB" w:rsidRDefault="00AE097A" w:rsidP="000F67E2">
      <w:pPr>
        <w:spacing w:line="276" w:lineRule="auto"/>
        <w:jc w:val="both"/>
        <w:rPr>
          <w:rFonts w:eastAsia="Times New Roman" w:cs="Times New Roman"/>
          <w:lang w:val="sv-SE"/>
        </w:rPr>
      </w:pPr>
      <w:r w:rsidRPr="68547473">
        <w:rPr>
          <w:rFonts w:eastAsia="Times New Roman" w:cs="Times New Roman"/>
          <w:lang w:val="sv-SE"/>
        </w:rPr>
        <w:t xml:space="preserve">När intervjuerna var slutförda utfördes en transkribering av dessa. </w:t>
      </w:r>
      <w:r w:rsidRPr="792E086B">
        <w:rPr>
          <w:rFonts w:eastAsia="Times New Roman" w:cs="Times New Roman"/>
          <w:lang w:val="sv-SE"/>
        </w:rPr>
        <w:t xml:space="preserve">Det inspelade materialet </w:t>
      </w:r>
      <w:r w:rsidRPr="68547473">
        <w:rPr>
          <w:rFonts w:eastAsia="Times New Roman" w:cs="Times New Roman"/>
          <w:lang w:val="sv-SE"/>
        </w:rPr>
        <w:t xml:space="preserve">transkriberades, vilket </w:t>
      </w:r>
      <w:r w:rsidRPr="792E086B">
        <w:rPr>
          <w:rFonts w:eastAsia="Times New Roman" w:cs="Times New Roman"/>
          <w:lang w:val="sv-SE"/>
        </w:rPr>
        <w:t>innebär</w:t>
      </w:r>
      <w:r w:rsidRPr="68547473">
        <w:rPr>
          <w:rFonts w:eastAsia="Times New Roman" w:cs="Times New Roman"/>
          <w:lang w:val="sv-SE"/>
        </w:rPr>
        <w:t xml:space="preserve"> att viss del av </w:t>
      </w:r>
      <w:r w:rsidRPr="792E086B">
        <w:rPr>
          <w:rFonts w:eastAsia="Times New Roman" w:cs="Times New Roman"/>
          <w:lang w:val="sv-SE"/>
        </w:rPr>
        <w:t>den</w:t>
      </w:r>
      <w:r w:rsidRPr="68547473">
        <w:rPr>
          <w:rFonts w:eastAsia="Times New Roman" w:cs="Times New Roman"/>
          <w:lang w:val="sv-SE"/>
        </w:rPr>
        <w:t xml:space="preserve"> nedskrivna </w:t>
      </w:r>
      <w:r w:rsidRPr="792E086B">
        <w:rPr>
          <w:rFonts w:eastAsia="Times New Roman" w:cs="Times New Roman"/>
          <w:lang w:val="sv-SE"/>
        </w:rPr>
        <w:t xml:space="preserve">texten </w:t>
      </w:r>
      <w:r w:rsidRPr="68547473">
        <w:rPr>
          <w:rFonts w:eastAsia="Times New Roman" w:cs="Times New Roman"/>
          <w:lang w:val="sv-SE"/>
        </w:rPr>
        <w:t xml:space="preserve">inte är relevant för studien. Dock ansågs det viktigt att intervjuerna </w:t>
      </w:r>
      <w:r w:rsidRPr="63256FF9">
        <w:rPr>
          <w:rFonts w:eastAsia="Times New Roman" w:cs="Times New Roman"/>
          <w:lang w:val="sv-SE"/>
        </w:rPr>
        <w:t>antecknades</w:t>
      </w:r>
      <w:r w:rsidRPr="68547473">
        <w:rPr>
          <w:rFonts w:eastAsia="Times New Roman" w:cs="Times New Roman"/>
          <w:lang w:val="sv-SE"/>
        </w:rPr>
        <w:t xml:space="preserve"> i sin helhet, för att undvika att viktig information försummandes. </w:t>
      </w:r>
      <w:r w:rsidRPr="792E086B">
        <w:rPr>
          <w:rFonts w:eastAsia="Times New Roman" w:cs="Times New Roman"/>
          <w:lang w:val="sv-SE"/>
        </w:rPr>
        <w:t>En analys av frågor samt svar utfördes för att hitta teman där de utfrågade diskuterade liknande eller samma ämnen</w:t>
      </w:r>
      <w:r>
        <w:rPr>
          <w:rFonts w:eastAsia="Times New Roman" w:cs="Times New Roman"/>
          <w:lang w:val="sv-SE"/>
        </w:rPr>
        <w:t xml:space="preserve">. Dessa svar sammanställdes i resultatdelen inom berörda teman. </w:t>
      </w:r>
      <w:r w:rsidRPr="0BD6964B">
        <w:rPr>
          <w:rFonts w:eastAsia="Times New Roman" w:cs="Times New Roman"/>
          <w:lang w:val="sv-SE"/>
        </w:rPr>
        <w:t>Då denna rapport</w:t>
      </w:r>
      <w:r w:rsidRPr="792E086B">
        <w:rPr>
          <w:rFonts w:eastAsia="Times New Roman" w:cs="Times New Roman"/>
          <w:lang w:val="sv-SE"/>
        </w:rPr>
        <w:t xml:space="preserve"> är en kvalitativ studie bör inte hela intervjun tas upp ordagrant (</w:t>
      </w:r>
      <w:proofErr w:type="spellStart"/>
      <w:r w:rsidRPr="792E086B">
        <w:rPr>
          <w:rFonts w:eastAsia="Times New Roman" w:cs="Times New Roman"/>
          <w:lang w:val="sv-SE"/>
        </w:rPr>
        <w:t>Denscombe</w:t>
      </w:r>
      <w:proofErr w:type="spellEnd"/>
      <w:r w:rsidRPr="792E086B">
        <w:rPr>
          <w:rFonts w:eastAsia="Times New Roman" w:cs="Times New Roman"/>
          <w:lang w:val="sv-SE"/>
        </w:rPr>
        <w:t xml:space="preserve">, 2018). Det utförs därför ett urval för att belysa det viktigaste. </w:t>
      </w:r>
    </w:p>
    <w:p w14:paraId="0B6ADE60" w14:textId="77777777" w:rsidR="00AE097A" w:rsidRDefault="00AE097A" w:rsidP="000F67E2">
      <w:pPr>
        <w:spacing w:line="276" w:lineRule="auto"/>
        <w:jc w:val="both"/>
        <w:rPr>
          <w:rFonts w:eastAsia="Times New Roman" w:cs="Times New Roman"/>
          <w:lang w:val="sv-SE"/>
        </w:rPr>
      </w:pPr>
    </w:p>
    <w:p w14:paraId="1DE1C5CB" w14:textId="77777777" w:rsidR="00AE097A" w:rsidRPr="00123D80" w:rsidRDefault="00AE097A" w:rsidP="000F67E2">
      <w:pPr>
        <w:pStyle w:val="Rubrik4"/>
        <w:jc w:val="both"/>
        <w:rPr>
          <w:lang w:val="sv-SE"/>
        </w:rPr>
      </w:pPr>
      <w:bookmarkStart w:id="55" w:name="_Toc36924273"/>
      <w:r>
        <w:rPr>
          <w:lang w:val="sv-SE"/>
        </w:rPr>
        <w:t>3</w:t>
      </w:r>
      <w:r w:rsidRPr="792E086B">
        <w:rPr>
          <w:lang w:val="sv-SE"/>
        </w:rPr>
        <w:t>.5.2 Workshop</w:t>
      </w:r>
      <w:bookmarkEnd w:id="55"/>
    </w:p>
    <w:p w14:paraId="796DCA12" w14:textId="17FA6D68" w:rsidR="00AE097A" w:rsidRPr="00F7033D" w:rsidRDefault="00AE097A" w:rsidP="000F67E2">
      <w:pPr>
        <w:spacing w:line="276" w:lineRule="auto"/>
        <w:jc w:val="both"/>
        <w:rPr>
          <w:rFonts w:eastAsia="Times New Roman" w:cs="Times New Roman"/>
          <w:lang w:val="sv-SE"/>
        </w:rPr>
      </w:pPr>
      <w:r w:rsidRPr="769B8D97">
        <w:rPr>
          <w:rFonts w:eastAsia="Times New Roman" w:cs="Times New Roman"/>
          <w:lang w:val="sv-SE"/>
        </w:rPr>
        <w:t xml:space="preserve">Analysenheterna sammanställdes i ett </w:t>
      </w:r>
      <w:proofErr w:type="spellStart"/>
      <w:r w:rsidRPr="769B8D97">
        <w:rPr>
          <w:rFonts w:eastAsia="Times New Roman" w:cs="Times New Roman"/>
          <w:lang w:val="sv-SE"/>
        </w:rPr>
        <w:t>excel</w:t>
      </w:r>
      <w:proofErr w:type="spellEnd"/>
      <w:r w:rsidRPr="769B8D97">
        <w:rPr>
          <w:rFonts w:eastAsia="Times New Roman" w:cs="Times New Roman"/>
          <w:lang w:val="sv-SE"/>
        </w:rPr>
        <w:t xml:space="preserve">-dokument för genomgång. Direkt efter workshopen antecknades skribenternas åsikter om vad som skett. Det ansågs viktigt att skriva ned dessa tankar direkt, för att inte glömma bort den spontana reaktionen på workshopens resultat.  De båda gruppernas resultat analyserades och jämfördes med varandra, för att undersöka om det fanns ett gemensamt mönster mellan grupp 1 och grupp 2. Intervjuerna med deltagarna transkriberades för analys i sin helhet, för att inte försumma viktiga svar. Målet var att hitta teman i deltagarnas svar, för att försöka koppla svaren mellan </w:t>
      </w:r>
      <w:r w:rsidR="00EE7643">
        <w:rPr>
          <w:rFonts w:eastAsia="Times New Roman" w:cs="Times New Roman"/>
          <w:lang w:val="sv-SE"/>
        </w:rPr>
        <w:t>de två grupperna</w:t>
      </w:r>
      <w:r w:rsidRPr="769B8D97">
        <w:rPr>
          <w:rFonts w:eastAsia="Times New Roman" w:cs="Times New Roman"/>
          <w:lang w:val="sv-SE"/>
        </w:rPr>
        <w:t xml:space="preserve">. </w:t>
      </w:r>
    </w:p>
    <w:p w14:paraId="03EDFFC4" w14:textId="77777777" w:rsidR="00AE097A" w:rsidRDefault="00AE097A" w:rsidP="000F67E2">
      <w:pPr>
        <w:spacing w:line="276" w:lineRule="auto"/>
        <w:jc w:val="both"/>
        <w:rPr>
          <w:lang w:val="sv-SE"/>
        </w:rPr>
      </w:pPr>
    </w:p>
    <w:p w14:paraId="5C79B2FB" w14:textId="77777777" w:rsidR="00AE097A" w:rsidRDefault="00AE097A" w:rsidP="000F67E2">
      <w:pPr>
        <w:pStyle w:val="Rubrik4"/>
        <w:jc w:val="both"/>
        <w:rPr>
          <w:lang w:val="sv-SE"/>
        </w:rPr>
      </w:pPr>
      <w:bookmarkStart w:id="56" w:name="_Toc36924274"/>
      <w:r>
        <w:rPr>
          <w:lang w:val="sv-SE"/>
        </w:rPr>
        <w:t>3</w:t>
      </w:r>
      <w:r w:rsidRPr="067FC3D8">
        <w:rPr>
          <w:lang w:val="sv-SE"/>
        </w:rPr>
        <w:t>.5.3 Validitet och re</w:t>
      </w:r>
      <w:r>
        <w:rPr>
          <w:lang w:val="sv-SE"/>
        </w:rPr>
        <w:t>li</w:t>
      </w:r>
      <w:r w:rsidRPr="067FC3D8">
        <w:rPr>
          <w:lang w:val="sv-SE"/>
        </w:rPr>
        <w:t>abilitet</w:t>
      </w:r>
      <w:bookmarkEnd w:id="56"/>
    </w:p>
    <w:p w14:paraId="43D42A8A" w14:textId="737F6DD3" w:rsidR="00AE097A" w:rsidRDefault="00AE097A" w:rsidP="000F67E2">
      <w:pPr>
        <w:spacing w:line="276" w:lineRule="auto"/>
        <w:jc w:val="both"/>
        <w:rPr>
          <w:lang w:val="sv-SE"/>
        </w:rPr>
      </w:pPr>
      <w:r w:rsidRPr="28900F33">
        <w:rPr>
          <w:lang w:val="sv-SE"/>
        </w:rPr>
        <w:t>Enligt David Silverman (2006) är validitet och re</w:t>
      </w:r>
      <w:r>
        <w:rPr>
          <w:lang w:val="sv-SE"/>
        </w:rPr>
        <w:t>li</w:t>
      </w:r>
      <w:r w:rsidRPr="28900F33">
        <w:rPr>
          <w:lang w:val="sv-SE"/>
        </w:rPr>
        <w:t>abili</w:t>
      </w:r>
      <w:r>
        <w:rPr>
          <w:lang w:val="sv-SE"/>
        </w:rPr>
        <w:t>t</w:t>
      </w:r>
      <w:r w:rsidRPr="28900F33">
        <w:rPr>
          <w:lang w:val="sv-SE"/>
        </w:rPr>
        <w:t xml:space="preserve">et mest adekvat vid kvantitativa studier. I och med att denna studie har använt sig av kvalitativa metoder för insamling av data fick detta betänkas på annorlunda sätt. Det gick inte att skatta siffrors exakthet och träffsäkerhet på samma sätt som kriterierna för en kvantitativ studie. </w:t>
      </w:r>
      <w:proofErr w:type="spellStart"/>
      <w:r w:rsidRPr="28900F33">
        <w:rPr>
          <w:lang w:val="sv-SE"/>
        </w:rPr>
        <w:t>Denscombe</w:t>
      </w:r>
      <w:proofErr w:type="spellEnd"/>
      <w:r w:rsidRPr="28900F33">
        <w:rPr>
          <w:lang w:val="sv-SE"/>
        </w:rPr>
        <w:t xml:space="preserve"> (2018) skriver att det finns olika metoder för att påvisa kvalitativ datas pålitlighet. Det viktigaste är att påvisa att all data insamlats enligt god praxis, vilket denna studie anser sig har gjort. </w:t>
      </w:r>
    </w:p>
    <w:p w14:paraId="2C79918E" w14:textId="77777777" w:rsidR="00D2398A" w:rsidRDefault="00D2398A" w:rsidP="000F67E2">
      <w:pPr>
        <w:jc w:val="both"/>
        <w:rPr>
          <w:rFonts w:eastAsia="Times New Roman" w:cs="Times New Roman"/>
          <w:b/>
          <w:sz w:val="36"/>
          <w:szCs w:val="36"/>
          <w:lang w:val="sv-SE"/>
        </w:rPr>
      </w:pPr>
      <w:r>
        <w:rPr>
          <w:rFonts w:eastAsia="Times New Roman" w:cs="Times New Roman"/>
          <w:lang w:val="sv-SE"/>
        </w:rPr>
        <w:br w:type="page"/>
      </w:r>
    </w:p>
    <w:p w14:paraId="1286CAB4" w14:textId="178253AF" w:rsidR="68547473" w:rsidRPr="00AB6786" w:rsidRDefault="00215AB2" w:rsidP="00976320">
      <w:pPr>
        <w:pStyle w:val="Rubrik2"/>
        <w:numPr>
          <w:ilvl w:val="0"/>
          <w:numId w:val="35"/>
        </w:numPr>
        <w:spacing w:line="276" w:lineRule="auto"/>
        <w:jc w:val="both"/>
        <w:rPr>
          <w:rFonts w:eastAsia="Times New Roman" w:cs="Times New Roman"/>
          <w:lang w:val="sv-SE"/>
        </w:rPr>
      </w:pPr>
      <w:bookmarkStart w:id="57" w:name="_Toc36924275"/>
      <w:r w:rsidRPr="00AB6786">
        <w:rPr>
          <w:rFonts w:eastAsia="Times New Roman" w:cs="Times New Roman"/>
          <w:lang w:val="sv-SE"/>
        </w:rPr>
        <w:lastRenderedPageBreak/>
        <w:t>Resultat</w:t>
      </w:r>
      <w:bookmarkEnd w:id="36"/>
      <w:bookmarkEnd w:id="57"/>
    </w:p>
    <w:p w14:paraId="41F5D873" w14:textId="77BB59BA" w:rsidR="00FB3417" w:rsidRDefault="00F000D3" w:rsidP="000F67E2">
      <w:pPr>
        <w:spacing w:line="276" w:lineRule="auto"/>
        <w:jc w:val="both"/>
        <w:rPr>
          <w:rFonts w:eastAsia="Times New Roman" w:cs="Times New Roman"/>
          <w:lang w:val="sv-SE"/>
        </w:rPr>
      </w:pPr>
      <w:r w:rsidRPr="64F5AD93">
        <w:rPr>
          <w:rFonts w:eastAsia="Times New Roman" w:cs="Times New Roman"/>
          <w:lang w:val="sv-SE"/>
        </w:rPr>
        <w:t>Resultaten är baserade på</w:t>
      </w:r>
      <w:r w:rsidR="00FC5479" w:rsidRPr="64F5AD93">
        <w:rPr>
          <w:rFonts w:eastAsia="Times New Roman" w:cs="Times New Roman"/>
          <w:lang w:val="sv-SE"/>
        </w:rPr>
        <w:t xml:space="preserve"> dat</w:t>
      </w:r>
      <w:r w:rsidR="006331D6" w:rsidRPr="64F5AD93">
        <w:rPr>
          <w:rFonts w:eastAsia="Times New Roman" w:cs="Times New Roman"/>
          <w:lang w:val="sv-SE"/>
        </w:rPr>
        <w:t>a</w:t>
      </w:r>
      <w:r w:rsidR="00FC5479" w:rsidRPr="64F5AD93">
        <w:rPr>
          <w:rFonts w:eastAsia="Times New Roman" w:cs="Times New Roman"/>
          <w:lang w:val="sv-SE"/>
        </w:rPr>
        <w:t xml:space="preserve"> från</w:t>
      </w:r>
      <w:r w:rsidR="00610D5B" w:rsidRPr="64F5AD93">
        <w:rPr>
          <w:rFonts w:eastAsia="Times New Roman" w:cs="Times New Roman"/>
          <w:lang w:val="sv-SE"/>
        </w:rPr>
        <w:t xml:space="preserve"> den</w:t>
      </w:r>
      <w:r w:rsidRPr="64F5AD93">
        <w:rPr>
          <w:rFonts w:eastAsia="Times New Roman" w:cs="Times New Roman"/>
          <w:lang w:val="sv-SE"/>
        </w:rPr>
        <w:t xml:space="preserve"> workshop </w:t>
      </w:r>
      <w:r w:rsidR="00610D5B" w:rsidRPr="64F5AD93">
        <w:rPr>
          <w:rFonts w:eastAsia="Times New Roman" w:cs="Times New Roman"/>
          <w:lang w:val="sv-SE"/>
        </w:rPr>
        <w:t>som genomfördes</w:t>
      </w:r>
      <w:r w:rsidR="00F063F6" w:rsidRPr="64F5AD93">
        <w:rPr>
          <w:rFonts w:eastAsia="Times New Roman" w:cs="Times New Roman"/>
          <w:lang w:val="sv-SE"/>
        </w:rPr>
        <w:t xml:space="preserve">, samt intervjuer </w:t>
      </w:r>
      <w:r w:rsidR="00476616" w:rsidRPr="64F5AD93">
        <w:rPr>
          <w:rFonts w:eastAsia="Times New Roman" w:cs="Times New Roman"/>
          <w:lang w:val="sv-SE"/>
        </w:rPr>
        <w:t>från</w:t>
      </w:r>
      <w:r w:rsidR="00BF3205" w:rsidRPr="64F5AD93">
        <w:rPr>
          <w:rFonts w:eastAsia="Times New Roman" w:cs="Times New Roman"/>
          <w:lang w:val="sv-SE"/>
        </w:rPr>
        <w:t xml:space="preserve"> </w:t>
      </w:r>
      <w:r w:rsidR="005729BB" w:rsidRPr="64F5AD93">
        <w:rPr>
          <w:rFonts w:eastAsia="Times New Roman" w:cs="Times New Roman"/>
          <w:lang w:val="sv-SE"/>
        </w:rPr>
        <w:t xml:space="preserve">dess </w:t>
      </w:r>
      <w:r w:rsidR="00FC71C6" w:rsidRPr="64F5AD93">
        <w:rPr>
          <w:rFonts w:eastAsia="Times New Roman" w:cs="Times New Roman"/>
          <w:lang w:val="sv-SE"/>
        </w:rPr>
        <w:t xml:space="preserve">fyra </w:t>
      </w:r>
      <w:r w:rsidR="00BF3205" w:rsidRPr="64F5AD93">
        <w:rPr>
          <w:rFonts w:eastAsia="Times New Roman" w:cs="Times New Roman"/>
          <w:lang w:val="sv-SE"/>
        </w:rPr>
        <w:t xml:space="preserve">deltagare och </w:t>
      </w:r>
      <w:r w:rsidR="00FC71C6" w:rsidRPr="64F5AD93">
        <w:rPr>
          <w:rFonts w:eastAsia="Times New Roman" w:cs="Times New Roman"/>
          <w:lang w:val="sv-SE"/>
        </w:rPr>
        <w:t xml:space="preserve">tre </w:t>
      </w:r>
      <w:r w:rsidR="00BF3205" w:rsidRPr="64F5AD93">
        <w:rPr>
          <w:rFonts w:eastAsia="Times New Roman" w:cs="Times New Roman"/>
          <w:lang w:val="sv-SE"/>
        </w:rPr>
        <w:t>styrmän från ett kryssningsfartyg som arbetar med elektroniska checklistor.</w:t>
      </w:r>
      <w:r w:rsidR="00166C0B" w:rsidRPr="64F5AD93">
        <w:rPr>
          <w:rFonts w:eastAsia="Times New Roman" w:cs="Times New Roman"/>
          <w:lang w:val="sv-SE"/>
        </w:rPr>
        <w:t xml:space="preserve"> </w:t>
      </w:r>
      <w:r w:rsidR="00792C13" w:rsidRPr="64F5AD93">
        <w:rPr>
          <w:rFonts w:eastAsia="Times New Roman" w:cs="Times New Roman"/>
          <w:lang w:val="sv-SE"/>
        </w:rPr>
        <w:t>Först presenteras resultatet från workshopen</w:t>
      </w:r>
      <w:r w:rsidR="009014A7" w:rsidRPr="64F5AD93">
        <w:rPr>
          <w:rFonts w:eastAsia="Times New Roman" w:cs="Times New Roman"/>
          <w:lang w:val="sv-SE"/>
        </w:rPr>
        <w:t xml:space="preserve">, vidare presenteras resultatet från intervjuer indelat i olika teman. </w:t>
      </w:r>
    </w:p>
    <w:p w14:paraId="4BC85EA1" w14:textId="0FEDA74A" w:rsidR="43ED860B" w:rsidRPr="00AB6786" w:rsidRDefault="00E17D50" w:rsidP="000F67E2">
      <w:pPr>
        <w:pStyle w:val="Rubrik3"/>
        <w:jc w:val="both"/>
        <w:rPr>
          <w:rFonts w:eastAsia="Times New Roman" w:cs="Times New Roman"/>
          <w:lang w:val="sv-SE"/>
        </w:rPr>
      </w:pPr>
      <w:bookmarkStart w:id="58" w:name="_Toc30594480"/>
      <w:bookmarkStart w:id="59" w:name="_Toc36924276"/>
      <w:r w:rsidRPr="64F5AD93">
        <w:rPr>
          <w:rFonts w:eastAsia="Times New Roman" w:cs="Times New Roman"/>
          <w:lang w:val="sv-SE"/>
        </w:rPr>
        <w:t xml:space="preserve">4.1 </w:t>
      </w:r>
      <w:r w:rsidR="00EB5A01" w:rsidRPr="64F5AD93">
        <w:rPr>
          <w:rFonts w:eastAsia="Times New Roman" w:cs="Times New Roman"/>
          <w:lang w:val="sv-SE"/>
        </w:rPr>
        <w:t>Workshop</w:t>
      </w:r>
      <w:bookmarkEnd w:id="58"/>
      <w:bookmarkEnd w:id="59"/>
    </w:p>
    <w:p w14:paraId="54F1F647" w14:textId="65B73434" w:rsidR="0F31FC12" w:rsidRPr="00700261" w:rsidRDefault="4D9B53D4" w:rsidP="000F67E2">
      <w:pPr>
        <w:spacing w:line="276" w:lineRule="auto"/>
        <w:jc w:val="both"/>
        <w:rPr>
          <w:rFonts w:eastAsia="Times New Roman" w:cs="Times New Roman"/>
          <w:lang w:val="sv-SE"/>
        </w:rPr>
      </w:pPr>
      <w:r w:rsidRPr="2BE370E1">
        <w:rPr>
          <w:rFonts w:eastAsia="Times New Roman" w:cs="Times New Roman"/>
          <w:lang w:val="sv-SE"/>
        </w:rPr>
        <w:t xml:space="preserve">Workshopen utfördes med fjärde årets sjökaptensstudenter från Chalmers </w:t>
      </w:r>
      <w:r w:rsidR="003D53B7">
        <w:rPr>
          <w:rFonts w:eastAsia="Times New Roman" w:cs="Times New Roman"/>
          <w:lang w:val="sv-SE"/>
        </w:rPr>
        <w:t>t</w:t>
      </w:r>
      <w:r w:rsidR="5B423D7C" w:rsidRPr="2BE370E1">
        <w:rPr>
          <w:rFonts w:eastAsia="Times New Roman" w:cs="Times New Roman"/>
          <w:lang w:val="sv-SE"/>
        </w:rPr>
        <w:t xml:space="preserve">ekniska </w:t>
      </w:r>
      <w:r w:rsidR="003D53B7">
        <w:rPr>
          <w:rFonts w:eastAsia="Times New Roman" w:cs="Times New Roman"/>
          <w:lang w:val="sv-SE"/>
        </w:rPr>
        <w:t>h</w:t>
      </w:r>
      <w:r w:rsidR="5B423D7C" w:rsidRPr="2BE370E1">
        <w:rPr>
          <w:rFonts w:eastAsia="Times New Roman" w:cs="Times New Roman"/>
          <w:lang w:val="sv-SE"/>
        </w:rPr>
        <w:t xml:space="preserve">ögskola. Fyra stycken deltagare utgjorde två stycken </w:t>
      </w:r>
      <w:r w:rsidR="48A5D920" w:rsidRPr="2BE370E1">
        <w:rPr>
          <w:rFonts w:eastAsia="Times New Roman" w:cs="Times New Roman"/>
          <w:lang w:val="sv-SE"/>
        </w:rPr>
        <w:t>grupper, eller bryggteam</w:t>
      </w:r>
      <w:r w:rsidR="2FE535B1" w:rsidRPr="2BE370E1">
        <w:rPr>
          <w:rFonts w:eastAsia="Times New Roman" w:cs="Times New Roman"/>
          <w:lang w:val="sv-SE"/>
        </w:rPr>
        <w:t xml:space="preserve">. Då deltagarna aldrig arbetat med en elektronisk checklista tidigare </w:t>
      </w:r>
      <w:r w:rsidR="0EBF789B" w:rsidRPr="2BE370E1">
        <w:rPr>
          <w:rFonts w:eastAsia="Times New Roman" w:cs="Times New Roman"/>
          <w:lang w:val="sv-SE"/>
        </w:rPr>
        <w:t>fick de en introduktion till systemet som skulle användas.</w:t>
      </w:r>
      <w:r w:rsidR="7CEE06EB" w:rsidRPr="2BE370E1">
        <w:rPr>
          <w:rFonts w:eastAsia="Times New Roman" w:cs="Times New Roman"/>
          <w:lang w:val="sv-SE"/>
        </w:rPr>
        <w:t xml:space="preserve"> </w:t>
      </w:r>
    </w:p>
    <w:p w14:paraId="729E4461" w14:textId="77BB59BA" w:rsidR="009F3452" w:rsidRPr="009F3452" w:rsidRDefault="205AB749" w:rsidP="000F67E2">
      <w:pPr>
        <w:pStyle w:val="Rubrik4"/>
        <w:jc w:val="both"/>
        <w:rPr>
          <w:lang w:val="sv-SE"/>
        </w:rPr>
      </w:pPr>
      <w:bookmarkStart w:id="60" w:name="_Toc36924277"/>
      <w:r w:rsidRPr="64F5AD93">
        <w:rPr>
          <w:lang w:val="sv-SE"/>
        </w:rPr>
        <w:t>4.1.1 Grupp 1</w:t>
      </w:r>
      <w:bookmarkEnd w:id="60"/>
      <w:r w:rsidRPr="64F5AD93">
        <w:rPr>
          <w:lang w:val="sv-SE"/>
        </w:rPr>
        <w:t xml:space="preserve"> </w:t>
      </w:r>
    </w:p>
    <w:p w14:paraId="1CE2099C" w14:textId="53023818" w:rsidR="00666CAD" w:rsidRPr="00666CAD" w:rsidRDefault="30519FFF" w:rsidP="000F67E2">
      <w:pPr>
        <w:spacing w:line="276" w:lineRule="auto"/>
        <w:jc w:val="both"/>
        <w:rPr>
          <w:rFonts w:eastAsia="Times New Roman" w:cs="Times New Roman"/>
          <w:lang w:val="sv-SE"/>
        </w:rPr>
      </w:pPr>
      <w:r w:rsidRPr="769B8D97">
        <w:rPr>
          <w:rFonts w:eastAsia="Times New Roman" w:cs="Times New Roman"/>
          <w:lang w:val="sv-SE"/>
        </w:rPr>
        <w:t xml:space="preserve">Grupp 1 </w:t>
      </w:r>
      <w:r w:rsidR="78C89985" w:rsidRPr="769B8D97">
        <w:rPr>
          <w:rFonts w:eastAsia="Times New Roman" w:cs="Times New Roman"/>
          <w:lang w:val="sv-SE"/>
        </w:rPr>
        <w:t>utförd</w:t>
      </w:r>
      <w:r w:rsidR="640432BA" w:rsidRPr="769B8D97">
        <w:rPr>
          <w:rFonts w:eastAsia="Times New Roman" w:cs="Times New Roman"/>
          <w:lang w:val="sv-SE"/>
        </w:rPr>
        <w:t>e</w:t>
      </w:r>
      <w:r w:rsidRPr="769B8D97">
        <w:rPr>
          <w:rFonts w:eastAsia="Times New Roman" w:cs="Times New Roman"/>
          <w:lang w:val="sv-SE"/>
        </w:rPr>
        <w:t xml:space="preserve"> första uppstarten</w:t>
      </w:r>
      <w:r w:rsidR="117132DF" w:rsidRPr="769B8D97">
        <w:rPr>
          <w:rFonts w:eastAsia="Times New Roman" w:cs="Times New Roman"/>
          <w:lang w:val="sv-SE"/>
        </w:rPr>
        <w:t xml:space="preserve"> av bryggan</w:t>
      </w:r>
      <w:r w:rsidRPr="769B8D97">
        <w:rPr>
          <w:rFonts w:eastAsia="Times New Roman" w:cs="Times New Roman"/>
          <w:lang w:val="sv-SE"/>
        </w:rPr>
        <w:t xml:space="preserve"> med papperschecklista</w:t>
      </w:r>
      <w:r w:rsidR="7624BCA7" w:rsidRPr="769B8D97">
        <w:rPr>
          <w:rFonts w:eastAsia="Times New Roman" w:cs="Times New Roman"/>
          <w:lang w:val="sv-SE"/>
        </w:rPr>
        <w:t>n</w:t>
      </w:r>
      <w:r w:rsidRPr="769B8D97">
        <w:rPr>
          <w:rFonts w:eastAsia="Times New Roman" w:cs="Times New Roman"/>
          <w:lang w:val="sv-SE"/>
        </w:rPr>
        <w:t xml:space="preserve">. På bryggan befann sig </w:t>
      </w:r>
      <w:r w:rsidR="7430BF18" w:rsidRPr="769B8D97">
        <w:rPr>
          <w:rFonts w:eastAsia="Times New Roman" w:cs="Times New Roman"/>
          <w:lang w:val="sv-SE"/>
        </w:rPr>
        <w:t>två</w:t>
      </w:r>
      <w:r w:rsidRPr="769B8D97">
        <w:rPr>
          <w:rFonts w:eastAsia="Times New Roman" w:cs="Times New Roman"/>
          <w:lang w:val="sv-SE"/>
        </w:rPr>
        <w:t xml:space="preserve"> deltagare och de hade </w:t>
      </w:r>
      <w:r w:rsidR="70A36BC1" w:rsidRPr="769B8D97">
        <w:rPr>
          <w:rFonts w:eastAsia="Times New Roman" w:cs="Times New Roman"/>
          <w:lang w:val="sv-SE"/>
        </w:rPr>
        <w:t>en</w:t>
      </w:r>
      <w:r w:rsidR="0C431E0C" w:rsidRPr="769B8D97">
        <w:rPr>
          <w:rFonts w:eastAsia="Times New Roman" w:cs="Times New Roman"/>
          <w:lang w:val="sv-SE"/>
        </w:rPr>
        <w:t xml:space="preserve"> </w:t>
      </w:r>
      <w:r w:rsidR="068394D8" w:rsidRPr="769B8D97">
        <w:rPr>
          <w:rFonts w:eastAsia="Times New Roman" w:cs="Times New Roman"/>
          <w:lang w:val="sv-SE"/>
        </w:rPr>
        <w:t>styck pappers</w:t>
      </w:r>
      <w:r w:rsidR="0C431E0C" w:rsidRPr="769B8D97">
        <w:rPr>
          <w:rFonts w:eastAsia="Times New Roman" w:cs="Times New Roman"/>
          <w:lang w:val="sv-SE"/>
        </w:rPr>
        <w:t xml:space="preserve">checklista till sitt förfogande. </w:t>
      </w:r>
      <w:r w:rsidR="106A9A00" w:rsidRPr="769B8D97">
        <w:rPr>
          <w:rFonts w:eastAsia="Times New Roman" w:cs="Times New Roman"/>
          <w:lang w:val="sv-SE"/>
        </w:rPr>
        <w:t xml:space="preserve">Första observationen som gjordes var att deltagarna </w:t>
      </w:r>
      <w:r w:rsidR="5A170BF5" w:rsidRPr="769B8D97">
        <w:rPr>
          <w:rFonts w:eastAsia="Times New Roman" w:cs="Times New Roman"/>
          <w:lang w:val="sv-SE"/>
        </w:rPr>
        <w:t xml:space="preserve">utförde uppstarten av varje instrument tillsammans. Deltagare 1 </w:t>
      </w:r>
      <w:r w:rsidR="04B95C27" w:rsidRPr="769B8D97">
        <w:rPr>
          <w:rFonts w:eastAsia="Times New Roman" w:cs="Times New Roman"/>
          <w:lang w:val="sv-SE"/>
        </w:rPr>
        <w:t xml:space="preserve">utförde inställningar medan deltagare 2 kontrollerade samt fyllde i checklistan. De stod bredvid varandra under hela utförandet. </w:t>
      </w:r>
      <w:r w:rsidR="08AE8C37" w:rsidRPr="769B8D97">
        <w:rPr>
          <w:rFonts w:eastAsia="Times New Roman" w:cs="Times New Roman"/>
          <w:lang w:val="sv-SE"/>
        </w:rPr>
        <w:t>Papperschecklistan utfördes på 34 minuter och 19 sekunder</w:t>
      </w:r>
      <w:r w:rsidR="115E38B2" w:rsidRPr="769B8D97">
        <w:rPr>
          <w:rFonts w:eastAsia="Times New Roman" w:cs="Times New Roman"/>
          <w:lang w:val="sv-SE"/>
        </w:rPr>
        <w:t>.</w:t>
      </w:r>
      <w:r w:rsidR="2DDA8D7B" w:rsidRPr="769B8D97">
        <w:rPr>
          <w:rFonts w:eastAsia="Times New Roman" w:cs="Times New Roman"/>
          <w:lang w:val="sv-SE"/>
        </w:rPr>
        <w:t xml:space="preserve"> </w:t>
      </w:r>
      <w:r w:rsidR="53409454" w:rsidRPr="769B8D97">
        <w:rPr>
          <w:rFonts w:eastAsia="Times New Roman" w:cs="Times New Roman"/>
          <w:lang w:val="sv-SE"/>
        </w:rPr>
        <w:t>U</w:t>
      </w:r>
      <w:r w:rsidR="2DDA8D7B" w:rsidRPr="769B8D97">
        <w:rPr>
          <w:rFonts w:eastAsia="Times New Roman" w:cs="Times New Roman"/>
          <w:lang w:val="sv-SE"/>
        </w:rPr>
        <w:t xml:space="preserve">nder den tiden </w:t>
      </w:r>
      <w:r w:rsidR="58239DA4" w:rsidRPr="769B8D97">
        <w:rPr>
          <w:rFonts w:eastAsia="Times New Roman" w:cs="Times New Roman"/>
          <w:lang w:val="sv-SE"/>
        </w:rPr>
        <w:t xml:space="preserve">skedde det </w:t>
      </w:r>
      <w:r w:rsidR="68DD3424" w:rsidRPr="769B8D97">
        <w:rPr>
          <w:rFonts w:eastAsia="Times New Roman" w:cs="Times New Roman"/>
          <w:lang w:val="sv-SE"/>
        </w:rPr>
        <w:t xml:space="preserve">66 stycken kommunikationstillfällen mellan deltagarna. </w:t>
      </w:r>
    </w:p>
    <w:p w14:paraId="291FAD9D" w14:textId="77BB59BA" w:rsidR="26B9F361" w:rsidRDefault="26B9F361" w:rsidP="000F67E2">
      <w:pPr>
        <w:spacing w:line="276" w:lineRule="auto"/>
        <w:jc w:val="both"/>
        <w:rPr>
          <w:rFonts w:eastAsia="Times New Roman" w:cs="Times New Roman"/>
          <w:lang w:val="sv-SE"/>
        </w:rPr>
      </w:pPr>
    </w:p>
    <w:p w14:paraId="3A0E65DB" w14:textId="16234272" w:rsidR="004B6A69" w:rsidRPr="004B6A69" w:rsidRDefault="06705CD2" w:rsidP="000F67E2">
      <w:pPr>
        <w:spacing w:line="276" w:lineRule="auto"/>
        <w:jc w:val="both"/>
        <w:rPr>
          <w:rFonts w:eastAsia="Times New Roman" w:cs="Times New Roman"/>
          <w:lang w:val="sv-SE"/>
        </w:rPr>
      </w:pPr>
      <w:r w:rsidRPr="64F5AD93">
        <w:rPr>
          <w:rFonts w:eastAsia="Times New Roman" w:cs="Times New Roman"/>
          <w:lang w:val="sv-SE"/>
        </w:rPr>
        <w:t xml:space="preserve">Grupp 1 utförde </w:t>
      </w:r>
      <w:r w:rsidR="006939FB" w:rsidRPr="64F5AD93">
        <w:rPr>
          <w:rFonts w:eastAsia="Times New Roman" w:cs="Times New Roman"/>
          <w:lang w:val="sv-SE"/>
        </w:rPr>
        <w:t>andra uppstarten</w:t>
      </w:r>
      <w:r w:rsidRPr="64F5AD93">
        <w:rPr>
          <w:rFonts w:eastAsia="Times New Roman" w:cs="Times New Roman"/>
          <w:lang w:val="sv-SE"/>
        </w:rPr>
        <w:t xml:space="preserve"> med den elektroniska checklistan. </w:t>
      </w:r>
      <w:r w:rsidR="3A9F76E3" w:rsidRPr="64F5AD93">
        <w:rPr>
          <w:rFonts w:eastAsia="Times New Roman" w:cs="Times New Roman"/>
          <w:lang w:val="sv-SE"/>
        </w:rPr>
        <w:t>Checklistan var nu tillgänglig i deltagarnas mobiltelefoner</w:t>
      </w:r>
      <w:r w:rsidR="000762DE">
        <w:rPr>
          <w:rFonts w:eastAsia="Times New Roman" w:cs="Times New Roman"/>
          <w:lang w:val="sv-SE"/>
        </w:rPr>
        <w:t xml:space="preserve"> </w:t>
      </w:r>
      <w:r w:rsidR="00132C95">
        <w:rPr>
          <w:rFonts w:eastAsia="Times New Roman" w:cs="Times New Roman"/>
          <w:lang w:val="sv-SE"/>
        </w:rPr>
        <w:t>vilket gjorde att båda hade tillgång till den samtidigt</w:t>
      </w:r>
      <w:r w:rsidR="5C44AB3B" w:rsidRPr="64F5AD93">
        <w:rPr>
          <w:rFonts w:eastAsia="Times New Roman" w:cs="Times New Roman"/>
          <w:lang w:val="sv-SE"/>
        </w:rPr>
        <w:t xml:space="preserve">. </w:t>
      </w:r>
      <w:r w:rsidR="6114F7EE" w:rsidRPr="64F5AD93">
        <w:rPr>
          <w:rFonts w:eastAsia="Times New Roman" w:cs="Times New Roman"/>
          <w:lang w:val="sv-SE"/>
        </w:rPr>
        <w:t xml:space="preserve">Det observerades </w:t>
      </w:r>
      <w:r w:rsidR="72DDDCE5" w:rsidRPr="64F5AD93">
        <w:rPr>
          <w:rFonts w:eastAsia="Times New Roman" w:cs="Times New Roman"/>
          <w:lang w:val="sv-SE"/>
        </w:rPr>
        <w:t>att</w:t>
      </w:r>
      <w:r w:rsidR="00132C95">
        <w:rPr>
          <w:rFonts w:eastAsia="Times New Roman" w:cs="Times New Roman"/>
          <w:lang w:val="sv-SE"/>
        </w:rPr>
        <w:t xml:space="preserve"> </w:t>
      </w:r>
      <w:r w:rsidR="72DDDCE5" w:rsidRPr="64F5AD93">
        <w:rPr>
          <w:rFonts w:eastAsia="Times New Roman" w:cs="Times New Roman"/>
          <w:lang w:val="sv-SE"/>
        </w:rPr>
        <w:t xml:space="preserve">deltagarna utförde </w:t>
      </w:r>
      <w:r w:rsidR="2CDDDFEA" w:rsidRPr="64F5AD93">
        <w:rPr>
          <w:rFonts w:eastAsia="Times New Roman" w:cs="Times New Roman"/>
          <w:lang w:val="sv-SE"/>
        </w:rPr>
        <w:t>checklistans punkter separat</w:t>
      </w:r>
      <w:r w:rsidR="00132C95">
        <w:rPr>
          <w:rFonts w:eastAsia="Times New Roman" w:cs="Times New Roman"/>
          <w:lang w:val="sv-SE"/>
        </w:rPr>
        <w:t>, till skillnad från första uppstarten</w:t>
      </w:r>
      <w:r w:rsidR="2CDDDFEA" w:rsidRPr="64F5AD93">
        <w:rPr>
          <w:rFonts w:eastAsia="Times New Roman" w:cs="Times New Roman"/>
          <w:lang w:val="sv-SE"/>
        </w:rPr>
        <w:t xml:space="preserve">. </w:t>
      </w:r>
      <w:r w:rsidR="5D012D3B" w:rsidRPr="64F5AD93">
        <w:rPr>
          <w:rFonts w:eastAsia="Times New Roman" w:cs="Times New Roman"/>
          <w:lang w:val="sv-SE"/>
        </w:rPr>
        <w:t>De påbörjade uppstart av den utrustning som var närmast till hands, för att sedan själva notera det i sin mobil</w:t>
      </w:r>
      <w:r w:rsidR="079B0425" w:rsidRPr="64F5AD93">
        <w:rPr>
          <w:rFonts w:eastAsia="Times New Roman" w:cs="Times New Roman"/>
          <w:lang w:val="sv-SE"/>
        </w:rPr>
        <w:t>telefon. Det tog 11 minuter och 23 sekunder för grupp 1 att utföra checkl</w:t>
      </w:r>
      <w:r w:rsidR="6B795CA9" w:rsidRPr="64F5AD93">
        <w:rPr>
          <w:rFonts w:eastAsia="Times New Roman" w:cs="Times New Roman"/>
          <w:lang w:val="sv-SE"/>
        </w:rPr>
        <w:t xml:space="preserve">istans punkter med den elektroniska checklistan. Under denna tid skedde 19 kommunikationstillfällen om checklistans punkter. </w:t>
      </w:r>
    </w:p>
    <w:p w14:paraId="4D1FE98B" w14:textId="48FC0C10" w:rsidR="004B1A25" w:rsidRDefault="3B9A7903" w:rsidP="000F67E2">
      <w:pPr>
        <w:pStyle w:val="Rubrik4"/>
        <w:spacing w:line="276" w:lineRule="auto"/>
        <w:jc w:val="both"/>
        <w:rPr>
          <w:lang w:val="sv-SE"/>
        </w:rPr>
      </w:pPr>
      <w:bookmarkStart w:id="61" w:name="_Toc36924278"/>
      <w:r w:rsidRPr="64F5AD93">
        <w:rPr>
          <w:lang w:val="sv-SE"/>
        </w:rPr>
        <w:t>4.1.2 Grupp 2</w:t>
      </w:r>
      <w:bookmarkEnd w:id="61"/>
      <w:r w:rsidRPr="64F5AD93">
        <w:rPr>
          <w:lang w:val="sv-SE"/>
        </w:rPr>
        <w:t xml:space="preserve"> </w:t>
      </w:r>
    </w:p>
    <w:p w14:paraId="210D695A" w14:textId="7E9CF539" w:rsidR="00492440" w:rsidRPr="00492440" w:rsidRDefault="46759001" w:rsidP="000F67E2">
      <w:pPr>
        <w:spacing w:line="276" w:lineRule="auto"/>
        <w:jc w:val="both"/>
        <w:rPr>
          <w:rFonts w:eastAsia="Times New Roman" w:cs="Times New Roman"/>
          <w:lang w:val="sv-SE"/>
        </w:rPr>
      </w:pPr>
      <w:r w:rsidRPr="769B8D97">
        <w:rPr>
          <w:rFonts w:eastAsia="Times New Roman" w:cs="Times New Roman"/>
          <w:lang w:val="sv-SE"/>
        </w:rPr>
        <w:t xml:space="preserve">Grupp 2 utförde </w:t>
      </w:r>
      <w:r w:rsidR="42BF7362" w:rsidRPr="769B8D97">
        <w:rPr>
          <w:rFonts w:eastAsia="Times New Roman" w:cs="Times New Roman"/>
          <w:lang w:val="sv-SE"/>
        </w:rPr>
        <w:t>första uppstarten</w:t>
      </w:r>
      <w:r w:rsidRPr="769B8D97">
        <w:rPr>
          <w:rFonts w:eastAsia="Times New Roman" w:cs="Times New Roman"/>
          <w:lang w:val="sv-SE"/>
        </w:rPr>
        <w:t xml:space="preserve"> med den elektroniska checklistan. </w:t>
      </w:r>
      <w:r w:rsidR="475AC429" w:rsidRPr="769B8D97">
        <w:rPr>
          <w:rFonts w:eastAsia="Times New Roman" w:cs="Times New Roman"/>
          <w:lang w:val="sv-SE"/>
        </w:rPr>
        <w:t xml:space="preserve">Deltagarna hade därför checklistan i sin egen mobiltelefon. </w:t>
      </w:r>
      <w:r w:rsidR="4F317FF9" w:rsidRPr="769B8D97">
        <w:rPr>
          <w:rFonts w:eastAsia="Times New Roman" w:cs="Times New Roman"/>
          <w:lang w:val="sv-SE"/>
        </w:rPr>
        <w:t>Det observerades att deltagarna utförde uppstarten var för sig på var sin sida av bryggkonsolen</w:t>
      </w:r>
      <w:r w:rsidR="7DB63F46" w:rsidRPr="769B8D97">
        <w:rPr>
          <w:rFonts w:eastAsia="Times New Roman" w:cs="Times New Roman"/>
          <w:lang w:val="sv-SE"/>
        </w:rPr>
        <w:t>,</w:t>
      </w:r>
      <w:r w:rsidR="0D4807CF" w:rsidRPr="769B8D97">
        <w:rPr>
          <w:rFonts w:eastAsia="Times New Roman" w:cs="Times New Roman"/>
          <w:lang w:val="sv-SE"/>
        </w:rPr>
        <w:t xml:space="preserve"> </w:t>
      </w:r>
      <w:r w:rsidR="7DB63F46" w:rsidRPr="769B8D97">
        <w:rPr>
          <w:rFonts w:eastAsia="Times New Roman" w:cs="Times New Roman"/>
          <w:lang w:val="sv-SE"/>
        </w:rPr>
        <w:t>för a</w:t>
      </w:r>
      <w:r w:rsidR="0BAB8A7C" w:rsidRPr="769B8D97">
        <w:rPr>
          <w:rFonts w:eastAsia="Times New Roman" w:cs="Times New Roman"/>
          <w:lang w:val="sv-SE"/>
        </w:rPr>
        <w:t>t</w:t>
      </w:r>
      <w:r w:rsidR="7DB63F46" w:rsidRPr="769B8D97">
        <w:rPr>
          <w:rFonts w:eastAsia="Times New Roman" w:cs="Times New Roman"/>
          <w:lang w:val="sv-SE"/>
        </w:rPr>
        <w:t>t sedan kryssa av det själva i sin mobiltelefon.</w:t>
      </w:r>
      <w:r w:rsidR="4F317FF9" w:rsidRPr="769B8D97">
        <w:rPr>
          <w:rFonts w:eastAsia="Times New Roman" w:cs="Times New Roman"/>
          <w:lang w:val="sv-SE"/>
        </w:rPr>
        <w:t xml:space="preserve"> </w:t>
      </w:r>
      <w:r w:rsidR="799738FD" w:rsidRPr="769B8D97">
        <w:rPr>
          <w:rFonts w:eastAsia="Times New Roman" w:cs="Times New Roman"/>
          <w:lang w:val="sv-SE"/>
        </w:rPr>
        <w:t xml:space="preserve">De påbörjade uppstarten av det instrument som var närmast till hands. </w:t>
      </w:r>
      <w:r w:rsidR="053FCC5F" w:rsidRPr="769B8D97">
        <w:rPr>
          <w:rFonts w:eastAsia="Times New Roman" w:cs="Times New Roman"/>
          <w:lang w:val="sv-SE"/>
        </w:rPr>
        <w:t xml:space="preserve">Det tog 22 minuter och 11 sekunder för grupp 2 att utföra den elektroniska checklistans </w:t>
      </w:r>
      <w:r w:rsidR="4478FFD3" w:rsidRPr="769B8D97">
        <w:rPr>
          <w:rFonts w:eastAsia="Times New Roman" w:cs="Times New Roman"/>
          <w:lang w:val="sv-SE"/>
        </w:rPr>
        <w:t xml:space="preserve">punkter. </w:t>
      </w:r>
      <w:r w:rsidR="638338AC" w:rsidRPr="769B8D97">
        <w:rPr>
          <w:rFonts w:eastAsia="Times New Roman" w:cs="Times New Roman"/>
          <w:lang w:val="sv-SE"/>
        </w:rPr>
        <w:t>Under uppstarten kommunicerade deltagarna 31 gånger med varandra angående checklista</w:t>
      </w:r>
      <w:r w:rsidR="0F3D42A5" w:rsidRPr="769B8D97">
        <w:rPr>
          <w:rFonts w:eastAsia="Times New Roman" w:cs="Times New Roman"/>
          <w:lang w:val="sv-SE"/>
        </w:rPr>
        <w:t>n</w:t>
      </w:r>
      <w:r w:rsidR="638338AC" w:rsidRPr="769B8D97">
        <w:rPr>
          <w:rFonts w:eastAsia="Times New Roman" w:cs="Times New Roman"/>
          <w:lang w:val="sv-SE"/>
        </w:rPr>
        <w:t xml:space="preserve"> eller utrustning. </w:t>
      </w:r>
    </w:p>
    <w:p w14:paraId="664A8920" w14:textId="77BB59BA" w:rsidR="68C3BA43" w:rsidRDefault="68C3BA43" w:rsidP="000F67E2">
      <w:pPr>
        <w:spacing w:line="276" w:lineRule="auto"/>
        <w:jc w:val="both"/>
        <w:rPr>
          <w:rFonts w:eastAsia="Times New Roman" w:cs="Times New Roman"/>
          <w:lang w:val="sv-SE"/>
        </w:rPr>
      </w:pPr>
    </w:p>
    <w:p w14:paraId="315B77A0" w14:textId="31BCD22E" w:rsidR="004A2029" w:rsidRPr="004A2029" w:rsidRDefault="004B6A69" w:rsidP="000F67E2">
      <w:pPr>
        <w:spacing w:line="276" w:lineRule="auto"/>
        <w:jc w:val="both"/>
        <w:rPr>
          <w:rFonts w:eastAsia="Times New Roman" w:cs="Times New Roman"/>
          <w:lang w:val="sv-SE"/>
        </w:rPr>
      </w:pPr>
      <w:r w:rsidRPr="2BF153D1">
        <w:rPr>
          <w:rFonts w:eastAsia="Times New Roman" w:cs="Times New Roman"/>
          <w:lang w:val="sv-SE"/>
        </w:rPr>
        <w:t>Den andra uppstarten</w:t>
      </w:r>
      <w:r w:rsidR="1A1E8B9D" w:rsidRPr="2BF153D1">
        <w:rPr>
          <w:rFonts w:eastAsia="Times New Roman" w:cs="Times New Roman"/>
          <w:lang w:val="sv-SE"/>
        </w:rPr>
        <w:t xml:space="preserve"> utfördes med </w:t>
      </w:r>
      <w:r w:rsidR="727866A7" w:rsidRPr="2BF153D1">
        <w:rPr>
          <w:rFonts w:eastAsia="Times New Roman" w:cs="Times New Roman"/>
          <w:lang w:val="sv-SE"/>
        </w:rPr>
        <w:t>pappersche</w:t>
      </w:r>
      <w:r w:rsidR="75054DAF" w:rsidRPr="2BF153D1">
        <w:rPr>
          <w:rFonts w:eastAsia="Times New Roman" w:cs="Times New Roman"/>
          <w:lang w:val="sv-SE"/>
        </w:rPr>
        <w:t>c</w:t>
      </w:r>
      <w:r w:rsidR="727866A7" w:rsidRPr="2BF153D1">
        <w:rPr>
          <w:rFonts w:eastAsia="Times New Roman" w:cs="Times New Roman"/>
          <w:lang w:val="sv-SE"/>
        </w:rPr>
        <w:t>klistan</w:t>
      </w:r>
      <w:r w:rsidR="2E4817AC" w:rsidRPr="2BF153D1">
        <w:rPr>
          <w:rFonts w:eastAsia="Times New Roman" w:cs="Times New Roman"/>
          <w:lang w:val="sv-SE"/>
        </w:rPr>
        <w:t>. Precis som för grupp</w:t>
      </w:r>
      <w:r w:rsidR="1B5078F1" w:rsidRPr="2BF153D1">
        <w:rPr>
          <w:rFonts w:eastAsia="Times New Roman" w:cs="Times New Roman"/>
          <w:lang w:val="sv-SE"/>
        </w:rPr>
        <w:t xml:space="preserve"> 1 hade deltagarna enbart tillgång till </w:t>
      </w:r>
      <w:r w:rsidR="00E01395" w:rsidRPr="2BF153D1">
        <w:rPr>
          <w:rFonts w:eastAsia="Times New Roman" w:cs="Times New Roman"/>
          <w:lang w:val="sv-SE"/>
        </w:rPr>
        <w:t>en styck</w:t>
      </w:r>
      <w:r w:rsidR="1B5078F1" w:rsidRPr="2BF153D1">
        <w:rPr>
          <w:rFonts w:eastAsia="Times New Roman" w:cs="Times New Roman"/>
          <w:lang w:val="sv-SE"/>
        </w:rPr>
        <w:t xml:space="preserve"> papperschecklista. </w:t>
      </w:r>
      <w:r w:rsidR="3D0C246B" w:rsidRPr="2BF153D1">
        <w:rPr>
          <w:rFonts w:eastAsia="Times New Roman" w:cs="Times New Roman"/>
          <w:lang w:val="sv-SE"/>
        </w:rPr>
        <w:t>Det observerades att deltagarna placerade sig på var sin sida av bryggkonsolen</w:t>
      </w:r>
      <w:r w:rsidR="5FB79229" w:rsidRPr="2BF153D1">
        <w:rPr>
          <w:rFonts w:eastAsia="Times New Roman" w:cs="Times New Roman"/>
          <w:lang w:val="sv-SE"/>
        </w:rPr>
        <w:t>. Den ena deltagaren utförde uppstarten av instrumenten på dennes sida samtidigt som den andra deltagaren prickade av detta i che</w:t>
      </w:r>
      <w:r w:rsidR="5B014696" w:rsidRPr="2BF153D1">
        <w:rPr>
          <w:rFonts w:eastAsia="Times New Roman" w:cs="Times New Roman"/>
          <w:lang w:val="sv-SE"/>
        </w:rPr>
        <w:t xml:space="preserve">cklistan. När uppgifterna var utförda på den första deltagarens sida </w:t>
      </w:r>
      <w:r w:rsidR="63C091F0" w:rsidRPr="2BF153D1">
        <w:rPr>
          <w:rFonts w:eastAsia="Times New Roman" w:cs="Times New Roman"/>
          <w:lang w:val="sv-SE"/>
        </w:rPr>
        <w:t>bytte checklistan plats</w:t>
      </w:r>
      <w:r w:rsidR="1F7AAF5F" w:rsidRPr="2BF153D1">
        <w:rPr>
          <w:rFonts w:eastAsia="Times New Roman" w:cs="Times New Roman"/>
          <w:lang w:val="sv-SE"/>
        </w:rPr>
        <w:t>, och processen upprepade sig fast på motstående sida av bryggkonsolen. Det tog 13 minut</w:t>
      </w:r>
      <w:r w:rsidR="622AF7D9" w:rsidRPr="2BF153D1">
        <w:rPr>
          <w:rFonts w:eastAsia="Times New Roman" w:cs="Times New Roman"/>
          <w:lang w:val="sv-SE"/>
        </w:rPr>
        <w:t xml:space="preserve">er och 14 sekunder för grupp 2 att utföra papperschecklistan. </w:t>
      </w:r>
      <w:r w:rsidR="7ADA7863" w:rsidRPr="2BF153D1">
        <w:rPr>
          <w:rFonts w:eastAsia="Times New Roman" w:cs="Times New Roman"/>
          <w:lang w:val="sv-SE"/>
        </w:rPr>
        <w:t xml:space="preserve">Under denna tid kommunicerade deltagarna 71 gånger med varandra angående checklistan eller utrustning. </w:t>
      </w:r>
    </w:p>
    <w:p w14:paraId="186A84AF" w14:textId="2791F132" w:rsidR="6DB720B2" w:rsidRDefault="6DB720B2" w:rsidP="000F67E2">
      <w:pPr>
        <w:spacing w:line="276" w:lineRule="auto"/>
        <w:jc w:val="both"/>
        <w:rPr>
          <w:rFonts w:eastAsia="Times New Roman" w:cs="Times New Roman"/>
          <w:lang w:val="sv-SE"/>
        </w:rPr>
      </w:pPr>
    </w:p>
    <w:p w14:paraId="38E86BCD" w14:textId="77777777" w:rsidR="00BC611C" w:rsidRDefault="00BC611C" w:rsidP="000F67E2">
      <w:pPr>
        <w:spacing w:line="276" w:lineRule="auto"/>
        <w:jc w:val="both"/>
        <w:rPr>
          <w:rFonts w:eastAsia="Times New Roman" w:cs="Times New Roman"/>
          <w:lang w:val="sv-SE"/>
        </w:rPr>
      </w:pPr>
    </w:p>
    <w:tbl>
      <w:tblPr>
        <w:tblStyle w:val="Tabellrutnt"/>
        <w:tblpPr w:leftFromText="141" w:rightFromText="141" w:vertAnchor="page" w:horzAnchor="margin" w:tblpXSpec="center" w:tblpY="2435"/>
        <w:tblW w:w="10554" w:type="dxa"/>
        <w:tblLayout w:type="fixed"/>
        <w:tblLook w:val="06A0" w:firstRow="1" w:lastRow="0" w:firstColumn="1" w:lastColumn="0" w:noHBand="1" w:noVBand="1"/>
      </w:tblPr>
      <w:tblGrid>
        <w:gridCol w:w="3118"/>
        <w:gridCol w:w="1859"/>
        <w:gridCol w:w="1859"/>
        <w:gridCol w:w="1859"/>
        <w:gridCol w:w="1859"/>
      </w:tblGrid>
      <w:tr w:rsidR="00CF3570" w14:paraId="3BC3B409" w14:textId="77777777" w:rsidTr="00CF3570">
        <w:trPr>
          <w:trHeight w:val="122"/>
        </w:trPr>
        <w:tc>
          <w:tcPr>
            <w:tcW w:w="3118" w:type="dxa"/>
          </w:tcPr>
          <w:p w14:paraId="6B36554A" w14:textId="77777777" w:rsidR="00CF3570" w:rsidRPr="00DE3196" w:rsidRDefault="00CF3570" w:rsidP="00CF3570">
            <w:pPr>
              <w:rPr>
                <w:rFonts w:eastAsia="Times New Roman" w:cs="Times New Roman"/>
                <w:lang w:val="sv-SE"/>
              </w:rPr>
            </w:pPr>
          </w:p>
        </w:tc>
        <w:tc>
          <w:tcPr>
            <w:tcW w:w="1859" w:type="dxa"/>
          </w:tcPr>
          <w:p w14:paraId="1E72ED86"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Grupp 1</w:t>
            </w:r>
          </w:p>
        </w:tc>
        <w:tc>
          <w:tcPr>
            <w:tcW w:w="1859" w:type="dxa"/>
          </w:tcPr>
          <w:p w14:paraId="3A0EE80D" w14:textId="77777777" w:rsidR="00CF3570" w:rsidRDefault="00CF3570" w:rsidP="00CF3570">
            <w:pPr>
              <w:rPr>
                <w:rFonts w:eastAsia="Times New Roman" w:cs="Times New Roman"/>
                <w:b/>
                <w:bCs/>
                <w:sz w:val="20"/>
                <w:szCs w:val="20"/>
                <w:lang w:val="sv-SE"/>
              </w:rPr>
            </w:pPr>
          </w:p>
        </w:tc>
        <w:tc>
          <w:tcPr>
            <w:tcW w:w="1859" w:type="dxa"/>
          </w:tcPr>
          <w:p w14:paraId="68E9014E" w14:textId="77777777" w:rsidR="00CF3570" w:rsidRPr="002C6626"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Grupp 2</w:t>
            </w:r>
          </w:p>
        </w:tc>
        <w:tc>
          <w:tcPr>
            <w:tcW w:w="1859" w:type="dxa"/>
          </w:tcPr>
          <w:p w14:paraId="4DE3EB38" w14:textId="77777777" w:rsidR="00CF3570" w:rsidRDefault="00CF3570" w:rsidP="00CF3570">
            <w:pPr>
              <w:rPr>
                <w:rFonts w:eastAsia="Times New Roman" w:cs="Times New Roman"/>
                <w:b/>
                <w:bCs/>
                <w:sz w:val="20"/>
                <w:szCs w:val="20"/>
                <w:lang w:val="sv-SE"/>
              </w:rPr>
            </w:pPr>
          </w:p>
        </w:tc>
      </w:tr>
      <w:tr w:rsidR="00CF3570" w14:paraId="32C780F2" w14:textId="77777777" w:rsidTr="00CF3570">
        <w:trPr>
          <w:trHeight w:val="437"/>
        </w:trPr>
        <w:tc>
          <w:tcPr>
            <w:tcW w:w="3118" w:type="dxa"/>
          </w:tcPr>
          <w:p w14:paraId="5DDE9E4D"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Checklista</w:t>
            </w:r>
          </w:p>
        </w:tc>
        <w:tc>
          <w:tcPr>
            <w:tcW w:w="1859" w:type="dxa"/>
          </w:tcPr>
          <w:p w14:paraId="406BD26E"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 xml:space="preserve">Papper </w:t>
            </w:r>
            <w:r>
              <w:br/>
            </w:r>
            <w:r w:rsidRPr="2BE370E1">
              <w:rPr>
                <w:rFonts w:eastAsia="Times New Roman" w:cs="Times New Roman"/>
                <w:b/>
                <w:bCs/>
                <w:sz w:val="20"/>
                <w:szCs w:val="20"/>
                <w:lang w:val="sv-SE"/>
              </w:rPr>
              <w:t>(</w:t>
            </w:r>
            <w:r>
              <w:rPr>
                <w:rFonts w:eastAsia="Times New Roman" w:cs="Times New Roman"/>
                <w:b/>
                <w:bCs/>
                <w:sz w:val="20"/>
                <w:szCs w:val="20"/>
                <w:lang w:val="sv-SE"/>
              </w:rPr>
              <w:t>K</w:t>
            </w:r>
            <w:r w:rsidRPr="2BE370E1">
              <w:rPr>
                <w:rFonts w:eastAsia="Times New Roman" w:cs="Times New Roman"/>
                <w:b/>
                <w:bCs/>
                <w:sz w:val="20"/>
                <w:szCs w:val="20"/>
                <w:lang w:val="sv-SE"/>
              </w:rPr>
              <w:t>örning 1)</w:t>
            </w:r>
          </w:p>
        </w:tc>
        <w:tc>
          <w:tcPr>
            <w:tcW w:w="1859" w:type="dxa"/>
          </w:tcPr>
          <w:p w14:paraId="0374935E" w14:textId="77777777" w:rsidR="00CF3570" w:rsidRPr="00F96E74" w:rsidRDefault="00CF3570" w:rsidP="00CF3570">
            <w:pPr>
              <w:rPr>
                <w:rFonts w:eastAsia="Times New Roman" w:cs="Times New Roman"/>
                <w:b/>
                <w:bCs/>
                <w:lang w:val="sv-SE"/>
              </w:rPr>
            </w:pPr>
            <w:r w:rsidRPr="2BE370E1">
              <w:rPr>
                <w:rFonts w:eastAsia="Times New Roman" w:cs="Times New Roman"/>
                <w:b/>
                <w:bCs/>
                <w:sz w:val="20"/>
                <w:szCs w:val="20"/>
                <w:lang w:val="sv-SE"/>
              </w:rPr>
              <w:t xml:space="preserve">Elektronisk </w:t>
            </w:r>
            <w:r>
              <w:br/>
            </w:r>
            <w:r w:rsidRPr="2BE370E1">
              <w:rPr>
                <w:rFonts w:eastAsia="Times New Roman" w:cs="Times New Roman"/>
                <w:b/>
                <w:bCs/>
                <w:sz w:val="20"/>
                <w:szCs w:val="20"/>
                <w:lang w:val="sv-SE"/>
              </w:rPr>
              <w:t>(Körning 2)</w:t>
            </w:r>
          </w:p>
        </w:tc>
        <w:tc>
          <w:tcPr>
            <w:tcW w:w="1859" w:type="dxa"/>
          </w:tcPr>
          <w:p w14:paraId="2A46229D"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 xml:space="preserve">Elektronisk </w:t>
            </w:r>
            <w:r>
              <w:br/>
            </w:r>
            <w:r w:rsidRPr="2BE370E1">
              <w:rPr>
                <w:rFonts w:eastAsia="Times New Roman" w:cs="Times New Roman"/>
                <w:b/>
                <w:bCs/>
                <w:sz w:val="20"/>
                <w:szCs w:val="20"/>
                <w:lang w:val="sv-SE"/>
              </w:rPr>
              <w:t>(Körning 1)</w:t>
            </w:r>
          </w:p>
        </w:tc>
        <w:tc>
          <w:tcPr>
            <w:tcW w:w="1859" w:type="dxa"/>
          </w:tcPr>
          <w:p w14:paraId="5FAAB3FB" w14:textId="77777777" w:rsidR="00CF3570" w:rsidRPr="00F96E74"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Papper</w:t>
            </w:r>
            <w:r>
              <w:br/>
            </w:r>
            <w:r w:rsidRPr="2BE370E1">
              <w:rPr>
                <w:rFonts w:eastAsia="Times New Roman" w:cs="Times New Roman"/>
                <w:b/>
                <w:bCs/>
                <w:sz w:val="20"/>
                <w:szCs w:val="20"/>
                <w:lang w:val="sv-SE"/>
              </w:rPr>
              <w:t xml:space="preserve">(Körning 2) </w:t>
            </w:r>
          </w:p>
        </w:tc>
      </w:tr>
      <w:tr w:rsidR="00CF3570" w14:paraId="2740E6BF" w14:textId="77777777" w:rsidTr="00CF3570">
        <w:trPr>
          <w:trHeight w:val="475"/>
        </w:trPr>
        <w:tc>
          <w:tcPr>
            <w:tcW w:w="3118" w:type="dxa"/>
          </w:tcPr>
          <w:p w14:paraId="2AAA98CF"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Tid (Min, sek)</w:t>
            </w:r>
          </w:p>
        </w:tc>
        <w:tc>
          <w:tcPr>
            <w:tcW w:w="1859" w:type="dxa"/>
          </w:tcPr>
          <w:p w14:paraId="6DB50F51"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34 min 19 sek</w:t>
            </w:r>
          </w:p>
        </w:tc>
        <w:tc>
          <w:tcPr>
            <w:tcW w:w="1859" w:type="dxa"/>
          </w:tcPr>
          <w:p w14:paraId="561999A0"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11 min 23 sek</w:t>
            </w:r>
          </w:p>
        </w:tc>
        <w:tc>
          <w:tcPr>
            <w:tcW w:w="1859" w:type="dxa"/>
          </w:tcPr>
          <w:p w14:paraId="2F276B10"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22 min 11 sek</w:t>
            </w:r>
          </w:p>
        </w:tc>
        <w:tc>
          <w:tcPr>
            <w:tcW w:w="1859" w:type="dxa"/>
          </w:tcPr>
          <w:p w14:paraId="164319C9"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13 min 14 sek</w:t>
            </w:r>
          </w:p>
        </w:tc>
      </w:tr>
      <w:tr w:rsidR="00CF3570" w14:paraId="5901EC11" w14:textId="77777777" w:rsidTr="00CF3570">
        <w:trPr>
          <w:trHeight w:val="516"/>
        </w:trPr>
        <w:tc>
          <w:tcPr>
            <w:tcW w:w="3118" w:type="dxa"/>
          </w:tcPr>
          <w:p w14:paraId="7FE10619" w14:textId="77777777" w:rsidR="00CF3570" w:rsidRDefault="00CF3570" w:rsidP="00CF3570">
            <w:pPr>
              <w:rPr>
                <w:rFonts w:eastAsia="Times New Roman" w:cs="Times New Roman"/>
                <w:b/>
                <w:bCs/>
                <w:sz w:val="20"/>
                <w:szCs w:val="20"/>
                <w:lang w:val="sv-SE"/>
              </w:rPr>
            </w:pPr>
            <w:r w:rsidRPr="2BE370E1">
              <w:rPr>
                <w:rFonts w:eastAsia="Times New Roman" w:cs="Times New Roman"/>
                <w:b/>
                <w:bCs/>
                <w:sz w:val="20"/>
                <w:szCs w:val="20"/>
                <w:lang w:val="sv-SE"/>
              </w:rPr>
              <w:t>Antalet kommunikationstillfällen</w:t>
            </w:r>
          </w:p>
        </w:tc>
        <w:tc>
          <w:tcPr>
            <w:tcW w:w="1859" w:type="dxa"/>
          </w:tcPr>
          <w:p w14:paraId="76B3EFAE"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66</w:t>
            </w:r>
          </w:p>
        </w:tc>
        <w:tc>
          <w:tcPr>
            <w:tcW w:w="1859" w:type="dxa"/>
          </w:tcPr>
          <w:p w14:paraId="6FFED720"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19</w:t>
            </w:r>
          </w:p>
        </w:tc>
        <w:tc>
          <w:tcPr>
            <w:tcW w:w="1859" w:type="dxa"/>
          </w:tcPr>
          <w:p w14:paraId="1E8FDCA4"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31</w:t>
            </w:r>
          </w:p>
        </w:tc>
        <w:tc>
          <w:tcPr>
            <w:tcW w:w="1859" w:type="dxa"/>
          </w:tcPr>
          <w:p w14:paraId="1010365B" w14:textId="77777777" w:rsidR="00CF3570" w:rsidRDefault="00CF3570" w:rsidP="00CF3570">
            <w:pPr>
              <w:jc w:val="center"/>
              <w:rPr>
                <w:rFonts w:eastAsia="Times New Roman" w:cs="Times New Roman"/>
                <w:sz w:val="20"/>
                <w:szCs w:val="20"/>
                <w:lang w:val="sv-SE"/>
              </w:rPr>
            </w:pPr>
            <w:r w:rsidRPr="2BE370E1">
              <w:rPr>
                <w:rFonts w:eastAsia="Times New Roman" w:cs="Times New Roman"/>
                <w:sz w:val="20"/>
                <w:szCs w:val="20"/>
                <w:lang w:val="sv-SE"/>
              </w:rPr>
              <w:t>71</w:t>
            </w:r>
          </w:p>
        </w:tc>
      </w:tr>
    </w:tbl>
    <w:p w14:paraId="5D013FAC" w14:textId="2B71F77C" w:rsidR="00EB5A01" w:rsidRPr="00E62351" w:rsidRDefault="00CF3570" w:rsidP="000F67E2">
      <w:pPr>
        <w:spacing w:line="276" w:lineRule="auto"/>
        <w:jc w:val="both"/>
        <w:rPr>
          <w:rFonts w:eastAsia="Times New Roman" w:cs="Times New Roman"/>
          <w:lang w:val="sv-SE"/>
        </w:rPr>
      </w:pPr>
      <w:r>
        <w:rPr>
          <w:rFonts w:eastAsia="Times New Roman" w:cs="Times New Roman"/>
          <w:noProof/>
          <w:lang w:val="sv-SE"/>
        </w:rPr>
        <mc:AlternateContent>
          <mc:Choice Requires="wps">
            <w:drawing>
              <wp:anchor distT="0" distB="0" distL="114300" distR="114300" simplePos="0" relativeHeight="251664386" behindDoc="0" locked="0" layoutInCell="1" allowOverlap="1" wp14:anchorId="60614682" wp14:editId="1EA7A9B0">
                <wp:simplePos x="0" y="0"/>
                <wp:positionH relativeFrom="column">
                  <wp:posOffset>-359954</wp:posOffset>
                </wp:positionH>
                <wp:positionV relativeFrom="paragraph">
                  <wp:posOffset>271780</wp:posOffset>
                </wp:positionV>
                <wp:extent cx="5638800" cy="304800"/>
                <wp:effectExtent l="0" t="0" r="0" b="0"/>
                <wp:wrapNone/>
                <wp:docPr id="11" name="Textruta 11"/>
                <wp:cNvGraphicFramePr/>
                <a:graphic xmlns:a="http://schemas.openxmlformats.org/drawingml/2006/main">
                  <a:graphicData uri="http://schemas.microsoft.com/office/word/2010/wordprocessingShape">
                    <wps:wsp>
                      <wps:cNvSpPr txBox="1"/>
                      <wps:spPr>
                        <a:xfrm>
                          <a:off x="0" y="0"/>
                          <a:ext cx="5638800" cy="304800"/>
                        </a:xfrm>
                        <a:prstGeom prst="rect">
                          <a:avLst/>
                        </a:prstGeom>
                        <a:solidFill>
                          <a:schemeClr val="lt1"/>
                        </a:solidFill>
                        <a:ln w="6350">
                          <a:noFill/>
                        </a:ln>
                      </wps:spPr>
                      <wps:txbx>
                        <w:txbxContent>
                          <w:p w14:paraId="53E800FB" w14:textId="16C43E75" w:rsidR="007E450F" w:rsidRPr="00CF3570" w:rsidRDefault="007E450F">
                            <w:pPr>
                              <w:rPr>
                                <w:i/>
                                <w:iCs/>
                                <w:lang w:val="sv-SE"/>
                              </w:rPr>
                            </w:pPr>
                            <w:r w:rsidRPr="00CF3570">
                              <w:rPr>
                                <w:i/>
                                <w:iCs/>
                                <w:lang w:val="sv-SE"/>
                              </w:rPr>
                              <w:t xml:space="preserve">Tabell </w:t>
                            </w:r>
                            <w:r>
                              <w:rPr>
                                <w:i/>
                                <w:iCs/>
                                <w:lang w:val="sv-SE"/>
                              </w:rPr>
                              <w:t>4.1 Observationsschema från worksh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614682" id="Textruta 11" o:spid="_x0000_s1028" type="#_x0000_t202" style="position:absolute;left:0;text-align:left;margin-left:-28.35pt;margin-top:21.4pt;width:444pt;height:24pt;z-index:2516643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" fillcolor="white [3201]" stroked="f" strokeweight=".5pt">
                <v:textbox>
                  <w:txbxContent>
                    <w:p w14:paraId="53E800FB" w14:textId="16C43E75" w:rsidR="007E450F" w:rsidRPr="00CF3570" w:rsidRDefault="007E450F">
                      <w:pPr>
                        <w:rPr>
                          <w:i/>
                          <w:iCs/>
                          <w:lang w:val="sv-SE"/>
                        </w:rPr>
                      </w:pPr>
                      <w:r w:rsidRPr="00CF3570">
                        <w:rPr>
                          <w:i/>
                          <w:iCs/>
                          <w:lang w:val="sv-SE"/>
                        </w:rPr>
                        <w:t xml:space="preserve">Tabell </w:t>
                      </w:r>
                      <w:r>
                        <w:rPr>
                          <w:i/>
                          <w:iCs/>
                          <w:lang w:val="sv-SE"/>
                        </w:rPr>
                        <w:t>4.1 Observationsschema från workshop</w:t>
                      </w:r>
                    </w:p>
                  </w:txbxContent>
                </v:textbox>
              </v:shape>
            </w:pict>
          </mc:Fallback>
        </mc:AlternateContent>
      </w:r>
      <w:r w:rsidR="1A2C377F" w:rsidRPr="2BF153D1">
        <w:rPr>
          <w:rFonts w:eastAsia="Times New Roman" w:cs="Times New Roman"/>
          <w:lang w:val="sv-SE"/>
        </w:rPr>
        <w:t xml:space="preserve">Resultatet </w:t>
      </w:r>
      <w:r w:rsidR="37AD738F" w:rsidRPr="2BF153D1">
        <w:rPr>
          <w:rFonts w:eastAsia="Times New Roman" w:cs="Times New Roman"/>
          <w:lang w:val="sv-SE"/>
        </w:rPr>
        <w:t xml:space="preserve">av observationsenheterna </w:t>
      </w:r>
      <w:r w:rsidR="1A2C377F" w:rsidRPr="2BF153D1">
        <w:rPr>
          <w:rFonts w:eastAsia="Times New Roman" w:cs="Times New Roman"/>
          <w:lang w:val="sv-SE"/>
        </w:rPr>
        <w:t>sammanfattas</w:t>
      </w:r>
      <w:r w:rsidR="1BBFE573" w:rsidRPr="2BF153D1">
        <w:rPr>
          <w:rFonts w:eastAsia="Times New Roman" w:cs="Times New Roman"/>
          <w:lang w:val="sv-SE"/>
        </w:rPr>
        <w:t xml:space="preserve"> i tabellen nedan. </w:t>
      </w:r>
    </w:p>
    <w:p w14:paraId="6445FCC1" w14:textId="384ADFA1" w:rsidR="2BF153D1" w:rsidRDefault="2BF153D1" w:rsidP="2BF153D1">
      <w:pPr>
        <w:spacing w:line="276" w:lineRule="auto"/>
        <w:rPr>
          <w:rFonts w:eastAsia="Times New Roman" w:cs="Times New Roman"/>
          <w:lang w:val="sv-SE"/>
        </w:rPr>
      </w:pPr>
    </w:p>
    <w:p w14:paraId="2E958EE5" w14:textId="77777777" w:rsidR="00CF3570" w:rsidRDefault="00CF3570" w:rsidP="2BF153D1">
      <w:pPr>
        <w:spacing w:line="276" w:lineRule="auto"/>
        <w:rPr>
          <w:rFonts w:eastAsia="Times New Roman" w:cs="Times New Roman"/>
          <w:lang w:val="sv-SE"/>
        </w:rPr>
      </w:pPr>
    </w:p>
    <w:p w14:paraId="3113FCB2" w14:textId="568792FC" w:rsidR="295849C0" w:rsidRPr="00AB6786" w:rsidRDefault="295849C0" w:rsidP="00CF3570">
      <w:pPr>
        <w:rPr>
          <w:rFonts w:eastAsia="Times New Roman" w:cs="Times New Roman"/>
          <w:i/>
          <w:iCs/>
          <w:sz w:val="18"/>
          <w:szCs w:val="18"/>
          <w:lang w:val="sv-SE"/>
        </w:rPr>
      </w:pPr>
    </w:p>
    <w:p w14:paraId="08E798C5" w14:textId="25940E11" w:rsidR="00C12EA2" w:rsidRPr="00CF3570" w:rsidRDefault="00C12EA2" w:rsidP="64F5AD93">
      <w:pPr>
        <w:rPr>
          <w:rFonts w:eastAsia="Times New Roman" w:cs="Times New Roman"/>
          <w:b/>
          <w:bCs/>
          <w:lang w:val="sv-SE"/>
        </w:rPr>
      </w:pPr>
    </w:p>
    <w:p w14:paraId="0D7254CB" w14:textId="35D6F1CD" w:rsidR="00C92BD6" w:rsidRDefault="00590FD3" w:rsidP="00535373">
      <w:pPr>
        <w:pStyle w:val="Rubrik3"/>
        <w:numPr>
          <w:ilvl w:val="1"/>
          <w:numId w:val="22"/>
        </w:numPr>
        <w:spacing w:line="276" w:lineRule="auto"/>
        <w:jc w:val="both"/>
        <w:rPr>
          <w:rFonts w:eastAsia="Times New Roman" w:cs="Times New Roman"/>
          <w:lang w:val="sv-SE"/>
        </w:rPr>
      </w:pPr>
      <w:bookmarkStart w:id="62" w:name="_Toc30594481"/>
      <w:r>
        <w:rPr>
          <w:rFonts w:eastAsia="Times New Roman" w:cs="Times New Roman"/>
          <w:lang w:val="sv-SE"/>
        </w:rPr>
        <w:t xml:space="preserve"> </w:t>
      </w:r>
      <w:bookmarkStart w:id="63" w:name="_Toc36924279"/>
      <w:r w:rsidR="001410A2" w:rsidRPr="64F5AD93">
        <w:rPr>
          <w:rFonts w:eastAsia="Times New Roman" w:cs="Times New Roman"/>
          <w:lang w:val="sv-SE"/>
        </w:rPr>
        <w:t>Intervjuer Workshop</w:t>
      </w:r>
      <w:bookmarkStart w:id="64" w:name="_Toc30594482"/>
      <w:bookmarkEnd w:id="62"/>
      <w:bookmarkEnd w:id="63"/>
    </w:p>
    <w:p w14:paraId="17643798" w14:textId="77777777" w:rsidR="0033132A" w:rsidRDefault="6B65720F" w:rsidP="00535373">
      <w:pPr>
        <w:spacing w:line="276" w:lineRule="auto"/>
        <w:jc w:val="both"/>
        <w:rPr>
          <w:rFonts w:eastAsia="Times New Roman" w:cs="Times New Roman"/>
          <w:lang w:val="sv-SE"/>
        </w:rPr>
      </w:pPr>
      <w:r w:rsidRPr="04269C4C">
        <w:rPr>
          <w:rFonts w:eastAsia="Times New Roman" w:cs="Times New Roman"/>
          <w:lang w:val="sv-SE"/>
        </w:rPr>
        <w:t xml:space="preserve">Intervjuer utfördes med deltagarna från workshopen direkt efter att observationerna var slutförda. </w:t>
      </w:r>
      <w:r w:rsidR="04F51B17" w:rsidRPr="04269C4C">
        <w:rPr>
          <w:rFonts w:eastAsia="Times New Roman" w:cs="Times New Roman"/>
          <w:lang w:val="sv-SE"/>
        </w:rPr>
        <w:t>Deltagarna intervjuades tillsammans med d</w:t>
      </w:r>
      <w:r w:rsidR="6AC0FE60" w:rsidRPr="04269C4C">
        <w:rPr>
          <w:rFonts w:eastAsia="Times New Roman" w:cs="Times New Roman"/>
          <w:lang w:val="sv-SE"/>
        </w:rPr>
        <w:t xml:space="preserve">en de utförde </w:t>
      </w:r>
      <w:r w:rsidR="03E801ED" w:rsidRPr="04269C4C">
        <w:rPr>
          <w:rFonts w:eastAsia="Times New Roman" w:cs="Times New Roman"/>
          <w:lang w:val="sv-SE"/>
        </w:rPr>
        <w:t>workshopen med</w:t>
      </w:r>
      <w:r w:rsidR="78549228" w:rsidRPr="04269C4C">
        <w:rPr>
          <w:rFonts w:eastAsia="Times New Roman" w:cs="Times New Roman"/>
          <w:lang w:val="sv-SE"/>
        </w:rPr>
        <w:t xml:space="preserve">, alltså två och två. Resultatet presenteras i teman där deltagarna får förklara sina åsikter och tankar. </w:t>
      </w:r>
      <w:r w:rsidR="27D7F0DF" w:rsidRPr="04269C4C">
        <w:rPr>
          <w:rFonts w:eastAsia="Times New Roman" w:cs="Times New Roman"/>
          <w:lang w:val="sv-SE"/>
        </w:rPr>
        <w:t xml:space="preserve">Deltagarna presenteras som </w:t>
      </w:r>
      <w:r w:rsidR="00EA61B2">
        <w:rPr>
          <w:rFonts w:eastAsia="Times New Roman" w:cs="Times New Roman"/>
          <w:lang w:val="sv-SE"/>
        </w:rPr>
        <w:t>g</w:t>
      </w:r>
      <w:r w:rsidR="02DAA67C" w:rsidRPr="04269C4C">
        <w:rPr>
          <w:rFonts w:eastAsia="Times New Roman" w:cs="Times New Roman"/>
          <w:lang w:val="sv-SE"/>
        </w:rPr>
        <w:t xml:space="preserve">rupp 1 samt </w:t>
      </w:r>
      <w:r w:rsidR="00EA61B2">
        <w:rPr>
          <w:rFonts w:eastAsia="Times New Roman" w:cs="Times New Roman"/>
          <w:lang w:val="sv-SE"/>
        </w:rPr>
        <w:t>g</w:t>
      </w:r>
      <w:r w:rsidR="02DAA67C" w:rsidRPr="04269C4C">
        <w:rPr>
          <w:rFonts w:eastAsia="Times New Roman" w:cs="Times New Roman"/>
          <w:lang w:val="sv-SE"/>
        </w:rPr>
        <w:t>rupp 2</w:t>
      </w:r>
      <w:r w:rsidR="27D7F0DF" w:rsidRPr="04269C4C">
        <w:rPr>
          <w:rFonts w:eastAsia="Times New Roman" w:cs="Times New Roman"/>
          <w:lang w:val="sv-SE"/>
        </w:rPr>
        <w:t xml:space="preserve">. </w:t>
      </w:r>
      <w:r w:rsidR="4C81E094" w:rsidRPr="04269C4C">
        <w:rPr>
          <w:rFonts w:eastAsia="Times New Roman" w:cs="Times New Roman"/>
          <w:lang w:val="sv-SE"/>
        </w:rPr>
        <w:t>Ingen av deltagarna hade tidigare arbetat med elektroniska checklistor, vilket krävde en genomgång av checklistans funktioner</w:t>
      </w:r>
      <w:r w:rsidR="2DDBFBE9" w:rsidRPr="04269C4C">
        <w:rPr>
          <w:rFonts w:eastAsia="Times New Roman" w:cs="Times New Roman"/>
          <w:lang w:val="sv-SE"/>
        </w:rPr>
        <w:t xml:space="preserve"> innan workshopen p</w:t>
      </w:r>
      <w:r w:rsidR="6D16F428" w:rsidRPr="04269C4C">
        <w:rPr>
          <w:rFonts w:eastAsia="Times New Roman" w:cs="Times New Roman"/>
          <w:lang w:val="sv-SE"/>
        </w:rPr>
        <w:t>å</w:t>
      </w:r>
      <w:r w:rsidR="2DDBFBE9" w:rsidRPr="04269C4C">
        <w:rPr>
          <w:rFonts w:eastAsia="Times New Roman" w:cs="Times New Roman"/>
          <w:lang w:val="sv-SE"/>
        </w:rPr>
        <w:t>börjades.</w:t>
      </w:r>
    </w:p>
    <w:p w14:paraId="428DC7EA" w14:textId="1AF72C1E" w:rsidR="0033132A" w:rsidRDefault="59FEF763" w:rsidP="00535373">
      <w:pPr>
        <w:pStyle w:val="Rubrik4"/>
        <w:spacing w:line="276" w:lineRule="auto"/>
        <w:jc w:val="both"/>
        <w:rPr>
          <w:rFonts w:eastAsia="Times New Roman" w:cs="Times New Roman"/>
          <w:lang w:val="sv-SE"/>
        </w:rPr>
      </w:pPr>
      <w:r w:rsidRPr="00372220">
        <w:rPr>
          <w:lang w:val="sv-SE"/>
        </w:rPr>
        <w:br/>
      </w:r>
      <w:bookmarkStart w:id="65" w:name="_Toc36924280"/>
      <w:r w:rsidR="00703EE2" w:rsidRPr="00703EE2">
        <w:rPr>
          <w:lang w:val="sv-SE"/>
        </w:rPr>
        <w:t xml:space="preserve">4.2.1 </w:t>
      </w:r>
      <w:r w:rsidR="30D876FB" w:rsidRPr="00703EE2">
        <w:rPr>
          <w:lang w:val="sv-SE"/>
        </w:rPr>
        <w:t xml:space="preserve">Skillnader mellan elektronisk checklista och </w:t>
      </w:r>
      <w:r w:rsidR="30D876FB" w:rsidRPr="067FC3D8">
        <w:rPr>
          <w:lang w:val="sv-SE"/>
        </w:rPr>
        <w:t>papperschecklista</w:t>
      </w:r>
      <w:bookmarkEnd w:id="65"/>
    </w:p>
    <w:p w14:paraId="55153CF4" w14:textId="14274BA5" w:rsidR="697713BA" w:rsidRPr="009247CB" w:rsidRDefault="697713BA" w:rsidP="00535373">
      <w:pPr>
        <w:spacing w:line="276" w:lineRule="auto"/>
        <w:jc w:val="both"/>
        <w:rPr>
          <w:rFonts w:eastAsia="Times New Roman" w:cs="Times New Roman"/>
          <w:b/>
          <w:bCs/>
          <w:lang w:val="sv-SE"/>
        </w:rPr>
      </w:pPr>
      <w:r w:rsidRPr="04269C4C">
        <w:rPr>
          <w:rFonts w:eastAsia="Times New Roman" w:cs="Times New Roman"/>
          <w:lang w:val="sv-SE"/>
        </w:rPr>
        <w:t>Generellt hade deltagarna en positiv inställning till konceptet elektroniska checklistor</w:t>
      </w:r>
      <w:r w:rsidR="001F4C83">
        <w:rPr>
          <w:rFonts w:eastAsia="Times New Roman" w:cs="Times New Roman"/>
          <w:lang w:val="sv-SE"/>
        </w:rPr>
        <w:t>. De ans</w:t>
      </w:r>
      <w:r w:rsidR="000B3D25">
        <w:rPr>
          <w:rFonts w:eastAsia="Times New Roman" w:cs="Times New Roman"/>
          <w:lang w:val="sv-SE"/>
        </w:rPr>
        <w:t>åg</w:t>
      </w:r>
      <w:r w:rsidR="001F4C83">
        <w:rPr>
          <w:rFonts w:eastAsia="Times New Roman" w:cs="Times New Roman"/>
          <w:lang w:val="sv-SE"/>
        </w:rPr>
        <w:t xml:space="preserve"> att</w:t>
      </w:r>
      <w:r w:rsidR="00BB3A8F">
        <w:rPr>
          <w:rFonts w:eastAsia="Times New Roman" w:cs="Times New Roman"/>
          <w:lang w:val="sv-SE"/>
        </w:rPr>
        <w:t xml:space="preserve"> </w:t>
      </w:r>
      <w:r w:rsidR="000B3D25">
        <w:rPr>
          <w:rFonts w:eastAsia="Times New Roman" w:cs="Times New Roman"/>
          <w:lang w:val="sv-SE"/>
        </w:rPr>
        <w:t xml:space="preserve">detta </w:t>
      </w:r>
      <w:r w:rsidR="00BB3A8F">
        <w:rPr>
          <w:rFonts w:eastAsia="Times New Roman" w:cs="Times New Roman"/>
          <w:lang w:val="sv-SE"/>
        </w:rPr>
        <w:t xml:space="preserve">med </w:t>
      </w:r>
      <w:r w:rsidRPr="04269C4C">
        <w:rPr>
          <w:rFonts w:eastAsia="Times New Roman" w:cs="Times New Roman"/>
          <w:lang w:val="sv-SE"/>
        </w:rPr>
        <w:t xml:space="preserve">vidare utveckling och design kunde </w:t>
      </w:r>
      <w:r w:rsidR="49231F54" w:rsidRPr="04269C4C">
        <w:rPr>
          <w:rFonts w:eastAsia="Times New Roman" w:cs="Times New Roman"/>
          <w:lang w:val="sv-SE"/>
        </w:rPr>
        <w:t>leda</w:t>
      </w:r>
      <w:r w:rsidRPr="04269C4C">
        <w:rPr>
          <w:rFonts w:eastAsia="Times New Roman" w:cs="Times New Roman"/>
          <w:lang w:val="sv-SE"/>
        </w:rPr>
        <w:t xml:space="preserve"> till</w:t>
      </w:r>
      <w:r w:rsidR="74987A1C" w:rsidRPr="04269C4C">
        <w:rPr>
          <w:rFonts w:eastAsia="Times New Roman" w:cs="Times New Roman"/>
          <w:lang w:val="sv-SE"/>
        </w:rPr>
        <w:t xml:space="preserve"> något bra</w:t>
      </w:r>
      <w:r w:rsidRPr="04269C4C">
        <w:rPr>
          <w:rFonts w:eastAsia="Times New Roman" w:cs="Times New Roman"/>
          <w:lang w:val="sv-SE"/>
        </w:rPr>
        <w:t>.</w:t>
      </w:r>
      <w:r w:rsidR="390AD90D" w:rsidRPr="04269C4C">
        <w:rPr>
          <w:rFonts w:eastAsia="Times New Roman" w:cs="Times New Roman"/>
          <w:lang w:val="sv-SE"/>
        </w:rPr>
        <w:t xml:space="preserve"> </w:t>
      </w:r>
      <w:r w:rsidR="099F2ED2" w:rsidRPr="04269C4C">
        <w:rPr>
          <w:rFonts w:eastAsia="Times New Roman" w:cs="Times New Roman"/>
          <w:lang w:val="sv-SE"/>
        </w:rPr>
        <w:t>Samtliga deltagare ans</w:t>
      </w:r>
      <w:r w:rsidR="00D860AD">
        <w:rPr>
          <w:rFonts w:eastAsia="Times New Roman" w:cs="Times New Roman"/>
          <w:lang w:val="sv-SE"/>
        </w:rPr>
        <w:t>åg</w:t>
      </w:r>
      <w:r w:rsidR="099F2ED2" w:rsidRPr="04269C4C">
        <w:rPr>
          <w:rFonts w:eastAsia="Times New Roman" w:cs="Times New Roman"/>
          <w:lang w:val="sv-SE"/>
        </w:rPr>
        <w:t xml:space="preserve"> att det var smidigare att använda den elektroniska checklistan än att använda den traditionella papperschecklistan</w:t>
      </w:r>
      <w:r w:rsidR="05B878EE" w:rsidRPr="04269C4C">
        <w:rPr>
          <w:rFonts w:eastAsia="Times New Roman" w:cs="Times New Roman"/>
          <w:lang w:val="sv-SE"/>
        </w:rPr>
        <w:t>.</w:t>
      </w:r>
      <w:r w:rsidR="05F08AF6" w:rsidRPr="04269C4C">
        <w:rPr>
          <w:rFonts w:eastAsia="Times New Roman" w:cs="Times New Roman"/>
          <w:lang w:val="sv-SE"/>
        </w:rPr>
        <w:t xml:space="preserve"> Att det gick snabbare och smidigare med den elektroniska.</w:t>
      </w:r>
    </w:p>
    <w:p w14:paraId="17F0E75E" w14:textId="506A74E9" w:rsidR="59FEF763" w:rsidRDefault="59FEF763" w:rsidP="00535373">
      <w:pPr>
        <w:spacing w:line="276" w:lineRule="auto"/>
        <w:jc w:val="both"/>
        <w:rPr>
          <w:rFonts w:eastAsia="Times New Roman" w:cs="Times New Roman"/>
          <w:lang w:val="sv-SE"/>
        </w:rPr>
      </w:pPr>
    </w:p>
    <w:p w14:paraId="516C4A9F" w14:textId="2EE6C983" w:rsidR="00C2155E" w:rsidRDefault="73830E36" w:rsidP="00535373">
      <w:pPr>
        <w:spacing w:line="276" w:lineRule="auto"/>
        <w:jc w:val="both"/>
        <w:rPr>
          <w:lang w:val="sv-SE"/>
        </w:rPr>
      </w:pPr>
      <w:r w:rsidRPr="04269C4C">
        <w:rPr>
          <w:rFonts w:eastAsia="Times New Roman" w:cs="Times New Roman"/>
          <w:lang w:val="sv-SE"/>
        </w:rPr>
        <w:t xml:space="preserve">Grupp 1 menar att den största skillnaden var att de hade två separata enheter, istället för enbart en papperschecklista. </w:t>
      </w:r>
      <w:r w:rsidR="0E20F6BB" w:rsidRPr="04269C4C">
        <w:rPr>
          <w:rFonts w:eastAsia="Times New Roman" w:cs="Times New Roman"/>
          <w:lang w:val="sv-SE"/>
        </w:rPr>
        <w:t xml:space="preserve">De hade därför möjligheten att arbeta mer separat </w:t>
      </w:r>
      <w:r w:rsidR="00625611">
        <w:rPr>
          <w:rFonts w:eastAsia="Times New Roman" w:cs="Times New Roman"/>
          <w:lang w:val="sv-SE"/>
        </w:rPr>
        <w:t>jämfört</w:t>
      </w:r>
      <w:r w:rsidR="0E20F6BB" w:rsidRPr="04269C4C">
        <w:rPr>
          <w:rFonts w:eastAsia="Times New Roman" w:cs="Times New Roman"/>
          <w:lang w:val="sv-SE"/>
        </w:rPr>
        <w:t xml:space="preserve"> med papperschecklistan. Grupp 1 påvisade </w:t>
      </w:r>
      <w:r w:rsidR="6C426E80" w:rsidRPr="04269C4C">
        <w:rPr>
          <w:rFonts w:eastAsia="Times New Roman" w:cs="Times New Roman"/>
          <w:lang w:val="sv-SE"/>
        </w:rPr>
        <w:t xml:space="preserve">det som positivt att möjligheten fanns att arbeta separat och att </w:t>
      </w:r>
      <w:r w:rsidR="1F7343A1" w:rsidRPr="42506789">
        <w:rPr>
          <w:rFonts w:eastAsia="Times New Roman" w:cs="Times New Roman"/>
          <w:lang w:val="sv-SE"/>
        </w:rPr>
        <w:t>de</w:t>
      </w:r>
      <w:r w:rsidR="6C426E80" w:rsidRPr="04269C4C">
        <w:rPr>
          <w:rFonts w:eastAsia="Times New Roman" w:cs="Times New Roman"/>
          <w:lang w:val="sv-SE"/>
        </w:rPr>
        <w:t xml:space="preserve"> samtidigt kunde se vad den andra utförde. </w:t>
      </w:r>
    </w:p>
    <w:p w14:paraId="43FC0814" w14:textId="662F75B0" w:rsidR="00BE468E" w:rsidRPr="00BE468E" w:rsidRDefault="05B878EE" w:rsidP="00535373">
      <w:pPr>
        <w:spacing w:line="276" w:lineRule="auto"/>
        <w:ind w:left="851" w:right="851"/>
        <w:jc w:val="both"/>
        <w:rPr>
          <w:rFonts w:eastAsia="Times New Roman" w:cs="Times New Roman"/>
          <w:lang w:val="sv-SE"/>
        </w:rPr>
      </w:pPr>
      <w:r w:rsidRPr="006A1FC4">
        <w:rPr>
          <w:lang w:val="sv-SE"/>
        </w:rPr>
        <w:br/>
      </w:r>
      <w:r w:rsidR="00E04CE4">
        <w:rPr>
          <w:rFonts w:eastAsia="Times New Roman" w:cs="Times New Roman"/>
          <w:lang w:val="sv-SE"/>
        </w:rPr>
        <w:t>”</w:t>
      </w:r>
      <w:r w:rsidR="05D1AB11" w:rsidRPr="00C2155E">
        <w:rPr>
          <w:rFonts w:eastAsia="Times New Roman" w:cs="Times New Roman"/>
          <w:i/>
          <w:iCs/>
          <w:lang w:val="sv-SE"/>
        </w:rPr>
        <w:t>Det var bra att man kunde se vad den andra gjorde. Att du kunde jobba på två skärmar samtidigt. Man kunde kolla av den andra också. Om man jobbar två och två som vi gjorde första försöket med papperschecklistan, då var det att en läste och en gjorde. Sedan med den elektroniska jobbade vi mer separat, men du kunde ändå se vad den andra hade gjort</w:t>
      </w:r>
      <w:r w:rsidR="00E04CE4">
        <w:rPr>
          <w:rFonts w:eastAsia="Times New Roman" w:cs="Times New Roman"/>
          <w:i/>
          <w:iCs/>
          <w:lang w:val="sv-SE"/>
        </w:rPr>
        <w:t>.</w:t>
      </w:r>
      <w:r w:rsidR="05D1AB11" w:rsidRPr="004A6691">
        <w:rPr>
          <w:rFonts w:eastAsia="Times New Roman" w:cs="Times New Roman"/>
          <w:lang w:val="sv-SE"/>
        </w:rPr>
        <w:t>”</w:t>
      </w:r>
    </w:p>
    <w:p w14:paraId="6FC3E3A6" w14:textId="7969D5D4" w:rsidR="74A47EE4" w:rsidRDefault="74A47EE4" w:rsidP="00535373">
      <w:pPr>
        <w:pStyle w:val="Liststycke"/>
        <w:numPr>
          <w:ilvl w:val="1"/>
          <w:numId w:val="23"/>
        </w:numPr>
        <w:spacing w:line="276" w:lineRule="auto"/>
        <w:ind w:right="851"/>
        <w:jc w:val="both"/>
        <w:rPr>
          <w:rFonts w:eastAsia="Times New Roman" w:cs="Times New Roman"/>
          <w:lang w:val="sv-SE"/>
        </w:rPr>
      </w:pPr>
      <w:r w:rsidRPr="490FF477">
        <w:rPr>
          <w:rFonts w:eastAsia="Times New Roman" w:cs="Times New Roman"/>
          <w:lang w:val="sv-SE"/>
        </w:rPr>
        <w:t xml:space="preserve">Grupp 1 </w:t>
      </w:r>
    </w:p>
    <w:p w14:paraId="7598C812" w14:textId="48A7C225" w:rsidR="59FEF763" w:rsidRDefault="59FEF763" w:rsidP="00535373">
      <w:pPr>
        <w:spacing w:line="276" w:lineRule="auto"/>
        <w:jc w:val="both"/>
        <w:rPr>
          <w:rFonts w:eastAsia="Times New Roman" w:cs="Times New Roman"/>
          <w:b/>
          <w:bCs/>
          <w:lang w:val="sv-SE"/>
        </w:rPr>
      </w:pPr>
    </w:p>
    <w:p w14:paraId="02A67C1D" w14:textId="7FE7E72F" w:rsidR="2D6FFC2C" w:rsidRPr="00BE468E" w:rsidRDefault="2D6FFC2C" w:rsidP="00535373">
      <w:pPr>
        <w:spacing w:line="276" w:lineRule="auto"/>
        <w:jc w:val="both"/>
        <w:rPr>
          <w:lang w:val="sv-SE"/>
        </w:rPr>
      </w:pPr>
      <w:r w:rsidRPr="04269C4C">
        <w:rPr>
          <w:rFonts w:eastAsia="Times New Roman" w:cs="Times New Roman"/>
          <w:lang w:val="sv-SE"/>
        </w:rPr>
        <w:t xml:space="preserve">Grupp 2 uppfattade det också som positivt att </w:t>
      </w:r>
      <w:r w:rsidR="52B9ADF5" w:rsidRPr="04269C4C">
        <w:rPr>
          <w:rFonts w:eastAsia="Times New Roman" w:cs="Times New Roman"/>
          <w:lang w:val="sv-SE"/>
        </w:rPr>
        <w:t>det fanns två stycken enheter. Båda deltagarna kunde ställa in utrustningen som var närmast sig</w:t>
      </w:r>
      <w:r w:rsidR="36B1C5D4" w:rsidRPr="04269C4C">
        <w:rPr>
          <w:rFonts w:eastAsia="Times New Roman" w:cs="Times New Roman"/>
          <w:lang w:val="sv-SE"/>
        </w:rPr>
        <w:t>, vilket gjorde att de kunde arbeta i samma checklista och får punkterna klara. Grupp 2 belyste även a</w:t>
      </w:r>
      <w:r w:rsidR="44CED0F8" w:rsidRPr="04269C4C">
        <w:rPr>
          <w:rFonts w:eastAsia="Times New Roman" w:cs="Times New Roman"/>
          <w:lang w:val="sv-SE"/>
        </w:rPr>
        <w:t xml:space="preserve">tt det krävdes lite mer tillit till sin kollega med den elektroniska checklistan. Om en punkt var utförd och </w:t>
      </w:r>
      <w:r w:rsidR="00FB3FDB">
        <w:rPr>
          <w:rFonts w:eastAsia="Times New Roman" w:cs="Times New Roman"/>
          <w:lang w:val="sv-SE"/>
        </w:rPr>
        <w:t>kryssad</w:t>
      </w:r>
      <w:r w:rsidR="44CED0F8" w:rsidRPr="04269C4C">
        <w:rPr>
          <w:rFonts w:eastAsia="Times New Roman" w:cs="Times New Roman"/>
          <w:lang w:val="sv-SE"/>
        </w:rPr>
        <w:t xml:space="preserve"> enligt checklistan, </w:t>
      </w:r>
      <w:r w:rsidR="1AF185B9" w:rsidRPr="42506789">
        <w:rPr>
          <w:rFonts w:eastAsia="Times New Roman" w:cs="Times New Roman"/>
          <w:lang w:val="sv-SE"/>
        </w:rPr>
        <w:t xml:space="preserve">var tilliten till </w:t>
      </w:r>
      <w:r w:rsidR="69A81139" w:rsidRPr="04269C4C">
        <w:rPr>
          <w:rFonts w:eastAsia="Times New Roman" w:cs="Times New Roman"/>
          <w:lang w:val="sv-SE"/>
        </w:rPr>
        <w:t xml:space="preserve">att </w:t>
      </w:r>
      <w:r w:rsidR="1AF185B9" w:rsidRPr="42506789">
        <w:rPr>
          <w:rFonts w:eastAsia="Times New Roman" w:cs="Times New Roman"/>
          <w:lang w:val="sv-SE"/>
        </w:rPr>
        <w:t>bryggkollegan</w:t>
      </w:r>
      <w:r w:rsidR="69A81139" w:rsidRPr="04269C4C">
        <w:rPr>
          <w:rFonts w:eastAsia="Times New Roman" w:cs="Times New Roman"/>
          <w:lang w:val="sv-SE"/>
        </w:rPr>
        <w:t xml:space="preserve"> utfört </w:t>
      </w:r>
      <w:r w:rsidR="1AF185B9" w:rsidRPr="42506789">
        <w:rPr>
          <w:rFonts w:eastAsia="Times New Roman" w:cs="Times New Roman"/>
          <w:lang w:val="sv-SE"/>
        </w:rPr>
        <w:t xml:space="preserve">detta på </w:t>
      </w:r>
      <w:r w:rsidR="69A81139" w:rsidRPr="04269C4C">
        <w:rPr>
          <w:rFonts w:eastAsia="Times New Roman" w:cs="Times New Roman"/>
          <w:lang w:val="sv-SE"/>
        </w:rPr>
        <w:t>korrekt</w:t>
      </w:r>
      <w:r w:rsidR="1AF185B9" w:rsidRPr="42506789">
        <w:rPr>
          <w:rFonts w:eastAsia="Times New Roman" w:cs="Times New Roman"/>
          <w:lang w:val="sv-SE"/>
        </w:rPr>
        <w:t xml:space="preserve"> sätt tvungen att finnas.</w:t>
      </w:r>
      <w:r w:rsidR="69A81139" w:rsidRPr="04269C4C">
        <w:rPr>
          <w:rFonts w:eastAsia="Times New Roman" w:cs="Times New Roman"/>
          <w:lang w:val="sv-SE"/>
        </w:rPr>
        <w:t xml:space="preserve"> </w:t>
      </w:r>
    </w:p>
    <w:p w14:paraId="0602B812" w14:textId="6BC1485E" w:rsidR="04269C4C" w:rsidRPr="00BE468E" w:rsidRDefault="04269C4C" w:rsidP="00535373">
      <w:pPr>
        <w:spacing w:line="276" w:lineRule="auto"/>
        <w:jc w:val="both"/>
        <w:rPr>
          <w:lang w:val="sv-SE"/>
        </w:rPr>
      </w:pPr>
    </w:p>
    <w:p w14:paraId="30CB7A2B" w14:textId="7FE8CFA9" w:rsidR="00BE468E" w:rsidRPr="00BE468E" w:rsidRDefault="00E04CE4" w:rsidP="00535373">
      <w:pPr>
        <w:spacing w:line="276" w:lineRule="auto"/>
        <w:ind w:left="851" w:right="851"/>
        <w:jc w:val="both"/>
        <w:rPr>
          <w:lang w:val="sv-SE"/>
        </w:rPr>
      </w:pPr>
      <w:r>
        <w:rPr>
          <w:lang w:val="sv-SE"/>
        </w:rPr>
        <w:lastRenderedPageBreak/>
        <w:t>”</w:t>
      </w:r>
      <w:r w:rsidR="392B0565" w:rsidRPr="004A6691">
        <w:rPr>
          <w:i/>
          <w:iCs/>
          <w:lang w:val="sv-SE"/>
        </w:rPr>
        <w:t>Det blir väldigt smidigt för att om jag sitter och gör mitt, som du sade så märkte du ju inte att jag tryckte på ankarpanelen. Men den var på min sida och du kunde ju sätta på MF/HF utan min vetskap. Så på så vis kan man jobba samtidigt med samma checklista och får saker klart</w:t>
      </w:r>
      <w:r w:rsidR="392B0565" w:rsidRPr="004A6691">
        <w:rPr>
          <w:lang w:val="sv-SE"/>
        </w:rPr>
        <w:t>.”</w:t>
      </w:r>
    </w:p>
    <w:p w14:paraId="58A385DD" w14:textId="1EC8AABD" w:rsidR="00BC611C" w:rsidRPr="00535373" w:rsidRDefault="3B59D746" w:rsidP="00535373">
      <w:pPr>
        <w:pStyle w:val="Liststycke"/>
        <w:numPr>
          <w:ilvl w:val="1"/>
          <w:numId w:val="24"/>
        </w:numPr>
        <w:spacing w:line="276" w:lineRule="auto"/>
        <w:ind w:right="851"/>
        <w:jc w:val="both"/>
        <w:rPr>
          <w:rFonts w:eastAsia="Times New Roman" w:cs="Times New Roman"/>
          <w:lang w:val="sv-SE"/>
        </w:rPr>
      </w:pPr>
      <w:r w:rsidRPr="76A69959">
        <w:rPr>
          <w:lang w:val="sv-SE"/>
        </w:rPr>
        <w:t>Grupp 2</w:t>
      </w:r>
    </w:p>
    <w:p w14:paraId="5AA1DCDD" w14:textId="77777777" w:rsidR="00BC611C" w:rsidRDefault="00BC611C" w:rsidP="00535373">
      <w:pPr>
        <w:spacing w:line="276" w:lineRule="auto"/>
        <w:jc w:val="both"/>
        <w:rPr>
          <w:lang w:val="sv-SE"/>
        </w:rPr>
      </w:pPr>
    </w:p>
    <w:p w14:paraId="0383E832" w14:textId="14534C46" w:rsidR="58C290AE" w:rsidRDefault="58C290AE" w:rsidP="00535373">
      <w:pPr>
        <w:spacing w:line="276" w:lineRule="auto"/>
        <w:jc w:val="both"/>
        <w:rPr>
          <w:lang w:val="sv-SE"/>
        </w:rPr>
      </w:pPr>
      <w:r w:rsidRPr="0F31FC12">
        <w:rPr>
          <w:lang w:val="sv-SE"/>
        </w:rPr>
        <w:t xml:space="preserve">Grupp 2 ansåg också att kommunikationen </w:t>
      </w:r>
      <w:r w:rsidR="0FA9C469" w:rsidRPr="0F31FC12">
        <w:rPr>
          <w:lang w:val="sv-SE"/>
        </w:rPr>
        <w:t>för</w:t>
      </w:r>
      <w:r w:rsidRPr="0F31FC12">
        <w:rPr>
          <w:lang w:val="sv-SE"/>
        </w:rPr>
        <w:t xml:space="preserve">ändrades med den elektroniska checklistan. </w:t>
      </w:r>
      <w:r w:rsidR="0D20DAE3" w:rsidRPr="0F31FC12">
        <w:rPr>
          <w:lang w:val="sv-SE"/>
        </w:rPr>
        <w:t xml:space="preserve">Med den traditionella papperschecklistan </w:t>
      </w:r>
      <w:r w:rsidR="2B96238D" w:rsidRPr="0F31FC12">
        <w:rPr>
          <w:lang w:val="sv-SE"/>
        </w:rPr>
        <w:t xml:space="preserve">kontrollerade deltagarna varandra </w:t>
      </w:r>
      <w:r w:rsidR="2B2785A0" w:rsidRPr="0D0900D3">
        <w:rPr>
          <w:lang w:val="sv-SE"/>
        </w:rPr>
        <w:t>i</w:t>
      </w:r>
      <w:r w:rsidR="2B96238D" w:rsidRPr="0F31FC12">
        <w:rPr>
          <w:lang w:val="sv-SE"/>
        </w:rPr>
        <w:t xml:space="preserve"> större uts</w:t>
      </w:r>
      <w:r w:rsidR="47EB94FA" w:rsidRPr="0F31FC12">
        <w:rPr>
          <w:lang w:val="sv-SE"/>
        </w:rPr>
        <w:t>tr</w:t>
      </w:r>
      <w:r w:rsidR="2B96238D" w:rsidRPr="0F31FC12">
        <w:rPr>
          <w:lang w:val="sv-SE"/>
        </w:rPr>
        <w:t>äckning</w:t>
      </w:r>
      <w:r w:rsidR="33E1A436" w:rsidRPr="0F31FC12">
        <w:rPr>
          <w:lang w:val="sv-SE"/>
        </w:rPr>
        <w:t xml:space="preserve"> än med den elektroniska checklistan. Med den </w:t>
      </w:r>
      <w:r w:rsidR="1CF38C2F" w:rsidRPr="0F31FC12">
        <w:rPr>
          <w:lang w:val="sv-SE"/>
        </w:rPr>
        <w:t>sistnämnda</w:t>
      </w:r>
      <w:r w:rsidR="33E1A436" w:rsidRPr="0F31FC12">
        <w:rPr>
          <w:lang w:val="sv-SE"/>
        </w:rPr>
        <w:t xml:space="preserve"> </w:t>
      </w:r>
      <w:r w:rsidR="00043972" w:rsidRPr="0F31FC12">
        <w:rPr>
          <w:lang w:val="sv-SE"/>
        </w:rPr>
        <w:t xml:space="preserve">reflekterade </w:t>
      </w:r>
      <w:r w:rsidR="7666F6B7" w:rsidRPr="33063320">
        <w:rPr>
          <w:lang w:val="sv-SE"/>
        </w:rPr>
        <w:t>de</w:t>
      </w:r>
      <w:r w:rsidR="00043972" w:rsidRPr="0F31FC12">
        <w:rPr>
          <w:lang w:val="sv-SE"/>
        </w:rPr>
        <w:t xml:space="preserve"> snarare mer angående </w:t>
      </w:r>
      <w:r w:rsidR="10A584F8" w:rsidRPr="0F31FC12">
        <w:rPr>
          <w:lang w:val="sv-SE"/>
        </w:rPr>
        <w:t xml:space="preserve">vilka inställningar utrustningen skulle ha. </w:t>
      </w:r>
    </w:p>
    <w:p w14:paraId="57153C83" w14:textId="27D2F850" w:rsidR="04269C4C" w:rsidRDefault="04269C4C" w:rsidP="00535373">
      <w:pPr>
        <w:spacing w:line="276" w:lineRule="auto"/>
        <w:jc w:val="both"/>
        <w:rPr>
          <w:lang w:val="sv-SE"/>
        </w:rPr>
      </w:pPr>
    </w:p>
    <w:p w14:paraId="54D4C257" w14:textId="662F75B0" w:rsidR="008A621F" w:rsidRPr="00764FD5" w:rsidRDefault="00E04CE4" w:rsidP="00535373">
      <w:pPr>
        <w:spacing w:line="276" w:lineRule="auto"/>
        <w:ind w:left="851" w:right="851"/>
        <w:jc w:val="both"/>
        <w:rPr>
          <w:i/>
          <w:lang w:val="sv-SE"/>
        </w:rPr>
      </w:pPr>
      <w:r w:rsidRPr="00E04CE4">
        <w:rPr>
          <w:lang w:val="sv-SE"/>
        </w:rPr>
        <w:t>”</w:t>
      </w:r>
      <w:r w:rsidR="1B9AF879" w:rsidRPr="00682FF1">
        <w:rPr>
          <w:i/>
          <w:iCs/>
          <w:lang w:val="sv-SE"/>
        </w:rPr>
        <w:t>Det kändes som man pratade lite mer om grejerna också när man hade den elektroniska. Den andra</w:t>
      </w:r>
      <w:r w:rsidR="4D53BE4A" w:rsidRPr="00682FF1">
        <w:rPr>
          <w:i/>
          <w:iCs/>
          <w:lang w:val="sv-SE"/>
        </w:rPr>
        <w:t xml:space="preserve"> (papperschecklistan)</w:t>
      </w:r>
      <w:r w:rsidR="1B9AF879" w:rsidRPr="00682FF1">
        <w:rPr>
          <w:i/>
          <w:iCs/>
          <w:lang w:val="sv-SE"/>
        </w:rPr>
        <w:t xml:space="preserve"> är mer </w:t>
      </w:r>
      <w:r w:rsidR="1D151D16" w:rsidRPr="00682FF1">
        <w:rPr>
          <w:i/>
          <w:iCs/>
          <w:lang w:val="sv-SE"/>
        </w:rPr>
        <w:t>‘</w:t>
      </w:r>
      <w:r w:rsidR="1B9AF879" w:rsidRPr="00682FF1">
        <w:rPr>
          <w:i/>
          <w:iCs/>
          <w:lang w:val="sv-SE"/>
        </w:rPr>
        <w:t>Gör du det här och så sätter du av det?</w:t>
      </w:r>
      <w:r w:rsidR="2AEA8F0C" w:rsidRPr="00682FF1">
        <w:rPr>
          <w:i/>
          <w:iCs/>
          <w:lang w:val="sv-SE"/>
        </w:rPr>
        <w:t>’</w:t>
      </w:r>
      <w:r w:rsidR="1B9AF879" w:rsidRPr="00682FF1">
        <w:rPr>
          <w:i/>
          <w:iCs/>
          <w:lang w:val="sv-SE"/>
        </w:rPr>
        <w:t xml:space="preserve">. Det här när båda gör det samtidigt då, om man liksom arbetar samtidigt hela tiden så kanske det blir mer </w:t>
      </w:r>
      <w:r w:rsidR="30F4F00A" w:rsidRPr="00682FF1">
        <w:rPr>
          <w:i/>
          <w:iCs/>
          <w:lang w:val="sv-SE"/>
        </w:rPr>
        <w:t>‘</w:t>
      </w:r>
      <w:r w:rsidR="1B9AF879" w:rsidRPr="00682FF1">
        <w:rPr>
          <w:i/>
          <w:iCs/>
          <w:lang w:val="sv-SE"/>
        </w:rPr>
        <w:t>Vart gjorde man det här?</w:t>
      </w:r>
      <w:r w:rsidR="6CBCFF12" w:rsidRPr="00682FF1">
        <w:rPr>
          <w:i/>
          <w:iCs/>
          <w:lang w:val="sv-SE"/>
        </w:rPr>
        <w:t>’</w:t>
      </w:r>
      <w:r w:rsidR="1B9AF879" w:rsidRPr="00682FF1">
        <w:rPr>
          <w:i/>
          <w:iCs/>
          <w:lang w:val="sv-SE"/>
        </w:rPr>
        <w:t>.</w:t>
      </w:r>
      <w:r w:rsidR="0008277B">
        <w:rPr>
          <w:i/>
          <w:iCs/>
          <w:lang w:val="sv-SE"/>
        </w:rPr>
        <w:t xml:space="preserve"> </w:t>
      </w:r>
      <w:r w:rsidR="64403C82" w:rsidRPr="00682FF1">
        <w:rPr>
          <w:i/>
          <w:iCs/>
          <w:lang w:val="sv-SE"/>
        </w:rPr>
        <w:t>Också</w:t>
      </w:r>
      <w:r w:rsidR="53B168BD" w:rsidRPr="00682FF1">
        <w:rPr>
          <w:i/>
          <w:iCs/>
          <w:lang w:val="sv-SE"/>
        </w:rPr>
        <w:t xml:space="preserve"> </w:t>
      </w:r>
      <w:r w:rsidR="19145F7C" w:rsidRPr="00682FF1">
        <w:rPr>
          <w:i/>
          <w:iCs/>
          <w:lang w:val="sv-SE"/>
        </w:rPr>
        <w:t>‘</w:t>
      </w:r>
      <w:r w:rsidR="44E45FD8" w:rsidRPr="00682FF1">
        <w:rPr>
          <w:i/>
          <w:iCs/>
          <w:lang w:val="sv-SE"/>
        </w:rPr>
        <w:t xml:space="preserve">Vad tänkte du på den här </w:t>
      </w:r>
      <w:r w:rsidR="2578E731" w:rsidRPr="00682FF1">
        <w:rPr>
          <w:i/>
          <w:iCs/>
          <w:lang w:val="sv-SE"/>
        </w:rPr>
        <w:t>inställningen?’</w:t>
      </w:r>
      <w:r w:rsidR="00B946B3">
        <w:rPr>
          <w:i/>
          <w:iCs/>
          <w:lang w:val="sv-SE"/>
        </w:rPr>
        <w:t>.</w:t>
      </w:r>
      <w:r w:rsidR="2578E731" w:rsidRPr="00682FF1">
        <w:rPr>
          <w:i/>
          <w:iCs/>
          <w:lang w:val="sv-SE"/>
        </w:rPr>
        <w:t xml:space="preserve"> </w:t>
      </w:r>
      <w:r w:rsidR="00F213C7">
        <w:rPr>
          <w:i/>
          <w:iCs/>
          <w:lang w:val="sv-SE"/>
        </w:rPr>
        <w:t>Det b</w:t>
      </w:r>
      <w:r w:rsidR="2578E731" w:rsidRPr="00682FF1">
        <w:rPr>
          <w:i/>
          <w:iCs/>
          <w:lang w:val="sv-SE"/>
        </w:rPr>
        <w:t>lev</w:t>
      </w:r>
      <w:r w:rsidR="44E45FD8" w:rsidRPr="00682FF1">
        <w:rPr>
          <w:i/>
          <w:iCs/>
          <w:lang w:val="sv-SE"/>
        </w:rPr>
        <w:t xml:space="preserve"> </w:t>
      </w:r>
      <w:r w:rsidR="4F86A363" w:rsidRPr="00682FF1">
        <w:rPr>
          <w:i/>
          <w:iCs/>
          <w:lang w:val="sv-SE"/>
        </w:rPr>
        <w:t>m</w:t>
      </w:r>
      <w:r w:rsidR="44E45FD8" w:rsidRPr="00682FF1">
        <w:rPr>
          <w:i/>
          <w:iCs/>
          <w:lang w:val="sv-SE"/>
        </w:rPr>
        <w:t>er tid för reflektion</w:t>
      </w:r>
      <w:r w:rsidR="44E45FD8" w:rsidRPr="00682FF1">
        <w:rPr>
          <w:lang w:val="sv-SE"/>
        </w:rPr>
        <w:t>.”</w:t>
      </w:r>
    </w:p>
    <w:p w14:paraId="2B4DBED5" w14:textId="3E64B88C" w:rsidR="0451A437" w:rsidRDefault="0451A437" w:rsidP="00535373">
      <w:pPr>
        <w:pStyle w:val="Liststycke"/>
        <w:numPr>
          <w:ilvl w:val="1"/>
          <w:numId w:val="25"/>
        </w:numPr>
        <w:spacing w:line="276" w:lineRule="auto"/>
        <w:ind w:right="851"/>
        <w:jc w:val="both"/>
        <w:rPr>
          <w:rFonts w:eastAsia="Times New Roman" w:cs="Times New Roman"/>
          <w:lang w:val="sv-SE"/>
        </w:rPr>
      </w:pPr>
      <w:r w:rsidRPr="266DDB10">
        <w:rPr>
          <w:lang w:val="sv-SE"/>
        </w:rPr>
        <w:t>Grupp 2</w:t>
      </w:r>
    </w:p>
    <w:p w14:paraId="769B5935" w14:textId="28DFA369" w:rsidR="001410A2" w:rsidRDefault="3F7DE690" w:rsidP="00535373">
      <w:pPr>
        <w:pStyle w:val="Rubrik3"/>
        <w:numPr>
          <w:ilvl w:val="1"/>
          <w:numId w:val="22"/>
        </w:numPr>
        <w:spacing w:line="276" w:lineRule="auto"/>
        <w:jc w:val="both"/>
        <w:rPr>
          <w:rFonts w:eastAsia="Times New Roman" w:cs="Times New Roman"/>
          <w:lang w:val="sv-SE"/>
        </w:rPr>
      </w:pPr>
      <w:r w:rsidRPr="769B8D97">
        <w:rPr>
          <w:rFonts w:eastAsia="Times New Roman" w:cs="Times New Roman"/>
          <w:lang w:val="sv-SE"/>
        </w:rPr>
        <w:t xml:space="preserve"> </w:t>
      </w:r>
      <w:bookmarkStart w:id="66" w:name="_Toc36924281"/>
      <w:r w:rsidR="03807F46" w:rsidRPr="769B8D97">
        <w:rPr>
          <w:rFonts w:eastAsia="Times New Roman" w:cs="Times New Roman"/>
          <w:lang w:val="sv-SE"/>
        </w:rPr>
        <w:t>Intervjue</w:t>
      </w:r>
      <w:r w:rsidR="7B842212" w:rsidRPr="769B8D97">
        <w:rPr>
          <w:rFonts w:eastAsia="Times New Roman" w:cs="Times New Roman"/>
          <w:lang w:val="sv-SE"/>
        </w:rPr>
        <w:t>r</w:t>
      </w:r>
      <w:r w:rsidR="5B665DC8" w:rsidRPr="769B8D97">
        <w:rPr>
          <w:rFonts w:eastAsia="Times New Roman" w:cs="Times New Roman"/>
          <w:lang w:val="sv-SE"/>
        </w:rPr>
        <w:t xml:space="preserve"> Styrmän</w:t>
      </w:r>
      <w:bookmarkEnd w:id="64"/>
      <w:bookmarkEnd w:id="66"/>
    </w:p>
    <w:p w14:paraId="1564024B" w14:textId="6935EE5B" w:rsidR="00EF4479" w:rsidRDefault="7F06C3B9" w:rsidP="00535373">
      <w:pPr>
        <w:spacing w:line="276" w:lineRule="auto"/>
        <w:jc w:val="both"/>
        <w:rPr>
          <w:lang w:val="sv-SE"/>
        </w:rPr>
      </w:pPr>
      <w:r w:rsidRPr="191F7A66">
        <w:rPr>
          <w:lang w:val="sv-SE"/>
        </w:rPr>
        <w:t>Tre stycken styrmän som arbetar på ett kryssningsbolag är intervjuade</w:t>
      </w:r>
      <w:r w:rsidRPr="09983022">
        <w:rPr>
          <w:lang w:val="sv-SE"/>
        </w:rPr>
        <w:t xml:space="preserve">. Resultatet presenteras i teman </w:t>
      </w:r>
      <w:r w:rsidR="1A65A25E" w:rsidRPr="09983022">
        <w:rPr>
          <w:lang w:val="sv-SE"/>
        </w:rPr>
        <w:t xml:space="preserve">där </w:t>
      </w:r>
      <w:r w:rsidR="5644340B" w:rsidRPr="5EE285F5">
        <w:rPr>
          <w:lang w:val="sv-SE"/>
        </w:rPr>
        <w:t xml:space="preserve">de intervjuade förklarar sina </w:t>
      </w:r>
      <w:r w:rsidR="5644340B" w:rsidRPr="68869FD8">
        <w:rPr>
          <w:lang w:val="sv-SE"/>
        </w:rPr>
        <w:t xml:space="preserve">åsikter och tankar kring </w:t>
      </w:r>
      <w:r w:rsidR="4133A02F" w:rsidRPr="626083A6">
        <w:rPr>
          <w:lang w:val="sv-SE"/>
        </w:rPr>
        <w:t>ämne</w:t>
      </w:r>
      <w:r w:rsidR="6BCD9403" w:rsidRPr="626083A6">
        <w:rPr>
          <w:lang w:val="sv-SE"/>
        </w:rPr>
        <w:t>na</w:t>
      </w:r>
      <w:r w:rsidR="4133A02F" w:rsidRPr="626083A6">
        <w:rPr>
          <w:lang w:val="sv-SE"/>
        </w:rPr>
        <w:t>.</w:t>
      </w:r>
      <w:r w:rsidR="5644340B" w:rsidRPr="68869FD8">
        <w:rPr>
          <w:lang w:val="sv-SE"/>
        </w:rPr>
        <w:t xml:space="preserve"> </w:t>
      </w:r>
      <w:r w:rsidR="3BE6F06D" w:rsidRPr="0D1C4DC3">
        <w:rPr>
          <w:lang w:val="sv-SE"/>
        </w:rPr>
        <w:t>Styrmännens g</w:t>
      </w:r>
      <w:r w:rsidR="3E25ACEA" w:rsidRPr="0D1C4DC3">
        <w:rPr>
          <w:lang w:val="sv-SE"/>
        </w:rPr>
        <w:t>enerella</w:t>
      </w:r>
      <w:r w:rsidR="3E25ACEA" w:rsidRPr="3D04993D">
        <w:rPr>
          <w:lang w:val="sv-SE"/>
        </w:rPr>
        <w:t xml:space="preserve"> </w:t>
      </w:r>
      <w:r w:rsidR="3E25ACEA" w:rsidRPr="405BE2E1">
        <w:rPr>
          <w:lang w:val="sv-SE"/>
        </w:rPr>
        <w:t>tanka</w:t>
      </w:r>
      <w:r w:rsidR="1AF0DF34" w:rsidRPr="405BE2E1">
        <w:rPr>
          <w:lang w:val="sv-SE"/>
        </w:rPr>
        <w:t>r</w:t>
      </w:r>
      <w:r w:rsidR="3E25ACEA" w:rsidRPr="3D04993D">
        <w:rPr>
          <w:lang w:val="sv-SE"/>
        </w:rPr>
        <w:t xml:space="preserve"> och åsikter kommer </w:t>
      </w:r>
      <w:r w:rsidR="3E25ACEA" w:rsidRPr="5A0B3067">
        <w:rPr>
          <w:lang w:val="sv-SE"/>
        </w:rPr>
        <w:t xml:space="preserve">presenteras </w:t>
      </w:r>
      <w:r w:rsidR="0C33A440" w:rsidRPr="38E385D8">
        <w:rPr>
          <w:lang w:val="sv-SE"/>
        </w:rPr>
        <w:t>av skribenterna, för att följas av citeringar från styrmännen.</w:t>
      </w:r>
      <w:r w:rsidR="5644340B" w:rsidRPr="1DC01025">
        <w:rPr>
          <w:lang w:val="sv-SE"/>
        </w:rPr>
        <w:t xml:space="preserve"> </w:t>
      </w:r>
      <w:r w:rsidR="5644340B" w:rsidRPr="68869FD8">
        <w:rPr>
          <w:lang w:val="sv-SE"/>
        </w:rPr>
        <w:t xml:space="preserve">De ställda frågorna </w:t>
      </w:r>
      <w:r w:rsidR="5644340B" w:rsidRPr="6866CAB0">
        <w:rPr>
          <w:lang w:val="sv-SE"/>
        </w:rPr>
        <w:t xml:space="preserve">finns redovisade i appendix 1. </w:t>
      </w:r>
      <w:r w:rsidR="5B9B028C" w:rsidRPr="0E85C38A">
        <w:rPr>
          <w:lang w:val="sv-SE"/>
        </w:rPr>
        <w:t>Styrmännen kallas för Styrman 1, Styrman 2 samt Styrman 3</w:t>
      </w:r>
      <w:r w:rsidR="7E8CA3C2" w:rsidRPr="7609FD4A">
        <w:rPr>
          <w:lang w:val="sv-SE"/>
        </w:rPr>
        <w:t>, och följer</w:t>
      </w:r>
      <w:r w:rsidR="7E8CA3C2" w:rsidRPr="665905DE">
        <w:rPr>
          <w:lang w:val="sv-SE"/>
        </w:rPr>
        <w:t xml:space="preserve"> den ordning de blev intervjuade i. </w:t>
      </w:r>
    </w:p>
    <w:p w14:paraId="31B0380D" w14:textId="5FE7FFFF" w:rsidR="00242C4B" w:rsidRDefault="57F3E645" w:rsidP="00535373">
      <w:pPr>
        <w:pStyle w:val="Rubrik4"/>
        <w:spacing w:line="276" w:lineRule="auto"/>
        <w:jc w:val="both"/>
        <w:rPr>
          <w:lang w:val="sv-SE"/>
        </w:rPr>
      </w:pPr>
      <w:bookmarkStart w:id="67" w:name="_Toc36924282"/>
      <w:r w:rsidRPr="769B8D97">
        <w:rPr>
          <w:lang w:val="sv-SE"/>
        </w:rPr>
        <w:t xml:space="preserve">4.3.1 </w:t>
      </w:r>
      <w:r w:rsidR="08594C3F" w:rsidRPr="769B8D97">
        <w:rPr>
          <w:lang w:val="sv-SE"/>
        </w:rPr>
        <w:t>Fördelar med</w:t>
      </w:r>
      <w:r w:rsidR="3F324D7F" w:rsidRPr="769B8D97">
        <w:rPr>
          <w:lang w:val="sv-SE"/>
        </w:rPr>
        <w:t xml:space="preserve"> att använda </w:t>
      </w:r>
      <w:r w:rsidR="7F6FDCF7" w:rsidRPr="769B8D97">
        <w:rPr>
          <w:lang w:val="sv-SE"/>
        </w:rPr>
        <w:t xml:space="preserve">en </w:t>
      </w:r>
      <w:r w:rsidR="3F324D7F" w:rsidRPr="769B8D97">
        <w:rPr>
          <w:lang w:val="sv-SE"/>
        </w:rPr>
        <w:t>checklista</w:t>
      </w:r>
      <w:r w:rsidR="08F8AFEC" w:rsidRPr="769B8D97">
        <w:rPr>
          <w:lang w:val="sv-SE"/>
        </w:rPr>
        <w:t xml:space="preserve"> generellt</w:t>
      </w:r>
      <w:bookmarkEnd w:id="67"/>
    </w:p>
    <w:p w14:paraId="4A803CA1" w14:textId="26333CC7" w:rsidR="412A64A0" w:rsidRDefault="21EBDE1D" w:rsidP="00535373">
      <w:pPr>
        <w:spacing w:line="276" w:lineRule="auto"/>
        <w:jc w:val="both"/>
        <w:rPr>
          <w:lang w:val="sv-SE"/>
        </w:rPr>
      </w:pPr>
      <w:r w:rsidRPr="0F31FC12">
        <w:rPr>
          <w:lang w:val="sv-SE"/>
        </w:rPr>
        <w:t xml:space="preserve">Två av tre styrmän </w:t>
      </w:r>
      <w:r w:rsidR="5851ED78" w:rsidRPr="0418DED5">
        <w:rPr>
          <w:lang w:val="sv-SE"/>
        </w:rPr>
        <w:t>anser</w:t>
      </w:r>
      <w:r w:rsidR="4DBA0BFA" w:rsidRPr="0F31FC12">
        <w:rPr>
          <w:lang w:val="sv-SE"/>
        </w:rPr>
        <w:t xml:space="preserve"> </w:t>
      </w:r>
      <w:r w:rsidR="11C0C247" w:rsidRPr="0F31FC12">
        <w:rPr>
          <w:lang w:val="sv-SE"/>
        </w:rPr>
        <w:t>att</w:t>
      </w:r>
      <w:r w:rsidR="41C8D6CE" w:rsidRPr="0F31FC12">
        <w:rPr>
          <w:lang w:val="sv-SE"/>
        </w:rPr>
        <w:t xml:space="preserve"> en generell styrka med</w:t>
      </w:r>
      <w:r w:rsidR="11C0C247" w:rsidRPr="0F31FC12">
        <w:rPr>
          <w:lang w:val="sv-SE"/>
        </w:rPr>
        <w:t xml:space="preserve"> checklistan</w:t>
      </w:r>
      <w:r w:rsidR="4A54645F" w:rsidRPr="0F31FC12">
        <w:rPr>
          <w:lang w:val="sv-SE"/>
        </w:rPr>
        <w:t xml:space="preserve"> </w:t>
      </w:r>
      <w:r w:rsidR="41C8D6CE" w:rsidRPr="0F31FC12">
        <w:rPr>
          <w:lang w:val="sv-SE"/>
        </w:rPr>
        <w:t xml:space="preserve">är att </w:t>
      </w:r>
      <w:r w:rsidR="4322DC61" w:rsidRPr="0418DED5">
        <w:rPr>
          <w:lang w:val="sv-SE"/>
        </w:rPr>
        <w:t>bryggteamet</w:t>
      </w:r>
      <w:r w:rsidR="41C8D6CE" w:rsidRPr="0F31FC12">
        <w:rPr>
          <w:lang w:val="sv-SE"/>
        </w:rPr>
        <w:t xml:space="preserve"> inte glömmer av </w:t>
      </w:r>
      <w:r w:rsidR="07B3CBE7" w:rsidRPr="0F31FC12">
        <w:rPr>
          <w:lang w:val="sv-SE"/>
        </w:rPr>
        <w:t>uppgifter</w:t>
      </w:r>
      <w:r w:rsidR="4BF7851D" w:rsidRPr="0F31FC12">
        <w:rPr>
          <w:lang w:val="sv-SE"/>
        </w:rPr>
        <w:t xml:space="preserve"> som behöver göras. </w:t>
      </w:r>
      <w:r w:rsidR="0A98F64F" w:rsidRPr="0F31FC12">
        <w:rPr>
          <w:lang w:val="sv-SE"/>
        </w:rPr>
        <w:t xml:space="preserve">Det uppnås en säkerhetsnivå då alla punkter på checklistan behöver genomföras. </w:t>
      </w:r>
      <w:r w:rsidR="6469E325" w:rsidRPr="0F31FC12">
        <w:rPr>
          <w:lang w:val="sv-SE"/>
        </w:rPr>
        <w:t xml:space="preserve">En erfaren styrman kan även bli bekväm i sitt arbete, och </w:t>
      </w:r>
      <w:r w:rsidR="3B84165A" w:rsidRPr="42506789">
        <w:rPr>
          <w:lang w:val="sv-SE"/>
        </w:rPr>
        <w:t>således</w:t>
      </w:r>
      <w:r w:rsidR="6469E325" w:rsidRPr="0F31FC12">
        <w:rPr>
          <w:lang w:val="sv-SE"/>
        </w:rPr>
        <w:t xml:space="preserve"> göra simpla misstag. En generell åsikt är att </w:t>
      </w:r>
      <w:r w:rsidR="4E983B46" w:rsidRPr="0F31FC12">
        <w:rPr>
          <w:lang w:val="sv-SE"/>
        </w:rPr>
        <w:t xml:space="preserve">en </w:t>
      </w:r>
      <w:r w:rsidR="6469E325" w:rsidRPr="0F31FC12">
        <w:rPr>
          <w:lang w:val="sv-SE"/>
        </w:rPr>
        <w:t>checklista kan begränsa dessa</w:t>
      </w:r>
      <w:r w:rsidR="660FE1F7" w:rsidRPr="0F31FC12">
        <w:rPr>
          <w:lang w:val="sv-SE"/>
        </w:rPr>
        <w:t xml:space="preserve"> </w:t>
      </w:r>
      <w:r w:rsidR="63F962AD" w:rsidRPr="0F31FC12">
        <w:rPr>
          <w:lang w:val="sv-SE"/>
        </w:rPr>
        <w:t>misstag baserat på att bli för bekväm på jobbet</w:t>
      </w:r>
      <w:r w:rsidR="0C094AD0" w:rsidRPr="0F31FC12">
        <w:rPr>
          <w:lang w:val="sv-SE"/>
        </w:rPr>
        <w:t xml:space="preserve">. </w:t>
      </w:r>
      <w:r w:rsidRPr="00256BFF">
        <w:rPr>
          <w:lang w:val="sv-SE"/>
        </w:rPr>
        <w:br/>
      </w:r>
    </w:p>
    <w:p w14:paraId="75B77AFA" w14:textId="77777777" w:rsidR="00E24B7F" w:rsidRDefault="00E04CE4" w:rsidP="00535373">
      <w:pPr>
        <w:spacing w:line="276" w:lineRule="auto"/>
        <w:ind w:left="851" w:right="851"/>
        <w:jc w:val="both"/>
        <w:rPr>
          <w:lang w:val="sv-SE"/>
        </w:rPr>
      </w:pPr>
      <w:r>
        <w:rPr>
          <w:lang w:val="sv-SE"/>
        </w:rPr>
        <w:t>”</w:t>
      </w:r>
      <w:r w:rsidR="1A4EC2F8" w:rsidRPr="00682FF1">
        <w:rPr>
          <w:i/>
          <w:iCs/>
          <w:lang w:val="sv-SE"/>
        </w:rPr>
        <w:t>Att man inte glömmer av saker är nummer 1 för mig. Skapar en minimumnivå för dem som faktiskt gör den, sedan finns det dem som gör mer men det finns ingen som gör mindre än vad faktiskt checklistan säger åt dig att göra. Gör att du skapar en miniminivå på vad dina anställda gör ombord.</w:t>
      </w:r>
      <w:r w:rsidR="1A4EC2F8" w:rsidRPr="002D756D">
        <w:rPr>
          <w:lang w:val="sv-SE"/>
        </w:rPr>
        <w:t>”</w:t>
      </w:r>
    </w:p>
    <w:p w14:paraId="02D55896" w14:textId="06C862D6" w:rsidR="00E24B7F" w:rsidRDefault="1C2C4B83" w:rsidP="00535373">
      <w:pPr>
        <w:pStyle w:val="Liststycke"/>
        <w:numPr>
          <w:ilvl w:val="1"/>
          <w:numId w:val="34"/>
        </w:numPr>
        <w:spacing w:line="276" w:lineRule="auto"/>
        <w:ind w:right="851"/>
        <w:jc w:val="both"/>
        <w:rPr>
          <w:rFonts w:eastAsia="Times New Roman" w:cs="Times New Roman"/>
          <w:lang w:val="sv-SE"/>
        </w:rPr>
      </w:pPr>
      <w:r w:rsidRPr="2D3C8B34">
        <w:rPr>
          <w:lang w:val="sv-SE"/>
        </w:rPr>
        <w:t>Styrman 1</w:t>
      </w:r>
    </w:p>
    <w:p w14:paraId="05184678" w14:textId="056C6415" w:rsidR="00945B44" w:rsidRPr="00945B44" w:rsidRDefault="00B906C6" w:rsidP="00535373">
      <w:pPr>
        <w:pStyle w:val="Rubrik4"/>
        <w:spacing w:line="276" w:lineRule="auto"/>
        <w:jc w:val="both"/>
        <w:rPr>
          <w:lang w:val="sv-SE"/>
        </w:rPr>
      </w:pPr>
      <w:bookmarkStart w:id="68" w:name="_Toc36924283"/>
      <w:r>
        <w:rPr>
          <w:lang w:val="sv-SE"/>
        </w:rPr>
        <w:t xml:space="preserve">4.3.2 </w:t>
      </w:r>
      <w:r w:rsidR="001E6431" w:rsidRPr="00945B44">
        <w:rPr>
          <w:lang w:val="sv-SE"/>
        </w:rPr>
        <w:t>Skillnader mellan elektronisk checklista och papperschecklista</w:t>
      </w:r>
      <w:bookmarkEnd w:id="68"/>
    </w:p>
    <w:p w14:paraId="24195F22" w14:textId="137FAC35" w:rsidR="003F0D4C" w:rsidRPr="00E24B7F" w:rsidRDefault="00974076" w:rsidP="00535373">
      <w:pPr>
        <w:spacing w:line="276" w:lineRule="auto"/>
        <w:jc w:val="both"/>
        <w:rPr>
          <w:lang w:val="sv-SE"/>
        </w:rPr>
      </w:pPr>
      <w:r w:rsidRPr="00E24B7F">
        <w:rPr>
          <w:rFonts w:eastAsia="Times New Roman" w:cs="Times New Roman"/>
          <w:lang w:val="sv-SE"/>
        </w:rPr>
        <w:t xml:space="preserve">Alla tre styrmän </w:t>
      </w:r>
      <w:r w:rsidR="00407698" w:rsidRPr="00E24B7F">
        <w:rPr>
          <w:rFonts w:eastAsia="Times New Roman" w:cs="Times New Roman"/>
          <w:lang w:val="sv-SE"/>
        </w:rPr>
        <w:t>va</w:t>
      </w:r>
      <w:r w:rsidRPr="00E24B7F">
        <w:rPr>
          <w:rFonts w:eastAsia="Times New Roman" w:cs="Times New Roman"/>
          <w:lang w:val="sv-SE"/>
        </w:rPr>
        <w:t xml:space="preserve">r överens om att </w:t>
      </w:r>
      <w:r w:rsidR="00865DC9" w:rsidRPr="00E24B7F">
        <w:rPr>
          <w:rFonts w:eastAsia="Times New Roman" w:cs="Times New Roman"/>
          <w:lang w:val="sv-SE"/>
        </w:rPr>
        <w:t xml:space="preserve">en av de största skillnaderna är </w:t>
      </w:r>
      <w:r w:rsidR="009030F5" w:rsidRPr="00E24B7F">
        <w:rPr>
          <w:rFonts w:eastAsia="Times New Roman" w:cs="Times New Roman"/>
          <w:lang w:val="sv-SE"/>
        </w:rPr>
        <w:t xml:space="preserve">att </w:t>
      </w:r>
      <w:r w:rsidR="00342FF2" w:rsidRPr="00E24B7F">
        <w:rPr>
          <w:rFonts w:eastAsia="Times New Roman" w:cs="Times New Roman"/>
          <w:lang w:val="sv-SE"/>
        </w:rPr>
        <w:t>den</w:t>
      </w:r>
      <w:r w:rsidR="00784173" w:rsidRPr="00E24B7F">
        <w:rPr>
          <w:rFonts w:eastAsia="Times New Roman" w:cs="Times New Roman"/>
          <w:lang w:val="sv-SE"/>
        </w:rPr>
        <w:t xml:space="preserve"> elektronisk</w:t>
      </w:r>
      <w:r w:rsidR="00342FF2" w:rsidRPr="00E24B7F">
        <w:rPr>
          <w:rFonts w:eastAsia="Times New Roman" w:cs="Times New Roman"/>
          <w:lang w:val="sv-SE"/>
        </w:rPr>
        <w:t>a</w:t>
      </w:r>
      <w:r w:rsidR="00784173" w:rsidRPr="00E24B7F">
        <w:rPr>
          <w:rFonts w:eastAsia="Times New Roman" w:cs="Times New Roman"/>
          <w:lang w:val="sv-SE"/>
        </w:rPr>
        <w:t xml:space="preserve"> checklista</w:t>
      </w:r>
      <w:r w:rsidR="00342FF2" w:rsidRPr="00E24B7F">
        <w:rPr>
          <w:rFonts w:eastAsia="Times New Roman" w:cs="Times New Roman"/>
          <w:lang w:val="sv-SE"/>
        </w:rPr>
        <w:t xml:space="preserve">n </w:t>
      </w:r>
      <w:r w:rsidR="53D0D13F" w:rsidRPr="0418DED5">
        <w:rPr>
          <w:rFonts w:eastAsia="Times New Roman" w:cs="Times New Roman"/>
          <w:lang w:val="sv-SE"/>
        </w:rPr>
        <w:t xml:space="preserve">kan befinna sig </w:t>
      </w:r>
      <w:r w:rsidR="00342FF2" w:rsidRPr="00E24B7F">
        <w:rPr>
          <w:rFonts w:eastAsia="Times New Roman" w:cs="Times New Roman"/>
          <w:lang w:val="sv-SE"/>
        </w:rPr>
        <w:t>på flera ställen samtidigt</w:t>
      </w:r>
      <w:r w:rsidR="00784173" w:rsidRPr="00E24B7F">
        <w:rPr>
          <w:rFonts w:eastAsia="Times New Roman" w:cs="Times New Roman"/>
          <w:lang w:val="sv-SE"/>
        </w:rPr>
        <w:t xml:space="preserve">. </w:t>
      </w:r>
      <w:r w:rsidR="00A840DE" w:rsidRPr="00E24B7F">
        <w:rPr>
          <w:rFonts w:eastAsia="Times New Roman" w:cs="Times New Roman"/>
          <w:lang w:val="sv-SE"/>
        </w:rPr>
        <w:t>För den elektroniska checklistan finns</w:t>
      </w:r>
      <w:r w:rsidR="00B16711" w:rsidRPr="00E24B7F">
        <w:rPr>
          <w:rFonts w:eastAsia="Times New Roman" w:cs="Times New Roman"/>
          <w:lang w:val="sv-SE"/>
        </w:rPr>
        <w:t xml:space="preserve"> det</w:t>
      </w:r>
      <w:r w:rsidR="00A840DE" w:rsidRPr="00E24B7F">
        <w:rPr>
          <w:rFonts w:eastAsia="Times New Roman" w:cs="Times New Roman"/>
          <w:lang w:val="sv-SE"/>
        </w:rPr>
        <w:t xml:space="preserve"> fyra</w:t>
      </w:r>
      <w:r w:rsidR="00E143A5" w:rsidRPr="00E24B7F">
        <w:rPr>
          <w:rFonts w:eastAsia="Times New Roman" w:cs="Times New Roman"/>
          <w:lang w:val="sv-SE"/>
        </w:rPr>
        <w:t xml:space="preserve"> enheter </w:t>
      </w:r>
      <w:r w:rsidR="00ED029C" w:rsidRPr="00E24B7F">
        <w:rPr>
          <w:rFonts w:eastAsia="Times New Roman" w:cs="Times New Roman"/>
          <w:lang w:val="sv-SE"/>
        </w:rPr>
        <w:t>att använda checklistan på</w:t>
      </w:r>
      <w:r w:rsidR="00B16711" w:rsidRPr="00E24B7F">
        <w:rPr>
          <w:rFonts w:eastAsia="Times New Roman" w:cs="Times New Roman"/>
          <w:lang w:val="sv-SE"/>
        </w:rPr>
        <w:t xml:space="preserve"> ombord</w:t>
      </w:r>
      <w:r w:rsidR="00ED029C" w:rsidRPr="00E24B7F">
        <w:rPr>
          <w:rFonts w:eastAsia="Times New Roman" w:cs="Times New Roman"/>
          <w:lang w:val="sv-SE"/>
        </w:rPr>
        <w:t>.</w:t>
      </w:r>
      <w:r w:rsidR="00E01C3A" w:rsidRPr="00E24B7F">
        <w:rPr>
          <w:rFonts w:eastAsia="Times New Roman" w:cs="Times New Roman"/>
          <w:lang w:val="sv-SE"/>
        </w:rPr>
        <w:t xml:space="preserve"> </w:t>
      </w:r>
      <w:r w:rsidR="00D453BD" w:rsidRPr="00E24B7F">
        <w:rPr>
          <w:rFonts w:eastAsia="Times New Roman" w:cs="Times New Roman"/>
          <w:lang w:val="sv-SE"/>
        </w:rPr>
        <w:t xml:space="preserve">Det skapar möjligheten för </w:t>
      </w:r>
      <w:r w:rsidR="00E04FE2" w:rsidRPr="00E24B7F">
        <w:rPr>
          <w:rFonts w:eastAsia="Times New Roman" w:cs="Times New Roman"/>
          <w:lang w:val="sv-SE"/>
        </w:rPr>
        <w:t xml:space="preserve">flera befäl att </w:t>
      </w:r>
      <w:r w:rsidR="00AB08B2" w:rsidRPr="00E24B7F">
        <w:rPr>
          <w:rFonts w:eastAsia="Times New Roman" w:cs="Times New Roman"/>
          <w:lang w:val="sv-SE"/>
        </w:rPr>
        <w:t>arbeta med samma checklista</w:t>
      </w:r>
      <w:r w:rsidR="0027218D" w:rsidRPr="00E24B7F">
        <w:rPr>
          <w:rFonts w:eastAsia="Times New Roman" w:cs="Times New Roman"/>
          <w:lang w:val="sv-SE"/>
        </w:rPr>
        <w:t xml:space="preserve"> </w:t>
      </w:r>
      <w:r w:rsidR="004827AB" w:rsidRPr="00E24B7F">
        <w:rPr>
          <w:rFonts w:eastAsia="Times New Roman" w:cs="Times New Roman"/>
          <w:lang w:val="sv-SE"/>
        </w:rPr>
        <w:t>simultant</w:t>
      </w:r>
      <w:r w:rsidR="00CF7FB6" w:rsidRPr="00E24B7F">
        <w:rPr>
          <w:rFonts w:eastAsia="Times New Roman" w:cs="Times New Roman"/>
          <w:lang w:val="sv-SE"/>
        </w:rPr>
        <w:t xml:space="preserve">, kunna följa </w:t>
      </w:r>
      <w:r w:rsidR="001E577D" w:rsidRPr="00E24B7F">
        <w:rPr>
          <w:rFonts w:eastAsia="Times New Roman" w:cs="Times New Roman"/>
          <w:lang w:val="sv-SE"/>
        </w:rPr>
        <w:t xml:space="preserve">vad andra inom teamet gör för uppgifter på checklistan. </w:t>
      </w:r>
      <w:r w:rsidR="00BF6C71" w:rsidRPr="00256BFF">
        <w:rPr>
          <w:lang w:val="sv-SE"/>
        </w:rPr>
        <w:br/>
      </w:r>
    </w:p>
    <w:p w14:paraId="2C7682FA" w14:textId="662F75B0" w:rsidR="00A33AF4" w:rsidRDefault="00526E3C" w:rsidP="00535373">
      <w:pPr>
        <w:spacing w:line="276" w:lineRule="auto"/>
        <w:ind w:left="851" w:right="851"/>
        <w:jc w:val="both"/>
        <w:rPr>
          <w:lang w:val="sv-SE"/>
        </w:rPr>
      </w:pPr>
      <w:r w:rsidRPr="00526E3C">
        <w:rPr>
          <w:lang w:val="sv-SE"/>
        </w:rPr>
        <w:lastRenderedPageBreak/>
        <w:t>”</w:t>
      </w:r>
      <w:r w:rsidR="00E22BC8" w:rsidRPr="00682FF1">
        <w:rPr>
          <w:i/>
          <w:iCs/>
          <w:lang w:val="sv-SE"/>
        </w:rPr>
        <w:t xml:space="preserve">…när man gjorde checkar kunde </w:t>
      </w:r>
      <w:r w:rsidR="005B072D" w:rsidRPr="00682FF1">
        <w:rPr>
          <w:i/>
          <w:iCs/>
          <w:lang w:val="sv-SE"/>
        </w:rPr>
        <w:t xml:space="preserve">team </w:t>
      </w:r>
      <w:proofErr w:type="spellStart"/>
      <w:r w:rsidR="005B072D" w:rsidRPr="00682FF1">
        <w:rPr>
          <w:i/>
          <w:iCs/>
          <w:lang w:val="sv-SE"/>
        </w:rPr>
        <w:t>coordinator</w:t>
      </w:r>
      <w:r w:rsidR="001E77F7">
        <w:rPr>
          <w:i/>
          <w:iCs/>
          <w:lang w:val="sv-SE"/>
        </w:rPr>
        <w:t>n</w:t>
      </w:r>
      <w:proofErr w:type="spellEnd"/>
      <w:r w:rsidR="00E22BC8" w:rsidRPr="00682FF1">
        <w:rPr>
          <w:i/>
          <w:iCs/>
          <w:lang w:val="sv-SE"/>
        </w:rPr>
        <w:t xml:space="preserve"> ganska enkelt följa på sin </w:t>
      </w:r>
      <w:proofErr w:type="spellStart"/>
      <w:r w:rsidR="00E22BC8" w:rsidRPr="00682FF1">
        <w:rPr>
          <w:i/>
          <w:iCs/>
          <w:lang w:val="sv-SE"/>
        </w:rPr>
        <w:t>tablet</w:t>
      </w:r>
      <w:proofErr w:type="spellEnd"/>
      <w:r w:rsidR="00E22BC8" w:rsidRPr="00682FF1">
        <w:rPr>
          <w:i/>
          <w:iCs/>
          <w:lang w:val="sv-SE"/>
        </w:rPr>
        <w:t xml:space="preserve"> vad som var gjort och vad som inte är gjort. Så det förändrades lite, att h</w:t>
      </w:r>
      <w:r w:rsidR="00456FC8" w:rsidRPr="00682FF1">
        <w:rPr>
          <w:i/>
          <w:iCs/>
          <w:lang w:val="sv-SE"/>
        </w:rPr>
        <w:t>a</w:t>
      </w:r>
      <w:r w:rsidR="00E22BC8" w:rsidRPr="00682FF1">
        <w:rPr>
          <w:i/>
          <w:iCs/>
          <w:lang w:val="sv-SE"/>
        </w:rPr>
        <w:t xml:space="preserve">n hade lite bättre översikt på vad som var kvar att göra. Annars med papperschecklistan så blev det lätt att man höll den och gick runt med den och så såg inte </w:t>
      </w:r>
      <w:r w:rsidR="005B072D" w:rsidRPr="00682FF1">
        <w:rPr>
          <w:i/>
          <w:iCs/>
          <w:lang w:val="sv-SE"/>
        </w:rPr>
        <w:t xml:space="preserve">team </w:t>
      </w:r>
      <w:proofErr w:type="spellStart"/>
      <w:r w:rsidR="005B072D" w:rsidRPr="00682FF1">
        <w:rPr>
          <w:i/>
          <w:iCs/>
          <w:lang w:val="sv-SE"/>
        </w:rPr>
        <w:t>coordinator</w:t>
      </w:r>
      <w:r w:rsidR="001E77F7">
        <w:rPr>
          <w:i/>
          <w:iCs/>
          <w:lang w:val="sv-SE"/>
        </w:rPr>
        <w:t>n</w:t>
      </w:r>
      <w:proofErr w:type="spellEnd"/>
      <w:r w:rsidR="00E22BC8" w:rsidRPr="00682FF1">
        <w:rPr>
          <w:i/>
          <w:iCs/>
          <w:lang w:val="sv-SE"/>
        </w:rPr>
        <w:t xml:space="preserve"> vad som var kvar till exempel, det var väl en fördel som förändrades. </w:t>
      </w:r>
      <w:r w:rsidR="00531FA2" w:rsidRPr="00682FF1">
        <w:rPr>
          <w:i/>
          <w:iCs/>
          <w:lang w:val="sv-SE"/>
        </w:rPr>
        <w:t>H</w:t>
      </w:r>
      <w:r w:rsidR="00456FC8" w:rsidRPr="00682FF1">
        <w:rPr>
          <w:i/>
          <w:iCs/>
          <w:lang w:val="sv-SE"/>
        </w:rPr>
        <w:t>a</w:t>
      </w:r>
      <w:r w:rsidR="00E70D25" w:rsidRPr="00682FF1">
        <w:rPr>
          <w:i/>
          <w:iCs/>
          <w:lang w:val="sv-SE"/>
        </w:rPr>
        <w:t>n</w:t>
      </w:r>
      <w:r w:rsidR="00E22BC8" w:rsidRPr="00682FF1">
        <w:rPr>
          <w:i/>
          <w:iCs/>
          <w:lang w:val="sv-SE"/>
        </w:rPr>
        <w:t xml:space="preserve"> fick lite mer </w:t>
      </w:r>
      <w:proofErr w:type="spellStart"/>
      <w:r w:rsidR="00E22BC8" w:rsidRPr="00682FF1">
        <w:rPr>
          <w:i/>
          <w:iCs/>
          <w:lang w:val="sv-SE"/>
        </w:rPr>
        <w:t>situational</w:t>
      </w:r>
      <w:proofErr w:type="spellEnd"/>
      <w:r w:rsidR="00E22BC8" w:rsidRPr="00682FF1">
        <w:rPr>
          <w:i/>
          <w:iCs/>
          <w:lang w:val="sv-SE"/>
        </w:rPr>
        <w:t xml:space="preserve"> </w:t>
      </w:r>
      <w:proofErr w:type="spellStart"/>
      <w:r w:rsidR="00E22BC8" w:rsidRPr="00682FF1">
        <w:rPr>
          <w:i/>
          <w:iCs/>
          <w:lang w:val="sv-SE"/>
        </w:rPr>
        <w:t>awareness</w:t>
      </w:r>
      <w:proofErr w:type="spellEnd"/>
      <w:r w:rsidR="00E22BC8" w:rsidRPr="00682FF1">
        <w:rPr>
          <w:i/>
          <w:iCs/>
          <w:lang w:val="sv-SE"/>
        </w:rPr>
        <w:t xml:space="preserve"> över checklistan och vad som var klart och inte klart.</w:t>
      </w:r>
      <w:r w:rsidR="00CF1A2C" w:rsidRPr="00682FF1">
        <w:rPr>
          <w:lang w:val="sv-SE"/>
        </w:rPr>
        <w:t>”</w:t>
      </w:r>
      <w:r w:rsidR="00E22BC8" w:rsidRPr="00682FF1">
        <w:rPr>
          <w:lang w:val="sv-SE"/>
        </w:rPr>
        <w:t xml:space="preserve"> </w:t>
      </w:r>
    </w:p>
    <w:p w14:paraId="1CD3D1BE" w14:textId="2E511723" w:rsidR="00BC611C" w:rsidRPr="00535373" w:rsidRDefault="02095DD1" w:rsidP="00535373">
      <w:pPr>
        <w:pStyle w:val="Liststycke"/>
        <w:numPr>
          <w:ilvl w:val="1"/>
          <w:numId w:val="33"/>
        </w:numPr>
        <w:spacing w:line="276" w:lineRule="auto"/>
        <w:jc w:val="both"/>
        <w:rPr>
          <w:rFonts w:eastAsia="Times New Roman" w:cs="Times New Roman"/>
          <w:lang w:val="sv-SE"/>
        </w:rPr>
      </w:pPr>
      <w:r w:rsidRPr="2D3C8B34">
        <w:rPr>
          <w:lang w:val="sv-SE"/>
        </w:rPr>
        <w:t xml:space="preserve">Styrman 3 </w:t>
      </w:r>
    </w:p>
    <w:p w14:paraId="0CB121B4" w14:textId="77777777" w:rsidR="00BC611C" w:rsidRDefault="00BC611C" w:rsidP="00535373">
      <w:pPr>
        <w:spacing w:line="276" w:lineRule="auto"/>
        <w:jc w:val="both"/>
        <w:rPr>
          <w:rFonts w:eastAsia="Times New Roman" w:cs="Times New Roman"/>
          <w:lang w:val="sv-SE"/>
        </w:rPr>
      </w:pPr>
    </w:p>
    <w:p w14:paraId="3B84A610" w14:textId="05223753" w:rsidR="002C4085" w:rsidRDefault="2CD8D8AA" w:rsidP="00535373">
      <w:pPr>
        <w:spacing w:line="276" w:lineRule="auto"/>
        <w:jc w:val="both"/>
        <w:rPr>
          <w:rFonts w:eastAsia="Times New Roman" w:cs="Times New Roman"/>
          <w:lang w:val="sv-SE"/>
        </w:rPr>
      </w:pPr>
      <w:r w:rsidRPr="0F31FC12">
        <w:rPr>
          <w:rFonts w:eastAsia="Times New Roman" w:cs="Times New Roman"/>
          <w:lang w:val="sv-SE"/>
        </w:rPr>
        <w:t xml:space="preserve">Vad gäller kommunikation </w:t>
      </w:r>
      <w:r w:rsidR="7198CB5C" w:rsidRPr="42506789">
        <w:rPr>
          <w:rFonts w:eastAsia="Times New Roman" w:cs="Times New Roman"/>
          <w:lang w:val="sv-SE"/>
        </w:rPr>
        <w:t>anser</w:t>
      </w:r>
      <w:r w:rsidR="29F278A6" w:rsidRPr="0F31FC12">
        <w:rPr>
          <w:rFonts w:eastAsia="Times New Roman" w:cs="Times New Roman"/>
          <w:lang w:val="sv-SE"/>
        </w:rPr>
        <w:t xml:space="preserve"> två av tre styrmän att </w:t>
      </w:r>
      <w:r w:rsidR="4E1403C6" w:rsidRPr="0F31FC12">
        <w:rPr>
          <w:rFonts w:eastAsia="Times New Roman" w:cs="Times New Roman"/>
          <w:lang w:val="sv-SE"/>
        </w:rPr>
        <w:t>det</w:t>
      </w:r>
      <w:r w:rsidR="5D3E9CAF" w:rsidRPr="0F31FC12">
        <w:rPr>
          <w:rFonts w:eastAsia="Times New Roman" w:cs="Times New Roman"/>
          <w:lang w:val="sv-SE"/>
        </w:rPr>
        <w:t xml:space="preserve"> </w:t>
      </w:r>
      <w:r w:rsidR="4E1403C6" w:rsidRPr="0F31FC12">
        <w:rPr>
          <w:rFonts w:eastAsia="Times New Roman" w:cs="Times New Roman"/>
          <w:lang w:val="sv-SE"/>
        </w:rPr>
        <w:t>har förändrats</w:t>
      </w:r>
      <w:r w:rsidR="131DD08B" w:rsidRPr="0F31FC12">
        <w:rPr>
          <w:rFonts w:eastAsia="Times New Roman" w:cs="Times New Roman"/>
          <w:lang w:val="sv-SE"/>
        </w:rPr>
        <w:t>.</w:t>
      </w:r>
      <w:r w:rsidR="328C2046" w:rsidRPr="0F31FC12">
        <w:rPr>
          <w:rFonts w:eastAsia="Times New Roman" w:cs="Times New Roman"/>
          <w:lang w:val="sv-SE"/>
        </w:rPr>
        <w:t xml:space="preserve"> </w:t>
      </w:r>
      <w:r w:rsidR="56DCF264" w:rsidRPr="0F31FC12">
        <w:rPr>
          <w:rFonts w:eastAsia="Times New Roman" w:cs="Times New Roman"/>
          <w:lang w:val="sv-SE"/>
        </w:rPr>
        <w:t xml:space="preserve">Styrman 2 </w:t>
      </w:r>
      <w:r w:rsidR="2800B11B" w:rsidRPr="0F31FC12">
        <w:rPr>
          <w:rFonts w:eastAsia="Times New Roman" w:cs="Times New Roman"/>
          <w:lang w:val="sv-SE"/>
        </w:rPr>
        <w:t xml:space="preserve">som inte tycker det förändrats märkvärt </w:t>
      </w:r>
      <w:r w:rsidR="56DCF264" w:rsidRPr="0F31FC12">
        <w:rPr>
          <w:rFonts w:eastAsia="Times New Roman" w:cs="Times New Roman"/>
          <w:lang w:val="sv-SE"/>
        </w:rPr>
        <w:t xml:space="preserve">säger </w:t>
      </w:r>
      <w:r w:rsidR="2800B11B" w:rsidRPr="0F31FC12">
        <w:rPr>
          <w:rFonts w:eastAsia="Times New Roman" w:cs="Times New Roman"/>
          <w:lang w:val="sv-SE"/>
        </w:rPr>
        <w:t>att</w:t>
      </w:r>
      <w:r w:rsidR="2800B11B" w:rsidRPr="067FC3D8">
        <w:rPr>
          <w:rFonts w:eastAsia="Times New Roman" w:cs="Times New Roman"/>
          <w:i/>
          <w:lang w:val="sv-SE"/>
        </w:rPr>
        <w:t xml:space="preserve"> </w:t>
      </w:r>
      <w:r w:rsidR="00832D0E">
        <w:rPr>
          <w:rFonts w:eastAsia="Times New Roman" w:cs="Times New Roman"/>
          <w:iCs/>
          <w:lang w:val="sv-SE"/>
        </w:rPr>
        <w:t>”</w:t>
      </w:r>
      <w:r w:rsidR="34111EFB" w:rsidRPr="067FC3D8">
        <w:rPr>
          <w:rFonts w:eastAsia="Times New Roman" w:cs="Times New Roman"/>
          <w:i/>
          <w:color w:val="000000" w:themeColor="text1"/>
          <w:sz w:val="22"/>
          <w:szCs w:val="22"/>
          <w:lang w:val="sv-SE"/>
        </w:rPr>
        <w:t>…</w:t>
      </w:r>
      <w:r w:rsidR="34111EFB" w:rsidRPr="067FC3D8">
        <w:rPr>
          <w:rFonts w:eastAsia="Times New Roman" w:cs="Times New Roman"/>
          <w:i/>
          <w:lang w:val="sv-SE"/>
        </w:rPr>
        <w:t>det pratas ganska mycket ändå på bryggan med våra procedurer.</w:t>
      </w:r>
      <w:r w:rsidR="00832D0E">
        <w:rPr>
          <w:rFonts w:eastAsia="Times New Roman" w:cs="Times New Roman"/>
          <w:iCs/>
          <w:lang w:val="sv-SE"/>
        </w:rPr>
        <w:t>”</w:t>
      </w:r>
      <w:r w:rsidR="34111EFB" w:rsidRPr="0F31FC12">
        <w:rPr>
          <w:rFonts w:eastAsia="Times New Roman" w:cs="Times New Roman"/>
          <w:i/>
          <w:iCs/>
          <w:lang w:val="sv-SE"/>
        </w:rPr>
        <w:t xml:space="preserve"> </w:t>
      </w:r>
      <w:r w:rsidR="34111EFB" w:rsidRPr="0F31FC12">
        <w:rPr>
          <w:rFonts w:eastAsia="Times New Roman" w:cs="Times New Roman"/>
          <w:lang w:val="sv-SE"/>
        </w:rPr>
        <w:t xml:space="preserve">Styrman 1 </w:t>
      </w:r>
      <w:r w:rsidR="1A83B9DB" w:rsidRPr="0F31FC12">
        <w:rPr>
          <w:rFonts w:eastAsia="Times New Roman" w:cs="Times New Roman"/>
          <w:lang w:val="sv-SE"/>
        </w:rPr>
        <w:t>tycker däremot att kommunikationen har förändrats på</w:t>
      </w:r>
      <w:r w:rsidR="5ACE1B7A" w:rsidRPr="0F31FC12">
        <w:rPr>
          <w:rFonts w:eastAsia="Times New Roman" w:cs="Times New Roman"/>
          <w:lang w:val="sv-SE"/>
        </w:rPr>
        <w:t xml:space="preserve"> ett sätt att det är enklare att </w:t>
      </w:r>
      <w:r w:rsidR="00B86D37">
        <w:rPr>
          <w:rFonts w:eastAsia="Times New Roman" w:cs="Times New Roman"/>
          <w:lang w:val="sv-SE"/>
        </w:rPr>
        <w:t>utmana</w:t>
      </w:r>
      <w:r w:rsidR="5A04CD3B" w:rsidRPr="0F31FC12">
        <w:rPr>
          <w:rFonts w:eastAsia="Times New Roman" w:cs="Times New Roman"/>
          <w:lang w:val="sv-SE"/>
        </w:rPr>
        <w:t xml:space="preserve"> </w:t>
      </w:r>
      <w:r w:rsidR="1ECD4FD4" w:rsidRPr="0F31FC12">
        <w:rPr>
          <w:rFonts w:eastAsia="Times New Roman" w:cs="Times New Roman"/>
          <w:lang w:val="sv-SE"/>
        </w:rPr>
        <w:t xml:space="preserve">punkter på checklistan om det </w:t>
      </w:r>
      <w:r w:rsidR="541DB8CF" w:rsidRPr="0F31FC12">
        <w:rPr>
          <w:rFonts w:eastAsia="Times New Roman" w:cs="Times New Roman"/>
          <w:lang w:val="sv-SE"/>
        </w:rPr>
        <w:t xml:space="preserve">är något som inte stämmer. Hen tycker också själva beslutsfattandet kring checklistan har blivit </w:t>
      </w:r>
      <w:r w:rsidR="4423E1A5" w:rsidRPr="0F31FC12">
        <w:rPr>
          <w:rFonts w:eastAsia="Times New Roman" w:cs="Times New Roman"/>
          <w:lang w:val="sv-SE"/>
        </w:rPr>
        <w:t xml:space="preserve">mer gemensam. </w:t>
      </w:r>
      <w:r w:rsidR="003A572B">
        <w:rPr>
          <w:iCs/>
          <w:lang w:val="sv-SE"/>
        </w:rPr>
        <w:t>”</w:t>
      </w:r>
      <w:r w:rsidR="0CC18438" w:rsidRPr="067FC3D8">
        <w:rPr>
          <w:i/>
          <w:lang w:val="sv-SE"/>
        </w:rPr>
        <w:t>Det pratas mindre, och den värdefulla informationen kommer fortfarande fram men med mindre bakgrundsljud</w:t>
      </w:r>
      <w:r w:rsidR="003A572B">
        <w:rPr>
          <w:iCs/>
          <w:lang w:val="sv-SE"/>
        </w:rPr>
        <w:t xml:space="preserve">” </w:t>
      </w:r>
      <w:r w:rsidR="00317B04">
        <w:rPr>
          <w:lang w:val="sv-SE"/>
        </w:rPr>
        <w:t xml:space="preserve">säger Styrman 1. </w:t>
      </w:r>
    </w:p>
    <w:p w14:paraId="4B69CC46" w14:textId="77777777" w:rsidR="00317B04" w:rsidRPr="002C4085" w:rsidRDefault="00317B04" w:rsidP="00535373">
      <w:pPr>
        <w:spacing w:line="276" w:lineRule="auto"/>
        <w:jc w:val="both"/>
        <w:rPr>
          <w:rFonts w:eastAsia="Times New Roman" w:cs="Times New Roman"/>
          <w:lang w:val="sv-SE"/>
        </w:rPr>
      </w:pPr>
    </w:p>
    <w:p w14:paraId="3F2088D4" w14:textId="7C816D28" w:rsidR="00207DC3" w:rsidRDefault="51DE6BCF" w:rsidP="00535373">
      <w:pPr>
        <w:adjustRightInd w:val="0"/>
        <w:spacing w:line="276" w:lineRule="auto"/>
        <w:jc w:val="both"/>
        <w:rPr>
          <w:lang w:val="sv-SE"/>
        </w:rPr>
      </w:pPr>
      <w:r w:rsidRPr="0F31FC12">
        <w:rPr>
          <w:rFonts w:eastAsia="Times New Roman" w:cs="Times New Roman"/>
          <w:lang w:val="sv-SE"/>
        </w:rPr>
        <w:t xml:space="preserve">Alla intervjuade styrmän anser att förändring skett angående </w:t>
      </w:r>
      <w:r w:rsidR="00E551B7">
        <w:rPr>
          <w:rFonts w:eastAsia="Times New Roman" w:cs="Times New Roman"/>
          <w:lang w:val="sv-SE"/>
        </w:rPr>
        <w:t>t</w:t>
      </w:r>
      <w:r w:rsidRPr="0F31FC12">
        <w:rPr>
          <w:rFonts w:eastAsia="Times New Roman" w:cs="Times New Roman"/>
          <w:lang w:val="sv-SE"/>
        </w:rPr>
        <w:t xml:space="preserve">he </w:t>
      </w:r>
      <w:proofErr w:type="spellStart"/>
      <w:r w:rsidRPr="0F31FC12">
        <w:rPr>
          <w:rFonts w:eastAsia="Times New Roman" w:cs="Times New Roman"/>
          <w:lang w:val="sv-SE"/>
        </w:rPr>
        <w:t>shared</w:t>
      </w:r>
      <w:proofErr w:type="spellEnd"/>
      <w:r w:rsidRPr="0F31FC12">
        <w:rPr>
          <w:rFonts w:eastAsia="Times New Roman" w:cs="Times New Roman"/>
          <w:lang w:val="sv-SE"/>
        </w:rPr>
        <w:t xml:space="preserve"> mental </w:t>
      </w:r>
      <w:proofErr w:type="spellStart"/>
      <w:r w:rsidRPr="0F31FC12">
        <w:rPr>
          <w:rFonts w:eastAsia="Times New Roman" w:cs="Times New Roman"/>
          <w:lang w:val="sv-SE"/>
        </w:rPr>
        <w:t>model</w:t>
      </w:r>
      <w:proofErr w:type="spellEnd"/>
      <w:r w:rsidRPr="0F31FC12">
        <w:rPr>
          <w:rFonts w:eastAsia="Times New Roman" w:cs="Times New Roman"/>
          <w:lang w:val="sv-SE"/>
        </w:rPr>
        <w:t xml:space="preserve"> </w:t>
      </w:r>
      <w:r w:rsidR="088AC358" w:rsidRPr="0F31FC12">
        <w:rPr>
          <w:rFonts w:eastAsia="Times New Roman" w:cs="Times New Roman"/>
          <w:lang w:val="sv-SE"/>
        </w:rPr>
        <w:t xml:space="preserve">inom bryggteamet </w:t>
      </w:r>
      <w:r w:rsidRPr="0F31FC12">
        <w:rPr>
          <w:rFonts w:eastAsia="Times New Roman" w:cs="Times New Roman"/>
          <w:lang w:val="sv-SE"/>
        </w:rPr>
        <w:t>efter introducering av elektronisk checklista.</w:t>
      </w:r>
      <w:r w:rsidR="5D5F51C2" w:rsidRPr="0F31FC12">
        <w:rPr>
          <w:rFonts w:eastAsia="Times New Roman" w:cs="Times New Roman"/>
          <w:lang w:val="sv-SE"/>
        </w:rPr>
        <w:t xml:space="preserve"> Generellt diskuterar styrmännen det faktum att det är enklare att </w:t>
      </w:r>
      <w:r w:rsidR="3B5DEFC9" w:rsidRPr="0F31FC12">
        <w:rPr>
          <w:rFonts w:eastAsia="Times New Roman" w:cs="Times New Roman"/>
          <w:lang w:val="sv-SE"/>
        </w:rPr>
        <w:t xml:space="preserve">följa vad som utförs uppe på bryggan. Alla </w:t>
      </w:r>
      <w:r w:rsidR="00CE5105">
        <w:rPr>
          <w:rFonts w:eastAsia="Times New Roman" w:cs="Times New Roman"/>
          <w:lang w:val="sv-SE"/>
        </w:rPr>
        <w:t>befäl</w:t>
      </w:r>
      <w:r w:rsidR="3B5DEFC9" w:rsidRPr="0F31FC12">
        <w:rPr>
          <w:rFonts w:eastAsia="Times New Roman" w:cs="Times New Roman"/>
          <w:lang w:val="sv-SE"/>
        </w:rPr>
        <w:t xml:space="preserve"> kan följa v</w:t>
      </w:r>
      <w:r w:rsidR="52BD8788" w:rsidRPr="0F31FC12">
        <w:rPr>
          <w:rFonts w:eastAsia="Times New Roman" w:cs="Times New Roman"/>
          <w:lang w:val="sv-SE"/>
        </w:rPr>
        <w:t xml:space="preserve">ad som gjorts och vad som är kvar att göra på sin </w:t>
      </w:r>
      <w:proofErr w:type="spellStart"/>
      <w:r w:rsidR="52BD8788" w:rsidRPr="0F31FC12">
        <w:rPr>
          <w:rFonts w:eastAsia="Times New Roman" w:cs="Times New Roman"/>
          <w:lang w:val="sv-SE"/>
        </w:rPr>
        <w:t>tablet</w:t>
      </w:r>
      <w:proofErr w:type="spellEnd"/>
      <w:r w:rsidR="66A66D23" w:rsidRPr="0F31FC12">
        <w:rPr>
          <w:rFonts w:eastAsia="Times New Roman" w:cs="Times New Roman"/>
          <w:lang w:val="sv-SE"/>
        </w:rPr>
        <w:t xml:space="preserve">, under till exempel en ankomst. </w:t>
      </w:r>
      <w:r w:rsidR="02281B7B" w:rsidRPr="0F31FC12">
        <w:rPr>
          <w:rFonts w:eastAsia="Times New Roman" w:cs="Times New Roman"/>
          <w:lang w:val="sv-SE"/>
        </w:rPr>
        <w:t>Under B</w:t>
      </w:r>
      <w:r w:rsidR="005139B8">
        <w:rPr>
          <w:rFonts w:eastAsia="Times New Roman" w:cs="Times New Roman"/>
          <w:lang w:val="sv-SE"/>
        </w:rPr>
        <w:t xml:space="preserve">ridge </w:t>
      </w:r>
      <w:r w:rsidR="02281B7B" w:rsidRPr="0F31FC12">
        <w:rPr>
          <w:rFonts w:eastAsia="Times New Roman" w:cs="Times New Roman"/>
          <w:lang w:val="sv-SE"/>
        </w:rPr>
        <w:t>M</w:t>
      </w:r>
      <w:r w:rsidR="005139B8">
        <w:rPr>
          <w:rFonts w:eastAsia="Times New Roman" w:cs="Times New Roman"/>
          <w:lang w:val="sv-SE"/>
        </w:rPr>
        <w:t xml:space="preserve">anning </w:t>
      </w:r>
      <w:proofErr w:type="spellStart"/>
      <w:r w:rsidR="02281B7B" w:rsidRPr="0F31FC12">
        <w:rPr>
          <w:rFonts w:eastAsia="Times New Roman" w:cs="Times New Roman"/>
          <w:lang w:val="sv-SE"/>
        </w:rPr>
        <w:t>L</w:t>
      </w:r>
      <w:r w:rsidR="005139B8">
        <w:rPr>
          <w:rFonts w:eastAsia="Times New Roman" w:cs="Times New Roman"/>
          <w:lang w:val="sv-SE"/>
        </w:rPr>
        <w:t>evel</w:t>
      </w:r>
      <w:proofErr w:type="spellEnd"/>
      <w:r w:rsidR="005139B8">
        <w:rPr>
          <w:rFonts w:eastAsia="Times New Roman" w:cs="Times New Roman"/>
          <w:lang w:val="sv-SE"/>
        </w:rPr>
        <w:t xml:space="preserve"> (BML)</w:t>
      </w:r>
      <w:r w:rsidR="02281B7B" w:rsidRPr="0F31FC12">
        <w:rPr>
          <w:rFonts w:eastAsia="Times New Roman" w:cs="Times New Roman"/>
          <w:lang w:val="sv-SE"/>
        </w:rPr>
        <w:t xml:space="preserve"> 3 </w:t>
      </w:r>
      <w:r w:rsidR="001ED45B" w:rsidRPr="0F31FC12">
        <w:rPr>
          <w:rFonts w:eastAsia="Times New Roman" w:cs="Times New Roman"/>
          <w:lang w:val="sv-SE"/>
        </w:rPr>
        <w:t xml:space="preserve">är fyra personer involverade i </w:t>
      </w:r>
      <w:proofErr w:type="spellStart"/>
      <w:r w:rsidR="001ED45B" w:rsidRPr="0F31FC12">
        <w:rPr>
          <w:rFonts w:eastAsia="Times New Roman" w:cs="Times New Roman"/>
          <w:lang w:val="sv-SE"/>
        </w:rPr>
        <w:t>bryggarbetet</w:t>
      </w:r>
      <w:proofErr w:type="spellEnd"/>
      <w:r w:rsidR="001ED45B" w:rsidRPr="0F31FC12">
        <w:rPr>
          <w:rFonts w:eastAsia="Times New Roman" w:cs="Times New Roman"/>
          <w:lang w:val="sv-SE"/>
        </w:rPr>
        <w:t xml:space="preserve"> samtidigt. </w:t>
      </w:r>
      <w:r w:rsidR="13169611" w:rsidRPr="0F31FC12">
        <w:rPr>
          <w:rFonts w:eastAsia="Times New Roman" w:cs="Times New Roman"/>
          <w:lang w:val="sv-SE"/>
        </w:rPr>
        <w:t xml:space="preserve">Med elektroniska checklistor kan </w:t>
      </w:r>
      <w:r w:rsidR="438FE57D" w:rsidRPr="0F31FC12">
        <w:rPr>
          <w:rFonts w:eastAsia="Times New Roman" w:cs="Times New Roman"/>
          <w:lang w:val="sv-SE"/>
        </w:rPr>
        <w:t>vem som helst av de fyra kontrollera var</w:t>
      </w:r>
      <w:r w:rsidR="00A61F89">
        <w:rPr>
          <w:rFonts w:eastAsia="Times New Roman" w:cs="Times New Roman"/>
          <w:lang w:val="sv-SE"/>
        </w:rPr>
        <w:t xml:space="preserve"> någonstans</w:t>
      </w:r>
      <w:r w:rsidR="438FE57D" w:rsidRPr="0F31FC12">
        <w:rPr>
          <w:rFonts w:eastAsia="Times New Roman" w:cs="Times New Roman"/>
          <w:lang w:val="sv-SE"/>
        </w:rPr>
        <w:t xml:space="preserve"> i checklistan </w:t>
      </w:r>
      <w:r w:rsidR="4E7E4461" w:rsidRPr="0F31FC12">
        <w:rPr>
          <w:rFonts w:eastAsia="Times New Roman" w:cs="Times New Roman"/>
          <w:lang w:val="sv-SE"/>
        </w:rPr>
        <w:t xml:space="preserve">teamet befinner sig, </w:t>
      </w:r>
      <w:r w:rsidR="00CB7545">
        <w:rPr>
          <w:rFonts w:eastAsia="Times New Roman" w:cs="Times New Roman"/>
          <w:lang w:val="sv-SE"/>
        </w:rPr>
        <w:t>säger</w:t>
      </w:r>
      <w:r w:rsidR="4E7E4461" w:rsidRPr="0F31FC12">
        <w:rPr>
          <w:rFonts w:eastAsia="Times New Roman" w:cs="Times New Roman"/>
          <w:lang w:val="sv-SE"/>
        </w:rPr>
        <w:t xml:space="preserve"> styrmännen. </w:t>
      </w:r>
    </w:p>
    <w:p w14:paraId="6AD4D81F" w14:textId="662F75B0" w:rsidR="00A33AF4" w:rsidRDefault="51DE6BCF" w:rsidP="00535373">
      <w:pPr>
        <w:adjustRightInd w:val="0"/>
        <w:spacing w:line="276" w:lineRule="auto"/>
        <w:ind w:left="851" w:right="851"/>
        <w:jc w:val="both"/>
        <w:rPr>
          <w:rFonts w:eastAsia="Times New Roman" w:cs="Times New Roman"/>
          <w:lang w:val="sv-SE"/>
        </w:rPr>
      </w:pPr>
      <w:r w:rsidRPr="005D59B4">
        <w:rPr>
          <w:lang w:val="sv-SE"/>
        </w:rPr>
        <w:br/>
      </w:r>
      <w:r w:rsidR="00CF1A2C" w:rsidRPr="00207DC3">
        <w:rPr>
          <w:lang w:val="sv-SE"/>
        </w:rPr>
        <w:t>”</w:t>
      </w:r>
      <w:r w:rsidR="3F2A85BB" w:rsidRPr="00B23A1A">
        <w:rPr>
          <w:i/>
          <w:iCs/>
          <w:lang w:val="sv-SE"/>
        </w:rPr>
        <w:t xml:space="preserve">Som exempel när vi sitter och kör i högsta bemanningen BML 3, sitter två personer framme och en stycken bak. </w:t>
      </w:r>
      <w:r w:rsidR="50ED3B61" w:rsidRPr="00B23A1A">
        <w:rPr>
          <w:i/>
          <w:iCs/>
          <w:lang w:val="sv-SE"/>
        </w:rPr>
        <w:t>D</w:t>
      </w:r>
      <w:r w:rsidR="49F988C3" w:rsidRPr="00B23A1A">
        <w:rPr>
          <w:i/>
          <w:iCs/>
          <w:lang w:val="sv-SE"/>
        </w:rPr>
        <w:t>et är tre stycken samtidigt plus en support som springer omkring, 4 stycken samtidigt. Då får alla, om man vill</w:t>
      </w:r>
      <w:r w:rsidR="1E4DB554" w:rsidRPr="00B23A1A">
        <w:rPr>
          <w:i/>
          <w:iCs/>
          <w:lang w:val="sv-SE"/>
        </w:rPr>
        <w:t>,</w:t>
      </w:r>
      <w:r w:rsidR="3F2A85BB" w:rsidRPr="00B23A1A">
        <w:rPr>
          <w:i/>
          <w:iCs/>
          <w:lang w:val="sv-SE"/>
        </w:rPr>
        <w:t xml:space="preserve"> veta var vi är i checklistan</w:t>
      </w:r>
      <w:r w:rsidR="695869D2" w:rsidRPr="00B23A1A">
        <w:rPr>
          <w:i/>
          <w:iCs/>
          <w:lang w:val="sv-SE"/>
        </w:rPr>
        <w:t>.</w:t>
      </w:r>
      <w:r w:rsidR="3F2A85BB" w:rsidRPr="00B23A1A">
        <w:rPr>
          <w:i/>
          <w:iCs/>
          <w:lang w:val="sv-SE"/>
        </w:rPr>
        <w:t xml:space="preserve"> </w:t>
      </w:r>
      <w:r w:rsidR="2E9C9676" w:rsidRPr="00B23A1A">
        <w:rPr>
          <w:rFonts w:eastAsia="Times New Roman" w:cs="Times New Roman"/>
          <w:i/>
          <w:iCs/>
          <w:lang w:val="sv-SE"/>
        </w:rPr>
        <w:t>D</w:t>
      </w:r>
      <w:r w:rsidR="3F2A85BB" w:rsidRPr="00B23A1A">
        <w:rPr>
          <w:rFonts w:eastAsia="Times New Roman" w:cs="Times New Roman"/>
          <w:i/>
          <w:iCs/>
          <w:lang w:val="sv-SE"/>
        </w:rPr>
        <w:t xml:space="preserve">å kan man bara öppna och kolla. Då ser man hur vi ligger till, om det är något som behöver göras. </w:t>
      </w:r>
      <w:r w:rsidR="6C23C851" w:rsidRPr="00B23A1A">
        <w:rPr>
          <w:rFonts w:eastAsia="Times New Roman" w:cs="Times New Roman"/>
          <w:i/>
          <w:iCs/>
          <w:lang w:val="sv-SE"/>
        </w:rPr>
        <w:t>D</w:t>
      </w:r>
      <w:r w:rsidR="3F2A85BB" w:rsidRPr="00B23A1A">
        <w:rPr>
          <w:rFonts w:eastAsia="Times New Roman" w:cs="Times New Roman"/>
          <w:i/>
          <w:iCs/>
          <w:lang w:val="sv-SE"/>
        </w:rPr>
        <w:t>en i baksätet</w:t>
      </w:r>
      <w:r w:rsidR="650E4250" w:rsidRPr="00B23A1A">
        <w:rPr>
          <w:rFonts w:eastAsia="Times New Roman" w:cs="Times New Roman"/>
          <w:i/>
          <w:iCs/>
          <w:lang w:val="sv-SE"/>
        </w:rPr>
        <w:t xml:space="preserve"> kan</w:t>
      </w:r>
      <w:r w:rsidR="3F2A85BB" w:rsidRPr="00B23A1A">
        <w:rPr>
          <w:rFonts w:eastAsia="Times New Roman" w:cs="Times New Roman"/>
          <w:i/>
          <w:iCs/>
          <w:lang w:val="sv-SE"/>
        </w:rPr>
        <w:t xml:space="preserve"> se att vi inte har </w:t>
      </w:r>
      <w:r w:rsidR="32DDE8AB" w:rsidRPr="00B23A1A">
        <w:rPr>
          <w:rFonts w:eastAsia="Times New Roman" w:cs="Times New Roman"/>
          <w:i/>
          <w:iCs/>
          <w:lang w:val="sv-SE"/>
        </w:rPr>
        <w:t>‘</w:t>
      </w:r>
      <w:r w:rsidR="3F2A85BB" w:rsidRPr="00B23A1A">
        <w:rPr>
          <w:rFonts w:eastAsia="Times New Roman" w:cs="Times New Roman"/>
          <w:i/>
          <w:iCs/>
          <w:lang w:val="sv-SE"/>
        </w:rPr>
        <w:t>förberett lotsporten, och där kommer lotsbåten</w:t>
      </w:r>
      <w:r w:rsidR="78C39BA6" w:rsidRPr="00B23A1A">
        <w:rPr>
          <w:rFonts w:eastAsia="Times New Roman" w:cs="Times New Roman"/>
          <w:i/>
          <w:iCs/>
          <w:lang w:val="sv-SE"/>
        </w:rPr>
        <w:t>’</w:t>
      </w:r>
      <w:r w:rsidR="3F2A85BB" w:rsidRPr="00B23A1A">
        <w:rPr>
          <w:rFonts w:eastAsia="Times New Roman" w:cs="Times New Roman"/>
          <w:i/>
          <w:iCs/>
          <w:lang w:val="sv-SE"/>
        </w:rPr>
        <w:t>. Då kan den säga till att vi ska göra det. Istället för att lita på att den som har checklistan då, papperslistan egentligen skulle triggat alla sådana grejer.</w:t>
      </w:r>
      <w:r w:rsidR="00CF1A2C" w:rsidRPr="00207DC3">
        <w:rPr>
          <w:rFonts w:eastAsia="Times New Roman" w:cs="Times New Roman"/>
          <w:lang w:val="sv-SE"/>
        </w:rPr>
        <w:t>”</w:t>
      </w:r>
      <w:r w:rsidR="00B23A1A">
        <w:rPr>
          <w:rFonts w:eastAsia="Times New Roman" w:cs="Times New Roman"/>
          <w:lang w:val="sv-SE"/>
        </w:rPr>
        <w:t xml:space="preserve"> </w:t>
      </w:r>
    </w:p>
    <w:p w14:paraId="236CB44E" w14:textId="2E57D6B7" w:rsidR="00764014" w:rsidRDefault="7375ADD7" w:rsidP="00535373">
      <w:pPr>
        <w:pStyle w:val="Liststycke"/>
        <w:numPr>
          <w:ilvl w:val="1"/>
          <w:numId w:val="32"/>
        </w:numPr>
        <w:spacing w:line="276" w:lineRule="auto"/>
        <w:jc w:val="both"/>
        <w:rPr>
          <w:rFonts w:eastAsia="Times New Roman" w:cs="Times New Roman"/>
          <w:i/>
          <w:lang w:val="sv-SE"/>
        </w:rPr>
      </w:pPr>
      <w:r w:rsidRPr="1CD0CA1C">
        <w:rPr>
          <w:lang w:val="sv-SE"/>
        </w:rPr>
        <w:t>Styrman 2</w:t>
      </w:r>
    </w:p>
    <w:p w14:paraId="1F3C7BF6" w14:textId="6EC814FF" w:rsidR="6F401DBC" w:rsidRDefault="6F401DBC" w:rsidP="00535373">
      <w:pPr>
        <w:spacing w:line="276" w:lineRule="auto"/>
        <w:jc w:val="both"/>
        <w:rPr>
          <w:i/>
          <w:iCs/>
          <w:lang w:val="sv-SE"/>
        </w:rPr>
      </w:pPr>
    </w:p>
    <w:p w14:paraId="2C4DF246" w14:textId="074559F1" w:rsidR="1C1BB544" w:rsidRDefault="55A963D2" w:rsidP="00535373">
      <w:pPr>
        <w:spacing w:line="276" w:lineRule="auto"/>
        <w:jc w:val="both"/>
        <w:rPr>
          <w:lang w:val="sv-SE"/>
        </w:rPr>
      </w:pPr>
      <w:r w:rsidRPr="48FC6F4A">
        <w:rPr>
          <w:lang w:val="sv-SE"/>
        </w:rPr>
        <w:t>De intervjuade styrmännen anser också att det är enklare att vara involverad i vad som faktiskt utförs på bryggan</w:t>
      </w:r>
      <w:r w:rsidR="2DDF742B" w:rsidRPr="48FC6F4A">
        <w:rPr>
          <w:lang w:val="sv-SE"/>
        </w:rPr>
        <w:t xml:space="preserve"> när en elektronisk checklista används</w:t>
      </w:r>
      <w:r w:rsidR="3ECC6042" w:rsidRPr="48FC6F4A">
        <w:rPr>
          <w:lang w:val="sv-SE"/>
        </w:rPr>
        <w:t>.</w:t>
      </w:r>
      <w:r w:rsidR="232AF1F1" w:rsidRPr="48FC6F4A">
        <w:rPr>
          <w:lang w:val="sv-SE"/>
        </w:rPr>
        <w:t xml:space="preserve"> </w:t>
      </w:r>
      <w:r w:rsidR="40106004" w:rsidRPr="48FC6F4A">
        <w:rPr>
          <w:lang w:val="sv-SE"/>
        </w:rPr>
        <w:t xml:space="preserve">Om </w:t>
      </w:r>
      <w:r w:rsidR="001C0A8D">
        <w:rPr>
          <w:lang w:val="sv-SE"/>
        </w:rPr>
        <w:t>ett befäl</w:t>
      </w:r>
      <w:r w:rsidR="40106004" w:rsidRPr="48FC6F4A">
        <w:rPr>
          <w:lang w:val="sv-SE"/>
        </w:rPr>
        <w:t xml:space="preserve"> utför en punkt eller ett moment på </w:t>
      </w:r>
      <w:r w:rsidR="277FF593" w:rsidRPr="48FC6F4A">
        <w:rPr>
          <w:lang w:val="sv-SE"/>
        </w:rPr>
        <w:t>en pappers</w:t>
      </w:r>
      <w:r w:rsidR="651648C2" w:rsidRPr="48FC6F4A">
        <w:rPr>
          <w:lang w:val="sv-SE"/>
        </w:rPr>
        <w:t xml:space="preserve">checklista någonstans i bakgrunden, finns risken att övriga i bryggteamet inte är medvetna om </w:t>
      </w:r>
      <w:r w:rsidR="1E98ED60" w:rsidRPr="48FC6F4A">
        <w:rPr>
          <w:lang w:val="sv-SE"/>
        </w:rPr>
        <w:t>vad som just utförts</w:t>
      </w:r>
      <w:r w:rsidR="5C0EB0F1" w:rsidRPr="48FC6F4A">
        <w:rPr>
          <w:lang w:val="sv-SE"/>
        </w:rPr>
        <w:t>.</w:t>
      </w:r>
      <w:r w:rsidR="1E98ED60" w:rsidRPr="48FC6F4A">
        <w:rPr>
          <w:lang w:val="sv-SE"/>
        </w:rPr>
        <w:t xml:space="preserve">  Med en elektronisk checklista kan </w:t>
      </w:r>
      <w:r w:rsidR="3EB6D92A" w:rsidRPr="48FC6F4A">
        <w:rPr>
          <w:lang w:val="sv-SE"/>
        </w:rPr>
        <w:t>övriga följa vad som sker, samtidigt som det genomförs.</w:t>
      </w:r>
    </w:p>
    <w:p w14:paraId="79909659" w14:textId="662F75B0" w:rsidR="48FC6F4A" w:rsidRDefault="48FC6F4A" w:rsidP="00535373">
      <w:pPr>
        <w:spacing w:line="276" w:lineRule="auto"/>
        <w:jc w:val="both"/>
        <w:rPr>
          <w:lang w:val="sv-SE"/>
        </w:rPr>
      </w:pPr>
    </w:p>
    <w:p w14:paraId="7DED59CB" w14:textId="662F75B0" w:rsidR="3BFCA26B" w:rsidRPr="0057226F" w:rsidRDefault="00207DC3" w:rsidP="00535373">
      <w:pPr>
        <w:spacing w:line="276" w:lineRule="auto"/>
        <w:ind w:left="851" w:right="851"/>
        <w:jc w:val="both"/>
        <w:rPr>
          <w:i/>
          <w:iCs/>
          <w:lang w:val="sv-SE"/>
        </w:rPr>
      </w:pPr>
      <w:r>
        <w:rPr>
          <w:lang w:val="sv-SE"/>
        </w:rPr>
        <w:t>”</w:t>
      </w:r>
      <w:r w:rsidR="3BFCA26B" w:rsidRPr="002955BE">
        <w:rPr>
          <w:i/>
          <w:iCs/>
          <w:lang w:val="sv-SE"/>
        </w:rPr>
        <w:t xml:space="preserve">Har du din </w:t>
      </w:r>
      <w:proofErr w:type="gramStart"/>
      <w:r w:rsidR="3BFCA26B" w:rsidRPr="002955BE">
        <w:rPr>
          <w:i/>
          <w:iCs/>
          <w:lang w:val="sv-SE"/>
        </w:rPr>
        <w:t>egna</w:t>
      </w:r>
      <w:proofErr w:type="gramEnd"/>
      <w:r w:rsidR="3BFCA26B" w:rsidRPr="002955BE">
        <w:rPr>
          <w:i/>
          <w:iCs/>
          <w:lang w:val="sv-SE"/>
        </w:rPr>
        <w:t xml:space="preserve"> checklista kan du ju faktiskt se vad han gör samtidigt som han gör det. Istället för att fråga vad han har gjort och att du måste gå och kolla på vad han faktiskt har gjor</w:t>
      </w:r>
      <w:r w:rsidR="142400F5" w:rsidRPr="002955BE">
        <w:rPr>
          <w:i/>
          <w:iCs/>
          <w:lang w:val="sv-SE"/>
        </w:rPr>
        <w:t>t.</w:t>
      </w:r>
      <w:r w:rsidR="3BFCA26B" w:rsidRPr="002955BE">
        <w:rPr>
          <w:i/>
          <w:iCs/>
          <w:lang w:val="sv-SE"/>
        </w:rPr>
        <w:t xml:space="preserve"> </w:t>
      </w:r>
      <w:r w:rsidR="79FF9B48" w:rsidRPr="002955BE">
        <w:rPr>
          <w:i/>
          <w:iCs/>
          <w:lang w:val="sv-SE"/>
        </w:rPr>
        <w:t>O</w:t>
      </w:r>
      <w:r w:rsidR="3BFCA26B" w:rsidRPr="002955BE">
        <w:rPr>
          <w:i/>
          <w:iCs/>
          <w:lang w:val="sv-SE"/>
        </w:rPr>
        <w:t>ch då känner man inte att man är 100 % på vad han har gjort. Men kan</w:t>
      </w:r>
      <w:r w:rsidR="5BA19633" w:rsidRPr="002955BE">
        <w:rPr>
          <w:i/>
          <w:iCs/>
          <w:lang w:val="sv-SE"/>
        </w:rPr>
        <w:t xml:space="preserve"> jag</w:t>
      </w:r>
      <w:r w:rsidR="3BFCA26B" w:rsidRPr="002955BE">
        <w:rPr>
          <w:i/>
          <w:iCs/>
          <w:lang w:val="sv-SE"/>
        </w:rPr>
        <w:t xml:space="preserve"> följa honom med min </w:t>
      </w:r>
      <w:r w:rsidR="55F0AE89" w:rsidRPr="002955BE">
        <w:rPr>
          <w:i/>
          <w:iCs/>
          <w:lang w:val="sv-SE"/>
        </w:rPr>
        <w:t>egen</w:t>
      </w:r>
      <w:r w:rsidR="3BFCA26B" w:rsidRPr="002955BE">
        <w:rPr>
          <w:i/>
          <w:iCs/>
          <w:lang w:val="sv-SE"/>
        </w:rPr>
        <w:t xml:space="preserve"> checklista så kan jag faktiskt se vad </w:t>
      </w:r>
      <w:r w:rsidR="3BFCA26B" w:rsidRPr="002955BE">
        <w:rPr>
          <w:i/>
          <w:iCs/>
          <w:lang w:val="sv-SE"/>
        </w:rPr>
        <w:lastRenderedPageBreak/>
        <w:t>han gör och när han gör det. Jag kan se att styrpumparna startas, jag kan se att han testar rodret. Det är väldigt mycket bättre.</w:t>
      </w:r>
      <w:r w:rsidR="3BFCA26B" w:rsidRPr="002955BE">
        <w:rPr>
          <w:lang w:val="sv-SE"/>
        </w:rPr>
        <w:t>”</w:t>
      </w:r>
    </w:p>
    <w:p w14:paraId="4837BF53" w14:textId="77777777" w:rsidR="00901BE2" w:rsidRPr="00901BE2" w:rsidRDefault="570D0515" w:rsidP="00535373">
      <w:pPr>
        <w:pStyle w:val="Liststycke"/>
        <w:numPr>
          <w:ilvl w:val="1"/>
          <w:numId w:val="31"/>
        </w:numPr>
        <w:spacing w:line="276" w:lineRule="auto"/>
        <w:jc w:val="both"/>
        <w:rPr>
          <w:rFonts w:eastAsia="Times New Roman" w:cs="Times New Roman"/>
          <w:lang w:val="sv-SE"/>
        </w:rPr>
      </w:pPr>
      <w:proofErr w:type="spellStart"/>
      <w:r>
        <w:t>Styrman</w:t>
      </w:r>
      <w:proofErr w:type="spellEnd"/>
      <w:r>
        <w:t xml:space="preserve"> 1</w:t>
      </w:r>
    </w:p>
    <w:p w14:paraId="387245AF" w14:textId="00B26990" w:rsidR="3BFCA26B" w:rsidRPr="00901BE2" w:rsidRDefault="3BFCA26B" w:rsidP="00535373">
      <w:pPr>
        <w:spacing w:line="276" w:lineRule="auto"/>
        <w:jc w:val="both"/>
        <w:rPr>
          <w:rFonts w:eastAsia="Times New Roman" w:cs="Times New Roman"/>
          <w:lang w:val="sv-SE"/>
        </w:rPr>
      </w:pPr>
    </w:p>
    <w:p w14:paraId="2820691E" w14:textId="77F1640A" w:rsidR="004F5186" w:rsidRDefault="48A359D1" w:rsidP="00535373">
      <w:pPr>
        <w:spacing w:line="276" w:lineRule="auto"/>
        <w:jc w:val="both"/>
        <w:rPr>
          <w:lang w:val="sv-SE"/>
        </w:rPr>
      </w:pPr>
      <w:r w:rsidRPr="51F7F5E1">
        <w:rPr>
          <w:lang w:val="sv-SE"/>
        </w:rPr>
        <w:t xml:space="preserve">Styrman 1 </w:t>
      </w:r>
      <w:r w:rsidR="1E4F505D" w:rsidRPr="51F7F5E1">
        <w:rPr>
          <w:lang w:val="sv-SE"/>
        </w:rPr>
        <w:t xml:space="preserve">påpekar också att det går att </w:t>
      </w:r>
      <w:r w:rsidR="35898C34" w:rsidRPr="51F7F5E1">
        <w:rPr>
          <w:lang w:val="sv-SE"/>
        </w:rPr>
        <w:t xml:space="preserve">minska bränsleförbrukning och gångtimmar </w:t>
      </w:r>
      <w:r w:rsidR="5EB4A557" w:rsidRPr="51F7F5E1">
        <w:rPr>
          <w:lang w:val="sv-SE"/>
        </w:rPr>
        <w:t xml:space="preserve">på exempelvis bogpropellrarna </w:t>
      </w:r>
      <w:r w:rsidR="35898C34" w:rsidRPr="51F7F5E1">
        <w:rPr>
          <w:lang w:val="sv-SE"/>
        </w:rPr>
        <w:t xml:space="preserve">med hjälp av en elektronisk checklista. </w:t>
      </w:r>
      <w:r w:rsidR="57CE446A" w:rsidRPr="51F7F5E1">
        <w:rPr>
          <w:lang w:val="sv-SE"/>
        </w:rPr>
        <w:t>Med en papperschecklista utförs momenten</w:t>
      </w:r>
      <w:r w:rsidR="68BCE62D" w:rsidRPr="51F7F5E1">
        <w:rPr>
          <w:lang w:val="sv-SE"/>
        </w:rPr>
        <w:t xml:space="preserve"> av en styrman. Det gör att vissa moment tar längre tid att genomföra</w:t>
      </w:r>
      <w:r w:rsidR="6B889A39" w:rsidRPr="51F7F5E1">
        <w:rPr>
          <w:lang w:val="sv-SE"/>
        </w:rPr>
        <w:t xml:space="preserve">, samt komma fram till i checklistan. </w:t>
      </w:r>
    </w:p>
    <w:p w14:paraId="49668E5E" w14:textId="77777777" w:rsidR="004F5186" w:rsidRDefault="004F5186" w:rsidP="00535373">
      <w:pPr>
        <w:spacing w:line="276" w:lineRule="auto"/>
        <w:ind w:left="851" w:right="851"/>
        <w:jc w:val="both"/>
        <w:rPr>
          <w:lang w:val="sv-SE"/>
        </w:rPr>
      </w:pPr>
    </w:p>
    <w:p w14:paraId="378F7D60" w14:textId="5B5851C4" w:rsidR="48FC6F4A" w:rsidRDefault="00F24D96" w:rsidP="00535373">
      <w:pPr>
        <w:spacing w:line="276" w:lineRule="auto"/>
        <w:ind w:left="851" w:right="851"/>
        <w:jc w:val="both"/>
        <w:rPr>
          <w:i/>
          <w:iCs/>
          <w:lang w:val="sv-SE"/>
        </w:rPr>
      </w:pPr>
      <w:r w:rsidRPr="009E4FF9">
        <w:rPr>
          <w:lang w:val="sv-SE"/>
        </w:rPr>
        <w:t>”</w:t>
      </w:r>
      <w:r w:rsidR="659AD7CE" w:rsidRPr="009E4FF9">
        <w:rPr>
          <w:i/>
          <w:iCs/>
          <w:lang w:val="sv-SE"/>
        </w:rPr>
        <w:t xml:space="preserve">...om vi tar ett exempel: </w:t>
      </w:r>
      <w:r w:rsidR="66AE9E97" w:rsidRPr="009E4FF9">
        <w:rPr>
          <w:i/>
          <w:iCs/>
          <w:lang w:val="sv-SE"/>
        </w:rPr>
        <w:t>Du s</w:t>
      </w:r>
      <w:r w:rsidR="659AD7CE" w:rsidRPr="009E4FF9">
        <w:rPr>
          <w:i/>
          <w:iCs/>
          <w:lang w:val="sv-SE"/>
        </w:rPr>
        <w:t xml:space="preserve">ka stänga av </w:t>
      </w:r>
      <w:proofErr w:type="spellStart"/>
      <w:r w:rsidR="659AD7CE" w:rsidRPr="009E4FF9">
        <w:rPr>
          <w:i/>
          <w:iCs/>
          <w:lang w:val="sv-SE"/>
        </w:rPr>
        <w:t>bowthrusters</w:t>
      </w:r>
      <w:proofErr w:type="spellEnd"/>
      <w:r w:rsidR="659AD7CE" w:rsidRPr="009E4FF9">
        <w:rPr>
          <w:i/>
          <w:iCs/>
          <w:lang w:val="sv-SE"/>
        </w:rPr>
        <w:t xml:space="preserve"> efter avgång, för de behövs inte mer</w:t>
      </w:r>
      <w:r w:rsidR="00687F87" w:rsidRPr="009E4FF9">
        <w:rPr>
          <w:i/>
          <w:iCs/>
          <w:lang w:val="sv-SE"/>
        </w:rPr>
        <w:t>, o</w:t>
      </w:r>
      <w:r w:rsidR="659AD7CE" w:rsidRPr="009E4FF9">
        <w:rPr>
          <w:i/>
          <w:iCs/>
          <w:lang w:val="sv-SE"/>
        </w:rPr>
        <w:t>ch det står på checklistan</w:t>
      </w:r>
      <w:r w:rsidR="75FB5E3E" w:rsidRPr="009E4FF9">
        <w:rPr>
          <w:i/>
          <w:iCs/>
          <w:lang w:val="sv-SE"/>
        </w:rPr>
        <w:t>.</w:t>
      </w:r>
      <w:r w:rsidR="00335594" w:rsidRPr="009E4FF9">
        <w:rPr>
          <w:i/>
          <w:iCs/>
          <w:lang w:val="sv-SE"/>
        </w:rPr>
        <w:t xml:space="preserve"> D</w:t>
      </w:r>
      <w:r w:rsidR="659AD7CE" w:rsidRPr="009E4FF9">
        <w:rPr>
          <w:i/>
          <w:iCs/>
          <w:lang w:val="sv-SE"/>
        </w:rPr>
        <w:t>en personen</w:t>
      </w:r>
      <w:r w:rsidR="2BBD7F3E" w:rsidRPr="009E4FF9">
        <w:rPr>
          <w:i/>
          <w:iCs/>
          <w:lang w:val="sv-SE"/>
        </w:rPr>
        <w:t>,</w:t>
      </w:r>
      <w:r w:rsidR="00335594" w:rsidRPr="009E4FF9">
        <w:rPr>
          <w:i/>
          <w:iCs/>
          <w:lang w:val="sv-SE"/>
        </w:rPr>
        <w:t xml:space="preserve"> </w:t>
      </w:r>
      <w:r w:rsidR="2BBD7F3E" w:rsidRPr="009E4FF9">
        <w:rPr>
          <w:i/>
          <w:iCs/>
          <w:lang w:val="sv-SE"/>
        </w:rPr>
        <w:t>om det är papper då,</w:t>
      </w:r>
      <w:r w:rsidR="659AD7CE" w:rsidRPr="009E4FF9">
        <w:rPr>
          <w:i/>
          <w:iCs/>
          <w:lang w:val="sv-SE"/>
        </w:rPr>
        <w:t xml:space="preserve"> står och skriver i loggboken så går det kanske </w:t>
      </w:r>
      <w:r w:rsidR="718B7CCF" w:rsidRPr="009E4FF9">
        <w:rPr>
          <w:i/>
          <w:iCs/>
          <w:lang w:val="sv-SE"/>
        </w:rPr>
        <w:t>5–10</w:t>
      </w:r>
      <w:r w:rsidR="659AD7CE" w:rsidRPr="009E4FF9">
        <w:rPr>
          <w:i/>
          <w:iCs/>
          <w:lang w:val="sv-SE"/>
        </w:rPr>
        <w:t xml:space="preserve"> min längre varpå </w:t>
      </w:r>
      <w:proofErr w:type="spellStart"/>
      <w:r w:rsidR="659AD7CE" w:rsidRPr="009E4FF9">
        <w:rPr>
          <w:i/>
          <w:iCs/>
          <w:lang w:val="sv-SE"/>
        </w:rPr>
        <w:t>thrustrarna</w:t>
      </w:r>
      <w:proofErr w:type="spellEnd"/>
      <w:r w:rsidR="659AD7CE" w:rsidRPr="009E4FF9">
        <w:rPr>
          <w:i/>
          <w:iCs/>
          <w:lang w:val="sv-SE"/>
        </w:rPr>
        <w:t xml:space="preserve"> är igång. Om person</w:t>
      </w:r>
      <w:r w:rsidR="01BF8731" w:rsidRPr="009E4FF9">
        <w:rPr>
          <w:i/>
          <w:iCs/>
          <w:lang w:val="sv-SE"/>
        </w:rPr>
        <w:t>en</w:t>
      </w:r>
      <w:r w:rsidR="659AD7CE" w:rsidRPr="009E4FF9">
        <w:rPr>
          <w:i/>
          <w:iCs/>
          <w:lang w:val="sv-SE"/>
        </w:rPr>
        <w:t xml:space="preserve"> inne i cockpit hade kunnat se checklistan och insett att </w:t>
      </w:r>
      <w:proofErr w:type="spellStart"/>
      <w:r w:rsidR="659AD7CE" w:rsidRPr="009E4FF9">
        <w:rPr>
          <w:i/>
          <w:iCs/>
          <w:lang w:val="sv-SE"/>
        </w:rPr>
        <w:t>thrustrarna</w:t>
      </w:r>
      <w:proofErr w:type="spellEnd"/>
      <w:r w:rsidR="659AD7CE" w:rsidRPr="009E4FF9">
        <w:rPr>
          <w:i/>
          <w:iCs/>
          <w:lang w:val="sv-SE"/>
        </w:rPr>
        <w:t xml:space="preserve"> ska av, vilket hade tagit han </w:t>
      </w:r>
      <w:r w:rsidR="0064165F" w:rsidRPr="009E4FF9">
        <w:rPr>
          <w:i/>
          <w:iCs/>
          <w:lang w:val="sv-SE"/>
        </w:rPr>
        <w:t>en</w:t>
      </w:r>
      <w:r w:rsidR="659AD7CE" w:rsidRPr="009E4FF9">
        <w:rPr>
          <w:i/>
          <w:iCs/>
          <w:lang w:val="sv-SE"/>
        </w:rPr>
        <w:t xml:space="preserve"> sekund att se vad som var gjort och vilket som inte gjorts och då stänger man av. Detta kan ju spara bränsle, det kan spara gångtimmar </w:t>
      </w:r>
      <w:r w:rsidR="3C4F760A" w:rsidRPr="009E4FF9">
        <w:rPr>
          <w:i/>
          <w:iCs/>
          <w:lang w:val="sv-SE"/>
        </w:rPr>
        <w:t>och så vidare</w:t>
      </w:r>
      <w:r w:rsidR="006B235F" w:rsidRPr="009E4FF9">
        <w:rPr>
          <w:i/>
          <w:iCs/>
          <w:lang w:val="sv-SE"/>
        </w:rPr>
        <w:t xml:space="preserve"> v</w:t>
      </w:r>
      <w:r w:rsidR="659AD7CE" w:rsidRPr="009E4FF9">
        <w:rPr>
          <w:i/>
          <w:iCs/>
          <w:lang w:val="sv-SE"/>
        </w:rPr>
        <w:t>ilket är jättebra</w:t>
      </w:r>
      <w:r w:rsidR="659AD7CE" w:rsidRPr="00F24D96">
        <w:rPr>
          <w:lang w:val="sv-SE"/>
        </w:rPr>
        <w:t xml:space="preserve">.” </w:t>
      </w:r>
    </w:p>
    <w:p w14:paraId="7658775C" w14:textId="48FFA6CC" w:rsidR="00557F4F" w:rsidRDefault="2E99AFD3" w:rsidP="00535373">
      <w:pPr>
        <w:pStyle w:val="Liststycke"/>
        <w:numPr>
          <w:ilvl w:val="1"/>
          <w:numId w:val="30"/>
        </w:numPr>
        <w:spacing w:line="276" w:lineRule="auto"/>
        <w:ind w:right="851"/>
        <w:jc w:val="both"/>
        <w:rPr>
          <w:rFonts w:eastAsia="Times New Roman" w:cs="Times New Roman"/>
          <w:i/>
          <w:lang w:val="sv-SE"/>
        </w:rPr>
      </w:pPr>
      <w:r w:rsidRPr="168472F9">
        <w:rPr>
          <w:lang w:val="sv-SE"/>
        </w:rPr>
        <w:t>Styrman 1</w:t>
      </w:r>
    </w:p>
    <w:p w14:paraId="379B610C" w14:textId="232ECCDB" w:rsidR="194631C6" w:rsidRDefault="00EF4479" w:rsidP="00535373">
      <w:pPr>
        <w:pStyle w:val="Rubrik4"/>
        <w:spacing w:line="276" w:lineRule="auto"/>
        <w:jc w:val="both"/>
        <w:rPr>
          <w:rFonts w:eastAsia="Times New Roman" w:cs="Times New Roman"/>
          <w:lang w:val="sv-SE"/>
        </w:rPr>
      </w:pPr>
      <w:bookmarkStart w:id="69" w:name="_Toc36924284"/>
      <w:r>
        <w:rPr>
          <w:rFonts w:eastAsia="Times New Roman" w:cs="Times New Roman"/>
          <w:lang w:val="sv-SE"/>
        </w:rPr>
        <w:t>4.3.3</w:t>
      </w:r>
      <w:r w:rsidR="004078FC">
        <w:rPr>
          <w:rFonts w:eastAsia="Times New Roman" w:cs="Times New Roman"/>
          <w:lang w:val="sv-SE"/>
        </w:rPr>
        <w:t xml:space="preserve"> </w:t>
      </w:r>
      <w:r w:rsidR="00D93AE9">
        <w:rPr>
          <w:rFonts w:eastAsia="Times New Roman" w:cs="Times New Roman"/>
          <w:lang w:val="sv-SE"/>
        </w:rPr>
        <w:t xml:space="preserve">Styrmännens synpunkter </w:t>
      </w:r>
      <w:r w:rsidR="00070A24">
        <w:rPr>
          <w:rFonts w:eastAsia="Times New Roman" w:cs="Times New Roman"/>
          <w:lang w:val="sv-SE"/>
        </w:rPr>
        <w:t>gällande</w:t>
      </w:r>
      <w:r w:rsidR="0006587C">
        <w:rPr>
          <w:rFonts w:eastAsia="Times New Roman" w:cs="Times New Roman"/>
          <w:lang w:val="sv-SE"/>
        </w:rPr>
        <w:t xml:space="preserve"> elektronisk</w:t>
      </w:r>
      <w:r w:rsidR="00070A24">
        <w:rPr>
          <w:rFonts w:eastAsia="Times New Roman" w:cs="Times New Roman"/>
          <w:lang w:val="sv-SE"/>
        </w:rPr>
        <w:t>a</w:t>
      </w:r>
      <w:r w:rsidR="0006587C">
        <w:rPr>
          <w:rFonts w:eastAsia="Times New Roman" w:cs="Times New Roman"/>
          <w:lang w:val="sv-SE"/>
        </w:rPr>
        <w:t xml:space="preserve"> checklist</w:t>
      </w:r>
      <w:r w:rsidR="00070A24">
        <w:rPr>
          <w:rFonts w:eastAsia="Times New Roman" w:cs="Times New Roman"/>
          <w:lang w:val="sv-SE"/>
        </w:rPr>
        <w:t>or</w:t>
      </w:r>
      <w:r w:rsidR="0006587C">
        <w:rPr>
          <w:rFonts w:eastAsia="Times New Roman" w:cs="Times New Roman"/>
          <w:lang w:val="sv-SE"/>
        </w:rPr>
        <w:t>s möjligheter</w:t>
      </w:r>
      <w:bookmarkEnd w:id="69"/>
    </w:p>
    <w:p w14:paraId="18595EF4" w14:textId="6BA05AFD" w:rsidR="009E4FF9" w:rsidRDefault="5E064672" w:rsidP="00535373">
      <w:pPr>
        <w:spacing w:line="276" w:lineRule="auto"/>
        <w:jc w:val="both"/>
        <w:rPr>
          <w:lang w:val="sv-SE"/>
        </w:rPr>
      </w:pPr>
      <w:r w:rsidRPr="39390B9D">
        <w:rPr>
          <w:rFonts w:eastAsia="Times New Roman" w:cs="Times New Roman"/>
          <w:lang w:val="sv-SE"/>
        </w:rPr>
        <w:t>Alla</w:t>
      </w:r>
      <w:r w:rsidR="53C3640D" w:rsidRPr="39390B9D">
        <w:rPr>
          <w:rFonts w:eastAsia="Times New Roman" w:cs="Times New Roman"/>
          <w:lang w:val="sv-SE"/>
        </w:rPr>
        <w:t xml:space="preserve"> tre styrmän diskuterar möjligheten att koppla den elektroniska checklistan med övriga dokument som används på bryggan</w:t>
      </w:r>
      <w:r w:rsidR="2E0935A1" w:rsidRPr="39390B9D">
        <w:rPr>
          <w:rFonts w:eastAsia="Times New Roman" w:cs="Times New Roman"/>
          <w:lang w:val="sv-SE"/>
        </w:rPr>
        <w:t xml:space="preserve">, exempelvis manualer och loggböcker. </w:t>
      </w:r>
      <w:r w:rsidR="598E0929" w:rsidRPr="39390B9D">
        <w:rPr>
          <w:rFonts w:eastAsia="Times New Roman" w:cs="Times New Roman"/>
          <w:lang w:val="sv-SE"/>
        </w:rPr>
        <w:t>När en styrman går igenom bryggutrustningen med en checklista ska manuale</w:t>
      </w:r>
      <w:r w:rsidR="76CE773F" w:rsidRPr="39390B9D">
        <w:rPr>
          <w:rFonts w:eastAsia="Times New Roman" w:cs="Times New Roman"/>
          <w:lang w:val="sv-SE"/>
        </w:rPr>
        <w:t>n</w:t>
      </w:r>
      <w:r w:rsidR="598E0929" w:rsidRPr="39390B9D">
        <w:rPr>
          <w:rFonts w:eastAsia="Times New Roman" w:cs="Times New Roman"/>
          <w:lang w:val="sv-SE"/>
        </w:rPr>
        <w:t xml:space="preserve"> till alla instrument finnas so</w:t>
      </w:r>
      <w:r w:rsidR="3E1462F7" w:rsidRPr="39390B9D">
        <w:rPr>
          <w:rFonts w:eastAsia="Times New Roman" w:cs="Times New Roman"/>
          <w:lang w:val="sv-SE"/>
        </w:rPr>
        <w:t xml:space="preserve">m en tillgänglig </w:t>
      </w:r>
      <w:r w:rsidR="0F47CBC5" w:rsidRPr="39390B9D">
        <w:rPr>
          <w:rFonts w:eastAsia="Times New Roman" w:cs="Times New Roman"/>
          <w:lang w:val="sv-SE"/>
        </w:rPr>
        <w:t>applikation</w:t>
      </w:r>
      <w:r w:rsidR="3E1462F7" w:rsidRPr="39390B9D">
        <w:rPr>
          <w:rFonts w:eastAsia="Times New Roman" w:cs="Times New Roman"/>
          <w:lang w:val="sv-SE"/>
        </w:rPr>
        <w:t xml:space="preserve"> i den elektroniska checklistan</w:t>
      </w:r>
      <w:r w:rsidR="7AAEFF7D" w:rsidRPr="39390B9D">
        <w:rPr>
          <w:rFonts w:eastAsia="Times New Roman" w:cs="Times New Roman"/>
          <w:lang w:val="sv-SE"/>
        </w:rPr>
        <w:t xml:space="preserve">. </w:t>
      </w:r>
      <w:r w:rsidR="00B536E0" w:rsidRPr="39390B9D">
        <w:rPr>
          <w:rFonts w:eastAsia="Times New Roman" w:cs="Times New Roman"/>
          <w:lang w:val="sv-SE"/>
        </w:rPr>
        <w:t>Detta</w:t>
      </w:r>
      <w:r w:rsidR="3E1462F7" w:rsidRPr="39390B9D">
        <w:rPr>
          <w:rFonts w:eastAsia="Times New Roman" w:cs="Times New Roman"/>
          <w:lang w:val="sv-SE"/>
        </w:rPr>
        <w:t xml:space="preserve"> gör att det går att komma åt instruktionerna direkt i</w:t>
      </w:r>
      <w:r w:rsidR="473E51A2" w:rsidRPr="39390B9D">
        <w:rPr>
          <w:rFonts w:eastAsia="Times New Roman" w:cs="Times New Roman"/>
          <w:lang w:val="sv-SE"/>
        </w:rPr>
        <w:t xml:space="preserve"> anknytning till den punkt som utförs i checklistan, istället för att instruktionerna </w:t>
      </w:r>
      <w:r w:rsidR="44E0C2B6" w:rsidRPr="39390B9D">
        <w:rPr>
          <w:rFonts w:eastAsia="Times New Roman" w:cs="Times New Roman"/>
          <w:lang w:val="sv-SE"/>
        </w:rPr>
        <w:t>finn</w:t>
      </w:r>
      <w:r w:rsidR="1B1FE928" w:rsidRPr="39390B9D">
        <w:rPr>
          <w:rFonts w:eastAsia="Times New Roman" w:cs="Times New Roman"/>
          <w:lang w:val="sv-SE"/>
        </w:rPr>
        <w:t xml:space="preserve">s i en dator på bryggan. </w:t>
      </w:r>
      <w:r w:rsidR="6E5DB092" w:rsidRPr="39390B9D">
        <w:rPr>
          <w:rFonts w:eastAsia="Times New Roman" w:cs="Times New Roman"/>
          <w:lang w:val="sv-SE"/>
        </w:rPr>
        <w:t>Detta kan effektiviser</w:t>
      </w:r>
      <w:r w:rsidR="5E1D0235" w:rsidRPr="39390B9D">
        <w:rPr>
          <w:rFonts w:eastAsia="Times New Roman" w:cs="Times New Roman"/>
          <w:lang w:val="sv-SE"/>
        </w:rPr>
        <w:t xml:space="preserve">a </w:t>
      </w:r>
      <w:proofErr w:type="spellStart"/>
      <w:r w:rsidR="5E1D0235" w:rsidRPr="39390B9D">
        <w:rPr>
          <w:rFonts w:eastAsia="Times New Roman" w:cs="Times New Roman"/>
          <w:lang w:val="sv-SE"/>
        </w:rPr>
        <w:t>fam</w:t>
      </w:r>
      <w:r w:rsidR="00AB3170">
        <w:rPr>
          <w:rFonts w:eastAsia="Times New Roman" w:cs="Times New Roman"/>
          <w:lang w:val="sv-SE"/>
        </w:rPr>
        <w:t>il</w:t>
      </w:r>
      <w:r w:rsidR="005774BE">
        <w:rPr>
          <w:rFonts w:eastAsia="Times New Roman" w:cs="Times New Roman"/>
          <w:lang w:val="sv-SE"/>
        </w:rPr>
        <w:t>järi</w:t>
      </w:r>
      <w:r w:rsidR="00AB3170">
        <w:rPr>
          <w:rFonts w:eastAsia="Times New Roman" w:cs="Times New Roman"/>
          <w:lang w:val="sv-SE"/>
        </w:rPr>
        <w:t>sering</w:t>
      </w:r>
      <w:proofErr w:type="spellEnd"/>
      <w:r w:rsidR="5E1D0235" w:rsidRPr="39390B9D">
        <w:rPr>
          <w:rFonts w:eastAsia="Times New Roman" w:cs="Times New Roman"/>
          <w:lang w:val="sv-SE"/>
        </w:rPr>
        <w:t xml:space="preserve"> </w:t>
      </w:r>
      <w:r w:rsidR="6E5DB092" w:rsidRPr="39390B9D">
        <w:rPr>
          <w:rFonts w:eastAsia="Times New Roman" w:cs="Times New Roman"/>
          <w:lang w:val="sv-SE"/>
        </w:rPr>
        <w:t>av bryggutrustning exempelvis</w:t>
      </w:r>
      <w:r w:rsidR="09460BD5" w:rsidRPr="39390B9D">
        <w:rPr>
          <w:rFonts w:eastAsia="Times New Roman" w:cs="Times New Roman"/>
          <w:lang w:val="sv-SE"/>
        </w:rPr>
        <w:t xml:space="preserve"> och göra att nya styrmän </w:t>
      </w:r>
      <w:r w:rsidR="3B7DD5C8" w:rsidRPr="39390B9D">
        <w:rPr>
          <w:rFonts w:eastAsia="Times New Roman" w:cs="Times New Roman"/>
          <w:lang w:val="sv-SE"/>
        </w:rPr>
        <w:t xml:space="preserve">lär sig snabbare. </w:t>
      </w:r>
    </w:p>
    <w:p w14:paraId="281588E8" w14:textId="41C88420" w:rsidR="345DE142" w:rsidRPr="009E4FF9" w:rsidRDefault="5E064672" w:rsidP="00535373">
      <w:pPr>
        <w:spacing w:line="276" w:lineRule="auto"/>
        <w:ind w:left="851" w:right="851"/>
        <w:jc w:val="both"/>
        <w:rPr>
          <w:rFonts w:eastAsia="Times New Roman" w:cs="Times New Roman"/>
          <w:lang w:val="sv-SE"/>
        </w:rPr>
      </w:pPr>
      <w:r w:rsidRPr="001635B5">
        <w:rPr>
          <w:lang w:val="sv-SE"/>
        </w:rPr>
        <w:br/>
      </w:r>
      <w:r w:rsidR="00A33AF4">
        <w:rPr>
          <w:rFonts w:eastAsia="Times New Roman" w:cs="Times New Roman"/>
          <w:lang w:val="sv-SE"/>
        </w:rPr>
        <w:t>”</w:t>
      </w:r>
      <w:r w:rsidR="686A9088" w:rsidRPr="009E4FF9">
        <w:rPr>
          <w:rFonts w:eastAsia="Times New Roman" w:cs="Times New Roman"/>
          <w:i/>
          <w:iCs/>
          <w:lang w:val="sv-SE"/>
        </w:rPr>
        <w:t>Dels kan det leda till att nya officerare kan snappa upp nya saker snabbare och faktiskt lära sig det.  För att sitta och läsa manualer i tre dagar för att sen applicera det jämfört med att i stället sitta och stöta på saker och ha manualen bredvid dig på ett väldigt enkelt sätt när du går igenom checklistan. Ett bra sätt för att korta ner tiden det tar för en ny person att lära sig ett nytt system</w:t>
      </w:r>
      <w:r w:rsidR="686A9088" w:rsidRPr="009E4FF9">
        <w:rPr>
          <w:rFonts w:eastAsia="Times New Roman" w:cs="Times New Roman"/>
          <w:lang w:val="sv-SE"/>
        </w:rPr>
        <w:t>.”</w:t>
      </w:r>
    </w:p>
    <w:p w14:paraId="7CA966EE" w14:textId="5B83678C" w:rsidR="00B36994" w:rsidRDefault="3D71A33B" w:rsidP="00535373">
      <w:pPr>
        <w:pStyle w:val="Liststycke"/>
        <w:numPr>
          <w:ilvl w:val="1"/>
          <w:numId w:val="29"/>
        </w:numPr>
        <w:spacing w:line="276" w:lineRule="auto"/>
        <w:ind w:right="851"/>
        <w:jc w:val="both"/>
        <w:rPr>
          <w:rFonts w:eastAsia="Times New Roman" w:cs="Times New Roman"/>
          <w:lang w:val="sv-SE"/>
        </w:rPr>
      </w:pPr>
      <w:r w:rsidRPr="0B36DEB2">
        <w:rPr>
          <w:lang w:val="sv-SE"/>
        </w:rPr>
        <w:t>Styrman 1</w:t>
      </w:r>
    </w:p>
    <w:p w14:paraId="01B3652C" w14:textId="140058E7" w:rsidR="168472F9" w:rsidRDefault="168472F9" w:rsidP="00535373">
      <w:pPr>
        <w:spacing w:line="276" w:lineRule="auto"/>
        <w:jc w:val="both"/>
        <w:rPr>
          <w:rFonts w:eastAsia="Times New Roman" w:cs="Times New Roman"/>
          <w:lang w:val="sv-SE"/>
        </w:rPr>
      </w:pPr>
    </w:p>
    <w:p w14:paraId="0B837347" w14:textId="77777777" w:rsidR="00535373" w:rsidRDefault="3D9A280C" w:rsidP="00535373">
      <w:pPr>
        <w:spacing w:line="276" w:lineRule="auto"/>
        <w:jc w:val="both"/>
        <w:rPr>
          <w:rFonts w:eastAsia="Times New Roman" w:cs="Times New Roman"/>
          <w:lang w:val="sv-SE"/>
        </w:rPr>
      </w:pPr>
      <w:r w:rsidRPr="2BE370E1">
        <w:rPr>
          <w:rFonts w:eastAsia="Times New Roman" w:cs="Times New Roman"/>
          <w:lang w:val="sv-SE"/>
        </w:rPr>
        <w:t xml:space="preserve">Möjligheten att integrera den elektroniska checklistan med loggboken som förs på bryggan diskuteras också. </w:t>
      </w:r>
      <w:r w:rsidR="2C9DDD8B" w:rsidRPr="2BE370E1">
        <w:rPr>
          <w:rFonts w:eastAsia="Times New Roman" w:cs="Times New Roman"/>
          <w:lang w:val="sv-SE"/>
        </w:rPr>
        <w:t>På ett fartyg utan en fysisk</w:t>
      </w:r>
      <w:r w:rsidR="0011333B">
        <w:rPr>
          <w:rFonts w:eastAsia="Times New Roman" w:cs="Times New Roman"/>
          <w:lang w:val="sv-SE"/>
        </w:rPr>
        <w:t xml:space="preserve"> </w:t>
      </w:r>
      <w:r w:rsidR="2C9DDD8B" w:rsidRPr="2BE370E1">
        <w:rPr>
          <w:rFonts w:eastAsia="Times New Roman" w:cs="Times New Roman"/>
          <w:lang w:val="sv-SE"/>
        </w:rPr>
        <w:t xml:space="preserve">loggbok vore det enligt styrman 3 en förenkling att integrera den elektroniska checklistan med </w:t>
      </w:r>
      <w:r w:rsidR="4CD37D6C" w:rsidRPr="2BE370E1">
        <w:rPr>
          <w:rFonts w:eastAsia="Times New Roman" w:cs="Times New Roman"/>
          <w:lang w:val="sv-SE"/>
        </w:rPr>
        <w:t>den elektroniska loggboken som förs på en dator.</w:t>
      </w:r>
    </w:p>
    <w:p w14:paraId="355D42BE" w14:textId="4CEA2323" w:rsidR="00B36994" w:rsidRDefault="00B36994" w:rsidP="00535373">
      <w:pPr>
        <w:spacing w:line="276" w:lineRule="auto"/>
        <w:jc w:val="both"/>
        <w:rPr>
          <w:lang w:val="sv-SE"/>
        </w:rPr>
      </w:pPr>
    </w:p>
    <w:p w14:paraId="299BDF33" w14:textId="6C0057E2" w:rsidR="2BE370E1" w:rsidRPr="00B906C6" w:rsidRDefault="00511517" w:rsidP="00535373">
      <w:pPr>
        <w:spacing w:line="276" w:lineRule="auto"/>
        <w:ind w:left="851" w:right="851"/>
        <w:jc w:val="both"/>
        <w:rPr>
          <w:rFonts w:eastAsia="Times New Roman" w:cs="Times New Roman"/>
          <w:i/>
          <w:iCs/>
          <w:lang w:val="sv-SE"/>
        </w:rPr>
      </w:pPr>
      <w:r>
        <w:rPr>
          <w:rFonts w:eastAsia="Times New Roman" w:cs="Times New Roman"/>
          <w:lang w:val="sv-SE"/>
        </w:rPr>
        <w:t>”</w:t>
      </w:r>
      <w:r w:rsidR="30E92B6C" w:rsidRPr="00B36994">
        <w:rPr>
          <w:rFonts w:eastAsia="Times New Roman" w:cs="Times New Roman"/>
          <w:i/>
          <w:iCs/>
          <w:lang w:val="sv-SE"/>
        </w:rPr>
        <w:t xml:space="preserve">Den största delen som säkert ni kanske redan vet om, vi har ju ombord på de här två båtarna jag varit på en loggbok på datorn, som man loggar position etcetera. </w:t>
      </w:r>
      <w:r w:rsidR="7D1789CC" w:rsidRPr="00B36994">
        <w:rPr>
          <w:rFonts w:eastAsia="Times New Roman" w:cs="Times New Roman"/>
          <w:i/>
          <w:iCs/>
          <w:lang w:val="sv-SE"/>
        </w:rPr>
        <w:t>M</w:t>
      </w:r>
      <w:r w:rsidR="30E92B6C" w:rsidRPr="00B36994">
        <w:rPr>
          <w:rFonts w:eastAsia="Times New Roman" w:cs="Times New Roman"/>
          <w:i/>
          <w:iCs/>
          <w:lang w:val="sv-SE"/>
        </w:rPr>
        <w:t>an har ingen pappersloggbok. Så största grejen som jag vet att de flesta ombord anmärker på, som man skulle vilja ha</w:t>
      </w:r>
      <w:r w:rsidR="26FA9154" w:rsidRPr="00B36994">
        <w:rPr>
          <w:rFonts w:eastAsia="Times New Roman" w:cs="Times New Roman"/>
          <w:i/>
          <w:iCs/>
          <w:lang w:val="sv-SE"/>
        </w:rPr>
        <w:t>,</w:t>
      </w:r>
      <w:r w:rsidR="30E92B6C" w:rsidRPr="00B36994">
        <w:rPr>
          <w:rFonts w:eastAsia="Times New Roman" w:cs="Times New Roman"/>
          <w:i/>
          <w:iCs/>
          <w:lang w:val="sv-SE"/>
        </w:rPr>
        <w:t xml:space="preserve"> är att den elektroniska checklistan är integrerad med den elektroniska loggboken. Så när lotsen kommer ombord sätter </w:t>
      </w:r>
      <w:r w:rsidR="30E92B6C" w:rsidRPr="00B36994">
        <w:rPr>
          <w:rFonts w:eastAsia="Times New Roman" w:cs="Times New Roman"/>
          <w:i/>
          <w:iCs/>
          <w:lang w:val="sv-SE"/>
        </w:rPr>
        <w:lastRenderedPageBreak/>
        <w:t>man tid på det, då hade det varit väldigt skönt om den tiden dök upp i den elektroniska loggboken</w:t>
      </w:r>
      <w:r w:rsidR="00A33AF4">
        <w:rPr>
          <w:rFonts w:eastAsia="Times New Roman" w:cs="Times New Roman"/>
          <w:i/>
          <w:iCs/>
          <w:lang w:val="sv-SE"/>
        </w:rPr>
        <w:t>.</w:t>
      </w:r>
      <w:r w:rsidR="30E92B6C" w:rsidRPr="00B36994">
        <w:rPr>
          <w:rFonts w:eastAsia="Times New Roman" w:cs="Times New Roman"/>
          <w:lang w:val="sv-SE"/>
        </w:rPr>
        <w:t>”</w:t>
      </w:r>
    </w:p>
    <w:p w14:paraId="3FAD8610" w14:textId="1E2CB17B" w:rsidR="00AE133C" w:rsidRPr="00881A99" w:rsidRDefault="6C798EBF" w:rsidP="00535373">
      <w:pPr>
        <w:pStyle w:val="Liststycke"/>
        <w:numPr>
          <w:ilvl w:val="1"/>
          <w:numId w:val="28"/>
        </w:numPr>
        <w:spacing w:line="276" w:lineRule="auto"/>
        <w:ind w:right="851"/>
        <w:jc w:val="both"/>
        <w:rPr>
          <w:rFonts w:eastAsia="Times New Roman" w:cs="Times New Roman"/>
          <w:lang w:val="sv-SE"/>
        </w:rPr>
      </w:pPr>
      <w:r w:rsidRPr="6BE11B75">
        <w:rPr>
          <w:rFonts w:eastAsia="Times New Roman" w:cs="Times New Roman"/>
          <w:lang w:val="sv-SE"/>
        </w:rPr>
        <w:t>Styrman</w:t>
      </w:r>
      <w:r w:rsidR="09066181" w:rsidRPr="6BE11B75">
        <w:rPr>
          <w:rFonts w:eastAsia="Times New Roman" w:cs="Times New Roman"/>
          <w:lang w:val="sv-SE"/>
        </w:rPr>
        <w:t xml:space="preserve"> </w:t>
      </w:r>
      <w:r w:rsidRPr="2B5E1CC2">
        <w:rPr>
          <w:rFonts w:eastAsia="Times New Roman" w:cs="Times New Roman"/>
          <w:lang w:val="sv-SE"/>
        </w:rPr>
        <w:t>3</w:t>
      </w:r>
      <w:r w:rsidR="09066181" w:rsidRPr="2B5E1CC2">
        <w:rPr>
          <w:rFonts w:eastAsia="Times New Roman" w:cs="Times New Roman"/>
          <w:lang w:val="sv-SE"/>
        </w:rPr>
        <w:t xml:space="preserve"> </w:t>
      </w:r>
    </w:p>
    <w:p w14:paraId="7E644BEA" w14:textId="130B9DB3" w:rsidR="2BE370E1" w:rsidRPr="00B906C6" w:rsidRDefault="2D0CE82E" w:rsidP="00535373">
      <w:pPr>
        <w:pStyle w:val="Rubrik4"/>
        <w:spacing w:line="276" w:lineRule="auto"/>
        <w:jc w:val="both"/>
        <w:rPr>
          <w:lang w:val="sv-SE"/>
        </w:rPr>
      </w:pPr>
      <w:bookmarkStart w:id="70" w:name="_Toc36924285"/>
      <w:r w:rsidRPr="3ACC27CE">
        <w:rPr>
          <w:lang w:val="sv-SE"/>
        </w:rPr>
        <w:t xml:space="preserve">4.3.4 Eventuella nackdelar med elektroniska checklistor </w:t>
      </w:r>
      <w:r w:rsidR="2F3C1B11" w:rsidRPr="3ACC27CE">
        <w:rPr>
          <w:lang w:val="sv-SE"/>
        </w:rPr>
        <w:t>samt åtgärder</w:t>
      </w:r>
      <w:bookmarkEnd w:id="70"/>
    </w:p>
    <w:p w14:paraId="387E4849" w14:textId="11241A41" w:rsidR="00D563B8" w:rsidRDefault="057503A4" w:rsidP="00535373">
      <w:pPr>
        <w:spacing w:line="276" w:lineRule="auto"/>
        <w:jc w:val="both"/>
        <w:rPr>
          <w:lang w:val="sv-SE"/>
        </w:rPr>
      </w:pPr>
      <w:r w:rsidRPr="3ACC27CE">
        <w:rPr>
          <w:rFonts w:eastAsia="Times New Roman" w:cs="Times New Roman"/>
          <w:lang w:val="sv-SE"/>
        </w:rPr>
        <w:t>På frågan om det finns eventuella nackdelar med den elektroniska checklistan svarar styrmännen att det generellt fungerar väldigt bra</w:t>
      </w:r>
      <w:r w:rsidR="5D8D4D8E" w:rsidRPr="3ACC27CE">
        <w:rPr>
          <w:rFonts w:eastAsia="Times New Roman" w:cs="Times New Roman"/>
          <w:lang w:val="sv-SE"/>
        </w:rPr>
        <w:t xml:space="preserve"> och att det är få systemfel. </w:t>
      </w:r>
      <w:r w:rsidR="706BE6AC" w:rsidRPr="3ACC27CE">
        <w:rPr>
          <w:rFonts w:eastAsia="Times New Roman" w:cs="Times New Roman"/>
          <w:lang w:val="sv-SE"/>
        </w:rPr>
        <w:t xml:space="preserve">De poängterar vikten av att ha fungerande </w:t>
      </w:r>
      <w:r w:rsidR="58B11E57" w:rsidRPr="3ACC27CE">
        <w:rPr>
          <w:rFonts w:eastAsia="Times New Roman" w:cs="Times New Roman"/>
          <w:lang w:val="sv-SE"/>
        </w:rPr>
        <w:t xml:space="preserve">procedurer att falla tillbaka till vid händelse av till exempel systemstopp i </w:t>
      </w:r>
      <w:proofErr w:type="spellStart"/>
      <w:r w:rsidR="0A032763" w:rsidRPr="3ACC27CE">
        <w:rPr>
          <w:rFonts w:eastAsia="Times New Roman" w:cs="Times New Roman"/>
          <w:lang w:val="sv-SE"/>
        </w:rPr>
        <w:t>checklist</w:t>
      </w:r>
      <w:proofErr w:type="spellEnd"/>
      <w:r w:rsidR="0A032763" w:rsidRPr="3ACC27CE">
        <w:rPr>
          <w:rFonts w:eastAsia="Times New Roman" w:cs="Times New Roman"/>
          <w:lang w:val="sv-SE"/>
        </w:rPr>
        <w:t>-applikationen.</w:t>
      </w:r>
      <w:r w:rsidR="181F3ADE" w:rsidRPr="3ACC27CE">
        <w:rPr>
          <w:rFonts w:eastAsia="Times New Roman" w:cs="Times New Roman"/>
          <w:lang w:val="sv-SE"/>
        </w:rPr>
        <w:t xml:space="preserve"> V</w:t>
      </w:r>
      <w:r w:rsidR="2B11A46A" w:rsidRPr="3ACC27CE">
        <w:rPr>
          <w:rFonts w:eastAsia="Times New Roman" w:cs="Times New Roman"/>
          <w:lang w:val="sv-SE"/>
        </w:rPr>
        <w:t xml:space="preserve">id systemfel i den elektroniska checklistan har </w:t>
      </w:r>
      <w:r w:rsidR="47C6DBDB" w:rsidRPr="3ACC27CE">
        <w:rPr>
          <w:rFonts w:eastAsia="Times New Roman" w:cs="Times New Roman"/>
          <w:lang w:val="sv-SE"/>
        </w:rPr>
        <w:t xml:space="preserve">styrmännen enkelt </w:t>
      </w:r>
      <w:r w:rsidR="2B11A46A" w:rsidRPr="3ACC27CE">
        <w:rPr>
          <w:rFonts w:eastAsia="Times New Roman" w:cs="Times New Roman"/>
          <w:lang w:val="sv-SE"/>
        </w:rPr>
        <w:t>kunnat plocka fram den traditionella papperschecklistan och fortsatt som vanligt</w:t>
      </w:r>
      <w:r w:rsidR="10C866EB" w:rsidRPr="3ACC27CE">
        <w:rPr>
          <w:rFonts w:eastAsia="Times New Roman" w:cs="Times New Roman"/>
          <w:lang w:val="sv-SE"/>
        </w:rPr>
        <w:t xml:space="preserve">. </w:t>
      </w:r>
      <w:r w:rsidR="670311E2" w:rsidRPr="76F37764">
        <w:rPr>
          <w:lang w:val="sv-SE"/>
        </w:rPr>
        <w:t xml:space="preserve">Styrman 1 menar </w:t>
      </w:r>
      <w:r w:rsidR="5F97249D" w:rsidRPr="76F37764">
        <w:rPr>
          <w:lang w:val="sv-SE"/>
        </w:rPr>
        <w:t xml:space="preserve">att </w:t>
      </w:r>
      <w:r w:rsidR="6A5EF6EF" w:rsidRPr="76F37764">
        <w:rPr>
          <w:lang w:val="sv-SE"/>
        </w:rPr>
        <w:t xml:space="preserve">det är viktigt att ha </w:t>
      </w:r>
      <w:r w:rsidR="0DFC773A" w:rsidRPr="76F37764">
        <w:rPr>
          <w:lang w:val="sv-SE"/>
        </w:rPr>
        <w:t xml:space="preserve">backup-system likvärdigt andra system ombord, till exempel </w:t>
      </w:r>
      <w:r w:rsidR="00936111" w:rsidRPr="001B3638">
        <w:rPr>
          <w:i/>
          <w:iCs/>
          <w:lang w:val="sv-SE"/>
        </w:rPr>
        <w:t xml:space="preserve">Electronic </w:t>
      </w:r>
      <w:proofErr w:type="spellStart"/>
      <w:r w:rsidR="00936111" w:rsidRPr="001B3638">
        <w:rPr>
          <w:i/>
          <w:iCs/>
          <w:lang w:val="sv-SE"/>
        </w:rPr>
        <w:t>Chart</w:t>
      </w:r>
      <w:proofErr w:type="spellEnd"/>
      <w:r w:rsidR="006B29F0" w:rsidRPr="001B3638">
        <w:rPr>
          <w:i/>
          <w:iCs/>
          <w:lang w:val="sv-SE"/>
        </w:rPr>
        <w:t xml:space="preserve"> Display</w:t>
      </w:r>
      <w:r w:rsidR="001B3638" w:rsidRPr="001B3638">
        <w:rPr>
          <w:i/>
          <w:iCs/>
          <w:lang w:val="sv-SE"/>
        </w:rPr>
        <w:t xml:space="preserve"> and</w:t>
      </w:r>
      <w:r w:rsidR="006B29F0" w:rsidRPr="001B3638">
        <w:rPr>
          <w:i/>
          <w:iCs/>
          <w:lang w:val="sv-SE"/>
        </w:rPr>
        <w:t xml:space="preserve"> Information System</w:t>
      </w:r>
      <w:r w:rsidR="006B29F0">
        <w:rPr>
          <w:lang w:val="sv-SE"/>
        </w:rPr>
        <w:t xml:space="preserve"> (</w:t>
      </w:r>
      <w:proofErr w:type="spellStart"/>
      <w:r w:rsidR="0DFC773A" w:rsidRPr="76F37764">
        <w:rPr>
          <w:lang w:val="sv-SE"/>
        </w:rPr>
        <w:t>ECDIS</w:t>
      </w:r>
      <w:proofErr w:type="spellEnd"/>
      <w:r w:rsidR="006B29F0" w:rsidRPr="001B3638">
        <w:rPr>
          <w:lang w:val="sv-SE"/>
        </w:rPr>
        <w:t>)</w:t>
      </w:r>
      <w:r w:rsidR="0DFC773A" w:rsidRPr="76F37764">
        <w:rPr>
          <w:lang w:val="sv-SE"/>
        </w:rPr>
        <w:t xml:space="preserve">. Det ska finnas sekundära </w:t>
      </w:r>
      <w:proofErr w:type="spellStart"/>
      <w:r w:rsidR="0DFC773A" w:rsidRPr="76F37764">
        <w:rPr>
          <w:lang w:val="sv-SE"/>
        </w:rPr>
        <w:t>ECDIS</w:t>
      </w:r>
      <w:proofErr w:type="spellEnd"/>
      <w:r w:rsidR="0DFC773A" w:rsidRPr="76F37764">
        <w:rPr>
          <w:lang w:val="sv-SE"/>
        </w:rPr>
        <w:t xml:space="preserve"> so</w:t>
      </w:r>
      <w:r w:rsidR="2C2760E2" w:rsidRPr="76F37764">
        <w:rPr>
          <w:lang w:val="sv-SE"/>
        </w:rPr>
        <w:t xml:space="preserve">m besättningen kan använda sig av ifall den primära fallerar. Det ska finnas flera </w:t>
      </w:r>
      <w:r w:rsidR="00661D8F" w:rsidRPr="00661D8F">
        <w:rPr>
          <w:i/>
          <w:iCs/>
          <w:lang w:val="sv-SE"/>
        </w:rPr>
        <w:t xml:space="preserve">Multi </w:t>
      </w:r>
      <w:proofErr w:type="spellStart"/>
      <w:r w:rsidR="00661D8F" w:rsidRPr="00661D8F">
        <w:rPr>
          <w:i/>
          <w:iCs/>
          <w:lang w:val="sv-SE"/>
        </w:rPr>
        <w:t>Function</w:t>
      </w:r>
      <w:proofErr w:type="spellEnd"/>
      <w:r w:rsidR="00661D8F" w:rsidRPr="00661D8F">
        <w:rPr>
          <w:i/>
          <w:iCs/>
          <w:lang w:val="sv-SE"/>
        </w:rPr>
        <w:t xml:space="preserve"> Display</w:t>
      </w:r>
      <w:r w:rsidR="00661D8F">
        <w:rPr>
          <w:lang w:val="sv-SE"/>
        </w:rPr>
        <w:t xml:space="preserve"> (</w:t>
      </w:r>
      <w:proofErr w:type="spellStart"/>
      <w:r w:rsidR="00661D8F">
        <w:rPr>
          <w:lang w:val="sv-SE"/>
        </w:rPr>
        <w:t>MFD</w:t>
      </w:r>
      <w:proofErr w:type="spellEnd"/>
      <w:r w:rsidR="00661D8F">
        <w:rPr>
          <w:lang w:val="sv-SE"/>
        </w:rPr>
        <w:t>)</w:t>
      </w:r>
      <w:r w:rsidR="4C0894E6" w:rsidRPr="76F37764">
        <w:rPr>
          <w:lang w:val="sv-SE"/>
        </w:rPr>
        <w:t xml:space="preserve"> </w:t>
      </w:r>
      <w:r w:rsidR="1101B840" w:rsidRPr="76F37764">
        <w:rPr>
          <w:lang w:val="sv-SE"/>
        </w:rPr>
        <w:t xml:space="preserve">som vid händelse av nödfall kan användas. </w:t>
      </w:r>
    </w:p>
    <w:p w14:paraId="4D778958" w14:textId="74DBF067" w:rsidR="00D372C7" w:rsidRDefault="158F820E" w:rsidP="00535373">
      <w:pPr>
        <w:spacing w:line="276" w:lineRule="auto"/>
        <w:ind w:left="851" w:right="851"/>
        <w:jc w:val="both"/>
        <w:rPr>
          <w:lang w:val="sv-SE"/>
        </w:rPr>
      </w:pPr>
      <w:r w:rsidRPr="00A46A65">
        <w:rPr>
          <w:lang w:val="sv-SE"/>
        </w:rPr>
        <w:br/>
      </w:r>
      <w:r w:rsidR="00D563B8" w:rsidRPr="158F820E">
        <w:rPr>
          <w:lang w:val="sv-SE"/>
        </w:rPr>
        <w:t>”</w:t>
      </w:r>
      <w:r w:rsidR="1B4A18E2" w:rsidRPr="158F820E">
        <w:rPr>
          <w:i/>
          <w:iCs/>
          <w:lang w:val="sv-SE"/>
        </w:rPr>
        <w:t>Man måste ju ha koll på var redundansen är, om den kraschar, vad gör man då. Så man inte bara står där helt hjälplös. Papperslistorna har vi ju, men vi har haft några kraschar mitt i en avgång så då går man bara och tar papperslista istället och så fortsätter man där.</w:t>
      </w:r>
      <w:r w:rsidR="1B4A18E2" w:rsidRPr="008D07B5">
        <w:rPr>
          <w:lang w:val="sv-SE"/>
        </w:rPr>
        <w:t>”</w:t>
      </w:r>
    </w:p>
    <w:p w14:paraId="20D5E08D" w14:textId="68270AEB" w:rsidR="7683F536" w:rsidRDefault="7683F536" w:rsidP="00535373">
      <w:pPr>
        <w:pStyle w:val="Liststycke"/>
        <w:numPr>
          <w:ilvl w:val="1"/>
          <w:numId w:val="27"/>
        </w:numPr>
        <w:spacing w:line="276" w:lineRule="auto"/>
        <w:ind w:right="851"/>
        <w:jc w:val="both"/>
        <w:rPr>
          <w:rFonts w:eastAsia="Times New Roman" w:cs="Times New Roman"/>
          <w:i/>
          <w:iCs/>
          <w:lang w:val="sv-SE"/>
        </w:rPr>
      </w:pPr>
      <w:r w:rsidRPr="2B5E1CC2">
        <w:rPr>
          <w:lang w:val="sv-SE"/>
        </w:rPr>
        <w:t xml:space="preserve">Styrman </w:t>
      </w:r>
      <w:r w:rsidRPr="1CFD89F2">
        <w:rPr>
          <w:lang w:val="sv-SE"/>
        </w:rPr>
        <w:t>2</w:t>
      </w:r>
    </w:p>
    <w:p w14:paraId="77137202" w14:textId="7BB9E03A" w:rsidR="2BE370E1" w:rsidRDefault="2BE370E1" w:rsidP="00535373">
      <w:pPr>
        <w:spacing w:line="276" w:lineRule="auto"/>
        <w:jc w:val="both"/>
        <w:rPr>
          <w:lang w:val="sv-SE"/>
        </w:rPr>
      </w:pPr>
    </w:p>
    <w:p w14:paraId="6770AB96" w14:textId="3906F25D" w:rsidR="007D5013" w:rsidRPr="007D5013" w:rsidRDefault="247EF9E0" w:rsidP="00535373">
      <w:pPr>
        <w:spacing w:line="276" w:lineRule="auto"/>
        <w:jc w:val="both"/>
        <w:rPr>
          <w:lang w:val="sv-SE"/>
        </w:rPr>
      </w:pPr>
      <w:r w:rsidRPr="0F7A9085">
        <w:rPr>
          <w:lang w:val="sv-SE"/>
        </w:rPr>
        <w:t xml:space="preserve">Styrman 1 diskuterade även vikten av att den mänskliga faktorn inte ska gå förlorad vid introducering av </w:t>
      </w:r>
      <w:r w:rsidRPr="4D4ED934">
        <w:rPr>
          <w:lang w:val="sv-SE"/>
        </w:rPr>
        <w:t>en elektronisk checklista.</w:t>
      </w:r>
      <w:r w:rsidRPr="0F7A9085">
        <w:rPr>
          <w:lang w:val="sv-SE"/>
        </w:rPr>
        <w:t xml:space="preserve"> </w:t>
      </w:r>
      <w:r w:rsidR="50645AAA" w:rsidRPr="3DE465BA">
        <w:rPr>
          <w:lang w:val="sv-SE"/>
        </w:rPr>
        <w:t xml:space="preserve">Teknologin får inte ta över och göra styrmannen beroende av </w:t>
      </w:r>
      <w:r w:rsidR="50645AAA" w:rsidRPr="1FAB66CB">
        <w:rPr>
          <w:lang w:val="sv-SE"/>
        </w:rPr>
        <w:t xml:space="preserve">applikationen. </w:t>
      </w:r>
      <w:r w:rsidR="3B5DA742" w:rsidRPr="021B42C0">
        <w:rPr>
          <w:lang w:val="sv-SE"/>
        </w:rPr>
        <w:t xml:space="preserve">Hen påpekar att momenten på checklistan inte ska </w:t>
      </w:r>
      <w:r w:rsidR="6B3ED6EA" w:rsidRPr="63002E78">
        <w:rPr>
          <w:lang w:val="sv-SE"/>
        </w:rPr>
        <w:t>kunna utföra sig själva</w:t>
      </w:r>
      <w:r w:rsidR="2519694A" w:rsidRPr="43DC3FCD">
        <w:rPr>
          <w:lang w:val="sv-SE"/>
        </w:rPr>
        <w:t>.</w:t>
      </w:r>
      <w:r w:rsidR="6B3ED6EA" w:rsidRPr="43DC3FCD">
        <w:rPr>
          <w:lang w:val="sv-SE"/>
        </w:rPr>
        <w:t xml:space="preserve"> </w:t>
      </w:r>
      <w:r w:rsidR="4260FEB4" w:rsidRPr="43DC3FCD">
        <w:rPr>
          <w:lang w:val="sv-SE"/>
        </w:rPr>
        <w:t>A</w:t>
      </w:r>
      <w:r w:rsidR="6B3ED6EA" w:rsidRPr="43DC3FCD">
        <w:rPr>
          <w:lang w:val="sv-SE"/>
        </w:rPr>
        <w:t>tt</w:t>
      </w:r>
      <w:r w:rsidR="6B3ED6EA" w:rsidRPr="76D16C68">
        <w:rPr>
          <w:lang w:val="sv-SE"/>
        </w:rPr>
        <w:t xml:space="preserve"> resultatet enbart </w:t>
      </w:r>
      <w:r w:rsidR="6B3ED6EA" w:rsidRPr="43DC3FCD">
        <w:rPr>
          <w:lang w:val="sv-SE"/>
        </w:rPr>
        <w:t xml:space="preserve">blir </w:t>
      </w:r>
      <w:r w:rsidR="6B3ED6EA" w:rsidRPr="76D16C68">
        <w:rPr>
          <w:lang w:val="sv-SE"/>
        </w:rPr>
        <w:t>knapptryckningar från styrmännen</w:t>
      </w:r>
      <w:r w:rsidR="727B6D54" w:rsidRPr="32396555">
        <w:rPr>
          <w:lang w:val="sv-SE"/>
        </w:rPr>
        <w:t xml:space="preserve">, utan att det faktiskt testas samtidigt. </w:t>
      </w:r>
      <w:r w:rsidR="310AA8D1" w:rsidRPr="0864BD70">
        <w:rPr>
          <w:lang w:val="sv-SE"/>
        </w:rPr>
        <w:t xml:space="preserve">Det finns </w:t>
      </w:r>
      <w:r w:rsidR="310AA8D1" w:rsidRPr="005161C4">
        <w:rPr>
          <w:lang w:val="sv-SE"/>
        </w:rPr>
        <w:t>idéer</w:t>
      </w:r>
      <w:r w:rsidR="310AA8D1" w:rsidRPr="0864BD70">
        <w:rPr>
          <w:lang w:val="sv-SE"/>
        </w:rPr>
        <w:t xml:space="preserve"> om att </w:t>
      </w:r>
      <w:r w:rsidR="310AA8D1" w:rsidRPr="005161C4">
        <w:rPr>
          <w:lang w:val="sv-SE"/>
        </w:rPr>
        <w:t>utveckla den elektroniska checklistan</w:t>
      </w:r>
      <w:r w:rsidR="727B6D54" w:rsidRPr="0864BD70">
        <w:rPr>
          <w:lang w:val="sv-SE"/>
        </w:rPr>
        <w:t xml:space="preserve"> </w:t>
      </w:r>
      <w:r w:rsidR="310AA8D1" w:rsidRPr="530373F2">
        <w:rPr>
          <w:lang w:val="sv-SE"/>
        </w:rPr>
        <w:t xml:space="preserve">och koppla samman den med olika sensorer. </w:t>
      </w:r>
      <w:r w:rsidR="43894D90" w:rsidRPr="774A7DDE">
        <w:rPr>
          <w:lang w:val="sv-SE"/>
        </w:rPr>
        <w:t xml:space="preserve">Detta skulle medföra att i samband med att en punkt klickas i, </w:t>
      </w:r>
      <w:r w:rsidR="43894D90" w:rsidRPr="00DAAFF0">
        <w:rPr>
          <w:lang w:val="sv-SE"/>
        </w:rPr>
        <w:t>testas även den punkten automatisk av checklistan</w:t>
      </w:r>
      <w:r w:rsidR="43894D90" w:rsidRPr="63ABCA75">
        <w:rPr>
          <w:lang w:val="sv-SE"/>
        </w:rPr>
        <w:t>, exempelvis styrpum</w:t>
      </w:r>
      <w:r w:rsidR="63C1750C" w:rsidRPr="63ABCA75">
        <w:rPr>
          <w:lang w:val="sv-SE"/>
        </w:rPr>
        <w:t xml:space="preserve">parna. </w:t>
      </w:r>
      <w:r w:rsidR="63C1750C" w:rsidRPr="7A7D60DE">
        <w:rPr>
          <w:lang w:val="sv-SE"/>
        </w:rPr>
        <w:t>Detta skulle enligt styrman 1 vara mycket negativt för sjöfarten.</w:t>
      </w:r>
      <w:r w:rsidR="727B6D54" w:rsidRPr="530373F2">
        <w:rPr>
          <w:lang w:val="sv-SE"/>
        </w:rPr>
        <w:t xml:space="preserve"> </w:t>
      </w:r>
      <w:r w:rsidR="727B6D54" w:rsidRPr="7D5EB42F">
        <w:rPr>
          <w:lang w:val="sv-SE"/>
        </w:rPr>
        <w:t xml:space="preserve">Hen påpekar vikten av att den mänskliga inputen bibehålls. </w:t>
      </w:r>
    </w:p>
    <w:p w14:paraId="2A1C120A" w14:textId="6276284D" w:rsidR="7362AD55" w:rsidRDefault="7362AD55" w:rsidP="00535373">
      <w:pPr>
        <w:spacing w:line="276" w:lineRule="auto"/>
        <w:jc w:val="both"/>
        <w:rPr>
          <w:lang w:val="sv-SE"/>
        </w:rPr>
      </w:pPr>
    </w:p>
    <w:p w14:paraId="28D0E073" w14:textId="7E66C9DF" w:rsidR="2BE370E1" w:rsidRDefault="5BBAB68C" w:rsidP="00535373">
      <w:pPr>
        <w:spacing w:line="276" w:lineRule="auto"/>
        <w:ind w:left="851" w:right="851"/>
        <w:jc w:val="both"/>
        <w:rPr>
          <w:i/>
          <w:iCs/>
          <w:lang w:val="sv-SE"/>
        </w:rPr>
      </w:pPr>
      <w:r w:rsidRPr="00A33AF4">
        <w:rPr>
          <w:lang w:val="sv-SE"/>
        </w:rPr>
        <w:t>”</w:t>
      </w:r>
      <w:r w:rsidR="007B602A">
        <w:rPr>
          <w:i/>
          <w:lang w:val="sv-SE"/>
        </w:rPr>
        <w:t>Det f</w:t>
      </w:r>
      <w:r w:rsidR="4C24FE84" w:rsidRPr="35819E6B">
        <w:rPr>
          <w:i/>
          <w:lang w:val="sv-SE"/>
        </w:rPr>
        <w:t>inns en risk i att man får ett verktyg som är så bra att användaren förvinner, att digitaliseringen ska ta bort den mänskliga faktorn.</w:t>
      </w:r>
      <w:r w:rsidRPr="35819E6B">
        <w:rPr>
          <w:i/>
          <w:lang w:val="sv-SE"/>
        </w:rPr>
        <w:t xml:space="preserve"> Där är vi inte i dagsläget, och jag hoppas att vi aldrig kommer dit. Den mänskliga inputen är jätteviktig</w:t>
      </w:r>
      <w:r w:rsidRPr="29AE416B">
        <w:rPr>
          <w:i/>
          <w:iCs/>
          <w:lang w:val="sv-SE"/>
        </w:rPr>
        <w:t>.</w:t>
      </w:r>
      <w:r w:rsidRPr="00A33AF4">
        <w:rPr>
          <w:lang w:val="sv-SE"/>
        </w:rPr>
        <w:t>”</w:t>
      </w:r>
      <w:r w:rsidR="00A9670A">
        <w:rPr>
          <w:i/>
          <w:iCs/>
          <w:lang w:val="sv-SE"/>
        </w:rPr>
        <w:t xml:space="preserve"> </w:t>
      </w:r>
    </w:p>
    <w:p w14:paraId="4286785B" w14:textId="3D715D08" w:rsidR="00A9670A" w:rsidRPr="00A9670A" w:rsidRDefault="64D2D809" w:rsidP="00535373">
      <w:pPr>
        <w:pStyle w:val="Liststycke"/>
        <w:numPr>
          <w:ilvl w:val="1"/>
          <w:numId w:val="26"/>
        </w:numPr>
        <w:spacing w:line="276" w:lineRule="auto"/>
        <w:ind w:right="851"/>
        <w:jc w:val="both"/>
        <w:rPr>
          <w:rFonts w:eastAsia="Times New Roman" w:cs="Times New Roman"/>
        </w:rPr>
      </w:pPr>
      <w:proofErr w:type="spellStart"/>
      <w:r>
        <w:t>Styrman</w:t>
      </w:r>
      <w:proofErr w:type="spellEnd"/>
      <w:r>
        <w:t xml:space="preserve"> 1</w:t>
      </w:r>
    </w:p>
    <w:p w14:paraId="33057C39" w14:textId="2176D182" w:rsidR="2BE370E1" w:rsidRDefault="2BE370E1" w:rsidP="00535373">
      <w:pPr>
        <w:spacing w:line="276" w:lineRule="auto"/>
        <w:rPr>
          <w:rFonts w:eastAsia="Times New Roman" w:cs="Times New Roman"/>
          <w:lang w:val="sv-SE"/>
        </w:rPr>
      </w:pPr>
    </w:p>
    <w:p w14:paraId="376B6D6B" w14:textId="57B1E022" w:rsidR="2BE370E1" w:rsidRDefault="2BE370E1" w:rsidP="00535373">
      <w:pPr>
        <w:spacing w:line="276" w:lineRule="auto"/>
        <w:ind w:left="720"/>
        <w:rPr>
          <w:rFonts w:eastAsia="Times New Roman" w:cs="Times New Roman"/>
          <w:lang w:val="sv-SE"/>
        </w:rPr>
      </w:pPr>
    </w:p>
    <w:p w14:paraId="74B54A95" w14:textId="3DE41628" w:rsidR="2BE370E1" w:rsidRDefault="2BE370E1" w:rsidP="00535373">
      <w:pPr>
        <w:spacing w:line="276" w:lineRule="auto"/>
        <w:ind w:left="720"/>
        <w:rPr>
          <w:rFonts w:eastAsia="Times New Roman" w:cs="Times New Roman"/>
          <w:lang w:val="sv-SE"/>
        </w:rPr>
      </w:pPr>
    </w:p>
    <w:p w14:paraId="000000B2" w14:textId="55B28D45" w:rsidR="00037161" w:rsidRPr="001377EF" w:rsidRDefault="00037161" w:rsidP="00A33AF4">
      <w:pPr>
        <w:spacing w:line="276" w:lineRule="auto"/>
        <w:rPr>
          <w:rFonts w:eastAsia="Times New Roman" w:cs="Times New Roman"/>
          <w:lang w:val="sv-SE"/>
        </w:rPr>
      </w:pPr>
    </w:p>
    <w:p w14:paraId="3BE7C4B5" w14:textId="77777777" w:rsidR="00B906C6" w:rsidRDefault="00B906C6">
      <w:pPr>
        <w:rPr>
          <w:rFonts w:eastAsia="Times New Roman" w:cs="Times New Roman"/>
          <w:b/>
          <w:sz w:val="36"/>
          <w:szCs w:val="36"/>
          <w:lang w:val="sv-SE"/>
        </w:rPr>
      </w:pPr>
      <w:bookmarkStart w:id="71" w:name="_heading=h.vh6epqgxdoc0"/>
      <w:bookmarkStart w:id="72" w:name="_Toc30594483"/>
      <w:bookmarkEnd w:id="71"/>
      <w:r>
        <w:rPr>
          <w:rFonts w:eastAsia="Times New Roman" w:cs="Times New Roman"/>
          <w:lang w:val="sv-SE"/>
        </w:rPr>
        <w:br w:type="page"/>
      </w:r>
    </w:p>
    <w:p w14:paraId="71D88551" w14:textId="552AAFA2" w:rsidR="00215AB2" w:rsidRDefault="00215AB2" w:rsidP="00976320">
      <w:pPr>
        <w:pStyle w:val="Rubrik2"/>
        <w:numPr>
          <w:ilvl w:val="0"/>
          <w:numId w:val="35"/>
        </w:numPr>
        <w:spacing w:line="276" w:lineRule="auto"/>
        <w:rPr>
          <w:rFonts w:eastAsia="Times New Roman" w:cs="Times New Roman"/>
          <w:lang w:val="sv-SE"/>
        </w:rPr>
      </w:pPr>
      <w:bookmarkStart w:id="73" w:name="_Toc36924286"/>
      <w:r w:rsidRPr="740A039A">
        <w:rPr>
          <w:rFonts w:eastAsia="Times New Roman" w:cs="Times New Roman"/>
          <w:lang w:val="sv-SE"/>
        </w:rPr>
        <w:lastRenderedPageBreak/>
        <w:t>Diskussion</w:t>
      </w:r>
      <w:bookmarkEnd w:id="72"/>
      <w:bookmarkEnd w:id="73"/>
    </w:p>
    <w:p w14:paraId="5B8E02E5" w14:textId="49CFA9A3" w:rsidR="740A039A" w:rsidRDefault="740A039A" w:rsidP="740A039A">
      <w:pPr>
        <w:rPr>
          <w:rFonts w:eastAsia="Times New Roman" w:cs="Times New Roman"/>
          <w:lang w:val="sv-SE"/>
        </w:rPr>
      </w:pPr>
    </w:p>
    <w:p w14:paraId="6A764947" w14:textId="44250ACD" w:rsidR="740A039A" w:rsidRPr="00AA6A6D" w:rsidRDefault="65ABB8D3" w:rsidP="00731BC8">
      <w:pPr>
        <w:spacing w:line="276" w:lineRule="auto"/>
        <w:jc w:val="both"/>
        <w:rPr>
          <w:rFonts w:eastAsia="Times New Roman" w:cs="Times New Roman"/>
          <w:lang w:val="sv-SE"/>
        </w:rPr>
      </w:pPr>
      <w:r w:rsidRPr="68B7B639">
        <w:rPr>
          <w:rFonts w:eastAsia="Times New Roman" w:cs="Times New Roman"/>
          <w:lang w:val="sv-SE"/>
        </w:rPr>
        <w:t xml:space="preserve">I följande del av rapporten kommer resultatet </w:t>
      </w:r>
      <w:r w:rsidR="1E62AF63" w:rsidRPr="68B7B639">
        <w:rPr>
          <w:rFonts w:eastAsia="Times New Roman" w:cs="Times New Roman"/>
          <w:lang w:val="sv-SE"/>
        </w:rPr>
        <w:t xml:space="preserve">av den data som insamlats </w:t>
      </w:r>
      <w:r w:rsidR="21834F2D" w:rsidRPr="68B7B639">
        <w:rPr>
          <w:rFonts w:eastAsia="Times New Roman" w:cs="Times New Roman"/>
          <w:lang w:val="sv-SE"/>
        </w:rPr>
        <w:t>analyseras och diskuteras.</w:t>
      </w:r>
      <w:r w:rsidR="4F1E7A70" w:rsidRPr="68B7B639">
        <w:rPr>
          <w:rFonts w:eastAsia="Times New Roman" w:cs="Times New Roman"/>
          <w:lang w:val="sv-SE"/>
        </w:rPr>
        <w:t xml:space="preserve"> </w:t>
      </w:r>
      <w:r w:rsidR="4F6B4E96" w:rsidRPr="68B7B639">
        <w:rPr>
          <w:rFonts w:eastAsia="Times New Roman" w:cs="Times New Roman"/>
          <w:lang w:val="sv-SE"/>
        </w:rPr>
        <w:t>Detta kommer härledas till rapportens frågeställning</w:t>
      </w:r>
      <w:r w:rsidR="3E254ED2" w:rsidRPr="68B7B639">
        <w:rPr>
          <w:rFonts w:eastAsia="Times New Roman" w:cs="Times New Roman"/>
          <w:lang w:val="sv-SE"/>
        </w:rPr>
        <w:t xml:space="preserve">. Relevanta felkällor </w:t>
      </w:r>
      <w:r w:rsidR="010EDCDD" w:rsidRPr="3C0D834C">
        <w:rPr>
          <w:rFonts w:eastAsia="Times New Roman" w:cs="Times New Roman"/>
          <w:lang w:val="sv-SE"/>
        </w:rPr>
        <w:t>i insamlingen utav data</w:t>
      </w:r>
      <w:r w:rsidR="03583617" w:rsidRPr="68B7B639">
        <w:rPr>
          <w:rFonts w:eastAsia="Times New Roman" w:cs="Times New Roman"/>
          <w:lang w:val="sv-SE"/>
        </w:rPr>
        <w:t xml:space="preserve"> kommer även diskuteras</w:t>
      </w:r>
      <w:r w:rsidR="306AB650" w:rsidRPr="68B7B639">
        <w:rPr>
          <w:rFonts w:eastAsia="Times New Roman" w:cs="Times New Roman"/>
          <w:lang w:val="sv-SE"/>
        </w:rPr>
        <w:t xml:space="preserve">, samt hur skribenterna hanterat dessa </w:t>
      </w:r>
      <w:r w:rsidR="77D6B80D" w:rsidRPr="3C0D834C">
        <w:rPr>
          <w:rFonts w:eastAsia="Times New Roman" w:cs="Times New Roman"/>
          <w:lang w:val="sv-SE"/>
        </w:rPr>
        <w:t>under analyseringsprocessen</w:t>
      </w:r>
      <w:r w:rsidR="7095BCF6" w:rsidRPr="3C0D834C">
        <w:rPr>
          <w:rFonts w:eastAsia="Times New Roman" w:cs="Times New Roman"/>
          <w:lang w:val="sv-SE"/>
        </w:rPr>
        <w:t>.</w:t>
      </w:r>
      <w:r w:rsidR="306AB650" w:rsidRPr="68B7B639">
        <w:rPr>
          <w:rFonts w:eastAsia="Times New Roman" w:cs="Times New Roman"/>
          <w:lang w:val="sv-SE"/>
        </w:rPr>
        <w:t xml:space="preserve"> </w:t>
      </w:r>
      <w:r w:rsidR="442E8F5F" w:rsidRPr="32AAD132">
        <w:rPr>
          <w:rFonts w:eastAsia="Times New Roman" w:cs="Times New Roman"/>
          <w:lang w:val="sv-SE"/>
        </w:rPr>
        <w:t>Det kommer även föras en metoddiskussion</w:t>
      </w:r>
      <w:r w:rsidR="442E8F5F" w:rsidRPr="459A575A">
        <w:rPr>
          <w:rFonts w:eastAsia="Times New Roman" w:cs="Times New Roman"/>
          <w:lang w:val="sv-SE"/>
        </w:rPr>
        <w:t xml:space="preserve"> där fördelar och nackdelar med de metoder som valts </w:t>
      </w:r>
      <w:r w:rsidR="442E8F5F" w:rsidRPr="262280BC">
        <w:rPr>
          <w:rFonts w:eastAsia="Times New Roman" w:cs="Times New Roman"/>
          <w:lang w:val="sv-SE"/>
        </w:rPr>
        <w:t>kommer belysas</w:t>
      </w:r>
      <w:r w:rsidR="2115670B" w:rsidRPr="3C0D834C">
        <w:rPr>
          <w:rFonts w:eastAsia="Times New Roman" w:cs="Times New Roman"/>
          <w:lang w:val="sv-SE"/>
        </w:rPr>
        <w:t xml:space="preserve">, samt vad som hade kunnat utföras annorlunda. </w:t>
      </w:r>
    </w:p>
    <w:p w14:paraId="50CEFD69" w14:textId="64B9C852" w:rsidR="4EBD6848" w:rsidRDefault="2EB357F4" w:rsidP="000F67E2">
      <w:pPr>
        <w:pStyle w:val="Rubrik3"/>
        <w:jc w:val="both"/>
        <w:rPr>
          <w:lang w:val="sv-SE"/>
        </w:rPr>
      </w:pPr>
      <w:bookmarkStart w:id="74" w:name="_Toc36924287"/>
      <w:r w:rsidRPr="68B7B639">
        <w:rPr>
          <w:lang w:val="sv-SE"/>
        </w:rPr>
        <w:t>5.1 Resultatdiskussion</w:t>
      </w:r>
      <w:bookmarkEnd w:id="74"/>
    </w:p>
    <w:p w14:paraId="2F882E9B" w14:textId="38AEBEBE" w:rsidR="00EF30CD" w:rsidRPr="00EF30CD" w:rsidRDefault="414EF4F0" w:rsidP="00731BC8">
      <w:pPr>
        <w:spacing w:line="276" w:lineRule="auto"/>
        <w:jc w:val="both"/>
        <w:rPr>
          <w:lang w:val="sv-SE"/>
        </w:rPr>
      </w:pPr>
      <w:r w:rsidRPr="48895412">
        <w:rPr>
          <w:lang w:val="sv-SE"/>
        </w:rPr>
        <w:t xml:space="preserve">Generellt var resultaten från intervjuerna samt workshopen väntade. </w:t>
      </w:r>
      <w:r w:rsidR="1F942EBF" w:rsidRPr="0D1C4DC3">
        <w:rPr>
          <w:lang w:val="sv-SE"/>
        </w:rPr>
        <w:t xml:space="preserve">I följande del av rapporten kommer resultatet diskuteras och analyseras. Eventuella felkällor samt </w:t>
      </w:r>
      <w:r w:rsidR="16A47D93" w:rsidRPr="0D1C4DC3">
        <w:rPr>
          <w:lang w:val="sv-SE"/>
        </w:rPr>
        <w:t xml:space="preserve">orsaker diskuteras också. </w:t>
      </w:r>
    </w:p>
    <w:p w14:paraId="441E517E" w14:textId="0EBE0351" w:rsidR="160F720F" w:rsidRPr="00EF30CD" w:rsidRDefault="2303F717" w:rsidP="000F67E2">
      <w:pPr>
        <w:pStyle w:val="Rubrik4"/>
        <w:jc w:val="both"/>
        <w:rPr>
          <w:lang w:val="sv-SE"/>
        </w:rPr>
      </w:pPr>
      <w:bookmarkStart w:id="75" w:name="_Toc36924288"/>
      <w:r w:rsidRPr="0D1C4DC3">
        <w:rPr>
          <w:lang w:val="sv-SE"/>
        </w:rPr>
        <w:t>5.1.1</w:t>
      </w:r>
      <w:r w:rsidR="010942C6" w:rsidRPr="0D1C4DC3">
        <w:rPr>
          <w:lang w:val="sv-SE"/>
        </w:rPr>
        <w:t xml:space="preserve"> Workshop</w:t>
      </w:r>
      <w:r w:rsidR="66B95BB7" w:rsidRPr="0D1C4DC3">
        <w:rPr>
          <w:lang w:val="sv-SE"/>
        </w:rPr>
        <w:t xml:space="preserve"> – </w:t>
      </w:r>
      <w:r w:rsidR="00C363B5">
        <w:rPr>
          <w:lang w:val="sv-SE"/>
        </w:rPr>
        <w:t>Förändrad</w:t>
      </w:r>
      <w:r w:rsidR="0007300C">
        <w:rPr>
          <w:lang w:val="sv-SE"/>
        </w:rPr>
        <w:t xml:space="preserve"> </w:t>
      </w:r>
      <w:r w:rsidR="001433AB">
        <w:rPr>
          <w:lang w:val="sv-SE"/>
        </w:rPr>
        <w:t>kommunikation</w:t>
      </w:r>
      <w:bookmarkEnd w:id="75"/>
    </w:p>
    <w:p w14:paraId="02D37462" w14:textId="02B2F597" w:rsidR="2EA8192E" w:rsidRDefault="72257EF2" w:rsidP="000F67E2">
      <w:pPr>
        <w:spacing w:line="276" w:lineRule="auto"/>
        <w:jc w:val="both"/>
        <w:rPr>
          <w:rFonts w:eastAsia="Times New Roman" w:cs="Times New Roman"/>
          <w:lang w:val="sv-SE"/>
        </w:rPr>
      </w:pPr>
      <w:r w:rsidRPr="160F720F">
        <w:rPr>
          <w:lang w:val="sv-SE"/>
        </w:rPr>
        <w:t>Korr</w:t>
      </w:r>
      <w:r w:rsidRPr="160F720F">
        <w:rPr>
          <w:rFonts w:eastAsia="Times New Roman" w:cs="Times New Roman"/>
          <w:lang w:val="sv-SE"/>
        </w:rPr>
        <w:t>elationen mellan antalet kommunikationstillfällen och vilken typ av checklista som användes i workshopen är tydlig. Kommunikation som rörde checklistan minskade med c</w:t>
      </w:r>
      <w:r w:rsidR="00CB05A6">
        <w:rPr>
          <w:rFonts w:eastAsia="Times New Roman" w:cs="Times New Roman"/>
          <w:lang w:val="sv-SE"/>
        </w:rPr>
        <w:t>irk</w:t>
      </w:r>
      <w:r w:rsidRPr="160F720F">
        <w:rPr>
          <w:rFonts w:eastAsia="Times New Roman" w:cs="Times New Roman"/>
          <w:lang w:val="sv-SE"/>
        </w:rPr>
        <w:t xml:space="preserve">a </w:t>
      </w:r>
      <w:r w:rsidR="1926B6C3" w:rsidRPr="4DDA6C22">
        <w:rPr>
          <w:rFonts w:eastAsia="Times New Roman" w:cs="Times New Roman"/>
          <w:lang w:val="sv-SE"/>
        </w:rPr>
        <w:t>en tredjedel</w:t>
      </w:r>
      <w:r w:rsidRPr="160F720F">
        <w:rPr>
          <w:rFonts w:eastAsia="Times New Roman" w:cs="Times New Roman"/>
          <w:lang w:val="sv-SE"/>
        </w:rPr>
        <w:t xml:space="preserve"> vid </w:t>
      </w:r>
      <w:r w:rsidR="411EBFD8" w:rsidRPr="160F720F">
        <w:rPr>
          <w:rFonts w:eastAsia="Times New Roman" w:cs="Times New Roman"/>
          <w:lang w:val="sv-SE"/>
        </w:rPr>
        <w:t>användning</w:t>
      </w:r>
      <w:r w:rsidRPr="160F720F">
        <w:rPr>
          <w:rFonts w:eastAsia="Times New Roman" w:cs="Times New Roman"/>
          <w:lang w:val="sv-SE"/>
        </w:rPr>
        <w:t xml:space="preserve"> av den elektroniska </w:t>
      </w:r>
      <w:r w:rsidR="69C294F3" w:rsidRPr="3671F8BE">
        <w:rPr>
          <w:rFonts w:eastAsia="Times New Roman" w:cs="Times New Roman"/>
          <w:lang w:val="sv-SE"/>
        </w:rPr>
        <w:t>varianten</w:t>
      </w:r>
      <w:r w:rsidRPr="160F720F">
        <w:rPr>
          <w:rFonts w:eastAsia="Times New Roman" w:cs="Times New Roman"/>
          <w:lang w:val="sv-SE"/>
        </w:rPr>
        <w:t xml:space="preserve"> för </w:t>
      </w:r>
      <w:r w:rsidR="00EA61B2">
        <w:rPr>
          <w:rFonts w:eastAsia="Times New Roman" w:cs="Times New Roman"/>
          <w:lang w:val="sv-SE"/>
        </w:rPr>
        <w:t>g</w:t>
      </w:r>
      <w:r w:rsidR="0A9C6A23" w:rsidRPr="160F720F">
        <w:rPr>
          <w:rFonts w:eastAsia="Times New Roman" w:cs="Times New Roman"/>
          <w:lang w:val="sv-SE"/>
        </w:rPr>
        <w:t>rupp</w:t>
      </w:r>
      <w:r w:rsidRPr="160F720F">
        <w:rPr>
          <w:rFonts w:eastAsia="Times New Roman" w:cs="Times New Roman"/>
          <w:lang w:val="sv-SE"/>
        </w:rPr>
        <w:t xml:space="preserve"> 1 och c</w:t>
      </w:r>
      <w:r w:rsidR="00CB05A6">
        <w:rPr>
          <w:rFonts w:eastAsia="Times New Roman" w:cs="Times New Roman"/>
          <w:lang w:val="sv-SE"/>
        </w:rPr>
        <w:t>irk</w:t>
      </w:r>
      <w:r w:rsidRPr="160F720F">
        <w:rPr>
          <w:rFonts w:eastAsia="Times New Roman" w:cs="Times New Roman"/>
          <w:lang w:val="sv-SE"/>
        </w:rPr>
        <w:t xml:space="preserve">a </w:t>
      </w:r>
      <w:r w:rsidR="48A07A9D" w:rsidRPr="0A1B9459">
        <w:rPr>
          <w:rFonts w:eastAsia="Times New Roman" w:cs="Times New Roman"/>
          <w:lang w:val="sv-SE"/>
        </w:rPr>
        <w:t>h</w:t>
      </w:r>
      <w:r w:rsidR="6605D25A" w:rsidRPr="0A1B9459">
        <w:rPr>
          <w:rFonts w:eastAsia="Times New Roman" w:cs="Times New Roman"/>
          <w:lang w:val="sv-SE"/>
        </w:rPr>
        <w:t>älften</w:t>
      </w:r>
      <w:r w:rsidRPr="160F720F">
        <w:rPr>
          <w:rFonts w:eastAsia="Times New Roman" w:cs="Times New Roman"/>
          <w:lang w:val="sv-SE"/>
        </w:rPr>
        <w:t xml:space="preserve"> för </w:t>
      </w:r>
      <w:r w:rsidR="00EA61B2">
        <w:rPr>
          <w:rFonts w:eastAsia="Times New Roman" w:cs="Times New Roman"/>
          <w:lang w:val="sv-SE"/>
        </w:rPr>
        <w:t>g</w:t>
      </w:r>
      <w:r w:rsidR="46F6C36A" w:rsidRPr="160F720F">
        <w:rPr>
          <w:rFonts w:eastAsia="Times New Roman" w:cs="Times New Roman"/>
          <w:lang w:val="sv-SE"/>
        </w:rPr>
        <w:t>rupp</w:t>
      </w:r>
      <w:r w:rsidRPr="160F720F">
        <w:rPr>
          <w:rFonts w:eastAsia="Times New Roman" w:cs="Times New Roman"/>
          <w:lang w:val="sv-SE"/>
        </w:rPr>
        <w:t xml:space="preserve"> 2.</w:t>
      </w:r>
      <w:r w:rsidR="2ED91BA0" w:rsidRPr="160F720F">
        <w:rPr>
          <w:rFonts w:eastAsia="Times New Roman" w:cs="Times New Roman"/>
          <w:lang w:val="sv-SE"/>
        </w:rPr>
        <w:t xml:space="preserve"> </w:t>
      </w:r>
      <w:r w:rsidR="05E57C1C" w:rsidRPr="160F720F">
        <w:rPr>
          <w:rFonts w:eastAsia="Times New Roman" w:cs="Times New Roman"/>
          <w:lang w:val="sv-SE"/>
        </w:rPr>
        <w:t xml:space="preserve">Detta kan anses som både en positiv och negativ effekt. Det är därför centralt att analysera vilken typ av kommunikation </w:t>
      </w:r>
      <w:r w:rsidR="001A042F">
        <w:rPr>
          <w:rFonts w:eastAsia="Times New Roman" w:cs="Times New Roman"/>
          <w:lang w:val="sv-SE"/>
        </w:rPr>
        <w:t>s</w:t>
      </w:r>
      <w:r w:rsidR="6F7EDEC8" w:rsidRPr="160F720F">
        <w:rPr>
          <w:rFonts w:eastAsia="Times New Roman" w:cs="Times New Roman"/>
          <w:lang w:val="sv-SE"/>
        </w:rPr>
        <w:t xml:space="preserve">om försvinner, samt </w:t>
      </w:r>
      <w:r w:rsidR="57216E08" w:rsidRPr="39F9C4EB">
        <w:rPr>
          <w:rFonts w:eastAsia="Times New Roman" w:cs="Times New Roman"/>
          <w:lang w:val="sv-SE"/>
        </w:rPr>
        <w:t xml:space="preserve">om det är positivt eller negativt. </w:t>
      </w:r>
      <w:r w:rsidR="2EA8192E" w:rsidRPr="059303E5">
        <w:rPr>
          <w:rFonts w:eastAsia="Times New Roman" w:cs="Times New Roman"/>
          <w:lang w:val="sv-SE"/>
        </w:rPr>
        <w:t xml:space="preserve">Den elektroniska checklistan uppnådde ett likvärdigt resultat </w:t>
      </w:r>
      <w:r w:rsidR="4EDB7C94" w:rsidRPr="410CF54C">
        <w:rPr>
          <w:rFonts w:eastAsia="Times New Roman" w:cs="Times New Roman"/>
          <w:lang w:val="sv-SE"/>
        </w:rPr>
        <w:t>som</w:t>
      </w:r>
      <w:r w:rsidR="2EA8192E" w:rsidRPr="059303E5">
        <w:rPr>
          <w:rFonts w:eastAsia="Times New Roman" w:cs="Times New Roman"/>
          <w:lang w:val="sv-SE"/>
        </w:rPr>
        <w:t xml:space="preserve"> den traditionella papperschecklistan, fast med mindre kommunikation. Det anses därför generera en positiv effekt när ett bryggteam kan uppnå likvärdiga resultat fast med mindre kommunikation. </w:t>
      </w:r>
    </w:p>
    <w:p w14:paraId="7385DF88" w14:textId="0F1EAC32" w:rsidR="2EA8192E" w:rsidRDefault="2EA8192E" w:rsidP="000F67E2">
      <w:pPr>
        <w:spacing w:line="276" w:lineRule="auto"/>
        <w:jc w:val="both"/>
        <w:rPr>
          <w:rFonts w:eastAsia="Times New Roman" w:cs="Times New Roman"/>
          <w:lang w:val="sv-SE"/>
        </w:rPr>
      </w:pPr>
    </w:p>
    <w:p w14:paraId="7979C271" w14:textId="5016D3D4" w:rsidR="0007300C" w:rsidRDefault="2EA8192E" w:rsidP="000F67E2">
      <w:pPr>
        <w:spacing w:line="276" w:lineRule="auto"/>
        <w:jc w:val="both"/>
        <w:rPr>
          <w:rFonts w:eastAsia="Times New Roman" w:cs="Times New Roman"/>
          <w:lang w:val="sv-SE"/>
        </w:rPr>
      </w:pPr>
      <w:r w:rsidRPr="410CF54C">
        <w:rPr>
          <w:rFonts w:eastAsia="Times New Roman" w:cs="Times New Roman"/>
          <w:lang w:val="sv-SE"/>
        </w:rPr>
        <w:t xml:space="preserve">Samtidigt är det </w:t>
      </w:r>
      <w:r w:rsidR="002E6506">
        <w:rPr>
          <w:rFonts w:eastAsia="Times New Roman" w:cs="Times New Roman"/>
          <w:lang w:val="sv-SE"/>
        </w:rPr>
        <w:t>v</w:t>
      </w:r>
      <w:r w:rsidR="00CF717F">
        <w:rPr>
          <w:rFonts w:eastAsia="Times New Roman" w:cs="Times New Roman"/>
          <w:lang w:val="sv-SE"/>
        </w:rPr>
        <w:t>äsentligt</w:t>
      </w:r>
      <w:r w:rsidR="2386EE10" w:rsidRPr="410CF54C">
        <w:rPr>
          <w:rFonts w:eastAsia="Times New Roman" w:cs="Times New Roman"/>
          <w:lang w:val="sv-SE"/>
        </w:rPr>
        <w:t xml:space="preserve"> </w:t>
      </w:r>
      <w:r w:rsidRPr="410CF54C">
        <w:rPr>
          <w:rFonts w:eastAsia="Times New Roman" w:cs="Times New Roman"/>
          <w:lang w:val="sv-SE"/>
        </w:rPr>
        <w:t xml:space="preserve">att </w:t>
      </w:r>
      <w:r w:rsidR="520BB490" w:rsidRPr="410CF54C">
        <w:rPr>
          <w:rFonts w:eastAsia="Times New Roman" w:cs="Times New Roman"/>
          <w:lang w:val="sv-SE"/>
        </w:rPr>
        <w:t xml:space="preserve">belysa </w:t>
      </w:r>
      <w:r w:rsidR="7C73E0C5" w:rsidRPr="410CF54C">
        <w:rPr>
          <w:rFonts w:eastAsia="Times New Roman" w:cs="Times New Roman"/>
          <w:lang w:val="sv-SE"/>
        </w:rPr>
        <w:t xml:space="preserve">vikten av att all kommunikation ej går förlorad, utan att </w:t>
      </w:r>
      <w:r w:rsidR="6C8CBC2E" w:rsidRPr="7F4D67FE">
        <w:rPr>
          <w:rFonts w:eastAsia="Times New Roman" w:cs="Times New Roman"/>
          <w:lang w:val="sv-SE"/>
        </w:rPr>
        <w:t>bryggteam</w:t>
      </w:r>
      <w:r w:rsidR="57687EC3" w:rsidRPr="7F4D67FE">
        <w:rPr>
          <w:rFonts w:eastAsia="Times New Roman" w:cs="Times New Roman"/>
          <w:lang w:val="sv-SE"/>
        </w:rPr>
        <w:t>et</w:t>
      </w:r>
      <w:r w:rsidR="6C8CBC2E" w:rsidRPr="410CF54C">
        <w:rPr>
          <w:rFonts w:eastAsia="Times New Roman" w:cs="Times New Roman"/>
          <w:lang w:val="sv-SE"/>
        </w:rPr>
        <w:t xml:space="preserve"> kan behålla den essentiella </w:t>
      </w:r>
      <w:r w:rsidR="77275306" w:rsidRPr="2445239C">
        <w:rPr>
          <w:rFonts w:eastAsia="Times New Roman" w:cs="Times New Roman"/>
          <w:lang w:val="sv-SE"/>
        </w:rPr>
        <w:t>delen av</w:t>
      </w:r>
      <w:r w:rsidR="6C8CBC2E" w:rsidRPr="2445239C">
        <w:rPr>
          <w:rFonts w:eastAsia="Times New Roman" w:cs="Times New Roman"/>
          <w:lang w:val="sv-SE"/>
        </w:rPr>
        <w:t xml:space="preserve"> </w:t>
      </w:r>
      <w:r w:rsidR="6C8CBC2E" w:rsidRPr="410CF54C">
        <w:rPr>
          <w:rFonts w:eastAsia="Times New Roman" w:cs="Times New Roman"/>
          <w:lang w:val="sv-SE"/>
        </w:rPr>
        <w:t>diskussionen.</w:t>
      </w:r>
      <w:r w:rsidR="1432D805" w:rsidRPr="410CF54C">
        <w:rPr>
          <w:rFonts w:eastAsia="Times New Roman" w:cs="Times New Roman"/>
          <w:lang w:val="sv-SE"/>
        </w:rPr>
        <w:t xml:space="preserve"> Målet</w:t>
      </w:r>
      <w:r w:rsidR="1432D805" w:rsidRPr="3B30A15D">
        <w:rPr>
          <w:rFonts w:eastAsia="Times New Roman" w:cs="Times New Roman"/>
          <w:lang w:val="sv-SE"/>
        </w:rPr>
        <w:t xml:space="preserve"> </w:t>
      </w:r>
      <w:r w:rsidR="4F5A3A8D" w:rsidRPr="3B30A15D">
        <w:rPr>
          <w:rFonts w:eastAsia="Times New Roman" w:cs="Times New Roman"/>
          <w:lang w:val="sv-SE"/>
        </w:rPr>
        <w:t>kan anses vara</w:t>
      </w:r>
      <w:r w:rsidR="1432D805" w:rsidRPr="410CF54C">
        <w:rPr>
          <w:rFonts w:eastAsia="Times New Roman" w:cs="Times New Roman"/>
          <w:lang w:val="sv-SE"/>
        </w:rPr>
        <w:t xml:space="preserve"> att reducera överflödig kommunikation och enbart behålla det viktigaste, vilket denna workshop kan påvisa. </w:t>
      </w:r>
      <w:r w:rsidR="62307FA7" w:rsidRPr="410CF54C">
        <w:rPr>
          <w:rFonts w:eastAsia="Times New Roman" w:cs="Times New Roman"/>
          <w:lang w:val="sv-SE"/>
        </w:rPr>
        <w:t xml:space="preserve">Simuleringen anses kunna bevisa att det går att uppnå likvärdiga resultat, fast med reducerad kommunikation och då enbart den essentiella delen för att garantera </w:t>
      </w:r>
      <w:r w:rsidR="30BC8A1A" w:rsidRPr="410CF54C">
        <w:rPr>
          <w:rFonts w:eastAsia="Times New Roman" w:cs="Times New Roman"/>
          <w:lang w:val="sv-SE"/>
        </w:rPr>
        <w:t xml:space="preserve">en säker operation. </w:t>
      </w:r>
      <w:r w:rsidR="187135A1" w:rsidRPr="0FF761B0">
        <w:rPr>
          <w:rFonts w:eastAsia="Times New Roman" w:cs="Times New Roman"/>
          <w:lang w:val="sv-SE"/>
        </w:rPr>
        <w:t xml:space="preserve">Skribenterna anser att </w:t>
      </w:r>
      <w:r w:rsidR="2E5038A6" w:rsidRPr="41C19DB3">
        <w:rPr>
          <w:rFonts w:eastAsia="Times New Roman" w:cs="Times New Roman"/>
          <w:lang w:val="sv-SE"/>
        </w:rPr>
        <w:t xml:space="preserve">deltagarna i workshopen lyckades </w:t>
      </w:r>
      <w:r w:rsidR="2E5038A6" w:rsidRPr="466FDABE">
        <w:rPr>
          <w:rFonts w:eastAsia="Times New Roman" w:cs="Times New Roman"/>
          <w:lang w:val="sv-SE"/>
        </w:rPr>
        <w:t xml:space="preserve">behålla den viktiga </w:t>
      </w:r>
      <w:r w:rsidR="2E5038A6" w:rsidRPr="07BBEDB2">
        <w:rPr>
          <w:rFonts w:eastAsia="Times New Roman" w:cs="Times New Roman"/>
          <w:lang w:val="sv-SE"/>
        </w:rPr>
        <w:t>kommunikationen för att</w:t>
      </w:r>
      <w:r w:rsidR="2E5038A6" w:rsidRPr="465ABC61">
        <w:rPr>
          <w:rFonts w:eastAsia="Times New Roman" w:cs="Times New Roman"/>
          <w:lang w:val="sv-SE"/>
        </w:rPr>
        <w:t xml:space="preserve"> utföra uppgiften</w:t>
      </w:r>
      <w:r w:rsidR="2E5038A6" w:rsidRPr="3439637B">
        <w:rPr>
          <w:rFonts w:eastAsia="Times New Roman" w:cs="Times New Roman"/>
          <w:lang w:val="sv-SE"/>
        </w:rPr>
        <w:t xml:space="preserve"> på ett effektivt sätt, och </w:t>
      </w:r>
      <w:r w:rsidR="2E5038A6" w:rsidRPr="41CD7E13">
        <w:rPr>
          <w:rFonts w:eastAsia="Times New Roman" w:cs="Times New Roman"/>
          <w:lang w:val="sv-SE"/>
        </w:rPr>
        <w:t xml:space="preserve">reducera den </w:t>
      </w:r>
      <w:r w:rsidR="006D5CC0">
        <w:rPr>
          <w:rFonts w:eastAsia="Times New Roman" w:cs="Times New Roman"/>
          <w:lang w:val="sv-SE"/>
        </w:rPr>
        <w:t xml:space="preserve">kommunikation som kan anses </w:t>
      </w:r>
      <w:r w:rsidR="00FA13BD">
        <w:rPr>
          <w:rFonts w:eastAsia="Times New Roman" w:cs="Times New Roman"/>
          <w:lang w:val="sv-SE"/>
        </w:rPr>
        <w:t xml:space="preserve">vara </w:t>
      </w:r>
      <w:r w:rsidR="006D5CC0">
        <w:rPr>
          <w:rFonts w:eastAsia="Times New Roman" w:cs="Times New Roman"/>
          <w:lang w:val="sv-SE"/>
        </w:rPr>
        <w:t>överflödig</w:t>
      </w:r>
      <w:r w:rsidR="2E5038A6" w:rsidRPr="3CBD7485">
        <w:rPr>
          <w:rFonts w:eastAsia="Times New Roman" w:cs="Times New Roman"/>
          <w:lang w:val="sv-SE"/>
        </w:rPr>
        <w:t xml:space="preserve">. </w:t>
      </w:r>
      <w:r w:rsidR="0E7102F5" w:rsidRPr="66CD9BCD">
        <w:rPr>
          <w:rFonts w:eastAsia="Times New Roman" w:cs="Times New Roman"/>
          <w:lang w:val="sv-SE"/>
        </w:rPr>
        <w:t>Med</w:t>
      </w:r>
      <w:r w:rsidR="2E5038A6" w:rsidRPr="677B8261">
        <w:rPr>
          <w:rFonts w:eastAsia="Times New Roman" w:cs="Times New Roman"/>
          <w:lang w:val="sv-SE"/>
        </w:rPr>
        <w:t xml:space="preserve"> överflödig kommunikation</w:t>
      </w:r>
      <w:r w:rsidR="0EA63081" w:rsidRPr="677B8261">
        <w:rPr>
          <w:rFonts w:eastAsia="Times New Roman" w:cs="Times New Roman"/>
          <w:lang w:val="sv-SE"/>
        </w:rPr>
        <w:t xml:space="preserve"> menas frågor </w:t>
      </w:r>
      <w:r w:rsidR="0EA63081" w:rsidRPr="606DADCB">
        <w:rPr>
          <w:rFonts w:eastAsia="Times New Roman" w:cs="Times New Roman"/>
          <w:lang w:val="sv-SE"/>
        </w:rPr>
        <w:t xml:space="preserve">som </w:t>
      </w:r>
      <w:r w:rsidR="0EA63081" w:rsidRPr="2A011964">
        <w:rPr>
          <w:rFonts w:eastAsia="Times New Roman" w:cs="Times New Roman"/>
          <w:lang w:val="sv-SE"/>
        </w:rPr>
        <w:t xml:space="preserve">rör </w:t>
      </w:r>
      <w:r w:rsidR="5878EC57" w:rsidRPr="3B3A59E9">
        <w:rPr>
          <w:rFonts w:eastAsia="Times New Roman" w:cs="Times New Roman"/>
          <w:lang w:val="sv-SE"/>
        </w:rPr>
        <w:t xml:space="preserve">osäkerhet i vad </w:t>
      </w:r>
      <w:r w:rsidR="538F7816" w:rsidRPr="5FCD3BDC">
        <w:rPr>
          <w:rFonts w:eastAsia="Times New Roman" w:cs="Times New Roman"/>
          <w:lang w:val="sv-SE"/>
        </w:rPr>
        <w:t xml:space="preserve">som utförts på </w:t>
      </w:r>
      <w:r w:rsidR="538F7816" w:rsidRPr="41B86096">
        <w:rPr>
          <w:rFonts w:eastAsia="Times New Roman" w:cs="Times New Roman"/>
          <w:lang w:val="sv-SE"/>
        </w:rPr>
        <w:t>checklistan</w:t>
      </w:r>
      <w:r w:rsidR="538F7816" w:rsidRPr="389ED1A4">
        <w:rPr>
          <w:rFonts w:eastAsia="Times New Roman" w:cs="Times New Roman"/>
          <w:lang w:val="sv-SE"/>
        </w:rPr>
        <w:t xml:space="preserve">. </w:t>
      </w:r>
      <w:r w:rsidR="538F7816" w:rsidRPr="1008CA9C">
        <w:rPr>
          <w:rFonts w:eastAsia="Times New Roman" w:cs="Times New Roman"/>
          <w:lang w:val="sv-SE"/>
        </w:rPr>
        <w:t xml:space="preserve">Den typen av frågor reducerades </w:t>
      </w:r>
      <w:r w:rsidR="538F7816" w:rsidRPr="5BC6BB65">
        <w:rPr>
          <w:rFonts w:eastAsia="Times New Roman" w:cs="Times New Roman"/>
          <w:lang w:val="sv-SE"/>
        </w:rPr>
        <w:t xml:space="preserve">markant </w:t>
      </w:r>
      <w:r w:rsidR="538F7816" w:rsidRPr="5F748C6E">
        <w:rPr>
          <w:rFonts w:eastAsia="Times New Roman" w:cs="Times New Roman"/>
          <w:lang w:val="sv-SE"/>
        </w:rPr>
        <w:t>vid a</w:t>
      </w:r>
      <w:r w:rsidR="1454E807" w:rsidRPr="5F748C6E">
        <w:rPr>
          <w:rFonts w:eastAsia="Times New Roman" w:cs="Times New Roman"/>
          <w:lang w:val="sv-SE"/>
        </w:rPr>
        <w:t>nvändning av den elektroniska checklistan</w:t>
      </w:r>
      <w:r w:rsidR="17FE16FC" w:rsidRPr="3656FB2B">
        <w:rPr>
          <w:rFonts w:eastAsia="Times New Roman" w:cs="Times New Roman"/>
          <w:lang w:val="sv-SE"/>
        </w:rPr>
        <w:t xml:space="preserve">, vilket även det </w:t>
      </w:r>
      <w:r w:rsidR="17FE16FC" w:rsidRPr="7842AF30">
        <w:rPr>
          <w:rFonts w:eastAsia="Times New Roman" w:cs="Times New Roman"/>
          <w:lang w:val="sv-SE"/>
        </w:rPr>
        <w:t xml:space="preserve">anses som en positiv effekt. </w:t>
      </w:r>
    </w:p>
    <w:p w14:paraId="3B5B3BEA" w14:textId="77777777" w:rsidR="00C363B5" w:rsidRDefault="00C363B5" w:rsidP="000F67E2">
      <w:pPr>
        <w:spacing w:line="276" w:lineRule="auto"/>
        <w:jc w:val="both"/>
        <w:rPr>
          <w:rFonts w:eastAsia="Times New Roman" w:cs="Times New Roman"/>
          <w:lang w:val="sv-SE"/>
        </w:rPr>
      </w:pPr>
    </w:p>
    <w:p w14:paraId="6ADBEB45" w14:textId="79C951FC" w:rsidR="00A40672" w:rsidRPr="00A40672" w:rsidRDefault="245FCA73" w:rsidP="000F67E2">
      <w:pPr>
        <w:spacing w:line="276" w:lineRule="auto"/>
        <w:jc w:val="both"/>
        <w:rPr>
          <w:rFonts w:eastAsia="Times New Roman" w:cs="Times New Roman"/>
          <w:lang w:val="sv-SE"/>
        </w:rPr>
      </w:pPr>
      <w:r w:rsidRPr="769B8D97">
        <w:rPr>
          <w:rFonts w:eastAsia="Times New Roman" w:cs="Times New Roman"/>
          <w:lang w:val="sv-SE"/>
        </w:rPr>
        <w:t xml:space="preserve">Det skedde en </w:t>
      </w:r>
      <w:proofErr w:type="gramStart"/>
      <w:r w:rsidRPr="769B8D97">
        <w:rPr>
          <w:rFonts w:eastAsia="Times New Roman" w:cs="Times New Roman"/>
          <w:lang w:val="sv-SE"/>
        </w:rPr>
        <w:t>förändring kommunikationsmässigt</w:t>
      </w:r>
      <w:proofErr w:type="gramEnd"/>
      <w:r w:rsidRPr="769B8D97">
        <w:rPr>
          <w:rFonts w:eastAsia="Times New Roman" w:cs="Times New Roman"/>
          <w:lang w:val="sv-SE"/>
        </w:rPr>
        <w:t xml:space="preserve"> </w:t>
      </w:r>
      <w:r w:rsidR="09D1BA82" w:rsidRPr="769B8D97">
        <w:rPr>
          <w:rFonts w:eastAsia="Times New Roman" w:cs="Times New Roman"/>
          <w:lang w:val="sv-SE"/>
        </w:rPr>
        <w:t>n</w:t>
      </w:r>
      <w:r w:rsidR="53B078C6" w:rsidRPr="769B8D97">
        <w:rPr>
          <w:rFonts w:eastAsia="Times New Roman" w:cs="Times New Roman"/>
          <w:lang w:val="sv-SE"/>
        </w:rPr>
        <w:t xml:space="preserve">är den elektroniska checklistan användes. Grupp 2 beskrev detta på följande vis: </w:t>
      </w:r>
      <w:r w:rsidR="7F7F1E91" w:rsidRPr="769B8D97">
        <w:rPr>
          <w:rFonts w:eastAsia="Times New Roman" w:cs="Times New Roman"/>
          <w:lang w:val="sv-SE"/>
        </w:rPr>
        <w:t>”</w:t>
      </w:r>
      <w:r w:rsidR="53B078C6" w:rsidRPr="769B8D97">
        <w:rPr>
          <w:rFonts w:eastAsia="Times New Roman" w:cs="Times New Roman"/>
          <w:i/>
          <w:iCs/>
          <w:lang w:val="sv-SE"/>
        </w:rPr>
        <w:t>Det kändes som man pratade lite mer om grejerna också när man hade den elektroniska</w:t>
      </w:r>
      <w:r w:rsidR="71554748" w:rsidRPr="769B8D97">
        <w:rPr>
          <w:rFonts w:eastAsia="Times New Roman" w:cs="Times New Roman"/>
          <w:i/>
          <w:iCs/>
          <w:lang w:val="sv-SE"/>
        </w:rPr>
        <w:t>...</w:t>
      </w:r>
      <w:r w:rsidR="006F0EB3">
        <w:rPr>
          <w:rFonts w:eastAsia="Times New Roman" w:cs="Times New Roman"/>
          <w:lang w:val="sv-SE"/>
        </w:rPr>
        <w:t>”</w:t>
      </w:r>
      <w:r w:rsidR="29076533" w:rsidRPr="769B8D97">
        <w:rPr>
          <w:rFonts w:eastAsia="Times New Roman" w:cs="Times New Roman"/>
          <w:i/>
          <w:iCs/>
          <w:lang w:val="sv-SE"/>
        </w:rPr>
        <w:t xml:space="preserve">. </w:t>
      </w:r>
      <w:r w:rsidR="29076533" w:rsidRPr="769B8D97">
        <w:rPr>
          <w:rFonts w:eastAsia="Times New Roman" w:cs="Times New Roman"/>
          <w:lang w:val="sv-SE"/>
        </w:rPr>
        <w:t>De beskrev det som att det blev mer tid för reflektion</w:t>
      </w:r>
      <w:r w:rsidR="2D272FCA" w:rsidRPr="769B8D97">
        <w:rPr>
          <w:rFonts w:eastAsia="Times New Roman" w:cs="Times New Roman"/>
          <w:lang w:val="sv-SE"/>
        </w:rPr>
        <w:t xml:space="preserve"> </w:t>
      </w:r>
      <w:r w:rsidR="29076533" w:rsidRPr="769B8D97">
        <w:rPr>
          <w:rFonts w:eastAsia="Times New Roman" w:cs="Times New Roman"/>
          <w:lang w:val="sv-SE"/>
        </w:rPr>
        <w:t xml:space="preserve">angående utrustningens inställningar. </w:t>
      </w:r>
      <w:r w:rsidR="66C7A841" w:rsidRPr="769B8D97">
        <w:rPr>
          <w:rFonts w:eastAsia="Times New Roman" w:cs="Times New Roman"/>
          <w:i/>
          <w:iCs/>
          <w:lang w:val="sv-SE"/>
        </w:rPr>
        <w:t xml:space="preserve"> </w:t>
      </w:r>
      <w:r w:rsidR="7F804A8C" w:rsidRPr="769B8D97">
        <w:rPr>
          <w:rFonts w:eastAsia="Times New Roman" w:cs="Times New Roman"/>
          <w:lang w:val="sv-SE"/>
        </w:rPr>
        <w:t xml:space="preserve">Detta påvisar en förändring </w:t>
      </w:r>
      <w:r w:rsidR="51705859" w:rsidRPr="769B8D97">
        <w:rPr>
          <w:rFonts w:eastAsia="Times New Roman" w:cs="Times New Roman"/>
          <w:lang w:val="sv-SE"/>
        </w:rPr>
        <w:t xml:space="preserve">i </w:t>
      </w:r>
      <w:r w:rsidR="7F804A8C" w:rsidRPr="769B8D97">
        <w:rPr>
          <w:rFonts w:eastAsia="Times New Roman" w:cs="Times New Roman"/>
          <w:lang w:val="sv-SE"/>
        </w:rPr>
        <w:t xml:space="preserve">diskussionen </w:t>
      </w:r>
      <w:r w:rsidR="5F59BBA7" w:rsidRPr="769B8D97">
        <w:rPr>
          <w:rFonts w:eastAsia="Times New Roman" w:cs="Times New Roman"/>
          <w:lang w:val="sv-SE"/>
        </w:rPr>
        <w:t xml:space="preserve">gruppen hade under utförandet av den elektroniska checklistan, vilket även </w:t>
      </w:r>
      <w:r w:rsidR="195C9F35" w:rsidRPr="769B8D97">
        <w:rPr>
          <w:rFonts w:eastAsia="Times New Roman" w:cs="Times New Roman"/>
          <w:lang w:val="sv-SE"/>
        </w:rPr>
        <w:t>skribenterna</w:t>
      </w:r>
      <w:r w:rsidR="5F59BBA7" w:rsidRPr="769B8D97">
        <w:rPr>
          <w:rFonts w:eastAsia="Times New Roman" w:cs="Times New Roman"/>
          <w:lang w:val="sv-SE"/>
        </w:rPr>
        <w:t xml:space="preserve"> noterade.</w:t>
      </w:r>
      <w:r w:rsidR="0A3F8D4C" w:rsidRPr="769B8D97">
        <w:rPr>
          <w:rFonts w:eastAsia="Times New Roman" w:cs="Times New Roman"/>
          <w:lang w:val="sv-SE"/>
        </w:rPr>
        <w:t xml:space="preserve"> Med den traditionella papperschecklistan handlade konversationen</w:t>
      </w:r>
      <w:r w:rsidR="749A377D" w:rsidRPr="769B8D97">
        <w:rPr>
          <w:rFonts w:eastAsia="Times New Roman" w:cs="Times New Roman"/>
          <w:lang w:val="sv-SE"/>
        </w:rPr>
        <w:t xml:space="preserve"> inom bryggteamet</w:t>
      </w:r>
      <w:r w:rsidR="0A3F8D4C" w:rsidRPr="769B8D97">
        <w:rPr>
          <w:rFonts w:eastAsia="Times New Roman" w:cs="Times New Roman"/>
          <w:lang w:val="sv-SE"/>
        </w:rPr>
        <w:t xml:space="preserve"> främst om att kontrollera</w:t>
      </w:r>
      <w:r w:rsidR="2E80FDC8" w:rsidRPr="769B8D97">
        <w:rPr>
          <w:rFonts w:eastAsia="Times New Roman" w:cs="Times New Roman"/>
          <w:lang w:val="sv-SE"/>
        </w:rPr>
        <w:t xml:space="preserve"> </w:t>
      </w:r>
      <w:r w:rsidR="28C0A74F" w:rsidRPr="769B8D97">
        <w:rPr>
          <w:rFonts w:eastAsia="Times New Roman" w:cs="Times New Roman"/>
          <w:lang w:val="sv-SE"/>
        </w:rPr>
        <w:t xml:space="preserve">varandra att </w:t>
      </w:r>
      <w:r w:rsidR="7818087C" w:rsidRPr="769B8D97">
        <w:rPr>
          <w:rFonts w:eastAsia="Times New Roman" w:cs="Times New Roman"/>
          <w:lang w:val="sv-SE"/>
        </w:rPr>
        <w:t xml:space="preserve">korrekt utrustning startades och </w:t>
      </w:r>
      <w:r w:rsidR="6BAD0F6C" w:rsidRPr="769B8D97">
        <w:rPr>
          <w:rFonts w:eastAsia="Times New Roman" w:cs="Times New Roman"/>
          <w:lang w:val="sv-SE"/>
        </w:rPr>
        <w:t xml:space="preserve">ställdes in på rätt sätt. Detta gjorde att kommunikationen </w:t>
      </w:r>
      <w:r w:rsidR="59DC1F86" w:rsidRPr="769B8D97">
        <w:rPr>
          <w:rFonts w:eastAsia="Times New Roman" w:cs="Times New Roman"/>
          <w:lang w:val="sv-SE"/>
        </w:rPr>
        <w:t>upplevdes</w:t>
      </w:r>
      <w:r w:rsidR="6BAD0F6C" w:rsidRPr="769B8D97">
        <w:rPr>
          <w:rFonts w:eastAsia="Times New Roman" w:cs="Times New Roman"/>
          <w:lang w:val="sv-SE"/>
        </w:rPr>
        <w:t xml:space="preserve"> monoto</w:t>
      </w:r>
      <w:r w:rsidR="150CA231" w:rsidRPr="769B8D97">
        <w:rPr>
          <w:rFonts w:eastAsia="Times New Roman" w:cs="Times New Roman"/>
          <w:lang w:val="sv-SE"/>
        </w:rPr>
        <w:t>n</w:t>
      </w:r>
      <w:r w:rsidR="6BAD0F6C" w:rsidRPr="769B8D97">
        <w:rPr>
          <w:rFonts w:eastAsia="Times New Roman" w:cs="Times New Roman"/>
          <w:lang w:val="sv-SE"/>
        </w:rPr>
        <w:t xml:space="preserve"> och rutin</w:t>
      </w:r>
      <w:r w:rsidR="678A236D" w:rsidRPr="769B8D97">
        <w:rPr>
          <w:rFonts w:eastAsia="Times New Roman" w:cs="Times New Roman"/>
          <w:lang w:val="sv-SE"/>
        </w:rPr>
        <w:t>mässig. Det som kommunicerades handlade enbart om att följa checklistan</w:t>
      </w:r>
      <w:r w:rsidR="2100F189" w:rsidRPr="769B8D97">
        <w:rPr>
          <w:rFonts w:eastAsia="Times New Roman" w:cs="Times New Roman"/>
          <w:lang w:val="sv-SE"/>
        </w:rPr>
        <w:t>s moment.</w:t>
      </w:r>
      <w:r w:rsidR="1957A4BC" w:rsidRPr="769B8D97">
        <w:rPr>
          <w:rFonts w:eastAsia="Times New Roman" w:cs="Times New Roman"/>
          <w:lang w:val="sv-SE"/>
        </w:rPr>
        <w:t xml:space="preserve"> Den ena deltagaren i bryggteamet stod och läste direkt ur checklistan för att meddela till den andra deltag</w:t>
      </w:r>
      <w:r w:rsidR="0F3151B3" w:rsidRPr="769B8D97">
        <w:rPr>
          <w:rFonts w:eastAsia="Times New Roman" w:cs="Times New Roman"/>
          <w:lang w:val="sv-SE"/>
        </w:rPr>
        <w:t>aren vad som skulle utföras</w:t>
      </w:r>
      <w:r w:rsidR="3BE22C04" w:rsidRPr="769B8D97">
        <w:rPr>
          <w:rFonts w:eastAsia="Times New Roman" w:cs="Times New Roman"/>
          <w:lang w:val="sv-SE"/>
        </w:rPr>
        <w:t xml:space="preserve">, enligt </w:t>
      </w:r>
      <w:r w:rsidR="6703B606" w:rsidRPr="769B8D97">
        <w:rPr>
          <w:rFonts w:eastAsia="Times New Roman" w:cs="Times New Roman"/>
          <w:lang w:val="sv-SE"/>
        </w:rPr>
        <w:t xml:space="preserve">metoden </w:t>
      </w:r>
      <w:r w:rsidR="3BE22C04" w:rsidRPr="00702B48">
        <w:rPr>
          <w:rFonts w:eastAsia="Times New Roman" w:cs="Times New Roman"/>
          <w:lang w:val="sv-SE"/>
        </w:rPr>
        <w:t>read-do</w:t>
      </w:r>
      <w:r w:rsidR="4EAC9D0D" w:rsidRPr="769B8D97">
        <w:rPr>
          <w:rFonts w:eastAsia="Times New Roman" w:cs="Times New Roman"/>
          <w:i/>
          <w:iCs/>
          <w:lang w:val="sv-SE"/>
        </w:rPr>
        <w:t xml:space="preserve"> </w:t>
      </w:r>
      <w:r w:rsidR="4EAC9D0D" w:rsidRPr="769B8D97">
        <w:rPr>
          <w:rFonts w:eastAsia="Times New Roman" w:cs="Times New Roman"/>
          <w:lang w:val="sv-SE"/>
        </w:rPr>
        <w:t xml:space="preserve">(Di </w:t>
      </w:r>
      <w:proofErr w:type="spellStart"/>
      <w:r w:rsidR="4EAC9D0D" w:rsidRPr="769B8D97">
        <w:rPr>
          <w:rFonts w:eastAsia="Times New Roman" w:cs="Times New Roman"/>
          <w:lang w:val="sv-SE"/>
        </w:rPr>
        <w:t>Lieto</w:t>
      </w:r>
      <w:proofErr w:type="spellEnd"/>
      <w:r w:rsidR="4EAC9D0D" w:rsidRPr="769B8D97">
        <w:rPr>
          <w:rFonts w:eastAsia="Times New Roman" w:cs="Times New Roman"/>
          <w:lang w:val="sv-SE"/>
        </w:rPr>
        <w:t>, 2015).</w:t>
      </w:r>
      <w:r w:rsidR="0F3151B3" w:rsidRPr="769B8D97">
        <w:rPr>
          <w:rFonts w:eastAsia="Times New Roman" w:cs="Times New Roman"/>
          <w:lang w:val="sv-SE"/>
        </w:rPr>
        <w:t xml:space="preserve"> </w:t>
      </w:r>
      <w:r w:rsidR="752B578F" w:rsidRPr="769B8D97">
        <w:rPr>
          <w:rFonts w:eastAsia="Times New Roman" w:cs="Times New Roman"/>
          <w:lang w:val="sv-SE"/>
        </w:rPr>
        <w:lastRenderedPageBreak/>
        <w:t>Skribenterna</w:t>
      </w:r>
      <w:r w:rsidR="0F3151B3" w:rsidRPr="769B8D97">
        <w:rPr>
          <w:rFonts w:eastAsia="Times New Roman" w:cs="Times New Roman"/>
          <w:lang w:val="sv-SE"/>
        </w:rPr>
        <w:t xml:space="preserve"> noterade därför en försämrad </w:t>
      </w:r>
      <w:r w:rsidR="526E67D5" w:rsidRPr="769B8D97">
        <w:rPr>
          <w:rFonts w:eastAsia="Times New Roman" w:cs="Times New Roman"/>
          <w:lang w:val="sv-SE"/>
        </w:rPr>
        <w:t>SA</w:t>
      </w:r>
      <w:r w:rsidR="14A1667C" w:rsidRPr="769B8D97">
        <w:rPr>
          <w:rFonts w:eastAsia="Times New Roman" w:cs="Times New Roman"/>
          <w:lang w:val="sv-SE"/>
        </w:rPr>
        <w:t xml:space="preserve"> hos deltagarna, då de enbart fokuserade på att bli färdiga med checklistan. </w:t>
      </w:r>
    </w:p>
    <w:p w14:paraId="4B518047" w14:textId="2D37B3DC" w:rsidR="00A40672" w:rsidRPr="00A40672" w:rsidRDefault="00A40672" w:rsidP="000F67E2">
      <w:pPr>
        <w:spacing w:line="276" w:lineRule="auto"/>
        <w:jc w:val="both"/>
        <w:rPr>
          <w:rFonts w:eastAsia="Times New Roman" w:cs="Times New Roman"/>
          <w:lang w:val="sv-SE"/>
        </w:rPr>
      </w:pPr>
    </w:p>
    <w:p w14:paraId="4DE2774F" w14:textId="708B4105" w:rsidR="410CF54C" w:rsidRDefault="20596C95" w:rsidP="000F67E2">
      <w:pPr>
        <w:spacing w:line="276" w:lineRule="auto"/>
        <w:jc w:val="both"/>
        <w:rPr>
          <w:rFonts w:eastAsia="Times New Roman" w:cs="Times New Roman"/>
          <w:lang w:val="sv-SE"/>
        </w:rPr>
      </w:pPr>
      <w:r w:rsidRPr="160F720F">
        <w:rPr>
          <w:rFonts w:eastAsia="Times New Roman" w:cs="Times New Roman"/>
          <w:lang w:val="sv-SE"/>
        </w:rPr>
        <w:t>Med den elektroniska checklistan arbetade bryggteamet mer var för sig. Detta gjord</w:t>
      </w:r>
      <w:r w:rsidR="7352F155" w:rsidRPr="160F720F">
        <w:rPr>
          <w:rFonts w:eastAsia="Times New Roman" w:cs="Times New Roman"/>
          <w:lang w:val="sv-SE"/>
        </w:rPr>
        <w:t>e att kommunikationen snarare handlade om utrustningens inställningar</w:t>
      </w:r>
      <w:r w:rsidR="6C8DD302" w:rsidRPr="160F720F">
        <w:rPr>
          <w:rFonts w:eastAsia="Times New Roman" w:cs="Times New Roman"/>
          <w:lang w:val="sv-SE"/>
        </w:rPr>
        <w:t>. Grupp 2 beskrev det som att de</w:t>
      </w:r>
      <w:r w:rsidR="63A9FAD8" w:rsidRPr="160F720F">
        <w:rPr>
          <w:rFonts w:eastAsia="Times New Roman" w:cs="Times New Roman"/>
          <w:lang w:val="sv-SE"/>
        </w:rPr>
        <w:t xml:space="preserve"> fick</w:t>
      </w:r>
      <w:r w:rsidR="6C8DD302" w:rsidRPr="160F720F">
        <w:rPr>
          <w:rFonts w:eastAsia="Times New Roman" w:cs="Times New Roman"/>
          <w:lang w:val="sv-SE"/>
        </w:rPr>
        <w:t xml:space="preserve"> </w:t>
      </w:r>
      <w:r w:rsidR="00EE4ABF">
        <w:rPr>
          <w:rFonts w:eastAsia="Times New Roman" w:cs="Times New Roman"/>
          <w:lang w:val="sv-SE"/>
        </w:rPr>
        <w:t>”</w:t>
      </w:r>
      <w:r w:rsidR="790FE4BF" w:rsidRPr="2293CF68">
        <w:rPr>
          <w:rFonts w:eastAsia="Times New Roman" w:cs="Times New Roman"/>
          <w:i/>
          <w:lang w:val="sv-SE"/>
        </w:rPr>
        <w:t>M</w:t>
      </w:r>
      <w:r w:rsidR="6C8DD302" w:rsidRPr="2293CF68">
        <w:rPr>
          <w:rFonts w:eastAsia="Times New Roman" w:cs="Times New Roman"/>
          <w:i/>
          <w:lang w:val="sv-SE"/>
        </w:rPr>
        <w:t>er tid för reflektion...</w:t>
      </w:r>
      <w:r w:rsidR="6C8DD302" w:rsidRPr="160F720F">
        <w:rPr>
          <w:rFonts w:eastAsia="Times New Roman" w:cs="Times New Roman"/>
          <w:lang w:val="sv-SE"/>
        </w:rPr>
        <w:t>”</w:t>
      </w:r>
      <w:r w:rsidR="71E175D1" w:rsidRPr="160F720F">
        <w:rPr>
          <w:rFonts w:eastAsia="Times New Roman" w:cs="Times New Roman"/>
          <w:lang w:val="sv-SE"/>
        </w:rPr>
        <w:t xml:space="preserve">. De kunde diskutera hur olika inställningar kunde göras, samt </w:t>
      </w:r>
      <w:r w:rsidR="71E175D1" w:rsidRPr="4BA6EBEC">
        <w:rPr>
          <w:rFonts w:eastAsia="Times New Roman" w:cs="Times New Roman"/>
          <w:lang w:val="sv-SE"/>
        </w:rPr>
        <w:t>var</w:t>
      </w:r>
      <w:r w:rsidR="71E175D1" w:rsidRPr="160F720F">
        <w:rPr>
          <w:rFonts w:eastAsia="Times New Roman" w:cs="Times New Roman"/>
          <w:lang w:val="sv-SE"/>
        </w:rPr>
        <w:t xml:space="preserve"> de olika funktionerna fanns</w:t>
      </w:r>
      <w:r w:rsidR="203CA5A8" w:rsidRPr="160F720F">
        <w:rPr>
          <w:rFonts w:eastAsia="Times New Roman" w:cs="Times New Roman"/>
          <w:lang w:val="sv-SE"/>
        </w:rPr>
        <w:t xml:space="preserve"> på ett annorlunda sätt</w:t>
      </w:r>
      <w:r w:rsidR="00F27768">
        <w:rPr>
          <w:rFonts w:eastAsia="Times New Roman" w:cs="Times New Roman"/>
          <w:lang w:val="sv-SE"/>
        </w:rPr>
        <w:t>.</w:t>
      </w:r>
      <w:r w:rsidR="00FC3FDA" w:rsidRPr="6543B9C2">
        <w:rPr>
          <w:rFonts w:eastAsia="Times New Roman" w:cs="Times New Roman"/>
          <w:lang w:val="sv-SE"/>
        </w:rPr>
        <w:t xml:space="preserve"> </w:t>
      </w:r>
      <w:r w:rsidR="114C5AA4" w:rsidRPr="7DDBE747">
        <w:rPr>
          <w:rFonts w:eastAsia="Times New Roman" w:cs="Times New Roman"/>
          <w:lang w:val="sv-SE"/>
        </w:rPr>
        <w:t xml:space="preserve">Därför anses det att kommunikationen </w:t>
      </w:r>
      <w:proofErr w:type="spellStart"/>
      <w:r w:rsidR="114C5AA4" w:rsidRPr="7DDBE747">
        <w:rPr>
          <w:rFonts w:eastAsia="Times New Roman" w:cs="Times New Roman"/>
          <w:lang w:val="sv-SE"/>
        </w:rPr>
        <w:t>faciliteras</w:t>
      </w:r>
      <w:proofErr w:type="spellEnd"/>
      <w:r w:rsidR="63F3D441" w:rsidRPr="7DDBE747">
        <w:rPr>
          <w:rFonts w:eastAsia="Times New Roman" w:cs="Times New Roman"/>
          <w:lang w:val="sv-SE"/>
        </w:rPr>
        <w:t>.</w:t>
      </w:r>
      <w:r w:rsidR="00B7D23B" w:rsidRPr="6325F5A3">
        <w:rPr>
          <w:rFonts w:eastAsia="Times New Roman" w:cs="Times New Roman"/>
          <w:lang w:val="sv-SE"/>
        </w:rPr>
        <w:t xml:space="preserve"> </w:t>
      </w:r>
      <w:r w:rsidR="148BC8BC" w:rsidRPr="6325F5A3">
        <w:rPr>
          <w:rFonts w:eastAsia="Times New Roman" w:cs="Times New Roman"/>
          <w:lang w:val="sv-SE"/>
        </w:rPr>
        <w:t>Som</w:t>
      </w:r>
      <w:r w:rsidR="55112808" w:rsidRPr="77B9894E">
        <w:rPr>
          <w:rFonts w:eastAsia="Times New Roman" w:cs="Times New Roman"/>
          <w:lang w:val="sv-SE"/>
        </w:rPr>
        <w:t xml:space="preserve"> </w:t>
      </w:r>
      <w:r w:rsidR="143977B5" w:rsidRPr="77B9894E">
        <w:rPr>
          <w:rFonts w:eastAsia="Times New Roman" w:cs="Times New Roman"/>
          <w:lang w:val="sv-SE"/>
        </w:rPr>
        <w:t xml:space="preserve">tidigare diskuterat är det centralt att analysera vilken typ av kommunikation </w:t>
      </w:r>
      <w:r w:rsidR="4A0C2A6B" w:rsidRPr="77B9894E">
        <w:rPr>
          <w:rFonts w:eastAsia="Times New Roman" w:cs="Times New Roman"/>
          <w:lang w:val="sv-SE"/>
        </w:rPr>
        <w:t xml:space="preserve">som försvann i och </w:t>
      </w:r>
      <w:r w:rsidR="4A0C2A6B" w:rsidRPr="578ED084">
        <w:rPr>
          <w:rFonts w:eastAsia="Times New Roman" w:cs="Times New Roman"/>
          <w:lang w:val="sv-SE"/>
        </w:rPr>
        <w:t xml:space="preserve">med användningen av den elektroniska checklistan. </w:t>
      </w:r>
      <w:r w:rsidR="3DE3E6C4" w:rsidRPr="447ADD7C">
        <w:rPr>
          <w:rFonts w:eastAsia="Times New Roman" w:cs="Times New Roman"/>
          <w:lang w:val="sv-SE"/>
        </w:rPr>
        <w:t>Kommunikation på en fartygsbrygga är fundamentalt för det säkra framförandet</w:t>
      </w:r>
      <w:r w:rsidR="3DE3E6C4" w:rsidRPr="26A0B35A">
        <w:rPr>
          <w:rFonts w:eastAsia="Times New Roman" w:cs="Times New Roman"/>
          <w:lang w:val="sv-SE"/>
        </w:rPr>
        <w:t xml:space="preserve">, och en central del i </w:t>
      </w:r>
      <w:proofErr w:type="spellStart"/>
      <w:r w:rsidR="3DE3E6C4" w:rsidRPr="260A17B4">
        <w:rPr>
          <w:rFonts w:eastAsia="Times New Roman" w:cs="Times New Roman"/>
          <w:lang w:val="sv-SE"/>
        </w:rPr>
        <w:t>BRM</w:t>
      </w:r>
      <w:proofErr w:type="spellEnd"/>
      <w:r w:rsidR="645FF81E" w:rsidRPr="033C6597">
        <w:rPr>
          <w:rFonts w:eastAsia="Times New Roman" w:cs="Times New Roman"/>
          <w:lang w:val="sv-SE"/>
        </w:rPr>
        <w:t>.</w:t>
      </w:r>
      <w:r w:rsidR="60710986" w:rsidRPr="1E441B66">
        <w:rPr>
          <w:rFonts w:eastAsia="Times New Roman" w:cs="Times New Roman"/>
          <w:lang w:val="sv-SE"/>
        </w:rPr>
        <w:t xml:space="preserve"> </w:t>
      </w:r>
    </w:p>
    <w:p w14:paraId="6F9E11FA" w14:textId="11A73556" w:rsidR="00A60579" w:rsidRPr="00A60579" w:rsidRDefault="00A60579" w:rsidP="000F67E2">
      <w:pPr>
        <w:pStyle w:val="Rubrik4"/>
        <w:jc w:val="both"/>
        <w:rPr>
          <w:lang w:val="sv-SE"/>
        </w:rPr>
      </w:pPr>
      <w:bookmarkStart w:id="76" w:name="_Toc36924289"/>
      <w:r w:rsidRPr="0D1C4DC3">
        <w:rPr>
          <w:lang w:val="sv-SE"/>
        </w:rPr>
        <w:t>5.1.</w:t>
      </w:r>
      <w:r w:rsidR="00C363B5">
        <w:rPr>
          <w:lang w:val="sv-SE"/>
        </w:rPr>
        <w:t>2</w:t>
      </w:r>
      <w:r w:rsidRPr="0D1C4DC3">
        <w:rPr>
          <w:lang w:val="sv-SE"/>
        </w:rPr>
        <w:t xml:space="preserve"> Workshop – </w:t>
      </w:r>
      <w:r w:rsidR="005D6E64">
        <w:rPr>
          <w:lang w:val="sv-SE"/>
        </w:rPr>
        <w:t>Checklistornas genomförande-tid</w:t>
      </w:r>
      <w:bookmarkEnd w:id="76"/>
    </w:p>
    <w:p w14:paraId="7E908F7E" w14:textId="0E95F4E6" w:rsidR="3D022C33" w:rsidRDefault="3D022C33" w:rsidP="000F67E2">
      <w:pPr>
        <w:spacing w:line="276" w:lineRule="auto"/>
        <w:jc w:val="both"/>
        <w:rPr>
          <w:rFonts w:eastAsia="Times New Roman" w:cs="Times New Roman"/>
          <w:lang w:val="sv-SE"/>
        </w:rPr>
      </w:pPr>
      <w:r w:rsidRPr="39390B9D">
        <w:rPr>
          <w:rFonts w:eastAsia="Times New Roman" w:cs="Times New Roman"/>
          <w:lang w:val="sv-SE"/>
        </w:rPr>
        <w:t xml:space="preserve">Tiden att utföra </w:t>
      </w:r>
      <w:r w:rsidR="3053DB97" w:rsidRPr="39390B9D">
        <w:rPr>
          <w:rFonts w:eastAsia="Times New Roman" w:cs="Times New Roman"/>
          <w:lang w:val="sv-SE"/>
        </w:rPr>
        <w:t>simuleringen</w:t>
      </w:r>
      <w:r w:rsidRPr="39390B9D">
        <w:rPr>
          <w:rFonts w:eastAsia="Times New Roman" w:cs="Times New Roman"/>
          <w:lang w:val="sv-SE"/>
        </w:rPr>
        <w:t xml:space="preserve"> påverkades främst av hur bekväma deltagarna var vid bryggornas utrustning. Därför </w:t>
      </w:r>
      <w:r w:rsidR="373B5CC5" w:rsidRPr="39390B9D">
        <w:rPr>
          <w:rFonts w:eastAsia="Times New Roman" w:cs="Times New Roman"/>
          <w:lang w:val="sv-SE"/>
        </w:rPr>
        <w:t xml:space="preserve">ansågs det som naturligt att </w:t>
      </w:r>
      <w:r w:rsidR="59E50F2E" w:rsidRPr="39390B9D">
        <w:rPr>
          <w:rFonts w:eastAsia="Times New Roman" w:cs="Times New Roman"/>
          <w:lang w:val="sv-SE"/>
        </w:rPr>
        <w:t xml:space="preserve">simulering </w:t>
      </w:r>
      <w:r w:rsidR="373B5CC5" w:rsidRPr="39390B9D">
        <w:rPr>
          <w:rFonts w:eastAsia="Times New Roman" w:cs="Times New Roman"/>
          <w:lang w:val="sv-SE"/>
        </w:rPr>
        <w:t>n</w:t>
      </w:r>
      <w:r w:rsidR="002D7614">
        <w:rPr>
          <w:rFonts w:eastAsia="Times New Roman" w:cs="Times New Roman"/>
          <w:lang w:val="sv-SE"/>
        </w:rPr>
        <w:t>umme</w:t>
      </w:r>
      <w:r w:rsidR="373B5CC5" w:rsidRPr="39390B9D">
        <w:rPr>
          <w:rFonts w:eastAsia="Times New Roman" w:cs="Times New Roman"/>
          <w:lang w:val="sv-SE"/>
        </w:rPr>
        <w:t xml:space="preserve">r 2 tog mindre tid än </w:t>
      </w:r>
      <w:r w:rsidR="38753907" w:rsidRPr="39390B9D">
        <w:rPr>
          <w:rFonts w:eastAsia="Times New Roman" w:cs="Times New Roman"/>
          <w:lang w:val="sv-SE"/>
        </w:rPr>
        <w:t>simulering</w:t>
      </w:r>
      <w:r w:rsidR="373B5CC5" w:rsidRPr="39390B9D">
        <w:rPr>
          <w:rFonts w:eastAsia="Times New Roman" w:cs="Times New Roman"/>
          <w:lang w:val="sv-SE"/>
        </w:rPr>
        <w:t xml:space="preserve"> n</w:t>
      </w:r>
      <w:r w:rsidR="002D7614">
        <w:rPr>
          <w:rFonts w:eastAsia="Times New Roman" w:cs="Times New Roman"/>
          <w:lang w:val="sv-SE"/>
        </w:rPr>
        <w:t>umme</w:t>
      </w:r>
      <w:r w:rsidR="373B5CC5" w:rsidRPr="39390B9D">
        <w:rPr>
          <w:rFonts w:eastAsia="Times New Roman" w:cs="Times New Roman"/>
          <w:lang w:val="sv-SE"/>
        </w:rPr>
        <w:t xml:space="preserve">r 1, oberoende av vilken typ av checklista som användes. </w:t>
      </w:r>
      <w:r w:rsidR="40460D79" w:rsidRPr="39390B9D">
        <w:rPr>
          <w:rFonts w:eastAsia="Times New Roman" w:cs="Times New Roman"/>
          <w:lang w:val="sv-SE"/>
        </w:rPr>
        <w:t>I det fallet handlar det om hur snabbt deltagaren hittar funktioner</w:t>
      </w:r>
      <w:r w:rsidR="20B73780" w:rsidRPr="39390B9D">
        <w:rPr>
          <w:rFonts w:eastAsia="Times New Roman" w:cs="Times New Roman"/>
          <w:lang w:val="sv-SE"/>
        </w:rPr>
        <w:t>na</w:t>
      </w:r>
      <w:r w:rsidR="40460D79" w:rsidRPr="39390B9D">
        <w:rPr>
          <w:rFonts w:eastAsia="Times New Roman" w:cs="Times New Roman"/>
          <w:lang w:val="sv-SE"/>
        </w:rPr>
        <w:t xml:space="preserve"> i utrustningens inställningar</w:t>
      </w:r>
      <w:r w:rsidR="27EC70D1" w:rsidRPr="39390B9D">
        <w:rPr>
          <w:rFonts w:eastAsia="Times New Roman" w:cs="Times New Roman"/>
          <w:lang w:val="sv-SE"/>
        </w:rPr>
        <w:t xml:space="preserve">, vilket är en felkälla som är viktig att belysa. </w:t>
      </w:r>
      <w:r w:rsidR="0EBF366D" w:rsidRPr="39390B9D">
        <w:rPr>
          <w:rFonts w:eastAsia="Times New Roman" w:cs="Times New Roman"/>
          <w:lang w:val="sv-SE"/>
        </w:rPr>
        <w:t xml:space="preserve">Det är därför inte relevant att </w:t>
      </w:r>
      <w:r w:rsidR="17553F45" w:rsidRPr="39390B9D">
        <w:rPr>
          <w:rFonts w:eastAsia="Times New Roman" w:cs="Times New Roman"/>
          <w:lang w:val="sv-SE"/>
        </w:rPr>
        <w:t xml:space="preserve">fokusera på vilken </w:t>
      </w:r>
      <w:r w:rsidR="00033393" w:rsidRPr="39390B9D">
        <w:rPr>
          <w:rFonts w:eastAsia="Times New Roman" w:cs="Times New Roman"/>
          <w:lang w:val="sv-SE"/>
        </w:rPr>
        <w:t xml:space="preserve">enskild </w:t>
      </w:r>
      <w:r w:rsidR="17553F45" w:rsidRPr="39390B9D">
        <w:rPr>
          <w:rFonts w:eastAsia="Times New Roman" w:cs="Times New Roman"/>
          <w:lang w:val="sv-SE"/>
        </w:rPr>
        <w:t xml:space="preserve">simulering som gick allra snabbast. </w:t>
      </w:r>
      <w:r w:rsidR="27EC70D1" w:rsidRPr="39390B9D">
        <w:rPr>
          <w:rFonts w:eastAsia="Times New Roman" w:cs="Times New Roman"/>
          <w:lang w:val="sv-SE"/>
        </w:rPr>
        <w:t xml:space="preserve">Det anses istället vara </w:t>
      </w:r>
      <w:r w:rsidR="25499CDE" w:rsidRPr="39390B9D">
        <w:rPr>
          <w:rFonts w:eastAsia="Times New Roman" w:cs="Times New Roman"/>
          <w:lang w:val="sv-SE"/>
        </w:rPr>
        <w:t>intressant</w:t>
      </w:r>
      <w:r w:rsidR="27EC70D1" w:rsidRPr="39390B9D">
        <w:rPr>
          <w:rFonts w:eastAsia="Times New Roman" w:cs="Times New Roman"/>
          <w:lang w:val="sv-SE"/>
        </w:rPr>
        <w:t xml:space="preserve"> att analysera </w:t>
      </w:r>
      <w:r w:rsidR="6CDD9407" w:rsidRPr="39390B9D">
        <w:rPr>
          <w:rFonts w:eastAsia="Times New Roman" w:cs="Times New Roman"/>
          <w:lang w:val="sv-SE"/>
        </w:rPr>
        <w:t xml:space="preserve">papperschecklistan mot den elektroniska checklistan. I </w:t>
      </w:r>
      <w:r w:rsidR="00A06BBE">
        <w:rPr>
          <w:rFonts w:eastAsia="Times New Roman" w:cs="Times New Roman"/>
          <w:lang w:val="sv-SE"/>
        </w:rPr>
        <w:t>gruppernas första simulering</w:t>
      </w:r>
      <w:r w:rsidR="6CDD9407" w:rsidRPr="39390B9D">
        <w:rPr>
          <w:rFonts w:eastAsia="Times New Roman" w:cs="Times New Roman"/>
          <w:lang w:val="sv-SE"/>
        </w:rPr>
        <w:t xml:space="preserve"> använde </w:t>
      </w:r>
      <w:r w:rsidR="001534F4">
        <w:rPr>
          <w:rFonts w:eastAsia="Times New Roman" w:cs="Times New Roman"/>
          <w:lang w:val="sv-SE"/>
        </w:rPr>
        <w:t>g</w:t>
      </w:r>
      <w:r w:rsidR="6CDD9407" w:rsidRPr="39390B9D">
        <w:rPr>
          <w:rFonts w:eastAsia="Times New Roman" w:cs="Times New Roman"/>
          <w:lang w:val="sv-SE"/>
        </w:rPr>
        <w:t xml:space="preserve">rupp 1 </w:t>
      </w:r>
      <w:r w:rsidR="70D90BD7" w:rsidRPr="39390B9D">
        <w:rPr>
          <w:rFonts w:eastAsia="Times New Roman" w:cs="Times New Roman"/>
          <w:lang w:val="sv-SE"/>
        </w:rPr>
        <w:t xml:space="preserve">en traditionell papperschecklista medan </w:t>
      </w:r>
      <w:r w:rsidR="001534F4">
        <w:rPr>
          <w:rFonts w:eastAsia="Times New Roman" w:cs="Times New Roman"/>
          <w:lang w:val="sv-SE"/>
        </w:rPr>
        <w:t>g</w:t>
      </w:r>
      <w:r w:rsidR="70D90BD7" w:rsidRPr="39390B9D">
        <w:rPr>
          <w:rFonts w:eastAsia="Times New Roman" w:cs="Times New Roman"/>
          <w:lang w:val="sv-SE"/>
        </w:rPr>
        <w:t xml:space="preserve">rupp 2 använde den elektroniska motsvarigheten. </w:t>
      </w:r>
      <w:r w:rsidR="4DC64A24" w:rsidRPr="39390B9D">
        <w:rPr>
          <w:rFonts w:eastAsia="Times New Roman" w:cs="Times New Roman"/>
          <w:lang w:val="sv-SE"/>
        </w:rPr>
        <w:t xml:space="preserve">Grupp 1 utförde simuleringen på 34 minuter och 19 sekunder, medan </w:t>
      </w:r>
      <w:r w:rsidR="001534F4">
        <w:rPr>
          <w:rFonts w:eastAsia="Times New Roman" w:cs="Times New Roman"/>
          <w:lang w:val="sv-SE"/>
        </w:rPr>
        <w:t>g</w:t>
      </w:r>
      <w:r w:rsidR="4DC64A24" w:rsidRPr="39390B9D">
        <w:rPr>
          <w:rFonts w:eastAsia="Times New Roman" w:cs="Times New Roman"/>
          <w:lang w:val="sv-SE"/>
        </w:rPr>
        <w:t>rupp 2 behövde 22 minuter och 11 sekunder</w:t>
      </w:r>
      <w:r w:rsidR="572EB23C" w:rsidRPr="39390B9D">
        <w:rPr>
          <w:rFonts w:eastAsia="Times New Roman" w:cs="Times New Roman"/>
          <w:lang w:val="sv-SE"/>
        </w:rPr>
        <w:t xml:space="preserve"> för att slutföra samma uppgift. Skillnaden </w:t>
      </w:r>
      <w:r w:rsidR="5E169C8D" w:rsidRPr="39390B9D">
        <w:rPr>
          <w:rFonts w:eastAsia="Times New Roman" w:cs="Times New Roman"/>
          <w:lang w:val="sv-SE"/>
        </w:rPr>
        <w:t>mellan den elektroniska checklistan och papperschecklistan resulterar i mer än 10 minuter.</w:t>
      </w:r>
      <w:r w:rsidR="60FF7E0A" w:rsidRPr="39390B9D">
        <w:rPr>
          <w:rFonts w:eastAsia="Times New Roman" w:cs="Times New Roman"/>
          <w:lang w:val="sv-SE"/>
        </w:rPr>
        <w:t xml:space="preserve"> </w:t>
      </w:r>
    </w:p>
    <w:p w14:paraId="13777F32" w14:textId="7BE15FC4" w:rsidR="3D022C33" w:rsidRDefault="3D022C33" w:rsidP="000F67E2">
      <w:pPr>
        <w:spacing w:line="276" w:lineRule="auto"/>
        <w:jc w:val="both"/>
        <w:rPr>
          <w:rFonts w:eastAsia="Times New Roman" w:cs="Times New Roman"/>
          <w:lang w:val="sv-SE"/>
        </w:rPr>
      </w:pPr>
    </w:p>
    <w:p w14:paraId="6A00795C" w14:textId="29768839" w:rsidR="676048B9" w:rsidRDefault="6255EC6E" w:rsidP="000F67E2">
      <w:pPr>
        <w:spacing w:line="276" w:lineRule="auto"/>
        <w:jc w:val="both"/>
        <w:rPr>
          <w:rFonts w:eastAsia="Times New Roman" w:cs="Times New Roman"/>
          <w:lang w:val="sv-SE"/>
        </w:rPr>
      </w:pPr>
      <w:r w:rsidRPr="7F4D67FE">
        <w:rPr>
          <w:rFonts w:eastAsia="Times New Roman" w:cs="Times New Roman"/>
          <w:lang w:val="sv-SE"/>
        </w:rPr>
        <w:t>Vid</w:t>
      </w:r>
      <w:r w:rsidR="2919A8DF" w:rsidRPr="317E9B28">
        <w:rPr>
          <w:rFonts w:eastAsia="Times New Roman" w:cs="Times New Roman"/>
          <w:lang w:val="sv-SE"/>
        </w:rPr>
        <w:t xml:space="preserve"> simulering </w:t>
      </w:r>
      <w:r w:rsidR="2A8827E6" w:rsidRPr="317E9B28">
        <w:rPr>
          <w:rFonts w:eastAsia="Times New Roman" w:cs="Times New Roman"/>
          <w:lang w:val="sv-SE"/>
        </w:rPr>
        <w:t>n</w:t>
      </w:r>
      <w:r w:rsidR="73E62C88" w:rsidRPr="317E9B28">
        <w:rPr>
          <w:rFonts w:eastAsia="Times New Roman" w:cs="Times New Roman"/>
          <w:lang w:val="sv-SE"/>
        </w:rPr>
        <w:t>umme</w:t>
      </w:r>
      <w:r w:rsidR="2A8827E6" w:rsidRPr="317E9B28">
        <w:rPr>
          <w:rFonts w:eastAsia="Times New Roman" w:cs="Times New Roman"/>
          <w:lang w:val="sv-SE"/>
        </w:rPr>
        <w:t>r</w:t>
      </w:r>
      <w:r w:rsidR="2919A8DF" w:rsidRPr="317E9B28">
        <w:rPr>
          <w:rFonts w:eastAsia="Times New Roman" w:cs="Times New Roman"/>
          <w:lang w:val="sv-SE"/>
        </w:rPr>
        <w:t xml:space="preserve"> 2 använde </w:t>
      </w:r>
      <w:r w:rsidR="006072C2">
        <w:rPr>
          <w:rFonts w:eastAsia="Times New Roman" w:cs="Times New Roman"/>
          <w:lang w:val="sv-SE"/>
        </w:rPr>
        <w:t>g</w:t>
      </w:r>
      <w:r w:rsidR="2919A8DF" w:rsidRPr="317E9B28">
        <w:rPr>
          <w:rFonts w:eastAsia="Times New Roman" w:cs="Times New Roman"/>
          <w:lang w:val="sv-SE"/>
        </w:rPr>
        <w:t xml:space="preserve">rupp 1 den elektroniska checklistan och </w:t>
      </w:r>
      <w:r w:rsidR="006072C2">
        <w:rPr>
          <w:rFonts w:eastAsia="Times New Roman" w:cs="Times New Roman"/>
          <w:lang w:val="sv-SE"/>
        </w:rPr>
        <w:t>g</w:t>
      </w:r>
      <w:r w:rsidR="2919A8DF" w:rsidRPr="317E9B28">
        <w:rPr>
          <w:rFonts w:eastAsia="Times New Roman" w:cs="Times New Roman"/>
          <w:lang w:val="sv-SE"/>
        </w:rPr>
        <w:t xml:space="preserve">rupp 2 papperschecklistan. </w:t>
      </w:r>
      <w:r w:rsidR="79BE9F08" w:rsidRPr="317E9B28">
        <w:rPr>
          <w:rFonts w:eastAsia="Times New Roman" w:cs="Times New Roman"/>
          <w:lang w:val="sv-SE"/>
        </w:rPr>
        <w:t>Simuleringen gick</w:t>
      </w:r>
      <w:r w:rsidR="671609F7" w:rsidRPr="317E9B28">
        <w:rPr>
          <w:rFonts w:eastAsia="Times New Roman" w:cs="Times New Roman"/>
          <w:lang w:val="sv-SE"/>
        </w:rPr>
        <w:t xml:space="preserve"> som väntat</w:t>
      </w:r>
      <w:r w:rsidR="79BE9F08" w:rsidRPr="317E9B28">
        <w:rPr>
          <w:rFonts w:eastAsia="Times New Roman" w:cs="Times New Roman"/>
          <w:lang w:val="sv-SE"/>
        </w:rPr>
        <w:t xml:space="preserve"> väsentligt mycket snabbare, av naturliga skäl, vilket diskuterades </w:t>
      </w:r>
      <w:r w:rsidR="7DC26190" w:rsidRPr="317E9B28">
        <w:rPr>
          <w:rFonts w:eastAsia="Times New Roman" w:cs="Times New Roman"/>
          <w:lang w:val="sv-SE"/>
        </w:rPr>
        <w:t>tidigare</w:t>
      </w:r>
      <w:r w:rsidR="79BE9F08" w:rsidRPr="317E9B28">
        <w:rPr>
          <w:rFonts w:eastAsia="Times New Roman" w:cs="Times New Roman"/>
          <w:lang w:val="sv-SE"/>
        </w:rPr>
        <w:t xml:space="preserve">. </w:t>
      </w:r>
      <w:r w:rsidR="0AF5A413" w:rsidRPr="317E9B28">
        <w:rPr>
          <w:rFonts w:eastAsia="Times New Roman" w:cs="Times New Roman"/>
          <w:lang w:val="sv-SE"/>
        </w:rPr>
        <w:t xml:space="preserve">Resultatet visade </w:t>
      </w:r>
      <w:r w:rsidR="6D2CA6DF" w:rsidRPr="317E9B28">
        <w:rPr>
          <w:rFonts w:eastAsia="Times New Roman" w:cs="Times New Roman"/>
          <w:lang w:val="sv-SE"/>
        </w:rPr>
        <w:t xml:space="preserve">återigen att den elektroniska checklistan var effektivare tidsmässigt. </w:t>
      </w:r>
      <w:r w:rsidR="42002E5A" w:rsidRPr="317E9B28">
        <w:rPr>
          <w:rFonts w:eastAsia="Times New Roman" w:cs="Times New Roman"/>
          <w:lang w:val="sv-SE"/>
        </w:rPr>
        <w:t xml:space="preserve">Grupp 1 utförde simuleringen på 11 minuter och 23 sekunder medan </w:t>
      </w:r>
      <w:r w:rsidR="006072C2">
        <w:rPr>
          <w:rFonts w:eastAsia="Times New Roman" w:cs="Times New Roman"/>
          <w:lang w:val="sv-SE"/>
        </w:rPr>
        <w:t>g</w:t>
      </w:r>
      <w:r w:rsidR="42002E5A" w:rsidRPr="317E9B28">
        <w:rPr>
          <w:rFonts w:eastAsia="Times New Roman" w:cs="Times New Roman"/>
          <w:lang w:val="sv-SE"/>
        </w:rPr>
        <w:t xml:space="preserve">rupp 2 </w:t>
      </w:r>
      <w:r w:rsidR="05CB7D5C" w:rsidRPr="317E9B28">
        <w:rPr>
          <w:rFonts w:eastAsia="Times New Roman" w:cs="Times New Roman"/>
          <w:lang w:val="sv-SE"/>
        </w:rPr>
        <w:t>behövde 13 minuter och 14 sekunder.</w:t>
      </w:r>
      <w:r w:rsidR="00CD26F1">
        <w:rPr>
          <w:rFonts w:eastAsia="Times New Roman" w:cs="Times New Roman"/>
          <w:lang w:val="sv-SE"/>
        </w:rPr>
        <w:t xml:space="preserve"> </w:t>
      </w:r>
      <w:r w:rsidR="00CD26F1" w:rsidRPr="317E9B28">
        <w:rPr>
          <w:rFonts w:eastAsia="Times New Roman" w:cs="Times New Roman"/>
          <w:lang w:val="sv-SE"/>
        </w:rPr>
        <w:t>Den elektroniska checklistan var alltså snabbare oavsett vid vilken simulering den användes.</w:t>
      </w:r>
      <w:r w:rsidR="00EF2F82">
        <w:rPr>
          <w:rFonts w:eastAsia="Times New Roman" w:cs="Times New Roman"/>
          <w:lang w:val="sv-SE"/>
        </w:rPr>
        <w:t xml:space="preserve"> </w:t>
      </w:r>
      <w:r w:rsidR="4A2455F1" w:rsidRPr="317E9B28">
        <w:rPr>
          <w:rFonts w:eastAsia="Times New Roman" w:cs="Times New Roman"/>
          <w:lang w:val="sv-SE"/>
        </w:rPr>
        <w:t>Således kan de</w:t>
      </w:r>
      <w:r w:rsidR="08358953" w:rsidRPr="317E9B28">
        <w:rPr>
          <w:rFonts w:eastAsia="Times New Roman" w:cs="Times New Roman"/>
          <w:lang w:val="sv-SE"/>
        </w:rPr>
        <w:t xml:space="preserve">nna </w:t>
      </w:r>
      <w:r w:rsidR="594F343C" w:rsidRPr="317E9B28">
        <w:rPr>
          <w:rFonts w:eastAsia="Times New Roman" w:cs="Times New Roman"/>
          <w:lang w:val="sv-SE"/>
        </w:rPr>
        <w:t>workshop</w:t>
      </w:r>
      <w:r w:rsidR="4A2455F1" w:rsidRPr="317E9B28">
        <w:rPr>
          <w:rFonts w:eastAsia="Times New Roman" w:cs="Times New Roman"/>
          <w:lang w:val="sv-SE"/>
        </w:rPr>
        <w:t xml:space="preserve"> påvisa att den elektroniska </w:t>
      </w:r>
      <w:r w:rsidR="00CD26F1">
        <w:rPr>
          <w:rFonts w:eastAsia="Times New Roman" w:cs="Times New Roman"/>
          <w:lang w:val="sv-SE"/>
        </w:rPr>
        <w:t>checklistan</w:t>
      </w:r>
      <w:r w:rsidR="4A2455F1" w:rsidRPr="317E9B28">
        <w:rPr>
          <w:rFonts w:eastAsia="Times New Roman" w:cs="Times New Roman"/>
          <w:lang w:val="sv-SE"/>
        </w:rPr>
        <w:t xml:space="preserve"> genererar en </w:t>
      </w:r>
      <w:r w:rsidR="0860A7E3" w:rsidRPr="317E9B28">
        <w:rPr>
          <w:rFonts w:eastAsia="Times New Roman" w:cs="Times New Roman"/>
          <w:lang w:val="sv-SE"/>
        </w:rPr>
        <w:t xml:space="preserve">snabbare och effektivare arbetsgång än den traditionella papperschecklistan. </w:t>
      </w:r>
      <w:r w:rsidR="00CD26F1">
        <w:rPr>
          <w:rFonts w:eastAsia="Times New Roman" w:cs="Times New Roman"/>
          <w:lang w:val="sv-SE"/>
        </w:rPr>
        <w:t xml:space="preserve">Detta går även att koppla till den elektroniska checklistans påverkan inom luftfarten, där </w:t>
      </w:r>
      <w:r w:rsidR="00FA6546">
        <w:rPr>
          <w:rFonts w:eastAsia="Times New Roman" w:cs="Times New Roman"/>
          <w:lang w:val="sv-SE"/>
        </w:rPr>
        <w:t xml:space="preserve">genomförande-tiden har reducerats vid införande av elektroniska checklistor (Boorman, 2001). </w:t>
      </w:r>
    </w:p>
    <w:p w14:paraId="4A64FB0B" w14:textId="1A01B56E" w:rsidR="00D26313" w:rsidRPr="00D26313" w:rsidRDefault="00D26313" w:rsidP="000F67E2">
      <w:pPr>
        <w:pStyle w:val="Rubrik4"/>
        <w:jc w:val="both"/>
        <w:rPr>
          <w:lang w:val="sv-SE"/>
        </w:rPr>
      </w:pPr>
      <w:bookmarkStart w:id="77" w:name="_Toc36924290"/>
      <w:r w:rsidRPr="0D1C4DC3">
        <w:rPr>
          <w:lang w:val="sv-SE"/>
        </w:rPr>
        <w:t>5.1.</w:t>
      </w:r>
      <w:r w:rsidR="00C363B5">
        <w:rPr>
          <w:lang w:val="sv-SE"/>
        </w:rPr>
        <w:t>3</w:t>
      </w:r>
      <w:r w:rsidRPr="0D1C4DC3">
        <w:rPr>
          <w:lang w:val="sv-SE"/>
        </w:rPr>
        <w:t xml:space="preserve"> Workshop – </w:t>
      </w:r>
      <w:r w:rsidR="004022D9">
        <w:rPr>
          <w:lang w:val="sv-SE"/>
        </w:rPr>
        <w:t>Tiden och kommunikationens påverkan</w:t>
      </w:r>
      <w:r w:rsidR="005D0193">
        <w:rPr>
          <w:lang w:val="sv-SE"/>
        </w:rPr>
        <w:t xml:space="preserve"> tillsammans</w:t>
      </w:r>
      <w:bookmarkEnd w:id="77"/>
    </w:p>
    <w:p w14:paraId="7C879BE8" w14:textId="7A9880A9" w:rsidR="009144DF" w:rsidRPr="009144DF" w:rsidRDefault="41747ABF" w:rsidP="000F67E2">
      <w:pPr>
        <w:spacing w:line="276" w:lineRule="auto"/>
        <w:jc w:val="both"/>
        <w:rPr>
          <w:rFonts w:eastAsia="Times New Roman" w:cs="Times New Roman"/>
          <w:lang w:val="sv-SE"/>
        </w:rPr>
      </w:pPr>
      <w:r w:rsidRPr="6F2D4E3F">
        <w:rPr>
          <w:rFonts w:eastAsia="Times New Roman" w:cs="Times New Roman"/>
          <w:lang w:val="sv-SE"/>
        </w:rPr>
        <w:t xml:space="preserve">Att enbart påstå att </w:t>
      </w:r>
      <w:r w:rsidRPr="09963EC9">
        <w:rPr>
          <w:rFonts w:eastAsia="Times New Roman" w:cs="Times New Roman"/>
          <w:lang w:val="sv-SE"/>
        </w:rPr>
        <w:t xml:space="preserve">en operation </w:t>
      </w:r>
      <w:r w:rsidR="5B5582D3" w:rsidRPr="44A226BB">
        <w:rPr>
          <w:rFonts w:eastAsia="Times New Roman" w:cs="Times New Roman"/>
          <w:lang w:val="sv-SE"/>
        </w:rPr>
        <w:t xml:space="preserve">blir bättre </w:t>
      </w:r>
      <w:r w:rsidR="5BA06501" w:rsidRPr="080F7739">
        <w:rPr>
          <w:rFonts w:eastAsia="Times New Roman" w:cs="Times New Roman"/>
          <w:lang w:val="sv-SE"/>
        </w:rPr>
        <w:t xml:space="preserve">bara för att mindre tid </w:t>
      </w:r>
      <w:r w:rsidR="3B76F458" w:rsidRPr="777267DE">
        <w:rPr>
          <w:rFonts w:eastAsia="Times New Roman" w:cs="Times New Roman"/>
          <w:lang w:val="sv-SE"/>
        </w:rPr>
        <w:t>brukas</w:t>
      </w:r>
      <w:r w:rsidR="5BA06501" w:rsidRPr="080F7739">
        <w:rPr>
          <w:rFonts w:eastAsia="Times New Roman" w:cs="Times New Roman"/>
          <w:lang w:val="sv-SE"/>
        </w:rPr>
        <w:t xml:space="preserve"> är </w:t>
      </w:r>
      <w:r w:rsidR="5BA06501" w:rsidRPr="50D900FC">
        <w:rPr>
          <w:rFonts w:eastAsia="Times New Roman" w:cs="Times New Roman"/>
          <w:lang w:val="sv-SE"/>
        </w:rPr>
        <w:t xml:space="preserve">felaktigt. </w:t>
      </w:r>
      <w:r w:rsidR="474D474B" w:rsidRPr="1FBF34C8">
        <w:rPr>
          <w:rFonts w:eastAsia="Times New Roman" w:cs="Times New Roman"/>
          <w:lang w:val="sv-SE"/>
        </w:rPr>
        <w:t>Det är d</w:t>
      </w:r>
      <w:r w:rsidR="004A3763">
        <w:rPr>
          <w:rFonts w:eastAsia="Times New Roman" w:cs="Times New Roman"/>
          <w:lang w:val="sv-SE"/>
        </w:rPr>
        <w:t>äremot</w:t>
      </w:r>
      <w:r w:rsidR="5D7E318B" w:rsidRPr="1FBF34C8">
        <w:rPr>
          <w:rFonts w:eastAsia="Times New Roman" w:cs="Times New Roman"/>
          <w:lang w:val="sv-SE"/>
        </w:rPr>
        <w:t xml:space="preserve"> intressant att </w:t>
      </w:r>
      <w:r w:rsidR="78BD0586" w:rsidRPr="7428CA92">
        <w:rPr>
          <w:rFonts w:eastAsia="Times New Roman" w:cs="Times New Roman"/>
          <w:lang w:val="sv-SE"/>
        </w:rPr>
        <w:t xml:space="preserve">kombinera </w:t>
      </w:r>
      <w:r w:rsidR="28BD826F" w:rsidRPr="7428CA92">
        <w:rPr>
          <w:rFonts w:eastAsia="Times New Roman" w:cs="Times New Roman"/>
          <w:lang w:val="sv-SE"/>
        </w:rPr>
        <w:t>dessa</w:t>
      </w:r>
      <w:r w:rsidR="28BD826F" w:rsidRPr="1FBF34C8">
        <w:rPr>
          <w:rFonts w:eastAsia="Times New Roman" w:cs="Times New Roman"/>
          <w:lang w:val="sv-SE"/>
        </w:rPr>
        <w:t xml:space="preserve"> resultat som workshopen </w:t>
      </w:r>
      <w:r w:rsidR="36030143" w:rsidRPr="1FBF34C8">
        <w:rPr>
          <w:rFonts w:eastAsia="Times New Roman" w:cs="Times New Roman"/>
          <w:lang w:val="sv-SE"/>
        </w:rPr>
        <w:t xml:space="preserve">genererat. </w:t>
      </w:r>
      <w:r w:rsidR="6F918A95" w:rsidRPr="1FBF34C8">
        <w:rPr>
          <w:rFonts w:eastAsia="Times New Roman" w:cs="Times New Roman"/>
          <w:lang w:val="sv-SE"/>
        </w:rPr>
        <w:t xml:space="preserve">Med den elektroniska checklistan reduceras samt förändras kommunikationen inom bryggteamet, </w:t>
      </w:r>
      <w:r w:rsidR="6F936F06" w:rsidRPr="1FBF34C8">
        <w:rPr>
          <w:rFonts w:eastAsia="Times New Roman" w:cs="Times New Roman"/>
          <w:lang w:val="sv-SE"/>
        </w:rPr>
        <w:t xml:space="preserve">vilket diskuterats tidigare i avsnittet. Det går även att konstatera att tiden att genomföra checklistan reduceras avsevärt med samma variant. Alltså </w:t>
      </w:r>
      <w:r w:rsidR="6552602A" w:rsidRPr="1FBF34C8">
        <w:rPr>
          <w:rFonts w:eastAsia="Times New Roman" w:cs="Times New Roman"/>
          <w:lang w:val="sv-SE"/>
        </w:rPr>
        <w:t xml:space="preserve">går det att genomföra en procedur genom mindre tid och med enbart den essentiella </w:t>
      </w:r>
      <w:r w:rsidR="7B567171" w:rsidRPr="4BA6EBEC">
        <w:rPr>
          <w:rFonts w:eastAsia="Times New Roman" w:cs="Times New Roman"/>
          <w:lang w:val="sv-SE"/>
        </w:rPr>
        <w:t xml:space="preserve">delen av </w:t>
      </w:r>
      <w:r w:rsidR="6552602A" w:rsidRPr="1FBF34C8">
        <w:rPr>
          <w:rFonts w:eastAsia="Times New Roman" w:cs="Times New Roman"/>
          <w:lang w:val="sv-SE"/>
        </w:rPr>
        <w:t xml:space="preserve">kommunikationen. Detta är intressant </w:t>
      </w:r>
      <w:r w:rsidR="74C43225" w:rsidRPr="1FBF34C8">
        <w:rPr>
          <w:rFonts w:eastAsia="Times New Roman" w:cs="Times New Roman"/>
          <w:lang w:val="sv-SE"/>
        </w:rPr>
        <w:t xml:space="preserve">ur flera perspektiv. </w:t>
      </w:r>
      <w:r w:rsidR="7A2772FF" w:rsidRPr="1FBF34C8">
        <w:rPr>
          <w:rFonts w:eastAsia="Times New Roman" w:cs="Times New Roman"/>
          <w:lang w:val="sv-SE"/>
        </w:rPr>
        <w:t xml:space="preserve">Går det att reducera tiden för ett moment eller en procedur, genererar det automatiskt mer tid för övriga arbetsuppgifter. </w:t>
      </w:r>
      <w:r w:rsidR="006B7DCF">
        <w:rPr>
          <w:rFonts w:eastAsia="Times New Roman" w:cs="Times New Roman"/>
          <w:lang w:val="sv-SE"/>
        </w:rPr>
        <w:t xml:space="preserve">Ifall mindre tid </w:t>
      </w:r>
      <w:r w:rsidR="005D504D">
        <w:rPr>
          <w:rFonts w:eastAsia="Times New Roman" w:cs="Times New Roman"/>
          <w:lang w:val="sv-SE"/>
        </w:rPr>
        <w:t>går åt</w:t>
      </w:r>
      <w:r w:rsidR="006B7DCF">
        <w:rPr>
          <w:rFonts w:eastAsia="Times New Roman" w:cs="Times New Roman"/>
          <w:lang w:val="sv-SE"/>
        </w:rPr>
        <w:t xml:space="preserve"> till administration,</w:t>
      </w:r>
      <w:r w:rsidR="007634B5">
        <w:rPr>
          <w:rFonts w:eastAsia="Times New Roman" w:cs="Times New Roman"/>
          <w:lang w:val="sv-SE"/>
        </w:rPr>
        <w:t xml:space="preserve"> </w:t>
      </w:r>
      <w:r w:rsidR="005B5743">
        <w:rPr>
          <w:rFonts w:eastAsia="Times New Roman" w:cs="Times New Roman"/>
          <w:lang w:val="sv-SE"/>
        </w:rPr>
        <w:t>skulle det kunna</w:t>
      </w:r>
      <w:r w:rsidR="5624C8E6" w:rsidRPr="1FBF34C8">
        <w:rPr>
          <w:rFonts w:eastAsia="Times New Roman" w:cs="Times New Roman"/>
          <w:lang w:val="sv-SE"/>
        </w:rPr>
        <w:t xml:space="preserve"> </w:t>
      </w:r>
      <w:r w:rsidR="007634B5">
        <w:rPr>
          <w:rFonts w:eastAsia="Times New Roman" w:cs="Times New Roman"/>
          <w:lang w:val="sv-SE"/>
        </w:rPr>
        <w:t xml:space="preserve">ge </w:t>
      </w:r>
      <w:r w:rsidR="0E0E838B" w:rsidRPr="1FBF34C8">
        <w:rPr>
          <w:rFonts w:eastAsia="Times New Roman" w:cs="Times New Roman"/>
          <w:lang w:val="sv-SE"/>
        </w:rPr>
        <w:t>mer tid för styrmännen</w:t>
      </w:r>
      <w:r w:rsidR="00A85C4F">
        <w:rPr>
          <w:rFonts w:eastAsia="Times New Roman" w:cs="Times New Roman"/>
          <w:lang w:val="sv-SE"/>
        </w:rPr>
        <w:t xml:space="preserve"> att fokusera på</w:t>
      </w:r>
      <w:r w:rsidR="007634B5">
        <w:rPr>
          <w:rFonts w:eastAsia="Times New Roman" w:cs="Times New Roman"/>
          <w:lang w:val="sv-SE"/>
        </w:rPr>
        <w:t xml:space="preserve"> och utföra</w:t>
      </w:r>
      <w:r w:rsidR="00A85C4F">
        <w:rPr>
          <w:rFonts w:eastAsia="Times New Roman" w:cs="Times New Roman"/>
          <w:lang w:val="sv-SE"/>
        </w:rPr>
        <w:t xml:space="preserve"> </w:t>
      </w:r>
      <w:r w:rsidR="00C1035B">
        <w:rPr>
          <w:rFonts w:eastAsia="Times New Roman" w:cs="Times New Roman"/>
          <w:lang w:val="sv-SE"/>
        </w:rPr>
        <w:t xml:space="preserve">säker </w:t>
      </w:r>
      <w:r w:rsidR="00A85C4F">
        <w:rPr>
          <w:rFonts w:eastAsia="Times New Roman" w:cs="Times New Roman"/>
          <w:lang w:val="sv-SE"/>
        </w:rPr>
        <w:t>navigering</w:t>
      </w:r>
      <w:r w:rsidR="00150D8C">
        <w:rPr>
          <w:rFonts w:eastAsia="Times New Roman" w:cs="Times New Roman"/>
          <w:lang w:val="sv-SE"/>
        </w:rPr>
        <w:t>.</w:t>
      </w:r>
      <w:r w:rsidR="00432CF3">
        <w:rPr>
          <w:rFonts w:eastAsia="Times New Roman" w:cs="Times New Roman"/>
          <w:lang w:val="sv-SE"/>
        </w:rPr>
        <w:t xml:space="preserve"> Ifall styrmännen kan</w:t>
      </w:r>
      <w:r w:rsidR="002D3741">
        <w:rPr>
          <w:rFonts w:eastAsia="Times New Roman" w:cs="Times New Roman"/>
          <w:lang w:val="sv-SE"/>
        </w:rPr>
        <w:t xml:space="preserve"> </w:t>
      </w:r>
      <w:r w:rsidR="00F43526">
        <w:rPr>
          <w:rFonts w:eastAsia="Times New Roman" w:cs="Times New Roman"/>
          <w:lang w:val="sv-SE"/>
        </w:rPr>
        <w:t>få mer tid över i cockpit,</w:t>
      </w:r>
      <w:r w:rsidR="00432CF3">
        <w:rPr>
          <w:rFonts w:eastAsia="Times New Roman" w:cs="Times New Roman"/>
          <w:lang w:val="sv-SE"/>
        </w:rPr>
        <w:t xml:space="preserve"> lägga ett större fokus </w:t>
      </w:r>
      <w:r w:rsidR="000221B4">
        <w:rPr>
          <w:rFonts w:eastAsia="Times New Roman" w:cs="Times New Roman"/>
          <w:lang w:val="sv-SE"/>
        </w:rPr>
        <w:t xml:space="preserve">på navigation och få </w:t>
      </w:r>
      <w:r w:rsidR="00FA4DCD">
        <w:rPr>
          <w:rFonts w:eastAsia="Times New Roman" w:cs="Times New Roman"/>
          <w:lang w:val="sv-SE"/>
        </w:rPr>
        <w:t xml:space="preserve">mer tid </w:t>
      </w:r>
      <w:r w:rsidR="000221B4">
        <w:rPr>
          <w:rFonts w:eastAsia="Times New Roman" w:cs="Times New Roman"/>
          <w:lang w:val="sv-SE"/>
        </w:rPr>
        <w:t xml:space="preserve">över </w:t>
      </w:r>
      <w:r w:rsidR="00FA4DCD">
        <w:rPr>
          <w:rFonts w:eastAsia="Times New Roman" w:cs="Times New Roman"/>
          <w:lang w:val="sv-SE"/>
        </w:rPr>
        <w:t>för reflektion kan det</w:t>
      </w:r>
      <w:r w:rsidR="0E0E838B" w:rsidRPr="1FBF34C8">
        <w:rPr>
          <w:rFonts w:eastAsia="Times New Roman" w:cs="Times New Roman"/>
          <w:lang w:val="sv-SE"/>
        </w:rPr>
        <w:t xml:space="preserve"> </w:t>
      </w:r>
      <w:r w:rsidR="00C55A35">
        <w:rPr>
          <w:rFonts w:eastAsia="Times New Roman" w:cs="Times New Roman"/>
          <w:lang w:val="sv-SE"/>
        </w:rPr>
        <w:t xml:space="preserve">tänkas </w:t>
      </w:r>
      <w:r w:rsidR="00736444">
        <w:rPr>
          <w:rFonts w:eastAsia="Times New Roman" w:cs="Times New Roman"/>
          <w:lang w:val="sv-SE"/>
        </w:rPr>
        <w:t>förbättra</w:t>
      </w:r>
      <w:r w:rsidR="11CB7C4B" w:rsidRPr="1FBF34C8">
        <w:rPr>
          <w:rFonts w:eastAsia="Times New Roman" w:cs="Times New Roman"/>
          <w:lang w:val="sv-SE"/>
        </w:rPr>
        <w:t xml:space="preserve"> dennes </w:t>
      </w:r>
      <w:r w:rsidR="00C55A35">
        <w:rPr>
          <w:rFonts w:eastAsia="Times New Roman" w:cs="Times New Roman"/>
          <w:lang w:val="sv-SE"/>
        </w:rPr>
        <w:t>SA</w:t>
      </w:r>
      <w:r w:rsidR="11CB7C4B" w:rsidRPr="1FBF34C8">
        <w:rPr>
          <w:rFonts w:eastAsia="Times New Roman" w:cs="Times New Roman"/>
          <w:lang w:val="sv-SE"/>
        </w:rPr>
        <w:t>.</w:t>
      </w:r>
      <w:r w:rsidR="003F6657">
        <w:rPr>
          <w:rFonts w:eastAsia="Times New Roman" w:cs="Times New Roman"/>
          <w:lang w:val="sv-SE"/>
        </w:rPr>
        <w:t xml:space="preserve"> </w:t>
      </w:r>
      <w:r w:rsidR="060C066B" w:rsidRPr="1FBF34C8">
        <w:rPr>
          <w:rFonts w:eastAsia="Times New Roman" w:cs="Times New Roman"/>
          <w:lang w:val="sv-SE"/>
        </w:rPr>
        <w:t xml:space="preserve"> </w:t>
      </w:r>
    </w:p>
    <w:p w14:paraId="09808205" w14:textId="0CDAF09C" w:rsidR="009144DF" w:rsidRPr="009144DF" w:rsidRDefault="009144DF" w:rsidP="000F67E2">
      <w:pPr>
        <w:spacing w:line="276" w:lineRule="auto"/>
        <w:jc w:val="both"/>
        <w:rPr>
          <w:rFonts w:eastAsia="Times New Roman" w:cs="Times New Roman"/>
          <w:lang w:val="sv-SE"/>
        </w:rPr>
      </w:pPr>
    </w:p>
    <w:p w14:paraId="276920CA" w14:textId="145E295E" w:rsidR="009144DF" w:rsidRPr="00BE329B" w:rsidRDefault="060C066B" w:rsidP="000F67E2">
      <w:pPr>
        <w:spacing w:line="276" w:lineRule="auto"/>
        <w:jc w:val="both"/>
        <w:rPr>
          <w:rFonts w:eastAsia="Times New Roman" w:cs="Times New Roman"/>
          <w:lang w:val="sv-SE"/>
        </w:rPr>
      </w:pPr>
      <w:r w:rsidRPr="1FBF34C8">
        <w:rPr>
          <w:rFonts w:eastAsia="Times New Roman" w:cs="Times New Roman"/>
          <w:lang w:val="sv-SE"/>
        </w:rPr>
        <w:t xml:space="preserve">Går det att samtidigt reducera den oväsentliga kommunikationen </w:t>
      </w:r>
      <w:r w:rsidR="49F1433A" w:rsidRPr="1FBF34C8">
        <w:rPr>
          <w:rFonts w:eastAsia="Times New Roman" w:cs="Times New Roman"/>
          <w:lang w:val="sv-SE"/>
        </w:rPr>
        <w:t>inom bryggteamet</w:t>
      </w:r>
      <w:r w:rsidR="02013D31" w:rsidRPr="4BA6EBEC">
        <w:rPr>
          <w:rFonts w:eastAsia="Times New Roman" w:cs="Times New Roman"/>
          <w:lang w:val="sv-SE"/>
        </w:rPr>
        <w:t xml:space="preserve"> </w:t>
      </w:r>
      <w:r w:rsidR="2A1CCA79" w:rsidRPr="74A47B2B">
        <w:rPr>
          <w:rFonts w:eastAsia="Times New Roman" w:cs="Times New Roman"/>
          <w:lang w:val="sv-SE"/>
        </w:rPr>
        <w:t>under kritiska operationer</w:t>
      </w:r>
      <w:r w:rsidR="7AD0CBC3" w:rsidRPr="74A47B2B">
        <w:rPr>
          <w:rFonts w:eastAsia="Times New Roman" w:cs="Times New Roman"/>
          <w:lang w:val="sv-SE"/>
        </w:rPr>
        <w:t xml:space="preserve"> </w:t>
      </w:r>
      <w:r w:rsidR="02013D31" w:rsidRPr="4BA6EBEC">
        <w:rPr>
          <w:rFonts w:eastAsia="Times New Roman" w:cs="Times New Roman"/>
          <w:lang w:val="sv-SE"/>
        </w:rPr>
        <w:t>gör</w:t>
      </w:r>
      <w:r w:rsidR="00543732">
        <w:rPr>
          <w:rFonts w:eastAsia="Times New Roman" w:cs="Times New Roman"/>
          <w:lang w:val="sv-SE"/>
        </w:rPr>
        <w:t xml:space="preserve"> det</w:t>
      </w:r>
      <w:r w:rsidR="02013D31" w:rsidRPr="4BA6EBEC">
        <w:rPr>
          <w:rFonts w:eastAsia="Times New Roman" w:cs="Times New Roman"/>
          <w:lang w:val="sv-SE"/>
        </w:rPr>
        <w:t xml:space="preserve"> att </w:t>
      </w:r>
      <w:r w:rsidR="002C541F">
        <w:rPr>
          <w:rFonts w:eastAsia="Times New Roman" w:cs="Times New Roman"/>
          <w:lang w:val="sv-SE"/>
        </w:rPr>
        <w:t>de</w:t>
      </w:r>
      <w:r w:rsidR="02013D31" w:rsidRPr="4BA6EBEC">
        <w:rPr>
          <w:rFonts w:eastAsia="Times New Roman" w:cs="Times New Roman"/>
          <w:lang w:val="sv-SE"/>
        </w:rPr>
        <w:t xml:space="preserve"> kan fokusera på rätt saker</w:t>
      </w:r>
      <w:r w:rsidR="02084D79" w:rsidRPr="4BA6EBEC">
        <w:rPr>
          <w:rFonts w:eastAsia="Times New Roman" w:cs="Times New Roman"/>
          <w:lang w:val="sv-SE"/>
        </w:rPr>
        <w:t xml:space="preserve">. </w:t>
      </w:r>
      <w:r w:rsidR="3C5D5DAF" w:rsidRPr="4BA6EBEC">
        <w:rPr>
          <w:rFonts w:eastAsia="Times New Roman" w:cs="Times New Roman"/>
          <w:lang w:val="sv-SE"/>
        </w:rPr>
        <w:t xml:space="preserve">Vidare kan detta kopplas till rapportens frågeställning angående </w:t>
      </w:r>
      <w:r w:rsidR="00C914DA">
        <w:rPr>
          <w:rFonts w:eastAsia="Times New Roman" w:cs="Times New Roman"/>
          <w:lang w:val="sv-SE"/>
        </w:rPr>
        <w:t>t</w:t>
      </w:r>
      <w:r w:rsidR="3C5D5DAF" w:rsidRPr="4BA6EBEC">
        <w:rPr>
          <w:rFonts w:eastAsia="Times New Roman" w:cs="Times New Roman"/>
          <w:lang w:val="sv-SE"/>
        </w:rPr>
        <w:t xml:space="preserve">he </w:t>
      </w:r>
      <w:proofErr w:type="spellStart"/>
      <w:r w:rsidR="3C5D5DAF" w:rsidRPr="4BA6EBEC">
        <w:rPr>
          <w:rFonts w:eastAsia="Times New Roman" w:cs="Times New Roman"/>
          <w:lang w:val="sv-SE"/>
        </w:rPr>
        <w:t>shared</w:t>
      </w:r>
      <w:proofErr w:type="spellEnd"/>
      <w:r w:rsidR="3C5D5DAF" w:rsidRPr="4BA6EBEC">
        <w:rPr>
          <w:rFonts w:eastAsia="Times New Roman" w:cs="Times New Roman"/>
          <w:lang w:val="sv-SE"/>
        </w:rPr>
        <w:t xml:space="preserve"> mental </w:t>
      </w:r>
      <w:proofErr w:type="spellStart"/>
      <w:r w:rsidR="3C5D5DAF" w:rsidRPr="4BA6EBEC">
        <w:rPr>
          <w:rFonts w:eastAsia="Times New Roman" w:cs="Times New Roman"/>
          <w:lang w:val="sv-SE"/>
        </w:rPr>
        <w:t>model</w:t>
      </w:r>
      <w:proofErr w:type="spellEnd"/>
      <w:r w:rsidR="3C5D5DAF" w:rsidRPr="4BA6EBEC">
        <w:rPr>
          <w:rFonts w:eastAsia="Times New Roman" w:cs="Times New Roman"/>
          <w:lang w:val="sv-SE"/>
        </w:rPr>
        <w:t xml:space="preserve"> inom ett bryggteam. </w:t>
      </w:r>
      <w:r w:rsidR="4BF775FC" w:rsidRPr="6C674B06">
        <w:rPr>
          <w:rFonts w:eastAsia="Times New Roman" w:cs="Times New Roman"/>
          <w:lang w:val="sv-SE"/>
        </w:rPr>
        <w:t xml:space="preserve">Kan styrmännen i ett bryggteam fokusera på </w:t>
      </w:r>
      <w:r w:rsidR="5A8A0107" w:rsidRPr="2EDEA9AB">
        <w:rPr>
          <w:rFonts w:eastAsia="Times New Roman" w:cs="Times New Roman"/>
          <w:lang w:val="sv-SE"/>
        </w:rPr>
        <w:t>sina huvudsakliga uppgifter</w:t>
      </w:r>
      <w:r w:rsidR="2FB8552E" w:rsidRPr="6C674B06">
        <w:rPr>
          <w:rFonts w:eastAsia="Times New Roman" w:cs="Times New Roman"/>
          <w:lang w:val="sv-SE"/>
        </w:rPr>
        <w:t xml:space="preserve"> utan att behöva störas av överflödig kommunikation, </w:t>
      </w:r>
      <w:r w:rsidR="50EE17E8" w:rsidRPr="6C674B06">
        <w:rPr>
          <w:rFonts w:eastAsia="Times New Roman" w:cs="Times New Roman"/>
          <w:lang w:val="sv-SE"/>
        </w:rPr>
        <w:t xml:space="preserve">anses detta kunna leda till en ökad </w:t>
      </w:r>
      <w:proofErr w:type="spellStart"/>
      <w:r w:rsidR="00D95619">
        <w:rPr>
          <w:rFonts w:eastAsia="Times New Roman" w:cs="Times New Roman"/>
          <w:lang w:val="sv-SE"/>
        </w:rPr>
        <w:t>s</w:t>
      </w:r>
      <w:r w:rsidR="50EE17E8" w:rsidRPr="6C674B06">
        <w:rPr>
          <w:rFonts w:eastAsia="Times New Roman" w:cs="Times New Roman"/>
          <w:lang w:val="sv-SE"/>
        </w:rPr>
        <w:t>hared</w:t>
      </w:r>
      <w:proofErr w:type="spellEnd"/>
      <w:r w:rsidR="50EE17E8" w:rsidRPr="6C674B06">
        <w:rPr>
          <w:rFonts w:eastAsia="Times New Roman" w:cs="Times New Roman"/>
          <w:lang w:val="sv-SE"/>
        </w:rPr>
        <w:t xml:space="preserve"> mental </w:t>
      </w:r>
      <w:proofErr w:type="spellStart"/>
      <w:r w:rsidR="50EE17E8" w:rsidRPr="6C674B06">
        <w:rPr>
          <w:rFonts w:eastAsia="Times New Roman" w:cs="Times New Roman"/>
          <w:lang w:val="sv-SE"/>
        </w:rPr>
        <w:t>model</w:t>
      </w:r>
      <w:proofErr w:type="spellEnd"/>
      <w:r w:rsidR="50EE17E8" w:rsidRPr="6C674B06">
        <w:rPr>
          <w:rFonts w:eastAsia="Times New Roman" w:cs="Times New Roman"/>
          <w:lang w:val="sv-SE"/>
        </w:rPr>
        <w:t xml:space="preserve"> för de involverade</w:t>
      </w:r>
      <w:r w:rsidR="0034761F">
        <w:rPr>
          <w:rFonts w:eastAsia="Times New Roman" w:cs="Times New Roman"/>
          <w:lang w:val="sv-SE"/>
        </w:rPr>
        <w:t>. Då</w:t>
      </w:r>
      <w:r w:rsidR="00557438">
        <w:rPr>
          <w:rFonts w:eastAsia="Times New Roman" w:cs="Times New Roman"/>
          <w:lang w:val="sv-SE"/>
        </w:rPr>
        <w:t xml:space="preserve"> överflödig kommunikation är en faktor till minskad SA kan det </w:t>
      </w:r>
      <w:r w:rsidR="00BE329B">
        <w:rPr>
          <w:rFonts w:eastAsia="Times New Roman" w:cs="Times New Roman"/>
          <w:lang w:val="sv-SE"/>
        </w:rPr>
        <w:t xml:space="preserve">även </w:t>
      </w:r>
      <w:r w:rsidR="00557438">
        <w:rPr>
          <w:rFonts w:eastAsia="Times New Roman" w:cs="Times New Roman"/>
          <w:lang w:val="sv-SE"/>
        </w:rPr>
        <w:t xml:space="preserve">antas att </w:t>
      </w:r>
      <w:r w:rsidR="007C790A">
        <w:rPr>
          <w:rFonts w:eastAsia="Times New Roman" w:cs="Times New Roman"/>
          <w:lang w:val="sv-SE"/>
        </w:rPr>
        <w:t>SA</w:t>
      </w:r>
      <w:r w:rsidR="00557438">
        <w:rPr>
          <w:rFonts w:eastAsia="Times New Roman" w:cs="Times New Roman"/>
          <w:lang w:val="sv-SE"/>
        </w:rPr>
        <w:t xml:space="preserve"> </w:t>
      </w:r>
      <w:r w:rsidR="00BC141B">
        <w:rPr>
          <w:rFonts w:eastAsia="Times New Roman" w:cs="Times New Roman"/>
          <w:lang w:val="sv-SE"/>
        </w:rPr>
        <w:t xml:space="preserve">bibehålls ifall </w:t>
      </w:r>
      <w:r w:rsidR="00E97E25">
        <w:rPr>
          <w:rFonts w:eastAsia="Times New Roman" w:cs="Times New Roman"/>
          <w:lang w:val="sv-SE"/>
        </w:rPr>
        <w:t>överflödig</w:t>
      </w:r>
      <w:r w:rsidR="00BC141B">
        <w:rPr>
          <w:rFonts w:eastAsia="Times New Roman" w:cs="Times New Roman"/>
          <w:lang w:val="sv-SE"/>
        </w:rPr>
        <w:t xml:space="preserve"> kommunikation </w:t>
      </w:r>
      <w:r w:rsidR="00A931FD">
        <w:rPr>
          <w:rFonts w:eastAsia="Times New Roman" w:cs="Times New Roman"/>
          <w:lang w:val="sv-SE"/>
        </w:rPr>
        <w:t xml:space="preserve">minskar. </w:t>
      </w:r>
      <w:r w:rsidR="007C790A">
        <w:rPr>
          <w:rFonts w:eastAsia="Times New Roman" w:cs="Times New Roman"/>
          <w:lang w:val="sv-SE"/>
        </w:rPr>
        <w:t xml:space="preserve"> </w:t>
      </w:r>
    </w:p>
    <w:p w14:paraId="6995487E" w14:textId="21581F36" w:rsidR="6C674B06" w:rsidRDefault="6C674B06" w:rsidP="000F67E2">
      <w:pPr>
        <w:spacing w:line="276" w:lineRule="auto"/>
        <w:jc w:val="both"/>
        <w:rPr>
          <w:rFonts w:eastAsia="Times New Roman" w:cs="Times New Roman"/>
          <w:lang w:val="sv-SE"/>
        </w:rPr>
      </w:pPr>
    </w:p>
    <w:p w14:paraId="09956A4C" w14:textId="58655A35" w:rsidR="00426331" w:rsidRDefault="0B534BC7" w:rsidP="000F67E2">
      <w:pPr>
        <w:spacing w:line="276" w:lineRule="auto"/>
        <w:jc w:val="both"/>
        <w:rPr>
          <w:lang w:val="sv-SE"/>
        </w:rPr>
      </w:pPr>
      <w:r w:rsidRPr="62F2DD5F">
        <w:rPr>
          <w:lang w:val="sv-SE"/>
        </w:rPr>
        <w:t xml:space="preserve">Majoriteten av </w:t>
      </w:r>
      <w:r w:rsidR="04765AD3" w:rsidRPr="62F2DD5F">
        <w:rPr>
          <w:lang w:val="sv-SE"/>
        </w:rPr>
        <w:t xml:space="preserve">de </w:t>
      </w:r>
      <w:r w:rsidRPr="62F2DD5F">
        <w:rPr>
          <w:lang w:val="sv-SE"/>
        </w:rPr>
        <w:t>resultat workshopen genererade var väntade. Att simulering n</w:t>
      </w:r>
      <w:r w:rsidR="00AF1217">
        <w:rPr>
          <w:lang w:val="sv-SE"/>
        </w:rPr>
        <w:t>umme</w:t>
      </w:r>
      <w:r w:rsidRPr="62F2DD5F">
        <w:rPr>
          <w:lang w:val="sv-SE"/>
        </w:rPr>
        <w:t>r 2 gick väsentligt mycket snabbare än simulering n</w:t>
      </w:r>
      <w:r w:rsidR="00AF1217">
        <w:rPr>
          <w:lang w:val="sv-SE"/>
        </w:rPr>
        <w:t>umme</w:t>
      </w:r>
      <w:r w:rsidRPr="62F2DD5F">
        <w:rPr>
          <w:lang w:val="sv-SE"/>
        </w:rPr>
        <w:t xml:space="preserve">r </w:t>
      </w:r>
      <w:r w:rsidR="6ED95504" w:rsidRPr="62F2DD5F">
        <w:rPr>
          <w:lang w:val="sv-SE"/>
        </w:rPr>
        <w:t>1 berodde på hur bekväma deltagarna var med bryg</w:t>
      </w:r>
      <w:r w:rsidR="25913680" w:rsidRPr="62F2DD5F">
        <w:rPr>
          <w:lang w:val="sv-SE"/>
        </w:rPr>
        <w:t xml:space="preserve">gans utrustning. Detta var </w:t>
      </w:r>
      <w:r w:rsidR="19616E07" w:rsidRPr="3B30A15D">
        <w:rPr>
          <w:lang w:val="sv-SE"/>
        </w:rPr>
        <w:t>skribenterna</w:t>
      </w:r>
      <w:r w:rsidR="25913680" w:rsidRPr="62F2DD5F">
        <w:rPr>
          <w:lang w:val="sv-SE"/>
        </w:rPr>
        <w:t xml:space="preserve"> medvetna om, och noterade </w:t>
      </w:r>
      <w:r w:rsidR="54F07D27" w:rsidRPr="62F2DD5F">
        <w:rPr>
          <w:lang w:val="sv-SE"/>
        </w:rPr>
        <w:t>det</w:t>
      </w:r>
      <w:r w:rsidR="25913680" w:rsidRPr="62F2DD5F">
        <w:rPr>
          <w:lang w:val="sv-SE"/>
        </w:rPr>
        <w:t xml:space="preserve"> som en felkälla. </w:t>
      </w:r>
      <w:r w:rsidR="61DC50F0" w:rsidRPr="62F2DD5F">
        <w:rPr>
          <w:lang w:val="sv-SE"/>
        </w:rPr>
        <w:t>Att medvetenheten om denna felkälla fanns innan</w:t>
      </w:r>
      <w:r w:rsidR="5A8076F8" w:rsidRPr="62F2DD5F">
        <w:rPr>
          <w:lang w:val="sv-SE"/>
        </w:rPr>
        <w:t xml:space="preserve"> workshopen påbörjades ansågs som viktigt för den sammanfattande analysen. </w:t>
      </w:r>
      <w:r w:rsidR="6F77DAFE" w:rsidRPr="62F2DD5F">
        <w:rPr>
          <w:lang w:val="sv-SE"/>
        </w:rPr>
        <w:t xml:space="preserve">Att förstå detta </w:t>
      </w:r>
      <w:r w:rsidR="45D66845" w:rsidRPr="62F2DD5F">
        <w:rPr>
          <w:lang w:val="sv-SE"/>
        </w:rPr>
        <w:t>gjorde det enklare att fokusera på de moment som ansåg</w:t>
      </w:r>
      <w:r w:rsidR="2DB26B00" w:rsidRPr="62F2DD5F">
        <w:rPr>
          <w:lang w:val="sv-SE"/>
        </w:rPr>
        <w:t>s</w:t>
      </w:r>
      <w:r w:rsidR="45D66845" w:rsidRPr="62F2DD5F">
        <w:rPr>
          <w:lang w:val="sv-SE"/>
        </w:rPr>
        <w:t xml:space="preserve"> centrala för workshopen. </w:t>
      </w:r>
      <w:r w:rsidR="5A36D97F" w:rsidRPr="62F2DD5F">
        <w:rPr>
          <w:lang w:val="sv-SE"/>
        </w:rPr>
        <w:t xml:space="preserve">Det faktum att kommunikationstillfällena reducerades </w:t>
      </w:r>
      <w:r w:rsidR="0F7733DC" w:rsidRPr="62F2DD5F">
        <w:rPr>
          <w:lang w:val="sv-SE"/>
        </w:rPr>
        <w:t xml:space="preserve">vid användning av den elektroniska checklistan var </w:t>
      </w:r>
      <w:r w:rsidR="375B4868" w:rsidRPr="62F2DD5F">
        <w:rPr>
          <w:lang w:val="sv-SE"/>
        </w:rPr>
        <w:t>även det väntat.</w:t>
      </w:r>
      <w:r w:rsidR="04DBD697" w:rsidRPr="62F2DD5F">
        <w:rPr>
          <w:lang w:val="sv-SE"/>
        </w:rPr>
        <w:t xml:space="preserve"> Att kommunikationen minskar när två stycken personer kan arbeta separat med var sin checklista var </w:t>
      </w:r>
      <w:r w:rsidR="30881628" w:rsidRPr="3B30A15D">
        <w:rPr>
          <w:lang w:val="sv-SE"/>
        </w:rPr>
        <w:t>skribenterna</w:t>
      </w:r>
      <w:r w:rsidR="2F3E6FB2" w:rsidRPr="62F2DD5F">
        <w:rPr>
          <w:lang w:val="sv-SE"/>
        </w:rPr>
        <w:t xml:space="preserve"> medvetna om. Förändringe</w:t>
      </w:r>
      <w:r w:rsidR="69839A6B" w:rsidRPr="62F2DD5F">
        <w:rPr>
          <w:lang w:val="sv-SE"/>
        </w:rPr>
        <w:t xml:space="preserve">n </w:t>
      </w:r>
      <w:r w:rsidR="00793CF6">
        <w:rPr>
          <w:lang w:val="sv-SE"/>
        </w:rPr>
        <w:t>i</w:t>
      </w:r>
      <w:r w:rsidR="69839A6B" w:rsidRPr="62F2DD5F">
        <w:rPr>
          <w:lang w:val="sv-SE"/>
        </w:rPr>
        <w:t xml:space="preserve"> det som sades mellan deltagarna var däremot oväntat. </w:t>
      </w:r>
      <w:r w:rsidR="6F9D1207" w:rsidRPr="62F2DD5F">
        <w:rPr>
          <w:lang w:val="sv-SE"/>
        </w:rPr>
        <w:t xml:space="preserve">Deltagarna </w:t>
      </w:r>
      <w:r w:rsidR="00793CF6">
        <w:rPr>
          <w:lang w:val="sv-SE"/>
        </w:rPr>
        <w:t>i</w:t>
      </w:r>
      <w:r w:rsidR="6F9D1207" w:rsidRPr="62F2DD5F">
        <w:rPr>
          <w:lang w:val="sv-SE"/>
        </w:rPr>
        <w:t xml:space="preserve"> </w:t>
      </w:r>
      <w:r w:rsidR="0023345C">
        <w:rPr>
          <w:lang w:val="sv-SE"/>
        </w:rPr>
        <w:t>g</w:t>
      </w:r>
      <w:r w:rsidR="6F9D1207" w:rsidRPr="62F2DD5F">
        <w:rPr>
          <w:lang w:val="sv-SE"/>
        </w:rPr>
        <w:t xml:space="preserve">rupp 2 upplevde en ökande diskussion </w:t>
      </w:r>
      <w:r w:rsidR="35034C37" w:rsidRPr="3B30A15D">
        <w:rPr>
          <w:lang w:val="sv-SE"/>
        </w:rPr>
        <w:t>angående</w:t>
      </w:r>
      <w:r w:rsidR="6F9D1207" w:rsidRPr="62F2DD5F">
        <w:rPr>
          <w:lang w:val="sv-SE"/>
        </w:rPr>
        <w:t xml:space="preserve"> utrustningens inställningar samt att det blev mer tid för reflektion,</w:t>
      </w:r>
      <w:r w:rsidR="5F850D15" w:rsidRPr="3B30A15D">
        <w:rPr>
          <w:lang w:val="sv-SE"/>
        </w:rPr>
        <w:t xml:space="preserve"> </w:t>
      </w:r>
      <w:r w:rsidR="6F9D1207" w:rsidRPr="62F2DD5F">
        <w:rPr>
          <w:lang w:val="sv-SE"/>
        </w:rPr>
        <w:t>som</w:t>
      </w:r>
      <w:r w:rsidR="5F850D15" w:rsidRPr="3B30A15D">
        <w:rPr>
          <w:lang w:val="sv-SE"/>
        </w:rPr>
        <w:t xml:space="preserve"> tidigare diskutera</w:t>
      </w:r>
      <w:r w:rsidR="7D27EC35" w:rsidRPr="3B30A15D">
        <w:rPr>
          <w:lang w:val="sv-SE"/>
        </w:rPr>
        <w:t xml:space="preserve">t. </w:t>
      </w:r>
      <w:r w:rsidR="259BC12E" w:rsidRPr="3B30A15D">
        <w:rPr>
          <w:lang w:val="sv-SE"/>
        </w:rPr>
        <w:t>De</w:t>
      </w:r>
      <w:r w:rsidR="74096375" w:rsidRPr="3B30A15D">
        <w:rPr>
          <w:lang w:val="sv-SE"/>
        </w:rPr>
        <w:t xml:space="preserve">nna förändring </w:t>
      </w:r>
      <w:r w:rsidR="259BC12E" w:rsidRPr="3B30A15D">
        <w:rPr>
          <w:lang w:val="sv-SE"/>
        </w:rPr>
        <w:t xml:space="preserve">noterade även </w:t>
      </w:r>
      <w:r w:rsidR="27C66AFB" w:rsidRPr="3B30A15D">
        <w:rPr>
          <w:lang w:val="sv-SE"/>
        </w:rPr>
        <w:t>skribenterna</w:t>
      </w:r>
      <w:r w:rsidR="104A7562" w:rsidRPr="3B30A15D">
        <w:rPr>
          <w:lang w:val="sv-SE"/>
        </w:rPr>
        <w:t xml:space="preserve"> under simulationen</w:t>
      </w:r>
      <w:r w:rsidR="347DFD71" w:rsidRPr="3B30A15D">
        <w:rPr>
          <w:lang w:val="sv-SE"/>
        </w:rPr>
        <w:t>, vilket ansågs s</w:t>
      </w:r>
      <w:r w:rsidR="1AE9C627" w:rsidRPr="3B30A15D">
        <w:rPr>
          <w:lang w:val="sv-SE"/>
        </w:rPr>
        <w:t>om intressant</w:t>
      </w:r>
      <w:r w:rsidR="6ECE470E" w:rsidRPr="3B30A15D">
        <w:rPr>
          <w:lang w:val="sv-SE"/>
        </w:rPr>
        <w:t xml:space="preserve"> för rapportens syfte.</w:t>
      </w:r>
      <w:r w:rsidR="0038173D">
        <w:rPr>
          <w:lang w:val="sv-SE"/>
        </w:rPr>
        <w:t xml:space="preserve"> Ifall </w:t>
      </w:r>
      <w:r w:rsidR="4AB035BF" w:rsidRPr="3B30A15D">
        <w:rPr>
          <w:lang w:val="sv-SE"/>
        </w:rPr>
        <w:t>diskussionen mellan styrmännen inom ett bryggteam</w:t>
      </w:r>
      <w:r w:rsidR="0038173D">
        <w:rPr>
          <w:lang w:val="sv-SE"/>
        </w:rPr>
        <w:t xml:space="preserve"> kan</w:t>
      </w:r>
      <w:r w:rsidR="4AB035BF" w:rsidRPr="3B30A15D">
        <w:rPr>
          <w:lang w:val="sv-SE"/>
        </w:rPr>
        <w:t xml:space="preserve"> </w:t>
      </w:r>
      <w:r w:rsidR="17759D9B" w:rsidRPr="3B30A15D">
        <w:rPr>
          <w:lang w:val="sv-SE"/>
        </w:rPr>
        <w:t xml:space="preserve">vara centrerad kring </w:t>
      </w:r>
      <w:r w:rsidR="1513AD78" w:rsidRPr="3B30A15D">
        <w:rPr>
          <w:lang w:val="sv-SE"/>
        </w:rPr>
        <w:t>utrustning</w:t>
      </w:r>
      <w:r w:rsidR="3D0A1E04" w:rsidRPr="3B30A15D">
        <w:rPr>
          <w:lang w:val="sv-SE"/>
        </w:rPr>
        <w:t>,</w:t>
      </w:r>
      <w:r w:rsidR="1513AD78" w:rsidRPr="3B30A15D">
        <w:rPr>
          <w:lang w:val="sv-SE"/>
        </w:rPr>
        <w:t xml:space="preserve"> inställningar </w:t>
      </w:r>
      <w:r w:rsidR="576171FF" w:rsidRPr="3B30A15D">
        <w:rPr>
          <w:lang w:val="sv-SE"/>
        </w:rPr>
        <w:t xml:space="preserve">samt övrig reflektion </w:t>
      </w:r>
      <w:r w:rsidR="40B0FC19" w:rsidRPr="3B30A15D">
        <w:rPr>
          <w:lang w:val="sv-SE"/>
        </w:rPr>
        <w:t>borde det kunna generera en effektivare arbetsgång</w:t>
      </w:r>
      <w:r w:rsidR="2E157E13" w:rsidRPr="3B30A15D">
        <w:rPr>
          <w:lang w:val="sv-SE"/>
        </w:rPr>
        <w:t xml:space="preserve">. Både gällande det operativa och det administrativa. </w:t>
      </w:r>
    </w:p>
    <w:p w14:paraId="3DE0FAE3" w14:textId="77777777" w:rsidR="00EF30CD" w:rsidRDefault="00EF30CD" w:rsidP="000F67E2">
      <w:pPr>
        <w:spacing w:line="276" w:lineRule="auto"/>
        <w:jc w:val="both"/>
        <w:rPr>
          <w:b/>
          <w:bCs/>
          <w:lang w:val="sv-SE"/>
        </w:rPr>
      </w:pPr>
    </w:p>
    <w:p w14:paraId="1DD2A2F5" w14:textId="062AA203" w:rsidR="00327190" w:rsidRPr="00327190" w:rsidRDefault="1A078E04" w:rsidP="000F67E2">
      <w:pPr>
        <w:pStyle w:val="Rubrik4"/>
        <w:jc w:val="both"/>
        <w:rPr>
          <w:lang w:val="sv-SE"/>
        </w:rPr>
      </w:pPr>
      <w:bookmarkStart w:id="78" w:name="_Toc36924291"/>
      <w:r w:rsidRPr="3C0D834C">
        <w:rPr>
          <w:lang w:val="sv-SE"/>
        </w:rPr>
        <w:t>5.1.</w:t>
      </w:r>
      <w:r w:rsidR="00C363B5">
        <w:rPr>
          <w:lang w:val="sv-SE"/>
        </w:rPr>
        <w:t>4</w:t>
      </w:r>
      <w:r w:rsidRPr="3C0D834C">
        <w:rPr>
          <w:lang w:val="sv-SE"/>
        </w:rPr>
        <w:t xml:space="preserve"> </w:t>
      </w:r>
      <w:r w:rsidR="038358D6" w:rsidRPr="3C0D834C">
        <w:rPr>
          <w:lang w:val="sv-SE"/>
        </w:rPr>
        <w:t>Intervjuer</w:t>
      </w:r>
      <w:r w:rsidR="42324561" w:rsidRPr="3C0D834C">
        <w:rPr>
          <w:lang w:val="sv-SE"/>
        </w:rPr>
        <w:t xml:space="preserve"> </w:t>
      </w:r>
      <w:r w:rsidR="166B0827" w:rsidRPr="3C0D834C">
        <w:rPr>
          <w:lang w:val="sv-SE"/>
        </w:rPr>
        <w:t>Styrmän</w:t>
      </w:r>
      <w:r w:rsidR="00D12A6B">
        <w:rPr>
          <w:lang w:val="sv-SE"/>
        </w:rPr>
        <w:t xml:space="preserve"> –</w:t>
      </w:r>
      <w:r w:rsidR="00131A51">
        <w:rPr>
          <w:lang w:val="sv-SE"/>
        </w:rPr>
        <w:t xml:space="preserve"> </w:t>
      </w:r>
      <w:r w:rsidR="00D12A6B">
        <w:rPr>
          <w:lang w:val="sv-SE"/>
        </w:rPr>
        <w:t>Digitala lösningar</w:t>
      </w:r>
      <w:bookmarkEnd w:id="78"/>
    </w:p>
    <w:p w14:paraId="3575C4D2" w14:textId="4DA753BB" w:rsidR="445948C8" w:rsidRDefault="3F9BD3E6" w:rsidP="000F67E2">
      <w:pPr>
        <w:spacing w:line="276" w:lineRule="auto"/>
        <w:jc w:val="both"/>
        <w:rPr>
          <w:lang w:val="sv-SE"/>
        </w:rPr>
      </w:pPr>
      <w:r w:rsidRPr="6805EE94">
        <w:rPr>
          <w:lang w:val="sv-SE"/>
        </w:rPr>
        <w:t xml:space="preserve">Att styrmännens generella åsikter angående den elektroniska checklistan </w:t>
      </w:r>
      <w:r w:rsidR="7C1FDFCC" w:rsidRPr="6805EE94">
        <w:rPr>
          <w:lang w:val="sv-SE"/>
        </w:rPr>
        <w:t>v</w:t>
      </w:r>
      <w:r w:rsidRPr="6805EE94">
        <w:rPr>
          <w:lang w:val="sv-SE"/>
        </w:rPr>
        <w:t>ar positiva överraskade inte. Sjöfart</w:t>
      </w:r>
      <w:r w:rsidR="625A0DC6" w:rsidRPr="6805EE94">
        <w:rPr>
          <w:lang w:val="sv-SE"/>
        </w:rPr>
        <w:t>s</w:t>
      </w:r>
      <w:r w:rsidRPr="6805EE94">
        <w:rPr>
          <w:lang w:val="sv-SE"/>
        </w:rPr>
        <w:t>bran</w:t>
      </w:r>
      <w:r w:rsidR="1875FF04" w:rsidRPr="6805EE94">
        <w:rPr>
          <w:lang w:val="sv-SE"/>
        </w:rPr>
        <w:t>s</w:t>
      </w:r>
      <w:r w:rsidRPr="6805EE94">
        <w:rPr>
          <w:lang w:val="sv-SE"/>
        </w:rPr>
        <w:t xml:space="preserve">chen är under ständig utveckling, där </w:t>
      </w:r>
      <w:r w:rsidR="33994654" w:rsidRPr="6805EE94">
        <w:rPr>
          <w:lang w:val="sv-SE"/>
        </w:rPr>
        <w:t xml:space="preserve">sökandet efter effektivare och modernare lösningar </w:t>
      </w:r>
      <w:r w:rsidR="345408F0" w:rsidRPr="6805EE94">
        <w:rPr>
          <w:lang w:val="sv-SE"/>
        </w:rPr>
        <w:t>konstant</w:t>
      </w:r>
      <w:r w:rsidR="33994654" w:rsidRPr="6805EE94">
        <w:rPr>
          <w:lang w:val="sv-SE"/>
        </w:rPr>
        <w:t xml:space="preserve"> sker. </w:t>
      </w:r>
      <w:r w:rsidR="274AA421" w:rsidRPr="6805EE94">
        <w:rPr>
          <w:lang w:val="sv-SE"/>
        </w:rPr>
        <w:t xml:space="preserve">Introducering av digitala lösningar för simplifiering av arbetsgången ombord är </w:t>
      </w:r>
      <w:r w:rsidR="1F60F323" w:rsidRPr="6805EE94">
        <w:rPr>
          <w:lang w:val="sv-SE"/>
        </w:rPr>
        <w:t>utan tvekan</w:t>
      </w:r>
      <w:r w:rsidR="274AA421" w:rsidRPr="6805EE94">
        <w:rPr>
          <w:lang w:val="sv-SE"/>
        </w:rPr>
        <w:t xml:space="preserve"> </w:t>
      </w:r>
      <w:r w:rsidR="21CB9EEF" w:rsidRPr="6805EE94">
        <w:rPr>
          <w:lang w:val="sv-SE"/>
        </w:rPr>
        <w:t xml:space="preserve">något som styrmännen välkomnar. </w:t>
      </w:r>
      <w:r w:rsidR="5399E048" w:rsidRPr="6805EE94">
        <w:rPr>
          <w:lang w:val="sv-SE"/>
        </w:rPr>
        <w:t>De intervjuade styrmännen var dessutom relativt unga, vilket definitivt kan bidra till deras positiva inställning</w:t>
      </w:r>
      <w:r w:rsidR="7873957F" w:rsidRPr="6805EE94">
        <w:rPr>
          <w:lang w:val="sv-SE"/>
        </w:rPr>
        <w:t xml:space="preserve"> till moderna och tekniska lösningar</w:t>
      </w:r>
      <w:r w:rsidR="5399E048" w:rsidRPr="6805EE94">
        <w:rPr>
          <w:lang w:val="sv-SE"/>
        </w:rPr>
        <w:t>. Hade styrmännen tillhört den äldre generatio</w:t>
      </w:r>
      <w:r w:rsidR="0155C233" w:rsidRPr="6805EE94">
        <w:rPr>
          <w:lang w:val="sv-SE"/>
        </w:rPr>
        <w:t>nen</w:t>
      </w:r>
      <w:r w:rsidR="073FA7A6" w:rsidRPr="6805EE94">
        <w:rPr>
          <w:lang w:val="sv-SE"/>
        </w:rPr>
        <w:t xml:space="preserve"> med en </w:t>
      </w:r>
      <w:r w:rsidR="3B555BED" w:rsidRPr="6805EE94">
        <w:rPr>
          <w:lang w:val="sv-SE"/>
        </w:rPr>
        <w:t>annan</w:t>
      </w:r>
      <w:r w:rsidR="073FA7A6" w:rsidRPr="6805EE94">
        <w:rPr>
          <w:lang w:val="sv-SE"/>
        </w:rPr>
        <w:t xml:space="preserve"> vana att hantera papperschecklistor, </w:t>
      </w:r>
      <w:r w:rsidR="009502CE">
        <w:rPr>
          <w:lang w:val="sv-SE"/>
        </w:rPr>
        <w:t xml:space="preserve">hade </w:t>
      </w:r>
      <w:r w:rsidR="1B159AD7" w:rsidRPr="6805EE94">
        <w:rPr>
          <w:lang w:val="sv-SE"/>
        </w:rPr>
        <w:t>intervjuernas resultat</w:t>
      </w:r>
      <w:r w:rsidR="272A50C9" w:rsidRPr="6805EE94">
        <w:rPr>
          <w:lang w:val="sv-SE"/>
        </w:rPr>
        <w:t xml:space="preserve"> </w:t>
      </w:r>
      <w:r w:rsidR="009502CE">
        <w:rPr>
          <w:lang w:val="sv-SE"/>
        </w:rPr>
        <w:t>eventuellt kunnat se</w:t>
      </w:r>
      <w:r w:rsidR="272A50C9" w:rsidRPr="6805EE94">
        <w:rPr>
          <w:lang w:val="sv-SE"/>
        </w:rPr>
        <w:t xml:space="preserve"> annorlunda</w:t>
      </w:r>
      <w:r w:rsidR="009502CE">
        <w:rPr>
          <w:lang w:val="sv-SE"/>
        </w:rPr>
        <w:t xml:space="preserve"> ut</w:t>
      </w:r>
      <w:r w:rsidR="272A50C9" w:rsidRPr="6805EE94">
        <w:rPr>
          <w:lang w:val="sv-SE"/>
        </w:rPr>
        <w:t xml:space="preserve">. Detta är en medveten felkälla som skribenterna tagit hänsyn till. </w:t>
      </w:r>
    </w:p>
    <w:p w14:paraId="21B2BDA6" w14:textId="239EAA63" w:rsidR="445948C8" w:rsidRDefault="445948C8" w:rsidP="000F67E2">
      <w:pPr>
        <w:spacing w:line="276" w:lineRule="auto"/>
        <w:jc w:val="both"/>
        <w:rPr>
          <w:lang w:val="sv-SE"/>
        </w:rPr>
      </w:pPr>
    </w:p>
    <w:p w14:paraId="3867C94F" w14:textId="77777777" w:rsidR="00BC611C" w:rsidRDefault="272A50C9" w:rsidP="00BC611C">
      <w:pPr>
        <w:spacing w:line="276" w:lineRule="auto"/>
        <w:jc w:val="both"/>
        <w:rPr>
          <w:lang w:val="sv-SE"/>
        </w:rPr>
      </w:pPr>
      <w:r w:rsidRPr="6805EE94">
        <w:rPr>
          <w:lang w:val="sv-SE"/>
        </w:rPr>
        <w:t>En individs inställning t</w:t>
      </w:r>
      <w:r w:rsidR="30CF6C1B" w:rsidRPr="6805EE94">
        <w:rPr>
          <w:lang w:val="sv-SE"/>
        </w:rPr>
        <w:t xml:space="preserve">ill introducering av nya lösningar påverkar definitivt utgången av en sådan studie. </w:t>
      </w:r>
      <w:r w:rsidR="25538488" w:rsidRPr="6805EE94">
        <w:rPr>
          <w:lang w:val="sv-SE"/>
        </w:rPr>
        <w:t xml:space="preserve">Att en checklista </w:t>
      </w:r>
      <w:r w:rsidR="4B6F6FCB" w:rsidRPr="6805EE94">
        <w:rPr>
          <w:lang w:val="sv-SE"/>
        </w:rPr>
        <w:t xml:space="preserve">hjälper individer att inte glömma bort moment är definitivt. Styrman 1 menade att det skapades en miniminivå för de anställda av vad som ska </w:t>
      </w:r>
      <w:r w:rsidR="12A740C8" w:rsidRPr="6805EE94">
        <w:rPr>
          <w:lang w:val="sv-SE"/>
        </w:rPr>
        <w:t>göras</w:t>
      </w:r>
      <w:r w:rsidR="4B6F6FCB" w:rsidRPr="6805EE94">
        <w:rPr>
          <w:lang w:val="sv-SE"/>
        </w:rPr>
        <w:t xml:space="preserve">, alltså utförs </w:t>
      </w:r>
      <w:r w:rsidR="153DDEB7" w:rsidRPr="6805EE94">
        <w:rPr>
          <w:lang w:val="sv-SE"/>
        </w:rPr>
        <w:t xml:space="preserve">det aldrig mindre än vad checklistan </w:t>
      </w:r>
      <w:r w:rsidR="61728D84" w:rsidRPr="6805EE94">
        <w:rPr>
          <w:lang w:val="sv-SE"/>
        </w:rPr>
        <w:t>inkluderar.</w:t>
      </w:r>
      <w:r w:rsidR="4006030A" w:rsidRPr="6805EE94">
        <w:rPr>
          <w:lang w:val="sv-SE"/>
        </w:rPr>
        <w:t xml:space="preserve"> </w:t>
      </w:r>
      <w:r w:rsidR="0BB030B9" w:rsidRPr="7A34FBCF">
        <w:rPr>
          <w:lang w:val="sv-SE"/>
        </w:rPr>
        <w:t xml:space="preserve">Att en sådan miniminivå säkerställs </w:t>
      </w:r>
      <w:r w:rsidR="74C3DA22" w:rsidRPr="7A34FBCF">
        <w:rPr>
          <w:lang w:val="sv-SE"/>
        </w:rPr>
        <w:t>genererar en säkerhet hos styrmännen</w:t>
      </w:r>
      <w:r w:rsidR="1482DE81" w:rsidRPr="7A34FBCF">
        <w:rPr>
          <w:lang w:val="sv-SE"/>
        </w:rPr>
        <w:t>, att det alltid finns något att luta sig tillbaka på under kritiska moment.</w:t>
      </w:r>
      <w:r w:rsidR="4006030A" w:rsidRPr="7A34FBCF">
        <w:rPr>
          <w:lang w:val="sv-SE"/>
        </w:rPr>
        <w:t xml:space="preserve"> </w:t>
      </w:r>
      <w:r w:rsidR="4006030A" w:rsidRPr="6805EE94">
        <w:rPr>
          <w:lang w:val="sv-SE"/>
        </w:rPr>
        <w:t xml:space="preserve">Palmer &amp; </w:t>
      </w:r>
      <w:proofErr w:type="spellStart"/>
      <w:r w:rsidR="4006030A" w:rsidRPr="6805EE94">
        <w:rPr>
          <w:lang w:val="sv-SE"/>
        </w:rPr>
        <w:t>Degani</w:t>
      </w:r>
      <w:proofErr w:type="spellEnd"/>
      <w:r w:rsidR="4006030A" w:rsidRPr="6805EE94">
        <w:rPr>
          <w:lang w:val="sv-SE"/>
        </w:rPr>
        <w:t xml:space="preserve"> </w:t>
      </w:r>
      <w:r w:rsidR="5EC6A108" w:rsidRPr="6805EE94">
        <w:rPr>
          <w:lang w:val="sv-SE"/>
        </w:rPr>
        <w:t>(</w:t>
      </w:r>
      <w:r w:rsidR="4006030A" w:rsidRPr="6805EE94">
        <w:rPr>
          <w:lang w:val="sv-SE"/>
        </w:rPr>
        <w:t>1991)</w:t>
      </w:r>
      <w:r w:rsidR="57C7937E" w:rsidRPr="6805EE94">
        <w:rPr>
          <w:lang w:val="sv-SE"/>
        </w:rPr>
        <w:t xml:space="preserve"> beskriver att den elektroniska checklistan kan</w:t>
      </w:r>
      <w:r w:rsidR="7D73EE93" w:rsidRPr="6805EE94">
        <w:rPr>
          <w:lang w:val="sv-SE"/>
        </w:rPr>
        <w:t xml:space="preserve"> </w:t>
      </w:r>
      <w:r w:rsidR="57C7937E" w:rsidRPr="6805EE94">
        <w:rPr>
          <w:lang w:val="sv-SE"/>
        </w:rPr>
        <w:t xml:space="preserve">reducera vissa typer av misstag </w:t>
      </w:r>
      <w:r w:rsidR="6303C893" w:rsidRPr="6805EE94">
        <w:rPr>
          <w:lang w:val="sv-SE"/>
        </w:rPr>
        <w:t xml:space="preserve">som den traditionella papperschecklistan kan generera, exempelvis att gå förbi ett steg för att sedan glömma bort att gå tillbaka och utföra detta. </w:t>
      </w:r>
      <w:r w:rsidR="5A26E2C8" w:rsidRPr="6805EE94">
        <w:rPr>
          <w:lang w:val="sv-SE"/>
        </w:rPr>
        <w:t xml:space="preserve">Det blir alltså ett tekniskt hjälpmedel för att reducera </w:t>
      </w:r>
      <w:r w:rsidR="708579D3" w:rsidRPr="6805EE94">
        <w:rPr>
          <w:lang w:val="sv-SE"/>
        </w:rPr>
        <w:t xml:space="preserve">antalet </w:t>
      </w:r>
      <w:proofErr w:type="spellStart"/>
      <w:r w:rsidR="00162E36" w:rsidRPr="6A8FA3AA">
        <w:rPr>
          <w:i/>
          <w:lang w:val="sv-SE"/>
        </w:rPr>
        <w:t>l</w:t>
      </w:r>
      <w:r w:rsidR="708579D3" w:rsidRPr="6A8FA3AA">
        <w:rPr>
          <w:i/>
          <w:lang w:val="sv-SE"/>
        </w:rPr>
        <w:t>apses</w:t>
      </w:r>
      <w:proofErr w:type="spellEnd"/>
      <w:r w:rsidR="00A25C7B">
        <w:rPr>
          <w:lang w:val="sv-SE"/>
        </w:rPr>
        <w:t xml:space="preserve"> (</w:t>
      </w:r>
      <w:proofErr w:type="spellStart"/>
      <w:r w:rsidR="00A25C7B">
        <w:rPr>
          <w:lang w:val="sv-SE"/>
        </w:rPr>
        <w:t>Embrey</w:t>
      </w:r>
      <w:proofErr w:type="spellEnd"/>
      <w:r w:rsidR="00A25C7B">
        <w:rPr>
          <w:lang w:val="sv-SE"/>
        </w:rPr>
        <w:t>, 2005)</w:t>
      </w:r>
      <w:r w:rsidR="6AD90A47" w:rsidRPr="6805EE94">
        <w:rPr>
          <w:lang w:val="sv-SE"/>
        </w:rPr>
        <w:t xml:space="preserve">. </w:t>
      </w:r>
      <w:r w:rsidR="1A2DB58B" w:rsidRPr="7A34FBCF">
        <w:rPr>
          <w:lang w:val="sv-SE"/>
        </w:rPr>
        <w:t>Det är dock viktigt att den mänskliga faktorn inte för</w:t>
      </w:r>
      <w:r w:rsidR="0008647A">
        <w:rPr>
          <w:lang w:val="sv-SE"/>
        </w:rPr>
        <w:t>s</w:t>
      </w:r>
      <w:r w:rsidR="1A2DB58B" w:rsidRPr="7A34FBCF">
        <w:rPr>
          <w:lang w:val="sv-SE"/>
        </w:rPr>
        <w:t xml:space="preserve">vinner helt, vilket de </w:t>
      </w:r>
      <w:r w:rsidR="1A2DB58B" w:rsidRPr="7A34FBCF">
        <w:rPr>
          <w:lang w:val="sv-SE"/>
        </w:rPr>
        <w:lastRenderedPageBreak/>
        <w:t xml:space="preserve">intervjuade styrmännen </w:t>
      </w:r>
      <w:r w:rsidR="0C72C19A" w:rsidRPr="7A34FBCF">
        <w:rPr>
          <w:lang w:val="sv-SE"/>
        </w:rPr>
        <w:t xml:space="preserve">också påpekar. I och med introducering av nya moderna lösningar, finns risken att människan blir alltför beroende av </w:t>
      </w:r>
      <w:r w:rsidR="564D2ED5" w:rsidRPr="7A34FBCF">
        <w:rPr>
          <w:lang w:val="sv-SE"/>
        </w:rPr>
        <w:t xml:space="preserve">de tekniska hjälpmedlen. </w:t>
      </w:r>
      <w:r w:rsidR="1168BAB5" w:rsidRPr="7A34FBCF">
        <w:rPr>
          <w:lang w:val="sv-SE"/>
        </w:rPr>
        <w:t>Att vara medveten om de</w:t>
      </w:r>
      <w:r w:rsidR="2DD1AA1C" w:rsidRPr="7A34FBCF">
        <w:rPr>
          <w:lang w:val="sv-SE"/>
        </w:rPr>
        <w:t xml:space="preserve">nna nackdel </w:t>
      </w:r>
      <w:r w:rsidR="005E6D22">
        <w:rPr>
          <w:lang w:val="sv-SE"/>
        </w:rPr>
        <w:t xml:space="preserve">skulle kunna </w:t>
      </w:r>
      <w:r w:rsidR="2DD1AA1C" w:rsidRPr="7A34FBCF">
        <w:rPr>
          <w:lang w:val="sv-SE"/>
        </w:rPr>
        <w:t xml:space="preserve">motverka riskerna att detta skulle ske, vilket anses som en fundamental </w:t>
      </w:r>
      <w:r w:rsidR="49189F56" w:rsidRPr="5199F945">
        <w:rPr>
          <w:lang w:val="sv-SE"/>
        </w:rPr>
        <w:t>vetskap</w:t>
      </w:r>
      <w:r w:rsidR="2DD1AA1C" w:rsidRPr="7A34FBCF">
        <w:rPr>
          <w:lang w:val="sv-SE"/>
        </w:rPr>
        <w:t xml:space="preserve"> för</w:t>
      </w:r>
      <w:r w:rsidR="00BC611C">
        <w:rPr>
          <w:color w:val="FFFFFF" w:themeColor="background1"/>
          <w:lang w:val="sv-SE"/>
        </w:rPr>
        <w:t xml:space="preserve"> </w:t>
      </w:r>
      <w:r w:rsidR="2DD1AA1C" w:rsidRPr="7A34FBCF">
        <w:rPr>
          <w:lang w:val="sv-SE"/>
        </w:rPr>
        <w:t>framtida utveckling.</w:t>
      </w:r>
      <w:r w:rsidR="708579D3" w:rsidRPr="6805EE94">
        <w:rPr>
          <w:lang w:val="sv-SE"/>
        </w:rPr>
        <w:t xml:space="preserve"> </w:t>
      </w:r>
    </w:p>
    <w:p w14:paraId="4F1970AD" w14:textId="00A2AE80" w:rsidR="445948C8" w:rsidRDefault="445948C8" w:rsidP="00BC611C">
      <w:pPr>
        <w:spacing w:line="276" w:lineRule="auto"/>
        <w:jc w:val="both"/>
        <w:rPr>
          <w:lang w:val="sv-SE"/>
        </w:rPr>
      </w:pPr>
      <w:r w:rsidRPr="00256BFF">
        <w:rPr>
          <w:lang w:val="sv-SE"/>
        </w:rPr>
        <w:br/>
      </w:r>
      <w:r w:rsidR="5FCC1518" w:rsidRPr="00D333AD">
        <w:rPr>
          <w:lang w:val="sv-SE"/>
        </w:rPr>
        <w:t>I resultatdelen angående skillnader mellan en elektronisk checklista och en</w:t>
      </w:r>
      <w:r w:rsidR="55C2DF89" w:rsidRPr="00D333AD">
        <w:rPr>
          <w:lang w:val="sv-SE"/>
        </w:rPr>
        <w:t xml:space="preserve"> traditionell</w:t>
      </w:r>
      <w:r w:rsidR="5FCC1518" w:rsidRPr="00D333AD">
        <w:rPr>
          <w:lang w:val="sv-SE"/>
        </w:rPr>
        <w:t xml:space="preserve"> pappers</w:t>
      </w:r>
      <w:r w:rsidR="683F9658" w:rsidRPr="00D333AD">
        <w:rPr>
          <w:lang w:val="sv-SE"/>
        </w:rPr>
        <w:t>checklista framkom det fler</w:t>
      </w:r>
      <w:r w:rsidR="66F15B83" w:rsidRPr="00D333AD">
        <w:rPr>
          <w:lang w:val="sv-SE"/>
        </w:rPr>
        <w:t>talet</w:t>
      </w:r>
      <w:r w:rsidR="683F9658" w:rsidRPr="00D333AD">
        <w:rPr>
          <w:lang w:val="sv-SE"/>
        </w:rPr>
        <w:t xml:space="preserve"> intressanta detaljer</w:t>
      </w:r>
      <w:r w:rsidR="631B143F" w:rsidRPr="00D333AD">
        <w:rPr>
          <w:lang w:val="sv-SE"/>
        </w:rPr>
        <w:t xml:space="preserve"> </w:t>
      </w:r>
      <w:r w:rsidR="6927BCB0" w:rsidRPr="00D333AD">
        <w:rPr>
          <w:lang w:val="sv-SE"/>
        </w:rPr>
        <w:t xml:space="preserve">gällande positiva förändringar. Den generella åsikten hos styrmännen var att </w:t>
      </w:r>
      <w:r w:rsidR="4E3B2371" w:rsidRPr="00D333AD">
        <w:rPr>
          <w:lang w:val="sv-SE"/>
        </w:rPr>
        <w:t xml:space="preserve">det var en positiv </w:t>
      </w:r>
      <w:r w:rsidR="009E3340" w:rsidRPr="00D333AD">
        <w:rPr>
          <w:lang w:val="sv-SE"/>
        </w:rPr>
        <w:t>aspekt</w:t>
      </w:r>
      <w:r w:rsidR="4E3B2371" w:rsidRPr="00D333AD">
        <w:rPr>
          <w:lang w:val="sv-SE"/>
        </w:rPr>
        <w:t xml:space="preserve"> att checklistan kunde befinna sig på flera ställen samtidigt, samt att flera personer invo</w:t>
      </w:r>
      <w:r w:rsidR="281E98B0" w:rsidRPr="00D333AD">
        <w:rPr>
          <w:lang w:val="sv-SE"/>
        </w:rPr>
        <w:t xml:space="preserve">lverade i operationen hade tillgång till </w:t>
      </w:r>
      <w:r w:rsidR="01B5B18A" w:rsidRPr="00D333AD">
        <w:rPr>
          <w:lang w:val="sv-SE"/>
        </w:rPr>
        <w:t>den och kunde se vad som var utfört.</w:t>
      </w:r>
      <w:r w:rsidR="6AB74216" w:rsidRPr="00D333AD">
        <w:rPr>
          <w:lang w:val="sv-SE"/>
        </w:rPr>
        <w:t xml:space="preserve"> </w:t>
      </w:r>
      <w:r w:rsidR="63A08003" w:rsidRPr="00D333AD">
        <w:rPr>
          <w:lang w:val="sv-SE"/>
        </w:rPr>
        <w:t xml:space="preserve">Det blir en tydligare transparens för alla involverade. </w:t>
      </w:r>
      <w:r w:rsidR="6AB74216" w:rsidRPr="00D333AD">
        <w:rPr>
          <w:lang w:val="sv-SE"/>
        </w:rPr>
        <w:t>Att som styrman snabbt och enkelt k</w:t>
      </w:r>
      <w:r w:rsidR="60E1F34C" w:rsidRPr="00D333AD">
        <w:rPr>
          <w:lang w:val="sv-SE"/>
        </w:rPr>
        <w:t>unna</w:t>
      </w:r>
      <w:r w:rsidR="6AB74216" w:rsidRPr="00D333AD">
        <w:rPr>
          <w:lang w:val="sv-SE"/>
        </w:rPr>
        <w:t xml:space="preserve"> se vilken punkt på checklistan bryggteamet befinner sig </w:t>
      </w:r>
      <w:r w:rsidR="7FA8754F" w:rsidRPr="00D333AD">
        <w:rPr>
          <w:lang w:val="sv-SE"/>
        </w:rPr>
        <w:t>på utan att behöva fråga</w:t>
      </w:r>
      <w:r w:rsidR="560C682A" w:rsidRPr="00D333AD">
        <w:rPr>
          <w:lang w:val="sv-SE"/>
        </w:rPr>
        <w:t xml:space="preserve"> kan öka effektiviteten i det administrativa arbetet. </w:t>
      </w:r>
      <w:r w:rsidR="57B6EA6B" w:rsidRPr="00D333AD">
        <w:rPr>
          <w:lang w:val="sv-SE"/>
        </w:rPr>
        <w:t>Det är dock viktigt att denna typ av checklista inte ska fungera som ett övervakningsverktyg av de anställda. Eventuellt skulle vissa användare kunna tolka denna typ av ve</w:t>
      </w:r>
      <w:r w:rsidR="5DCE66F0" w:rsidRPr="00D333AD">
        <w:rPr>
          <w:lang w:val="sv-SE"/>
        </w:rPr>
        <w:t xml:space="preserve">rktyg som någon form av </w:t>
      </w:r>
      <w:r w:rsidR="42AD8DE0" w:rsidRPr="00D333AD">
        <w:rPr>
          <w:lang w:val="sv-SE"/>
        </w:rPr>
        <w:t>kontrollmetod</w:t>
      </w:r>
      <w:r w:rsidR="5DCE66F0" w:rsidRPr="00D333AD">
        <w:rPr>
          <w:lang w:val="sv-SE"/>
        </w:rPr>
        <w:t xml:space="preserve">, för att </w:t>
      </w:r>
      <w:r w:rsidR="47D4164D" w:rsidRPr="00D333AD">
        <w:rPr>
          <w:lang w:val="sv-SE"/>
        </w:rPr>
        <w:t xml:space="preserve">övervaka </w:t>
      </w:r>
      <w:r w:rsidR="5DCE66F0" w:rsidRPr="00D333AD">
        <w:rPr>
          <w:lang w:val="sv-SE"/>
        </w:rPr>
        <w:t>vad de anställda gör i en negativ betoning.</w:t>
      </w:r>
    </w:p>
    <w:p w14:paraId="538D01AB" w14:textId="14582D0E" w:rsidR="00384D28" w:rsidRDefault="00384D28" w:rsidP="000F67E2">
      <w:pPr>
        <w:pStyle w:val="Rubrik4"/>
        <w:jc w:val="both"/>
        <w:rPr>
          <w:lang w:val="sv-SE"/>
        </w:rPr>
      </w:pPr>
      <w:bookmarkStart w:id="79" w:name="_Toc36924292"/>
      <w:r>
        <w:rPr>
          <w:lang w:val="sv-SE"/>
        </w:rPr>
        <w:t>5.1.</w:t>
      </w:r>
      <w:r w:rsidR="00C363B5">
        <w:rPr>
          <w:lang w:val="sv-SE"/>
        </w:rPr>
        <w:t>5</w:t>
      </w:r>
      <w:r>
        <w:rPr>
          <w:lang w:val="sv-SE"/>
        </w:rPr>
        <w:t xml:space="preserve"> Intervjuer Styrmän </w:t>
      </w:r>
      <w:r w:rsidR="00AB2246">
        <w:rPr>
          <w:lang w:val="sv-SE"/>
        </w:rPr>
        <w:t>–</w:t>
      </w:r>
      <w:r>
        <w:rPr>
          <w:lang w:val="sv-SE"/>
        </w:rPr>
        <w:t xml:space="preserve"> </w:t>
      </w:r>
      <w:r w:rsidR="00AB2246">
        <w:rPr>
          <w:lang w:val="sv-SE"/>
        </w:rPr>
        <w:t xml:space="preserve">Påverkan på </w:t>
      </w:r>
      <w:proofErr w:type="spellStart"/>
      <w:r w:rsidR="00AB2246">
        <w:rPr>
          <w:lang w:val="sv-SE"/>
        </w:rPr>
        <w:t>shared</w:t>
      </w:r>
      <w:proofErr w:type="spellEnd"/>
      <w:r w:rsidR="00AB2246">
        <w:rPr>
          <w:lang w:val="sv-SE"/>
        </w:rPr>
        <w:t xml:space="preserve"> mental </w:t>
      </w:r>
      <w:proofErr w:type="spellStart"/>
      <w:r w:rsidR="00AB2246">
        <w:rPr>
          <w:lang w:val="sv-SE"/>
        </w:rPr>
        <w:t>model</w:t>
      </w:r>
      <w:bookmarkEnd w:id="79"/>
      <w:proofErr w:type="spellEnd"/>
    </w:p>
    <w:p w14:paraId="4286CC38" w14:textId="1A6F5C22" w:rsidR="7A34FBCF" w:rsidRDefault="07432DE9" w:rsidP="000F67E2">
      <w:pPr>
        <w:spacing w:line="276" w:lineRule="auto"/>
        <w:jc w:val="both"/>
        <w:rPr>
          <w:lang w:val="sv-SE"/>
        </w:rPr>
      </w:pPr>
      <w:r w:rsidRPr="23AE8780">
        <w:rPr>
          <w:lang w:val="sv-SE"/>
        </w:rPr>
        <w:t>Att den elektroniska checklistan upplevs som ett kontrollverktyg</w:t>
      </w:r>
      <w:r w:rsidR="7C49404A" w:rsidRPr="23AE8780">
        <w:rPr>
          <w:lang w:val="sv-SE"/>
        </w:rPr>
        <w:t xml:space="preserve"> är dock ingenting som framgår av intervjuerna, och ingen av styrmännen benämner detta som </w:t>
      </w:r>
      <w:r w:rsidR="3E79BC7C" w:rsidRPr="23AE8780">
        <w:rPr>
          <w:lang w:val="sv-SE"/>
        </w:rPr>
        <w:t>ett</w:t>
      </w:r>
      <w:r w:rsidR="7C49404A" w:rsidRPr="23AE8780">
        <w:rPr>
          <w:lang w:val="sv-SE"/>
        </w:rPr>
        <w:t xml:space="preserve"> problem. De ser det istället som ett </w:t>
      </w:r>
      <w:r w:rsidR="3CB4F53E" w:rsidRPr="23AE8780">
        <w:rPr>
          <w:lang w:val="sv-SE"/>
        </w:rPr>
        <w:t xml:space="preserve">verktyg </w:t>
      </w:r>
      <w:r w:rsidR="00F17D5D" w:rsidRPr="23AE8780">
        <w:rPr>
          <w:lang w:val="sv-SE"/>
        </w:rPr>
        <w:t xml:space="preserve">för </w:t>
      </w:r>
      <w:r w:rsidR="3CB4F53E" w:rsidRPr="23AE8780">
        <w:rPr>
          <w:lang w:val="sv-SE"/>
        </w:rPr>
        <w:t xml:space="preserve">effektivitet och </w:t>
      </w:r>
      <w:r w:rsidR="19CA1851" w:rsidRPr="23AE8780">
        <w:rPr>
          <w:lang w:val="sv-SE"/>
        </w:rPr>
        <w:t xml:space="preserve">en ökad </w:t>
      </w:r>
      <w:proofErr w:type="spellStart"/>
      <w:r w:rsidR="00191910">
        <w:rPr>
          <w:lang w:val="sv-SE"/>
        </w:rPr>
        <w:t>s</w:t>
      </w:r>
      <w:r w:rsidR="19CA1851" w:rsidRPr="23AE8780">
        <w:rPr>
          <w:lang w:val="sv-SE"/>
        </w:rPr>
        <w:t>hared</w:t>
      </w:r>
      <w:proofErr w:type="spellEnd"/>
      <w:r w:rsidR="19CA1851" w:rsidRPr="23AE8780">
        <w:rPr>
          <w:lang w:val="sv-SE"/>
        </w:rPr>
        <w:t xml:space="preserve"> mental </w:t>
      </w:r>
      <w:proofErr w:type="spellStart"/>
      <w:r w:rsidR="19CA1851" w:rsidRPr="23AE8780">
        <w:rPr>
          <w:lang w:val="sv-SE"/>
        </w:rPr>
        <w:t>model</w:t>
      </w:r>
      <w:proofErr w:type="spellEnd"/>
      <w:r w:rsidR="19CA1851" w:rsidRPr="23AE8780">
        <w:rPr>
          <w:lang w:val="sv-SE"/>
        </w:rPr>
        <w:t xml:space="preserve"> med sina kollegor. </w:t>
      </w:r>
      <w:r w:rsidR="7A29D181" w:rsidRPr="23AE8780">
        <w:rPr>
          <w:lang w:val="sv-SE"/>
        </w:rPr>
        <w:t xml:space="preserve">Som </w:t>
      </w:r>
      <w:r w:rsidR="7A29D181" w:rsidRPr="23AE8780">
        <w:rPr>
          <w:rFonts w:eastAsia="Times New Roman" w:cs="Times New Roman"/>
          <w:noProof/>
          <w:lang w:val="sv-SE"/>
        </w:rPr>
        <w:t>Jonker m.fl. (2010)</w:t>
      </w:r>
      <w:r w:rsidR="7194F4AC" w:rsidRPr="23AE8780">
        <w:rPr>
          <w:lang w:val="sv-SE"/>
        </w:rPr>
        <w:t xml:space="preserve"> </w:t>
      </w:r>
      <w:r w:rsidR="513A3898" w:rsidRPr="23AE8780">
        <w:rPr>
          <w:lang w:val="sv-SE"/>
        </w:rPr>
        <w:t>beskr</w:t>
      </w:r>
      <w:r w:rsidR="71FA7585" w:rsidRPr="23AE8780">
        <w:rPr>
          <w:lang w:val="sv-SE"/>
        </w:rPr>
        <w:t xml:space="preserve">iver det förbättras arbetet inom ett team om det finns en gemensam förståelse för </w:t>
      </w:r>
      <w:r w:rsidR="751EAF1B" w:rsidRPr="23AE8780">
        <w:rPr>
          <w:lang w:val="sv-SE"/>
        </w:rPr>
        <w:t>det</w:t>
      </w:r>
      <w:r w:rsidR="71FA7585" w:rsidRPr="23AE8780">
        <w:rPr>
          <w:lang w:val="sv-SE"/>
        </w:rPr>
        <w:t xml:space="preserve"> som ska utföras.</w:t>
      </w:r>
      <w:r w:rsidR="2BC805BB" w:rsidRPr="23AE8780">
        <w:rPr>
          <w:lang w:val="sv-SE"/>
        </w:rPr>
        <w:t xml:space="preserve"> I ett </w:t>
      </w:r>
      <w:proofErr w:type="gramStart"/>
      <w:r w:rsidR="008C4AD5">
        <w:rPr>
          <w:lang w:val="sv-SE"/>
        </w:rPr>
        <w:t>t</w:t>
      </w:r>
      <w:r w:rsidR="2BC805BB" w:rsidRPr="0D1C4DC3">
        <w:rPr>
          <w:lang w:val="sv-SE"/>
        </w:rPr>
        <w:t>eam</w:t>
      </w:r>
      <w:r w:rsidR="2BC805BB" w:rsidRPr="23AE8780">
        <w:rPr>
          <w:lang w:val="sv-SE"/>
        </w:rPr>
        <w:t xml:space="preserve"> </w:t>
      </w:r>
      <w:proofErr w:type="spellStart"/>
      <w:r w:rsidR="2BC805BB" w:rsidRPr="23AE8780">
        <w:rPr>
          <w:lang w:val="sv-SE"/>
        </w:rPr>
        <w:t>work</w:t>
      </w:r>
      <w:proofErr w:type="spellEnd"/>
      <w:proofErr w:type="gramEnd"/>
      <w:r w:rsidR="2BC805BB" w:rsidRPr="23AE8780">
        <w:rPr>
          <w:lang w:val="sv-SE"/>
        </w:rPr>
        <w:t xml:space="preserve"> är samspelet mellan </w:t>
      </w:r>
      <w:r w:rsidR="75BA4971" w:rsidRPr="23AE8780">
        <w:rPr>
          <w:lang w:val="sv-SE"/>
        </w:rPr>
        <w:t xml:space="preserve">styrmännen </w:t>
      </w:r>
      <w:r w:rsidR="0240F330" w:rsidRPr="23AE8780">
        <w:rPr>
          <w:lang w:val="sv-SE"/>
        </w:rPr>
        <w:t>vitalt, samt att ansvarsområdena fungerar som de ska.</w:t>
      </w:r>
      <w:r w:rsidR="200DAE43" w:rsidRPr="23AE8780">
        <w:rPr>
          <w:lang w:val="sv-SE"/>
        </w:rPr>
        <w:t xml:space="preserve"> </w:t>
      </w:r>
      <w:r w:rsidR="007A5ECD" w:rsidRPr="23AE8780">
        <w:rPr>
          <w:lang w:val="sv-SE"/>
        </w:rPr>
        <w:t>Ifall</w:t>
      </w:r>
      <w:r w:rsidR="200DAE43" w:rsidRPr="23AE8780">
        <w:rPr>
          <w:lang w:val="sv-SE"/>
        </w:rPr>
        <w:t xml:space="preserve"> styrmännen hela tiden </w:t>
      </w:r>
      <w:r w:rsidR="007A5ECD" w:rsidRPr="23AE8780">
        <w:rPr>
          <w:lang w:val="sv-SE"/>
        </w:rPr>
        <w:t xml:space="preserve">kan </w:t>
      </w:r>
      <w:r w:rsidR="200DAE43" w:rsidRPr="23AE8780">
        <w:rPr>
          <w:lang w:val="sv-SE"/>
        </w:rPr>
        <w:t>vara medvetna om vilken punkt på chec</w:t>
      </w:r>
      <w:r w:rsidR="37C8A97D" w:rsidRPr="23AE8780">
        <w:rPr>
          <w:lang w:val="sv-SE"/>
        </w:rPr>
        <w:t>klistan teamet befinner sig på,</w:t>
      </w:r>
      <w:r w:rsidR="49C19BD1" w:rsidRPr="23AE8780">
        <w:rPr>
          <w:lang w:val="sv-SE"/>
        </w:rPr>
        <w:t xml:space="preserve"> </w:t>
      </w:r>
      <w:r w:rsidR="67C9B8AB" w:rsidRPr="23AE8780">
        <w:rPr>
          <w:lang w:val="sv-SE"/>
        </w:rPr>
        <w:t>eller kan med enkelhet ta reda på det, talar det för att arbetet blir bättre utfört.</w:t>
      </w:r>
      <w:r w:rsidR="6658BC21" w:rsidRPr="23AE8780">
        <w:rPr>
          <w:lang w:val="sv-SE"/>
        </w:rPr>
        <w:t xml:space="preserve"> </w:t>
      </w:r>
      <w:r w:rsidR="5EB426B0" w:rsidRPr="23AE8780">
        <w:rPr>
          <w:lang w:val="sv-SE"/>
        </w:rPr>
        <w:t>Hela teamet får således en bättre gemensam förståelse för den operation som sker. Detta är särskilt viktigt under kritiska operationer, fö</w:t>
      </w:r>
      <w:r w:rsidR="1C52C44A" w:rsidRPr="23AE8780">
        <w:rPr>
          <w:lang w:val="sv-SE"/>
        </w:rPr>
        <w:t xml:space="preserve">r att garantera en säker </w:t>
      </w:r>
      <w:r w:rsidR="00B20629" w:rsidRPr="23AE8780">
        <w:rPr>
          <w:lang w:val="sv-SE"/>
        </w:rPr>
        <w:t>men också</w:t>
      </w:r>
      <w:r w:rsidR="1C52C44A" w:rsidRPr="23AE8780">
        <w:rPr>
          <w:lang w:val="sv-SE"/>
        </w:rPr>
        <w:t xml:space="preserve"> effektiv arbetsgång. </w:t>
      </w:r>
    </w:p>
    <w:p w14:paraId="7ACEAB81" w14:textId="4377611E" w:rsidR="7A34FBCF" w:rsidRDefault="7A34FBCF" w:rsidP="000F67E2">
      <w:pPr>
        <w:spacing w:line="276" w:lineRule="auto"/>
        <w:jc w:val="both"/>
        <w:rPr>
          <w:lang w:val="sv-SE"/>
        </w:rPr>
      </w:pPr>
    </w:p>
    <w:p w14:paraId="422DE8F0" w14:textId="67120613" w:rsidR="15C52225" w:rsidRDefault="15C52225" w:rsidP="000F67E2">
      <w:pPr>
        <w:spacing w:line="276" w:lineRule="auto"/>
        <w:jc w:val="both"/>
        <w:rPr>
          <w:lang w:val="sv-SE"/>
        </w:rPr>
      </w:pPr>
      <w:r w:rsidRPr="5199F945">
        <w:rPr>
          <w:lang w:val="sv-SE"/>
        </w:rPr>
        <w:t xml:space="preserve">Detta är särskilt relevant på kryssningsfartyg. Som en av styrmännen beskriver i resultatdelen kan det vara upp emot fyra stycken </w:t>
      </w:r>
      <w:r w:rsidR="1D3881AB" w:rsidRPr="5199F945">
        <w:rPr>
          <w:lang w:val="sv-SE"/>
        </w:rPr>
        <w:t>brygg</w:t>
      </w:r>
      <w:r w:rsidR="0077289F">
        <w:rPr>
          <w:lang w:val="sv-SE"/>
        </w:rPr>
        <w:t>befäl</w:t>
      </w:r>
      <w:r w:rsidR="1D3881AB" w:rsidRPr="5199F945">
        <w:rPr>
          <w:lang w:val="sv-SE"/>
        </w:rPr>
        <w:t xml:space="preserve"> involverade i en enskild operation under kritiska moment. Då blir det </w:t>
      </w:r>
      <w:r w:rsidR="38B6C354" w:rsidRPr="5199F945">
        <w:rPr>
          <w:lang w:val="sv-SE"/>
        </w:rPr>
        <w:t>särskilt</w:t>
      </w:r>
      <w:r w:rsidR="6A16E122" w:rsidRPr="5199F945">
        <w:rPr>
          <w:lang w:val="sv-SE"/>
        </w:rPr>
        <w:t xml:space="preserve"> viktigt </w:t>
      </w:r>
      <w:r w:rsidR="02E8B5AE" w:rsidRPr="5199F945">
        <w:rPr>
          <w:lang w:val="sv-SE"/>
        </w:rPr>
        <w:t xml:space="preserve">att samtliga bryggmedlemmar </w:t>
      </w:r>
      <w:r w:rsidR="13258C72" w:rsidRPr="5199F945">
        <w:rPr>
          <w:lang w:val="sv-SE"/>
        </w:rPr>
        <w:t xml:space="preserve">är medvetna om vilket moment de befinner sig på. </w:t>
      </w:r>
      <w:r w:rsidR="2CD0EF4E" w:rsidRPr="5199F945">
        <w:rPr>
          <w:lang w:val="sv-SE"/>
        </w:rPr>
        <w:t xml:space="preserve">Det anses som centralt att samtliga innehar en </w:t>
      </w:r>
      <w:proofErr w:type="spellStart"/>
      <w:r w:rsidR="00470B75">
        <w:rPr>
          <w:lang w:val="sv-SE"/>
        </w:rPr>
        <w:t>s</w:t>
      </w:r>
      <w:r w:rsidR="2CD0EF4E" w:rsidRPr="5199F945">
        <w:rPr>
          <w:lang w:val="sv-SE"/>
        </w:rPr>
        <w:t>hared</w:t>
      </w:r>
      <w:proofErr w:type="spellEnd"/>
      <w:r w:rsidR="2CD0EF4E" w:rsidRPr="5199F945">
        <w:rPr>
          <w:lang w:val="sv-SE"/>
        </w:rPr>
        <w:t xml:space="preserve"> mental </w:t>
      </w:r>
      <w:proofErr w:type="spellStart"/>
      <w:r w:rsidR="6E0E675E" w:rsidRPr="5199F945">
        <w:rPr>
          <w:lang w:val="sv-SE"/>
        </w:rPr>
        <w:t>model</w:t>
      </w:r>
      <w:proofErr w:type="spellEnd"/>
      <w:r w:rsidR="2CD0EF4E" w:rsidRPr="5199F945">
        <w:rPr>
          <w:lang w:val="sv-SE"/>
        </w:rPr>
        <w:t xml:space="preserve"> </w:t>
      </w:r>
      <w:r w:rsidR="03F83E62" w:rsidRPr="5199F945">
        <w:rPr>
          <w:lang w:val="sv-SE"/>
        </w:rPr>
        <w:t xml:space="preserve">över situationen. </w:t>
      </w:r>
      <w:r w:rsidR="7FABE36B" w:rsidRPr="5199F945">
        <w:rPr>
          <w:lang w:val="sv-SE"/>
        </w:rPr>
        <w:t xml:space="preserve">Styrmännen anser att det är enklare för </w:t>
      </w:r>
      <w:r w:rsidR="00C471C6">
        <w:rPr>
          <w:lang w:val="sv-SE"/>
        </w:rPr>
        <w:t>t</w:t>
      </w:r>
      <w:r w:rsidR="7FABE36B" w:rsidRPr="5199F945">
        <w:rPr>
          <w:lang w:val="sv-SE"/>
        </w:rPr>
        <w:t xml:space="preserve">eam </w:t>
      </w:r>
      <w:proofErr w:type="spellStart"/>
      <w:r w:rsidR="7FABE36B" w:rsidRPr="5199F945">
        <w:rPr>
          <w:lang w:val="sv-SE"/>
        </w:rPr>
        <w:t>coordinatorn</w:t>
      </w:r>
      <w:proofErr w:type="spellEnd"/>
      <w:r w:rsidR="7FABE36B" w:rsidRPr="5199F945">
        <w:rPr>
          <w:lang w:val="sv-SE"/>
        </w:rPr>
        <w:t xml:space="preserve"> att ha vetskap om vilken punkt på checklistan de befinner sig på. Detta är en intressant åsikt, jämfört med hur det såg ut med en papperschecklista. Risken finns att d</w:t>
      </w:r>
      <w:r w:rsidR="35D30300" w:rsidRPr="5199F945">
        <w:rPr>
          <w:lang w:val="sv-SE"/>
        </w:rPr>
        <w:t>en personen som är ansvarig för checklistan befinner sig i bakgrunden</w:t>
      </w:r>
      <w:r w:rsidR="5C38C4B7" w:rsidRPr="5199F945">
        <w:rPr>
          <w:lang w:val="sv-SE"/>
        </w:rPr>
        <w:t xml:space="preserve"> och utför olika moment, vilket medför att de som är ansvariga för navig</w:t>
      </w:r>
      <w:r w:rsidR="00250BA7">
        <w:rPr>
          <w:lang w:val="sv-SE"/>
        </w:rPr>
        <w:t>ationen</w:t>
      </w:r>
      <w:r w:rsidR="5C38C4B7" w:rsidRPr="5199F945">
        <w:rPr>
          <w:lang w:val="sv-SE"/>
        </w:rPr>
        <w:t xml:space="preserve"> eventuellt inte är medvetna om vad hen genomför.</w:t>
      </w:r>
      <w:r w:rsidR="3ACA228F" w:rsidRPr="5199F945">
        <w:rPr>
          <w:lang w:val="sv-SE"/>
        </w:rPr>
        <w:t xml:space="preserve"> </w:t>
      </w:r>
      <w:r w:rsidR="6BE31003" w:rsidRPr="5199F945">
        <w:rPr>
          <w:lang w:val="sv-SE"/>
        </w:rPr>
        <w:t xml:space="preserve">Att frågor kring dessa moment </w:t>
      </w:r>
      <w:r w:rsidR="51045D8B" w:rsidRPr="5199F945">
        <w:rPr>
          <w:lang w:val="sv-SE"/>
        </w:rPr>
        <w:t>dyker upp är därför naturligt</w:t>
      </w:r>
      <w:r w:rsidR="6A091EFA" w:rsidRPr="5199F945">
        <w:rPr>
          <w:lang w:val="sv-SE"/>
        </w:rPr>
        <w:t xml:space="preserve">. Med den elektroniska checklistan </w:t>
      </w:r>
      <w:r w:rsidR="536F4742" w:rsidRPr="5199F945">
        <w:rPr>
          <w:lang w:val="sv-SE"/>
        </w:rPr>
        <w:t xml:space="preserve">kan dessa frågor antas reduceras. </w:t>
      </w:r>
    </w:p>
    <w:p w14:paraId="237B2D30" w14:textId="562AA194" w:rsidR="5199F945" w:rsidRDefault="5199F945" w:rsidP="000F67E2">
      <w:pPr>
        <w:spacing w:line="276" w:lineRule="auto"/>
        <w:jc w:val="both"/>
        <w:rPr>
          <w:lang w:val="sv-SE"/>
        </w:rPr>
      </w:pPr>
    </w:p>
    <w:p w14:paraId="3C85814F" w14:textId="47335780" w:rsidR="00370AB1" w:rsidRDefault="00370AB1" w:rsidP="000F67E2">
      <w:pPr>
        <w:pStyle w:val="Rubrik4"/>
        <w:jc w:val="both"/>
        <w:rPr>
          <w:lang w:val="sv-SE"/>
        </w:rPr>
      </w:pPr>
      <w:bookmarkStart w:id="80" w:name="_Toc36924293"/>
      <w:r>
        <w:rPr>
          <w:lang w:val="sv-SE"/>
        </w:rPr>
        <w:t>5.1.</w:t>
      </w:r>
      <w:r w:rsidR="00C363B5">
        <w:rPr>
          <w:lang w:val="sv-SE"/>
        </w:rPr>
        <w:t>6</w:t>
      </w:r>
      <w:r>
        <w:rPr>
          <w:lang w:val="sv-SE"/>
        </w:rPr>
        <w:t xml:space="preserve"> Intervjuer Styrmän – Styrmännens </w:t>
      </w:r>
      <w:r w:rsidR="00EE0395">
        <w:rPr>
          <w:lang w:val="sv-SE"/>
        </w:rPr>
        <w:t>åsikter kring möj</w:t>
      </w:r>
      <w:r w:rsidR="00C471C6">
        <w:rPr>
          <w:lang w:val="sv-SE"/>
        </w:rPr>
        <w:t>l</w:t>
      </w:r>
      <w:r w:rsidR="00EE0395">
        <w:rPr>
          <w:lang w:val="sv-SE"/>
        </w:rPr>
        <w:t>igheter</w:t>
      </w:r>
      <w:bookmarkEnd w:id="80"/>
    </w:p>
    <w:p w14:paraId="3CA69CAB" w14:textId="5CF6B2B7" w:rsidR="445948C8" w:rsidRPr="000A024D" w:rsidRDefault="792FC87F" w:rsidP="000F67E2">
      <w:pPr>
        <w:spacing w:line="276" w:lineRule="auto"/>
        <w:jc w:val="both"/>
        <w:rPr>
          <w:lang w:val="sv-SE"/>
        </w:rPr>
      </w:pPr>
      <w:r w:rsidRPr="2278ACCB">
        <w:rPr>
          <w:lang w:val="sv-SE"/>
        </w:rPr>
        <w:t xml:space="preserve">Vidare ansåg styrmännen att det fanns ytterligare möjligheter för utveckling av den elektroniska checklistan. </w:t>
      </w:r>
      <w:r w:rsidR="645CB24E" w:rsidRPr="2278ACCB">
        <w:rPr>
          <w:lang w:val="sv-SE"/>
        </w:rPr>
        <w:t xml:space="preserve">Styrmännen diskuterade möjligheten att integrera viss </w:t>
      </w:r>
      <w:r w:rsidR="61E7BBE7" w:rsidRPr="2278ACCB">
        <w:rPr>
          <w:lang w:val="sv-SE"/>
        </w:rPr>
        <w:t xml:space="preserve">typ </w:t>
      </w:r>
      <w:r w:rsidR="645CB24E" w:rsidRPr="2278ACCB">
        <w:rPr>
          <w:lang w:val="sv-SE"/>
        </w:rPr>
        <w:t xml:space="preserve">utrustning och instrument, för effektivisering av till exempel </w:t>
      </w:r>
      <w:r w:rsidR="53B4EB4F" w:rsidRPr="2278ACCB">
        <w:rPr>
          <w:lang w:val="sv-SE"/>
        </w:rPr>
        <w:t xml:space="preserve">loggboksföring. </w:t>
      </w:r>
      <w:r w:rsidR="5874DDF1" w:rsidRPr="2278ACCB">
        <w:rPr>
          <w:lang w:val="sv-SE"/>
        </w:rPr>
        <w:t xml:space="preserve">På de berörda </w:t>
      </w:r>
      <w:r w:rsidR="7BE55096" w:rsidRPr="5199F945">
        <w:rPr>
          <w:lang w:val="sv-SE"/>
        </w:rPr>
        <w:t>kryssnings</w:t>
      </w:r>
      <w:r w:rsidR="5874DDF1" w:rsidRPr="5199F945">
        <w:rPr>
          <w:lang w:val="sv-SE"/>
        </w:rPr>
        <w:t>fartygen</w:t>
      </w:r>
      <w:r w:rsidR="5874DDF1" w:rsidRPr="2278ACCB">
        <w:rPr>
          <w:lang w:val="sv-SE"/>
        </w:rPr>
        <w:t xml:space="preserve"> används redan </w:t>
      </w:r>
      <w:r w:rsidR="5874DDF1" w:rsidRPr="000A024D">
        <w:rPr>
          <w:lang w:val="sv-SE"/>
        </w:rPr>
        <w:t xml:space="preserve">en elektronisk loggbok för positionering och tidbestämmelser. Således finns det ingen vanlig fysisk </w:t>
      </w:r>
      <w:r w:rsidR="5874DDF1" w:rsidRPr="000A024D">
        <w:rPr>
          <w:lang w:val="sv-SE"/>
        </w:rPr>
        <w:lastRenderedPageBreak/>
        <w:t xml:space="preserve">loggbok. </w:t>
      </w:r>
      <w:r w:rsidR="2583C3F5" w:rsidRPr="000A024D">
        <w:rPr>
          <w:lang w:val="sv-SE"/>
        </w:rPr>
        <w:t xml:space="preserve">Om en tidsbestämmelse utförs i checklistan, till exempel vid lotsembarkering, ska det </w:t>
      </w:r>
      <w:r w:rsidR="167F53B9" w:rsidRPr="000A024D">
        <w:rPr>
          <w:lang w:val="sv-SE"/>
        </w:rPr>
        <w:t>kunna kopplas direkt till den elektroniska loggboken. På så sätt slipper styrmännen utföra detta moment vid skeppsdatorn, utan kan göra det direkt i checklistan. Detta skulle medföra en simplifiering av vissa arb</w:t>
      </w:r>
      <w:r w:rsidR="142D417E" w:rsidRPr="000A024D">
        <w:rPr>
          <w:lang w:val="sv-SE"/>
        </w:rPr>
        <w:t>etsmoment</w:t>
      </w:r>
      <w:r w:rsidR="2864E462" w:rsidRPr="000A024D">
        <w:rPr>
          <w:lang w:val="sv-SE"/>
        </w:rPr>
        <w:t>.</w:t>
      </w:r>
      <w:r w:rsidR="0E1AE198" w:rsidRPr="000A024D">
        <w:rPr>
          <w:lang w:val="sv-SE"/>
        </w:rPr>
        <w:t xml:space="preserve"> Således kan det generera en effektivare administrativ arbetsgång kring vissa m</w:t>
      </w:r>
      <w:r w:rsidR="3767B69B" w:rsidRPr="000A024D">
        <w:rPr>
          <w:lang w:val="sv-SE"/>
        </w:rPr>
        <w:t xml:space="preserve">oment. </w:t>
      </w:r>
    </w:p>
    <w:p w14:paraId="2816DC33" w14:textId="7115150D" w:rsidR="445948C8" w:rsidRPr="000A024D" w:rsidRDefault="445948C8" w:rsidP="000F67E2">
      <w:pPr>
        <w:spacing w:line="276" w:lineRule="auto"/>
        <w:jc w:val="both"/>
        <w:rPr>
          <w:lang w:val="sv-SE"/>
        </w:rPr>
      </w:pPr>
    </w:p>
    <w:p w14:paraId="181ED2A7" w14:textId="5F4EB429" w:rsidR="00EF30CD" w:rsidRPr="000A024D" w:rsidRDefault="7CCCADA6" w:rsidP="000F67E2">
      <w:pPr>
        <w:spacing w:line="276" w:lineRule="auto"/>
        <w:jc w:val="both"/>
        <w:rPr>
          <w:lang w:val="sv-SE"/>
        </w:rPr>
      </w:pPr>
      <w:r w:rsidRPr="000A024D">
        <w:rPr>
          <w:lang w:val="sv-SE"/>
        </w:rPr>
        <w:t xml:space="preserve">En intressant åsikt som framfördes var att det går att reducera antalet gångtimmar, samt minska </w:t>
      </w:r>
      <w:r w:rsidR="3287486F" w:rsidRPr="000A024D">
        <w:rPr>
          <w:lang w:val="sv-SE"/>
        </w:rPr>
        <w:t>bränsleförbrukning</w:t>
      </w:r>
      <w:r w:rsidRPr="000A024D">
        <w:rPr>
          <w:lang w:val="sv-SE"/>
        </w:rPr>
        <w:t xml:space="preserve"> </w:t>
      </w:r>
      <w:r w:rsidR="2D5C463D" w:rsidRPr="000A024D">
        <w:rPr>
          <w:lang w:val="sv-SE"/>
        </w:rPr>
        <w:t xml:space="preserve">med </w:t>
      </w:r>
      <w:r w:rsidR="1D3F912A" w:rsidRPr="000A024D">
        <w:rPr>
          <w:lang w:val="sv-SE"/>
        </w:rPr>
        <w:t>hjälp av</w:t>
      </w:r>
      <w:r w:rsidR="5B489FC3" w:rsidRPr="000A024D">
        <w:rPr>
          <w:lang w:val="sv-SE"/>
        </w:rPr>
        <w:t xml:space="preserve"> den</w:t>
      </w:r>
      <w:r w:rsidR="1D3F912A" w:rsidRPr="000A024D">
        <w:rPr>
          <w:lang w:val="sv-SE"/>
        </w:rPr>
        <w:t xml:space="preserve"> elektronisk</w:t>
      </w:r>
      <w:r w:rsidR="6418CA82" w:rsidRPr="000A024D">
        <w:rPr>
          <w:lang w:val="sv-SE"/>
        </w:rPr>
        <w:t>a</w:t>
      </w:r>
      <w:r w:rsidR="1D3F912A" w:rsidRPr="000A024D">
        <w:rPr>
          <w:lang w:val="sv-SE"/>
        </w:rPr>
        <w:t xml:space="preserve"> checklista</w:t>
      </w:r>
      <w:r w:rsidR="1F0C1426" w:rsidRPr="000A024D">
        <w:rPr>
          <w:lang w:val="sv-SE"/>
        </w:rPr>
        <w:t>n</w:t>
      </w:r>
      <w:r w:rsidR="1D3F912A" w:rsidRPr="000A024D">
        <w:rPr>
          <w:lang w:val="sv-SE"/>
        </w:rPr>
        <w:t>. Styrman 1 beskrev a</w:t>
      </w:r>
      <w:r w:rsidR="49D82035" w:rsidRPr="000A024D">
        <w:rPr>
          <w:lang w:val="sv-SE"/>
        </w:rPr>
        <w:t>tt det</w:t>
      </w:r>
      <w:r w:rsidR="492651AA" w:rsidRPr="000A024D">
        <w:rPr>
          <w:lang w:val="sv-SE"/>
        </w:rPr>
        <w:t xml:space="preserve"> i resultatdelen</w:t>
      </w:r>
      <w:r w:rsidR="49D82035" w:rsidRPr="000A024D">
        <w:rPr>
          <w:lang w:val="sv-SE"/>
        </w:rPr>
        <w:t xml:space="preserve"> </w:t>
      </w:r>
      <w:r w:rsidR="55AF1415" w:rsidRPr="000A024D">
        <w:rPr>
          <w:lang w:val="sv-SE"/>
        </w:rPr>
        <w:t>genom att förklara att fler blir involverade i arbetet. En styrman so</w:t>
      </w:r>
      <w:r w:rsidR="6E9726CE" w:rsidRPr="000A024D">
        <w:rPr>
          <w:lang w:val="sv-SE"/>
        </w:rPr>
        <w:t>m befinner sig i cockpit kan med enkelhet se att till exempel bogpropellrarna ska stängas av enligt checklist</w:t>
      </w:r>
      <w:r w:rsidR="5F89E8F9" w:rsidRPr="000A024D">
        <w:rPr>
          <w:lang w:val="sv-SE"/>
        </w:rPr>
        <w:t>an efter avgån</w:t>
      </w:r>
      <w:r w:rsidR="52996C2E" w:rsidRPr="000A024D">
        <w:rPr>
          <w:lang w:val="sv-SE"/>
        </w:rPr>
        <w:t xml:space="preserve">g, om denne har tillgång till en elektronisk checklista vid sin arbetsstation. Har de istället en traditionell </w:t>
      </w:r>
      <w:r w:rsidR="0037E3D3" w:rsidRPr="000A024D">
        <w:rPr>
          <w:lang w:val="sv-SE"/>
        </w:rPr>
        <w:t>papperschecklista måste styrmannen som är ansvarig för checklistan</w:t>
      </w:r>
      <w:r w:rsidR="340E2719" w:rsidRPr="000A024D">
        <w:rPr>
          <w:lang w:val="sv-SE"/>
        </w:rPr>
        <w:t xml:space="preserve"> själv bearbeta sig fram till den punkten, vilket kan ta längre tid. Således</w:t>
      </w:r>
      <w:r w:rsidR="75C8A45C" w:rsidRPr="000A024D">
        <w:rPr>
          <w:lang w:val="sv-SE"/>
        </w:rPr>
        <w:t xml:space="preserve"> blir antalet gångtimmar högre för utrustningen.</w:t>
      </w:r>
      <w:r w:rsidR="4797433C" w:rsidRPr="000A024D">
        <w:rPr>
          <w:lang w:val="sv-SE"/>
        </w:rPr>
        <w:t xml:space="preserve"> </w:t>
      </w:r>
      <w:r w:rsidR="74661E79" w:rsidRPr="000A024D">
        <w:rPr>
          <w:lang w:val="sv-SE"/>
        </w:rPr>
        <w:t>Det är felaktigt att hävda att enbart den elektroniska checklistan kan generera detta resultat. Det krävs mer i samspelet me</w:t>
      </w:r>
      <w:r w:rsidR="5C2C1430" w:rsidRPr="000A024D">
        <w:rPr>
          <w:lang w:val="sv-SE"/>
        </w:rPr>
        <w:t xml:space="preserve">llan medlemmarna i bryggteamet, och förståelsen i vad som ska utföras. </w:t>
      </w:r>
      <w:r w:rsidR="6092AF78" w:rsidRPr="000A024D">
        <w:rPr>
          <w:lang w:val="sv-SE"/>
        </w:rPr>
        <w:t xml:space="preserve">Även övrig utrustning </w:t>
      </w:r>
      <w:r w:rsidR="6ADD0915" w:rsidRPr="000A024D">
        <w:rPr>
          <w:lang w:val="sv-SE"/>
        </w:rPr>
        <w:t xml:space="preserve">har påverkan på detta. </w:t>
      </w:r>
      <w:r w:rsidR="5C2C1430" w:rsidRPr="000A024D">
        <w:rPr>
          <w:lang w:val="sv-SE"/>
        </w:rPr>
        <w:t>Denna</w:t>
      </w:r>
      <w:r w:rsidR="4E62D45E" w:rsidRPr="000A024D">
        <w:rPr>
          <w:lang w:val="sv-SE"/>
        </w:rPr>
        <w:t xml:space="preserve"> elektroniska</w:t>
      </w:r>
      <w:r w:rsidR="5C2C1430" w:rsidRPr="000A024D">
        <w:rPr>
          <w:lang w:val="sv-SE"/>
        </w:rPr>
        <w:t xml:space="preserve"> </w:t>
      </w:r>
      <w:r w:rsidR="61CC094D" w:rsidRPr="000A024D">
        <w:rPr>
          <w:lang w:val="sv-SE"/>
        </w:rPr>
        <w:t>variant</w:t>
      </w:r>
      <w:r w:rsidR="5C2C1430" w:rsidRPr="000A024D">
        <w:rPr>
          <w:lang w:val="sv-SE"/>
        </w:rPr>
        <w:t xml:space="preserve"> kan </w:t>
      </w:r>
      <w:r w:rsidR="006148A8">
        <w:rPr>
          <w:lang w:val="sv-SE"/>
        </w:rPr>
        <w:t>däremot</w:t>
      </w:r>
      <w:r w:rsidR="5C2C1430" w:rsidRPr="000A024D">
        <w:rPr>
          <w:lang w:val="sv-SE"/>
        </w:rPr>
        <w:t xml:space="preserve"> vara en bidragande</w:t>
      </w:r>
      <w:r w:rsidR="2BFAB5BC" w:rsidRPr="000A024D">
        <w:rPr>
          <w:lang w:val="sv-SE"/>
        </w:rPr>
        <w:t xml:space="preserve"> faktor,</w:t>
      </w:r>
      <w:r w:rsidR="00936941">
        <w:rPr>
          <w:lang w:val="sv-SE"/>
        </w:rPr>
        <w:t xml:space="preserve"> genom att den finns tillgänglig för flera personer sam</w:t>
      </w:r>
      <w:r w:rsidR="00C457F8">
        <w:rPr>
          <w:lang w:val="sv-SE"/>
        </w:rPr>
        <w:t>tidigt,</w:t>
      </w:r>
      <w:r w:rsidR="00980D57">
        <w:rPr>
          <w:lang w:val="sv-SE"/>
        </w:rPr>
        <w:t xml:space="preserve"> utförandet av checklistan </w:t>
      </w:r>
      <w:r w:rsidR="00683284">
        <w:rPr>
          <w:lang w:val="sv-SE"/>
        </w:rPr>
        <w:t>blir effektivare</w:t>
      </w:r>
      <w:r w:rsidR="00975C09">
        <w:rPr>
          <w:lang w:val="sv-SE"/>
        </w:rPr>
        <w:t xml:space="preserve"> och kan</w:t>
      </w:r>
      <w:r w:rsidR="2BFAB5BC" w:rsidRPr="000A024D">
        <w:rPr>
          <w:lang w:val="sv-SE"/>
        </w:rPr>
        <w:t xml:space="preserve"> således bidra till att reducera gångtimmarna hos till exempel bogpropellrarna eller liknande utrustning. </w:t>
      </w:r>
    </w:p>
    <w:p w14:paraId="14210B9C" w14:textId="77777777" w:rsidR="00EF30CD" w:rsidRDefault="00EF30CD" w:rsidP="000F67E2">
      <w:pPr>
        <w:spacing w:line="276" w:lineRule="auto"/>
        <w:jc w:val="both"/>
        <w:rPr>
          <w:lang w:val="sv-SE"/>
        </w:rPr>
      </w:pPr>
    </w:p>
    <w:p w14:paraId="1C07B6BC" w14:textId="188DD495" w:rsidR="740A039A" w:rsidRPr="00EF30CD" w:rsidRDefault="40E50782" w:rsidP="000F67E2">
      <w:pPr>
        <w:pStyle w:val="Rubrik3"/>
        <w:spacing w:line="276" w:lineRule="auto"/>
        <w:jc w:val="both"/>
        <w:rPr>
          <w:sz w:val="24"/>
          <w:szCs w:val="24"/>
          <w:lang w:val="sv-SE"/>
        </w:rPr>
      </w:pPr>
      <w:bookmarkStart w:id="81" w:name="_Toc36924294"/>
      <w:r w:rsidRPr="3B30A15D">
        <w:rPr>
          <w:lang w:val="sv-SE"/>
        </w:rPr>
        <w:t>5.2 Metoddiskussion</w:t>
      </w:r>
      <w:bookmarkEnd w:id="81"/>
      <w:r w:rsidRPr="3B30A15D">
        <w:rPr>
          <w:lang w:val="sv-SE"/>
        </w:rPr>
        <w:t xml:space="preserve"> </w:t>
      </w:r>
    </w:p>
    <w:p w14:paraId="01FC8253" w14:textId="77777777" w:rsidR="00B626AC" w:rsidRDefault="57C6DA9F" w:rsidP="000F67E2">
      <w:pPr>
        <w:spacing w:line="276" w:lineRule="auto"/>
        <w:jc w:val="both"/>
        <w:rPr>
          <w:lang w:val="sv-SE"/>
        </w:rPr>
      </w:pPr>
      <w:r w:rsidRPr="5960FAA4">
        <w:rPr>
          <w:lang w:val="sv-SE"/>
        </w:rPr>
        <w:t xml:space="preserve">Metoderna som lade grunden för denna studie ansågs vara de mest lämpade för ett trovärdigt resultat. </w:t>
      </w:r>
      <w:r w:rsidRPr="29876324">
        <w:rPr>
          <w:lang w:val="sv-SE"/>
        </w:rPr>
        <w:t>Valet att använda b</w:t>
      </w:r>
      <w:r w:rsidR="2CC34F3A" w:rsidRPr="29876324">
        <w:rPr>
          <w:lang w:val="sv-SE"/>
        </w:rPr>
        <w:t xml:space="preserve">åde intervjuer och workshop gjordes för att </w:t>
      </w:r>
      <w:r w:rsidR="2BCB4230" w:rsidRPr="29876324">
        <w:rPr>
          <w:lang w:val="sv-SE"/>
        </w:rPr>
        <w:t>bredda</w:t>
      </w:r>
      <w:r w:rsidR="2BCB4230" w:rsidRPr="6EDBF345">
        <w:rPr>
          <w:lang w:val="sv-SE"/>
        </w:rPr>
        <w:t xml:space="preserve"> urvalet deltagare, samt för att generera </w:t>
      </w:r>
      <w:r w:rsidR="009F7CFA">
        <w:rPr>
          <w:lang w:val="sv-SE"/>
        </w:rPr>
        <w:t>fler åsikter</w:t>
      </w:r>
      <w:r w:rsidR="00E14BAD">
        <w:rPr>
          <w:lang w:val="sv-SE"/>
        </w:rPr>
        <w:t xml:space="preserve"> och mer data</w:t>
      </w:r>
      <w:r w:rsidR="44F54A5F" w:rsidRPr="783841A4">
        <w:rPr>
          <w:lang w:val="sv-SE"/>
        </w:rPr>
        <w:t>.</w:t>
      </w:r>
      <w:r w:rsidR="2BCB4230" w:rsidRPr="6EDBF345">
        <w:rPr>
          <w:lang w:val="sv-SE"/>
        </w:rPr>
        <w:t xml:space="preserve"> </w:t>
      </w:r>
      <w:r w:rsidR="7B743E61" w:rsidRPr="0D1C4DC3">
        <w:rPr>
          <w:lang w:val="sv-SE"/>
        </w:rPr>
        <w:t xml:space="preserve">Med tre stycken styrmän </w:t>
      </w:r>
      <w:r w:rsidR="4EFC45D0" w:rsidRPr="0D1C4DC3">
        <w:rPr>
          <w:lang w:val="sv-SE"/>
        </w:rPr>
        <w:t>samt fyra stycken workshop-deltagare</w:t>
      </w:r>
      <w:r w:rsidR="3C13EEBF" w:rsidRPr="0D1C4DC3">
        <w:rPr>
          <w:lang w:val="sv-SE"/>
        </w:rPr>
        <w:t xml:space="preserve"> ansågs</w:t>
      </w:r>
      <w:r w:rsidR="3B2B6DB9" w:rsidRPr="0D1C4DC3">
        <w:rPr>
          <w:lang w:val="sv-SE"/>
        </w:rPr>
        <w:t xml:space="preserve"> resultatet som trovärdigt. </w:t>
      </w:r>
      <w:r w:rsidR="4EF74235" w:rsidRPr="0D1C4DC3">
        <w:rPr>
          <w:lang w:val="sv-SE"/>
        </w:rPr>
        <w:t xml:space="preserve">I följande del kommer </w:t>
      </w:r>
      <w:r w:rsidR="5199F9BA" w:rsidRPr="0D1C4DC3">
        <w:rPr>
          <w:lang w:val="sv-SE"/>
        </w:rPr>
        <w:t>metodvalen diskuteras</w:t>
      </w:r>
      <w:r w:rsidR="2714B37E" w:rsidRPr="0D1C4DC3">
        <w:rPr>
          <w:lang w:val="sv-SE"/>
        </w:rPr>
        <w:t xml:space="preserve"> och analyseras. </w:t>
      </w:r>
      <w:r w:rsidR="000F2383">
        <w:rPr>
          <w:lang w:val="sv-SE"/>
        </w:rPr>
        <w:t>Det kommer även diskuteras v</w:t>
      </w:r>
      <w:r w:rsidR="2714B37E" w:rsidRPr="0D1C4DC3">
        <w:rPr>
          <w:lang w:val="sv-SE"/>
        </w:rPr>
        <w:t xml:space="preserve">ad som hade kunnat utföras annorlunda, samt varför vissa urval gjorts. </w:t>
      </w:r>
    </w:p>
    <w:p w14:paraId="49E116ED" w14:textId="76504F3B" w:rsidR="000A024D" w:rsidRDefault="740A039A" w:rsidP="000F67E2">
      <w:pPr>
        <w:pStyle w:val="Rubrik4"/>
        <w:jc w:val="both"/>
        <w:rPr>
          <w:lang w:val="sv-SE"/>
        </w:rPr>
      </w:pPr>
      <w:r w:rsidRPr="00167730">
        <w:rPr>
          <w:lang w:val="sv-SE"/>
        </w:rPr>
        <w:br/>
      </w:r>
      <w:bookmarkStart w:id="82" w:name="_Toc36924295"/>
      <w:r w:rsidR="00486CE9">
        <w:rPr>
          <w:lang w:val="sv-SE"/>
        </w:rPr>
        <w:t>5.2.1</w:t>
      </w:r>
      <w:r w:rsidR="000A024D">
        <w:rPr>
          <w:lang w:val="sv-SE"/>
        </w:rPr>
        <w:t xml:space="preserve"> Intervjuer</w:t>
      </w:r>
      <w:bookmarkEnd w:id="82"/>
    </w:p>
    <w:p w14:paraId="551F0EC2" w14:textId="67B1054E" w:rsidR="00E81E9E" w:rsidRPr="000A024D" w:rsidRDefault="00FD3523" w:rsidP="000F67E2">
      <w:pPr>
        <w:spacing w:line="276" w:lineRule="auto"/>
        <w:jc w:val="both"/>
        <w:rPr>
          <w:b/>
          <w:lang w:val="sv-SE"/>
        </w:rPr>
      </w:pPr>
      <w:r w:rsidRPr="000A024D">
        <w:rPr>
          <w:lang w:val="sv-SE"/>
        </w:rPr>
        <w:t>Då det är ett begränsat antal båtar</w:t>
      </w:r>
      <w:r w:rsidR="004C68E4" w:rsidRPr="000A024D">
        <w:rPr>
          <w:lang w:val="sv-SE"/>
        </w:rPr>
        <w:t xml:space="preserve"> som arbetat med den elektroniska checklista som var tillgänglig för denna studie </w:t>
      </w:r>
      <w:r w:rsidR="00B67D8F" w:rsidRPr="000A024D">
        <w:rPr>
          <w:lang w:val="sv-SE"/>
        </w:rPr>
        <w:t>ansågs en kvalitativ studie vara mest tillämpba</w:t>
      </w:r>
      <w:r w:rsidR="008D4EBF" w:rsidRPr="000A024D">
        <w:rPr>
          <w:lang w:val="sv-SE"/>
        </w:rPr>
        <w:t xml:space="preserve">r. </w:t>
      </w:r>
      <w:r w:rsidR="00F26410" w:rsidRPr="000A024D">
        <w:rPr>
          <w:lang w:val="sv-SE"/>
        </w:rPr>
        <w:t xml:space="preserve">Den checklista som varit tillgänglig </w:t>
      </w:r>
      <w:r w:rsidR="0051268D" w:rsidRPr="000A024D">
        <w:rPr>
          <w:lang w:val="sv-SE"/>
        </w:rPr>
        <w:t xml:space="preserve">för denna studie </w:t>
      </w:r>
      <w:r w:rsidR="00F26410" w:rsidRPr="000A024D">
        <w:rPr>
          <w:lang w:val="sv-SE"/>
        </w:rPr>
        <w:t xml:space="preserve">kan även anses vara </w:t>
      </w:r>
      <w:r w:rsidR="00C1696F" w:rsidRPr="000A024D">
        <w:rPr>
          <w:lang w:val="sv-SE"/>
        </w:rPr>
        <w:t>relativt ny för branschen, det kryssningsfartyg som arbetat längst med denna</w:t>
      </w:r>
      <w:r w:rsidR="0051268D" w:rsidRPr="000A024D">
        <w:rPr>
          <w:lang w:val="sv-SE"/>
        </w:rPr>
        <w:t xml:space="preserve"> elektroniska</w:t>
      </w:r>
      <w:r w:rsidR="00C1696F" w:rsidRPr="000A024D">
        <w:rPr>
          <w:lang w:val="sv-SE"/>
        </w:rPr>
        <w:t xml:space="preserve"> checklista </w:t>
      </w:r>
      <w:r w:rsidR="00B5171A" w:rsidRPr="000A024D">
        <w:rPr>
          <w:lang w:val="sv-SE"/>
        </w:rPr>
        <w:t xml:space="preserve">hade arbetat med den sedan 2018. </w:t>
      </w:r>
      <w:r w:rsidR="00D319FB" w:rsidRPr="000A024D">
        <w:rPr>
          <w:lang w:val="sv-SE"/>
        </w:rPr>
        <w:t xml:space="preserve">Således </w:t>
      </w:r>
      <w:r w:rsidR="007C65C1" w:rsidRPr="000A024D">
        <w:rPr>
          <w:lang w:val="sv-SE"/>
        </w:rPr>
        <w:t xml:space="preserve">har det </w:t>
      </w:r>
      <w:r w:rsidR="003F4E6B" w:rsidRPr="000A024D">
        <w:rPr>
          <w:lang w:val="sv-SE"/>
        </w:rPr>
        <w:t>funnits</w:t>
      </w:r>
      <w:r w:rsidR="007C65C1" w:rsidRPr="000A024D">
        <w:rPr>
          <w:lang w:val="sv-SE"/>
        </w:rPr>
        <w:t xml:space="preserve"> </w:t>
      </w:r>
      <w:r w:rsidR="00D319FB" w:rsidRPr="000A024D">
        <w:rPr>
          <w:lang w:val="sv-SE"/>
        </w:rPr>
        <w:t xml:space="preserve">en </w:t>
      </w:r>
      <w:r w:rsidR="003B6C93" w:rsidRPr="000A024D">
        <w:rPr>
          <w:lang w:val="sv-SE"/>
        </w:rPr>
        <w:t xml:space="preserve">begränsad skara </w:t>
      </w:r>
      <w:r w:rsidR="007C65C1" w:rsidRPr="000A024D">
        <w:rPr>
          <w:lang w:val="sv-SE"/>
        </w:rPr>
        <w:t>med styrmän att kunna intervjua. Då fartyget</w:t>
      </w:r>
      <w:r w:rsidR="006B3A3B" w:rsidRPr="000A024D">
        <w:rPr>
          <w:lang w:val="sv-SE"/>
        </w:rPr>
        <w:t xml:space="preserve"> för denna studie</w:t>
      </w:r>
      <w:r w:rsidR="007C65C1" w:rsidRPr="000A024D">
        <w:rPr>
          <w:lang w:val="sv-SE"/>
        </w:rPr>
        <w:t xml:space="preserve"> även opererar på oceanfart har det inte varit möjligt att själva besöka fartyget för att se hur de arbetar med checklistan</w:t>
      </w:r>
      <w:r w:rsidR="0018322D" w:rsidRPr="000A024D">
        <w:rPr>
          <w:lang w:val="sv-SE"/>
        </w:rPr>
        <w:t xml:space="preserve"> eller intervjua</w:t>
      </w:r>
      <w:r w:rsidR="006B3A3B" w:rsidRPr="000A024D">
        <w:rPr>
          <w:lang w:val="sv-SE"/>
        </w:rPr>
        <w:t xml:space="preserve"> personer </w:t>
      </w:r>
      <w:r w:rsidR="009876D9" w:rsidRPr="000A024D">
        <w:rPr>
          <w:lang w:val="sv-SE"/>
        </w:rPr>
        <w:t>på plats</w:t>
      </w:r>
      <w:r w:rsidR="006B3A3B" w:rsidRPr="000A024D">
        <w:rPr>
          <w:lang w:val="sv-SE"/>
        </w:rPr>
        <w:t>.</w:t>
      </w:r>
      <w:r w:rsidR="00D72F62" w:rsidRPr="000A024D">
        <w:rPr>
          <w:lang w:val="sv-SE"/>
        </w:rPr>
        <w:t xml:space="preserve"> De personer </w:t>
      </w:r>
      <w:r w:rsidR="71597BA8" w:rsidRPr="000A024D">
        <w:rPr>
          <w:lang w:val="sv-SE"/>
        </w:rPr>
        <w:t>som</w:t>
      </w:r>
      <w:r w:rsidR="00D72F62" w:rsidRPr="000A024D">
        <w:rPr>
          <w:lang w:val="sv-SE"/>
        </w:rPr>
        <w:t xml:space="preserve"> intervjua</w:t>
      </w:r>
      <w:r w:rsidR="79F84126" w:rsidRPr="000A024D">
        <w:rPr>
          <w:lang w:val="sv-SE"/>
        </w:rPr>
        <w:t>des</w:t>
      </w:r>
      <w:r w:rsidR="00D72F62" w:rsidRPr="000A024D">
        <w:rPr>
          <w:lang w:val="sv-SE"/>
        </w:rPr>
        <w:t xml:space="preserve"> var förste-styrmän och andre-styrmän.</w:t>
      </w:r>
      <w:r w:rsidR="006B3A3B" w:rsidRPr="000A024D">
        <w:rPr>
          <w:lang w:val="sv-SE"/>
        </w:rPr>
        <w:t xml:space="preserve"> </w:t>
      </w:r>
      <w:r w:rsidR="00307619" w:rsidRPr="000A024D">
        <w:rPr>
          <w:lang w:val="sv-SE"/>
        </w:rPr>
        <w:t xml:space="preserve">Om fler personer ombord </w:t>
      </w:r>
      <w:r w:rsidR="578D6BA9" w:rsidRPr="000A024D">
        <w:rPr>
          <w:lang w:val="sv-SE"/>
        </w:rPr>
        <w:t xml:space="preserve">intervjuats </w:t>
      </w:r>
      <w:r w:rsidR="00307619" w:rsidRPr="000A024D">
        <w:rPr>
          <w:lang w:val="sv-SE"/>
        </w:rPr>
        <w:t>hade det eventuellt kunnat styrka vissa påståenden</w:t>
      </w:r>
      <w:r w:rsidR="00874241" w:rsidRPr="000A024D">
        <w:rPr>
          <w:lang w:val="sv-SE"/>
        </w:rPr>
        <w:t xml:space="preserve"> eller likväl g</w:t>
      </w:r>
      <w:r w:rsidR="7CFFA391" w:rsidRPr="000A024D">
        <w:rPr>
          <w:lang w:val="sv-SE"/>
        </w:rPr>
        <w:t>enererat</w:t>
      </w:r>
      <w:r w:rsidR="00874241" w:rsidRPr="000A024D">
        <w:rPr>
          <w:lang w:val="sv-SE"/>
        </w:rPr>
        <w:t xml:space="preserve"> </w:t>
      </w:r>
      <w:r w:rsidR="00F07E16" w:rsidRPr="000A024D">
        <w:rPr>
          <w:lang w:val="sv-SE"/>
        </w:rPr>
        <w:t xml:space="preserve">mer </w:t>
      </w:r>
      <w:proofErr w:type="gramStart"/>
      <w:r w:rsidR="00F07E16" w:rsidRPr="000A024D">
        <w:rPr>
          <w:lang w:val="sv-SE"/>
        </w:rPr>
        <w:t>nyanserad data</w:t>
      </w:r>
      <w:proofErr w:type="gramEnd"/>
      <w:r w:rsidR="00BA1692" w:rsidRPr="000A024D">
        <w:rPr>
          <w:lang w:val="sv-SE"/>
        </w:rPr>
        <w:t xml:space="preserve">. </w:t>
      </w:r>
      <w:r w:rsidR="00303F99" w:rsidRPr="000A024D">
        <w:rPr>
          <w:lang w:val="sv-SE"/>
        </w:rPr>
        <w:t>Om</w:t>
      </w:r>
      <w:r w:rsidR="00DB7819" w:rsidRPr="000A024D">
        <w:rPr>
          <w:lang w:val="sv-SE"/>
        </w:rPr>
        <w:t xml:space="preserve"> fler</w:t>
      </w:r>
      <w:r w:rsidR="00303F99" w:rsidRPr="000A024D">
        <w:rPr>
          <w:lang w:val="sv-SE"/>
        </w:rPr>
        <w:t xml:space="preserve"> </w:t>
      </w:r>
      <w:r w:rsidR="00432C92" w:rsidRPr="000A024D">
        <w:rPr>
          <w:lang w:val="sv-SE"/>
        </w:rPr>
        <w:t xml:space="preserve">befäl </w:t>
      </w:r>
      <w:r w:rsidR="00E80366" w:rsidRPr="000A024D">
        <w:rPr>
          <w:lang w:val="sv-SE"/>
        </w:rPr>
        <w:t>av</w:t>
      </w:r>
      <w:r w:rsidR="00D72F62" w:rsidRPr="000A024D">
        <w:rPr>
          <w:lang w:val="sv-SE"/>
        </w:rPr>
        <w:t xml:space="preserve"> olika </w:t>
      </w:r>
      <w:r w:rsidR="006F163F" w:rsidRPr="000A024D">
        <w:rPr>
          <w:lang w:val="sv-SE"/>
        </w:rPr>
        <w:t>positioner</w:t>
      </w:r>
      <w:r w:rsidR="00123B50" w:rsidRPr="000A024D">
        <w:rPr>
          <w:lang w:val="sv-SE"/>
        </w:rPr>
        <w:t xml:space="preserve"> hade </w:t>
      </w:r>
      <w:r w:rsidR="00FA6415" w:rsidRPr="000A024D">
        <w:rPr>
          <w:lang w:val="sv-SE"/>
        </w:rPr>
        <w:t xml:space="preserve">intervjuats hade </w:t>
      </w:r>
      <w:r w:rsidR="003708BA">
        <w:rPr>
          <w:lang w:val="sv-SE"/>
        </w:rPr>
        <w:t xml:space="preserve">även </w:t>
      </w:r>
      <w:r w:rsidR="00123B50" w:rsidRPr="000A024D">
        <w:rPr>
          <w:lang w:val="sv-SE"/>
        </w:rPr>
        <w:t>det eventuellt påverkat resultat</w:t>
      </w:r>
      <w:r w:rsidR="003708BA">
        <w:rPr>
          <w:lang w:val="sv-SE"/>
        </w:rPr>
        <w:t>et</w:t>
      </w:r>
      <w:r w:rsidR="00123B50" w:rsidRPr="000A024D">
        <w:rPr>
          <w:lang w:val="sv-SE"/>
        </w:rPr>
        <w:t xml:space="preserve">. </w:t>
      </w:r>
    </w:p>
    <w:p w14:paraId="3703A530" w14:textId="21E5068B" w:rsidR="004573E3" w:rsidRPr="000A024D" w:rsidRDefault="004573E3" w:rsidP="000F67E2">
      <w:pPr>
        <w:spacing w:line="276" w:lineRule="auto"/>
        <w:jc w:val="both"/>
        <w:rPr>
          <w:lang w:val="sv-SE"/>
        </w:rPr>
      </w:pPr>
    </w:p>
    <w:p w14:paraId="6A38CFBF" w14:textId="47D3137E" w:rsidR="004573E3" w:rsidRDefault="063228CE" w:rsidP="000F67E2">
      <w:pPr>
        <w:spacing w:line="276" w:lineRule="auto"/>
        <w:jc w:val="both"/>
        <w:rPr>
          <w:lang w:val="sv-SE"/>
        </w:rPr>
      </w:pPr>
      <w:r w:rsidRPr="769B8D97">
        <w:rPr>
          <w:lang w:val="sv-SE"/>
        </w:rPr>
        <w:t>Intervjuerna utfördes med ett</w:t>
      </w:r>
      <w:r w:rsidR="71CD40FD" w:rsidRPr="769B8D97">
        <w:rPr>
          <w:lang w:val="sv-SE"/>
        </w:rPr>
        <w:t xml:space="preserve"> semistrukturerat upplägg. </w:t>
      </w:r>
      <w:r w:rsidR="487CC48C" w:rsidRPr="42506789">
        <w:rPr>
          <w:lang w:val="sv-SE"/>
        </w:rPr>
        <w:t>Därför</w:t>
      </w:r>
      <w:r w:rsidR="39AFF3B9" w:rsidRPr="769B8D97">
        <w:rPr>
          <w:lang w:val="sv-SE"/>
        </w:rPr>
        <w:t xml:space="preserve"> kunde </w:t>
      </w:r>
      <w:r w:rsidR="071A894F" w:rsidRPr="769B8D97">
        <w:rPr>
          <w:lang w:val="sv-SE"/>
        </w:rPr>
        <w:t xml:space="preserve">de intervjuade komma med resonemang </w:t>
      </w:r>
      <w:r w:rsidR="5687CE25" w:rsidRPr="769B8D97">
        <w:rPr>
          <w:lang w:val="sv-SE"/>
        </w:rPr>
        <w:t>och tankar kring vad de tyckte om checklistor</w:t>
      </w:r>
      <w:r w:rsidR="523A4F61" w:rsidRPr="769B8D97">
        <w:rPr>
          <w:lang w:val="sv-SE"/>
        </w:rPr>
        <w:t xml:space="preserve"> generellt</w:t>
      </w:r>
      <w:r w:rsidR="5687CE25" w:rsidRPr="769B8D97">
        <w:rPr>
          <w:lang w:val="sv-SE"/>
        </w:rPr>
        <w:t xml:space="preserve"> </w:t>
      </w:r>
      <w:r w:rsidR="5442E782" w:rsidRPr="769B8D97">
        <w:rPr>
          <w:lang w:val="sv-SE"/>
        </w:rPr>
        <w:t>samt</w:t>
      </w:r>
      <w:r w:rsidR="5687CE25" w:rsidRPr="769B8D97">
        <w:rPr>
          <w:lang w:val="sv-SE"/>
        </w:rPr>
        <w:t xml:space="preserve"> elektroniska checklistor. </w:t>
      </w:r>
      <w:r w:rsidR="1D62D131" w:rsidRPr="769B8D97">
        <w:rPr>
          <w:lang w:val="sv-SE"/>
        </w:rPr>
        <w:t>Eftersom ett semistrukturerat upplägg har använts för</w:t>
      </w:r>
      <w:r w:rsidR="216DB1AA" w:rsidRPr="769B8D97">
        <w:rPr>
          <w:lang w:val="sv-SE"/>
        </w:rPr>
        <w:t xml:space="preserve"> intervjuerna </w:t>
      </w:r>
      <w:r w:rsidR="69492BD7" w:rsidRPr="769B8D97">
        <w:rPr>
          <w:lang w:val="sv-SE"/>
        </w:rPr>
        <w:t xml:space="preserve">har alla intervjuade </w:t>
      </w:r>
      <w:r w:rsidR="321A84C1" w:rsidRPr="769B8D97">
        <w:rPr>
          <w:lang w:val="sv-SE"/>
        </w:rPr>
        <w:t xml:space="preserve">fått samma huvudfrågor ställda, men däremot fått olika följdfrågor beroende på </w:t>
      </w:r>
      <w:r w:rsidR="5E747BEF" w:rsidRPr="769B8D97">
        <w:rPr>
          <w:lang w:val="sv-SE"/>
        </w:rPr>
        <w:t xml:space="preserve">deras </w:t>
      </w:r>
      <w:r w:rsidR="321A84C1" w:rsidRPr="769B8D97">
        <w:rPr>
          <w:lang w:val="sv-SE"/>
        </w:rPr>
        <w:t xml:space="preserve">svar. Således </w:t>
      </w:r>
      <w:r w:rsidR="2E358FA1" w:rsidRPr="769B8D97">
        <w:rPr>
          <w:lang w:val="sv-SE"/>
        </w:rPr>
        <w:t xml:space="preserve">är inte alla </w:t>
      </w:r>
      <w:r w:rsidR="2E358FA1" w:rsidRPr="769B8D97">
        <w:rPr>
          <w:lang w:val="sv-SE"/>
        </w:rPr>
        <w:lastRenderedPageBreak/>
        <w:t>intervjuer direkt jämförbara</w:t>
      </w:r>
      <w:r w:rsidR="28B428B7" w:rsidRPr="769B8D97">
        <w:rPr>
          <w:lang w:val="sv-SE"/>
        </w:rPr>
        <w:t xml:space="preserve"> med varandra</w:t>
      </w:r>
      <w:r w:rsidR="50A72B17" w:rsidRPr="769B8D97">
        <w:rPr>
          <w:lang w:val="sv-SE"/>
        </w:rPr>
        <w:t>,</w:t>
      </w:r>
      <w:r w:rsidR="2E358FA1" w:rsidRPr="769B8D97">
        <w:rPr>
          <w:lang w:val="sv-SE"/>
        </w:rPr>
        <w:t xml:space="preserve"> utan teman fick </w:t>
      </w:r>
      <w:r w:rsidR="28B428B7" w:rsidRPr="769B8D97">
        <w:rPr>
          <w:lang w:val="sv-SE"/>
        </w:rPr>
        <w:t>urskiljas från de olika intervjuerna</w:t>
      </w:r>
      <w:r w:rsidR="241D1D0A" w:rsidRPr="769B8D97">
        <w:rPr>
          <w:lang w:val="sv-SE"/>
        </w:rPr>
        <w:t xml:space="preserve"> för att skapa en jämförbarhet i deras svar</w:t>
      </w:r>
      <w:r w:rsidR="28B428B7" w:rsidRPr="769B8D97">
        <w:rPr>
          <w:lang w:val="sv-SE"/>
        </w:rPr>
        <w:t>.</w:t>
      </w:r>
      <w:r w:rsidR="007E7683" w:rsidRPr="769B8D97">
        <w:rPr>
          <w:lang w:val="sv-SE"/>
        </w:rPr>
        <w:t xml:space="preserve"> </w:t>
      </w:r>
      <w:r w:rsidR="40DC2114" w:rsidRPr="769B8D97">
        <w:rPr>
          <w:lang w:val="sv-SE"/>
        </w:rPr>
        <w:t xml:space="preserve">En fullt strukturerad intervju hade kunnat </w:t>
      </w:r>
      <w:r w:rsidR="5DA97067" w:rsidRPr="769B8D97">
        <w:rPr>
          <w:lang w:val="sv-SE"/>
        </w:rPr>
        <w:t xml:space="preserve">ge </w:t>
      </w:r>
      <w:r w:rsidR="727FE85C" w:rsidRPr="769B8D97">
        <w:rPr>
          <w:lang w:val="sv-SE"/>
        </w:rPr>
        <w:t xml:space="preserve">data </w:t>
      </w:r>
      <w:r w:rsidR="5DA97067" w:rsidRPr="769B8D97">
        <w:rPr>
          <w:lang w:val="sv-SE"/>
        </w:rPr>
        <w:t xml:space="preserve">som var enklare att jämföra, men däremot är det inte säkert att </w:t>
      </w:r>
      <w:r w:rsidR="7D427AF6" w:rsidRPr="769B8D97">
        <w:rPr>
          <w:lang w:val="sv-SE"/>
        </w:rPr>
        <w:t>djupare</w:t>
      </w:r>
      <w:r w:rsidR="5DA97067" w:rsidRPr="769B8D97">
        <w:rPr>
          <w:lang w:val="sv-SE"/>
        </w:rPr>
        <w:t xml:space="preserve"> resonemang hade framkommit som i en semistrukturerad intervju. </w:t>
      </w:r>
      <w:r w:rsidR="02B0E5CF" w:rsidRPr="769B8D97">
        <w:rPr>
          <w:lang w:val="sv-SE"/>
        </w:rPr>
        <w:t xml:space="preserve">En ostrukturerad intervju hade eventuellt </w:t>
      </w:r>
      <w:r w:rsidR="22687973" w:rsidRPr="769B8D97">
        <w:rPr>
          <w:lang w:val="sv-SE"/>
        </w:rPr>
        <w:t>kunna</w:t>
      </w:r>
      <w:r w:rsidR="265B01C6" w:rsidRPr="769B8D97">
        <w:rPr>
          <w:lang w:val="sv-SE"/>
        </w:rPr>
        <w:t>t</w:t>
      </w:r>
      <w:r w:rsidR="22687973" w:rsidRPr="769B8D97">
        <w:rPr>
          <w:lang w:val="sv-SE"/>
        </w:rPr>
        <w:t xml:space="preserve"> generera ännu djupare svar, och betonat de intervjuades åsikter på ett mer utvecklat sätt. Dock ansågs denna studie</w:t>
      </w:r>
      <w:r w:rsidR="6F8275D3" w:rsidRPr="769B8D97">
        <w:rPr>
          <w:lang w:val="sv-SE"/>
        </w:rPr>
        <w:t>s intervjuer</w:t>
      </w:r>
      <w:r w:rsidR="22687973" w:rsidRPr="769B8D97">
        <w:rPr>
          <w:lang w:val="sv-SE"/>
        </w:rPr>
        <w:t xml:space="preserve"> behöva en form av styrning, för att</w:t>
      </w:r>
      <w:r w:rsidR="6DE6194E" w:rsidRPr="769B8D97">
        <w:rPr>
          <w:lang w:val="sv-SE"/>
        </w:rPr>
        <w:t xml:space="preserve"> leda in de intervjuade kring de teman som var relevanta. </w:t>
      </w:r>
    </w:p>
    <w:p w14:paraId="3AA5D712" w14:textId="4631CAAE" w:rsidR="7D4E6BD5" w:rsidRDefault="7D4E6BD5" w:rsidP="000F67E2">
      <w:pPr>
        <w:spacing w:line="276" w:lineRule="auto"/>
        <w:jc w:val="both"/>
        <w:rPr>
          <w:lang w:val="sv-SE"/>
        </w:rPr>
      </w:pPr>
    </w:p>
    <w:p w14:paraId="27B75C22" w14:textId="25FF0FF7" w:rsidR="00EC506C" w:rsidRDefault="00840C09" w:rsidP="000F67E2">
      <w:pPr>
        <w:spacing w:line="276" w:lineRule="auto"/>
        <w:jc w:val="both"/>
        <w:rPr>
          <w:lang w:val="sv-SE"/>
        </w:rPr>
      </w:pPr>
      <w:r>
        <w:rPr>
          <w:lang w:val="sv-SE"/>
        </w:rPr>
        <w:t xml:space="preserve">Då </w:t>
      </w:r>
      <w:r w:rsidR="0032022B">
        <w:rPr>
          <w:lang w:val="sv-SE"/>
        </w:rPr>
        <w:t xml:space="preserve">skribenterna </w:t>
      </w:r>
      <w:r w:rsidR="00AB5CC9">
        <w:rPr>
          <w:lang w:val="sv-SE"/>
        </w:rPr>
        <w:t>ej är vana vid</w:t>
      </w:r>
      <w:r w:rsidR="00A60C36">
        <w:rPr>
          <w:lang w:val="sv-SE"/>
        </w:rPr>
        <w:t xml:space="preserve"> utförande av intervjuer finns det en risk att det kan fär</w:t>
      </w:r>
      <w:r w:rsidR="00DA1E9B">
        <w:rPr>
          <w:lang w:val="sv-SE"/>
        </w:rPr>
        <w:t>g</w:t>
      </w:r>
      <w:r w:rsidR="00A60C36">
        <w:rPr>
          <w:lang w:val="sv-SE"/>
        </w:rPr>
        <w:t xml:space="preserve">a </w:t>
      </w:r>
      <w:r w:rsidR="00C01F8C">
        <w:rPr>
          <w:lang w:val="sv-SE"/>
        </w:rPr>
        <w:t>intervju</w:t>
      </w:r>
      <w:r w:rsidR="00A60C36">
        <w:rPr>
          <w:lang w:val="sv-SE"/>
        </w:rPr>
        <w:t>svaren</w:t>
      </w:r>
      <w:r w:rsidR="00C01F8C">
        <w:rPr>
          <w:lang w:val="sv-SE"/>
        </w:rPr>
        <w:t xml:space="preserve"> och resultatet</w:t>
      </w:r>
      <w:r w:rsidR="00F96E42">
        <w:rPr>
          <w:lang w:val="sv-SE"/>
        </w:rPr>
        <w:t xml:space="preserve"> genom ledande frågor</w:t>
      </w:r>
      <w:r w:rsidR="00A60C36">
        <w:rPr>
          <w:lang w:val="sv-SE"/>
        </w:rPr>
        <w:t>.</w:t>
      </w:r>
      <w:r w:rsidR="00C01F8C">
        <w:rPr>
          <w:lang w:val="sv-SE"/>
        </w:rPr>
        <w:t xml:space="preserve"> </w:t>
      </w:r>
      <w:r w:rsidR="00471506">
        <w:rPr>
          <w:lang w:val="sv-SE"/>
        </w:rPr>
        <w:t xml:space="preserve">För att reducera denna felkälla </w:t>
      </w:r>
      <w:r w:rsidR="00F96E42">
        <w:rPr>
          <w:lang w:val="sv-SE"/>
        </w:rPr>
        <w:t xml:space="preserve">konstruerades frågorna </w:t>
      </w:r>
      <w:r w:rsidR="00471506">
        <w:rPr>
          <w:lang w:val="sv-SE"/>
        </w:rPr>
        <w:t>för att</w:t>
      </w:r>
      <w:r w:rsidR="00F96E42">
        <w:rPr>
          <w:lang w:val="sv-SE"/>
        </w:rPr>
        <w:t xml:space="preserve"> ej</w:t>
      </w:r>
      <w:r w:rsidR="00471506">
        <w:rPr>
          <w:lang w:val="sv-SE"/>
        </w:rPr>
        <w:t xml:space="preserve"> </w:t>
      </w:r>
      <w:r w:rsidR="00E90800">
        <w:rPr>
          <w:lang w:val="sv-SE"/>
        </w:rPr>
        <w:t>leda svaren</w:t>
      </w:r>
      <w:r w:rsidR="00F96E42">
        <w:rPr>
          <w:lang w:val="sv-SE"/>
        </w:rPr>
        <w:t xml:space="preserve"> i största mån</w:t>
      </w:r>
      <w:r w:rsidR="00AB2DE2">
        <w:rPr>
          <w:lang w:val="sv-SE"/>
        </w:rPr>
        <w:t>.</w:t>
      </w:r>
      <w:r w:rsidR="00F96E42">
        <w:rPr>
          <w:lang w:val="sv-SE"/>
        </w:rPr>
        <w:t xml:space="preserve"> Däremot </w:t>
      </w:r>
      <w:r w:rsidR="00511EDF">
        <w:rPr>
          <w:lang w:val="sv-SE"/>
        </w:rPr>
        <w:t>på grund av</w:t>
      </w:r>
      <w:r w:rsidR="000B7F4F">
        <w:rPr>
          <w:lang w:val="sv-SE"/>
        </w:rPr>
        <w:t xml:space="preserve"> ovana finns risken att följdfrågor </w:t>
      </w:r>
      <w:r w:rsidR="005A2AE7">
        <w:rPr>
          <w:lang w:val="sv-SE"/>
        </w:rPr>
        <w:t>kan ha varit</w:t>
      </w:r>
      <w:r w:rsidR="000B7F4F">
        <w:rPr>
          <w:lang w:val="sv-SE"/>
        </w:rPr>
        <w:t xml:space="preserve"> ledande.</w:t>
      </w:r>
      <w:r w:rsidR="00B96E76">
        <w:rPr>
          <w:lang w:val="sv-SE"/>
        </w:rPr>
        <w:t xml:space="preserve"> </w:t>
      </w:r>
      <w:r w:rsidR="02F602BB" w:rsidRPr="769B8D97">
        <w:rPr>
          <w:lang w:val="sv-SE"/>
        </w:rPr>
        <w:t>Intervjuerna genomfördes</w:t>
      </w:r>
      <w:r w:rsidR="00B96E76">
        <w:rPr>
          <w:lang w:val="sv-SE"/>
        </w:rPr>
        <w:t xml:space="preserve"> även</w:t>
      </w:r>
      <w:r w:rsidR="02F602BB" w:rsidRPr="769B8D97">
        <w:rPr>
          <w:lang w:val="sv-SE"/>
        </w:rPr>
        <w:t xml:space="preserve"> i ett tidigt skede av arbetsprocessen. Således har en del</w:t>
      </w:r>
      <w:r w:rsidR="2C750CB4" w:rsidRPr="769B8D97">
        <w:rPr>
          <w:lang w:val="sv-SE"/>
        </w:rPr>
        <w:t xml:space="preserve"> </w:t>
      </w:r>
      <w:r w:rsidR="07E32129" w:rsidRPr="769B8D97">
        <w:rPr>
          <w:lang w:val="sv-SE"/>
        </w:rPr>
        <w:t xml:space="preserve">punkter framkommit i efterhand där ett större fokus </w:t>
      </w:r>
      <w:r w:rsidR="25B12E3D" w:rsidRPr="769B8D97">
        <w:rPr>
          <w:lang w:val="sv-SE"/>
        </w:rPr>
        <w:t>kunde</w:t>
      </w:r>
      <w:r w:rsidR="07E32129" w:rsidRPr="769B8D97">
        <w:rPr>
          <w:lang w:val="sv-SE"/>
        </w:rPr>
        <w:t xml:space="preserve"> lagts. Exempelvis kunde ett större fokus kring de negativa a</w:t>
      </w:r>
      <w:r w:rsidR="0AB2842C" w:rsidRPr="769B8D97">
        <w:rPr>
          <w:lang w:val="sv-SE"/>
        </w:rPr>
        <w:t>sp</w:t>
      </w:r>
      <w:r w:rsidR="07E32129" w:rsidRPr="769B8D97">
        <w:rPr>
          <w:lang w:val="sv-SE"/>
        </w:rPr>
        <w:t>ekterna av</w:t>
      </w:r>
      <w:r w:rsidR="0C36B325" w:rsidRPr="769B8D97">
        <w:rPr>
          <w:lang w:val="sv-SE"/>
        </w:rPr>
        <w:t xml:space="preserve"> den elektroniska</w:t>
      </w:r>
      <w:r w:rsidR="07E32129" w:rsidRPr="769B8D97">
        <w:rPr>
          <w:lang w:val="sv-SE"/>
        </w:rPr>
        <w:t xml:space="preserve"> che</w:t>
      </w:r>
      <w:r w:rsidR="56F8617D" w:rsidRPr="769B8D97">
        <w:rPr>
          <w:lang w:val="sv-SE"/>
        </w:rPr>
        <w:t>cklistan berörts mer. Djupare svar kring dessa aspekter hade kunnat ge en bättre helhetsbild av den elektroniska checklistan som verktyg</w:t>
      </w:r>
      <w:r w:rsidR="721C53EE" w:rsidRPr="769B8D97">
        <w:rPr>
          <w:lang w:val="sv-SE"/>
        </w:rPr>
        <w:t xml:space="preserve"> och hjälpmedel.</w:t>
      </w:r>
      <w:r w:rsidR="00C31447">
        <w:rPr>
          <w:lang w:val="sv-SE"/>
        </w:rPr>
        <w:t xml:space="preserve"> </w:t>
      </w:r>
    </w:p>
    <w:p w14:paraId="0F23092F" w14:textId="77777777" w:rsidR="00C31447" w:rsidRDefault="00C31447" w:rsidP="000F67E2">
      <w:pPr>
        <w:spacing w:line="276" w:lineRule="auto"/>
        <w:jc w:val="both"/>
        <w:rPr>
          <w:lang w:val="sv-SE"/>
        </w:rPr>
      </w:pPr>
    </w:p>
    <w:p w14:paraId="6B46BEBA" w14:textId="26AD9948" w:rsidR="00E81E9E" w:rsidRDefault="086B95FD" w:rsidP="000F67E2">
      <w:pPr>
        <w:spacing w:line="276" w:lineRule="auto"/>
        <w:jc w:val="both"/>
        <w:rPr>
          <w:lang w:val="sv-SE"/>
        </w:rPr>
      </w:pPr>
      <w:r w:rsidRPr="769B8D97">
        <w:rPr>
          <w:lang w:val="sv-SE"/>
        </w:rPr>
        <w:t>Det hade varit intressant att utreda eventuella barriärer, för den framtida utvecklingen.</w:t>
      </w:r>
      <w:r w:rsidR="721C53EE" w:rsidRPr="769B8D97">
        <w:rPr>
          <w:lang w:val="sv-SE"/>
        </w:rPr>
        <w:t xml:space="preserve"> </w:t>
      </w:r>
      <w:r w:rsidR="1E2D6AFC" w:rsidRPr="769B8D97">
        <w:rPr>
          <w:lang w:val="sv-SE"/>
        </w:rPr>
        <w:t xml:space="preserve">Det är fundamentalt att vara medveten kring problem som kan uppstå med nya tekniska lösningar. Nya lösningar för gamla problem kan innebära </w:t>
      </w:r>
      <w:r w:rsidR="13E35773" w:rsidRPr="769B8D97">
        <w:rPr>
          <w:lang w:val="sv-SE"/>
        </w:rPr>
        <w:t xml:space="preserve">uppkomst av nya komplikationer. </w:t>
      </w:r>
      <w:r w:rsidR="00C651C8">
        <w:rPr>
          <w:lang w:val="sv-SE"/>
        </w:rPr>
        <w:t>Således</w:t>
      </w:r>
      <w:r w:rsidR="13E35773" w:rsidRPr="769B8D97">
        <w:rPr>
          <w:lang w:val="sv-SE"/>
        </w:rPr>
        <w:t xml:space="preserve"> </w:t>
      </w:r>
      <w:r w:rsidR="00C651C8">
        <w:rPr>
          <w:lang w:val="sv-SE"/>
        </w:rPr>
        <w:t>är</w:t>
      </w:r>
      <w:r w:rsidR="13E35773" w:rsidRPr="769B8D97">
        <w:rPr>
          <w:lang w:val="sv-SE"/>
        </w:rPr>
        <w:t xml:space="preserve"> det viktigt att ha en medvetenhet kring detta. </w:t>
      </w:r>
    </w:p>
    <w:p w14:paraId="2C9D8A17" w14:textId="77777777" w:rsidR="000A024D" w:rsidRDefault="71DC9D7B" w:rsidP="000F67E2">
      <w:pPr>
        <w:pStyle w:val="Rubrik4"/>
        <w:spacing w:line="276" w:lineRule="auto"/>
        <w:jc w:val="both"/>
        <w:rPr>
          <w:lang w:val="sv-SE"/>
        </w:rPr>
      </w:pPr>
      <w:bookmarkStart w:id="83" w:name="_Toc36924296"/>
      <w:r w:rsidRPr="7D4E6BD5">
        <w:rPr>
          <w:lang w:val="sv-SE"/>
        </w:rPr>
        <w:t>5.2.2 Workshop</w:t>
      </w:r>
      <w:bookmarkEnd w:id="83"/>
    </w:p>
    <w:p w14:paraId="235FA3BE" w14:textId="2EF69C2E" w:rsidR="00BD3E3F" w:rsidRDefault="0362740C" w:rsidP="000F67E2">
      <w:pPr>
        <w:spacing w:line="276" w:lineRule="auto"/>
        <w:jc w:val="both"/>
        <w:rPr>
          <w:lang w:val="sv-SE"/>
        </w:rPr>
      </w:pPr>
      <w:r w:rsidRPr="769B8D97">
        <w:rPr>
          <w:lang w:val="sv-SE"/>
        </w:rPr>
        <w:t>W</w:t>
      </w:r>
      <w:r w:rsidR="230E9A97" w:rsidRPr="769B8D97">
        <w:rPr>
          <w:lang w:val="sv-SE"/>
        </w:rPr>
        <w:t xml:space="preserve">orkshopen </w:t>
      </w:r>
      <w:r w:rsidR="431242BD" w:rsidRPr="769B8D97">
        <w:rPr>
          <w:lang w:val="sv-SE"/>
        </w:rPr>
        <w:t>var ett sätt att</w:t>
      </w:r>
      <w:r w:rsidR="49B19019" w:rsidRPr="769B8D97">
        <w:rPr>
          <w:lang w:val="sv-SE"/>
        </w:rPr>
        <w:t xml:space="preserve"> få mätvärden på</w:t>
      </w:r>
      <w:r w:rsidR="3F03BE1D" w:rsidRPr="769B8D97">
        <w:rPr>
          <w:lang w:val="sv-SE"/>
        </w:rPr>
        <w:t xml:space="preserve"> </w:t>
      </w:r>
      <w:r w:rsidR="00E118A0">
        <w:rPr>
          <w:lang w:val="sv-SE"/>
        </w:rPr>
        <w:t>arbetsprocedurer</w:t>
      </w:r>
      <w:r w:rsidR="3F03BE1D" w:rsidRPr="0BD6964B">
        <w:rPr>
          <w:lang w:val="sv-SE"/>
        </w:rPr>
        <w:t xml:space="preserve"> </w:t>
      </w:r>
      <w:r w:rsidR="3F03BE1D" w:rsidRPr="769B8D97">
        <w:rPr>
          <w:lang w:val="sv-SE"/>
        </w:rPr>
        <w:t>med</w:t>
      </w:r>
      <w:r w:rsidR="49B19019" w:rsidRPr="769B8D97">
        <w:rPr>
          <w:lang w:val="sv-SE"/>
        </w:rPr>
        <w:t xml:space="preserve"> den elektroniska checklistan</w:t>
      </w:r>
      <w:r w:rsidR="00E118A0">
        <w:rPr>
          <w:lang w:val="sv-SE"/>
        </w:rPr>
        <w:t xml:space="preserve">. </w:t>
      </w:r>
      <w:r w:rsidR="03671601" w:rsidRPr="769B8D97">
        <w:rPr>
          <w:lang w:val="sv-SE"/>
        </w:rPr>
        <w:t xml:space="preserve">Med tanke på </w:t>
      </w:r>
      <w:r w:rsidR="046B189A" w:rsidRPr="769B8D97">
        <w:rPr>
          <w:lang w:val="sv-SE"/>
        </w:rPr>
        <w:t xml:space="preserve">den relativt begränsade tid som funnits för att genomföra detta arbete </w:t>
      </w:r>
      <w:r w:rsidR="342D0F0A" w:rsidRPr="769B8D97">
        <w:rPr>
          <w:lang w:val="sv-SE"/>
        </w:rPr>
        <w:t>ansågs</w:t>
      </w:r>
      <w:r w:rsidR="45DB67C5" w:rsidRPr="769B8D97">
        <w:rPr>
          <w:lang w:val="sv-SE"/>
        </w:rPr>
        <w:t xml:space="preserve"> uppstart av en fartygsbrygga som ett bra sätt att få mätvärden på.</w:t>
      </w:r>
      <w:r w:rsidR="37E4CD99" w:rsidRPr="769B8D97">
        <w:rPr>
          <w:lang w:val="sv-SE"/>
        </w:rPr>
        <w:t xml:space="preserve"> Detta eftersom checklistor</w:t>
      </w:r>
      <w:r w:rsidR="19B3AAE1" w:rsidRPr="769B8D97">
        <w:rPr>
          <w:lang w:val="sv-SE"/>
        </w:rPr>
        <w:t>na</w:t>
      </w:r>
      <w:r w:rsidR="37E4CD99" w:rsidRPr="769B8D97">
        <w:rPr>
          <w:lang w:val="sv-SE"/>
        </w:rPr>
        <w:t xml:space="preserve"> behövde </w:t>
      </w:r>
      <w:r w:rsidR="2DF43E13" w:rsidRPr="769B8D97">
        <w:rPr>
          <w:lang w:val="sv-SE"/>
        </w:rPr>
        <w:t>skapas från grunden</w:t>
      </w:r>
      <w:r w:rsidR="04C08952" w:rsidRPr="769B8D97">
        <w:rPr>
          <w:lang w:val="sv-SE"/>
        </w:rPr>
        <w:t xml:space="preserve"> för att stämma överens med </w:t>
      </w:r>
      <w:r w:rsidR="19B3AAE1" w:rsidRPr="769B8D97">
        <w:rPr>
          <w:lang w:val="sv-SE"/>
        </w:rPr>
        <w:t>den</w:t>
      </w:r>
      <w:r w:rsidR="003327CB" w:rsidRPr="769B8D97">
        <w:rPr>
          <w:lang w:val="sv-SE"/>
        </w:rPr>
        <w:t xml:space="preserve"> simulator</w:t>
      </w:r>
      <w:r w:rsidR="19B3AAE1" w:rsidRPr="769B8D97">
        <w:rPr>
          <w:lang w:val="sv-SE"/>
        </w:rPr>
        <w:t xml:space="preserve"> workshopen utfördes i</w:t>
      </w:r>
      <w:r w:rsidR="005B63E8">
        <w:rPr>
          <w:lang w:val="sv-SE"/>
        </w:rPr>
        <w:t>. S</w:t>
      </w:r>
      <w:r w:rsidR="003327CB" w:rsidRPr="769B8D97">
        <w:rPr>
          <w:lang w:val="sv-SE"/>
        </w:rPr>
        <w:t>imulatorn behövde</w:t>
      </w:r>
      <w:r w:rsidR="005B63E8">
        <w:rPr>
          <w:lang w:val="sv-SE"/>
        </w:rPr>
        <w:t xml:space="preserve"> även</w:t>
      </w:r>
      <w:r w:rsidR="003327CB" w:rsidRPr="769B8D97">
        <w:rPr>
          <w:lang w:val="sv-SE"/>
        </w:rPr>
        <w:t xml:space="preserve"> vara tillgänglig</w:t>
      </w:r>
      <w:r w:rsidR="40D44A68" w:rsidRPr="769B8D97">
        <w:rPr>
          <w:lang w:val="sv-SE"/>
        </w:rPr>
        <w:t xml:space="preserve"> och </w:t>
      </w:r>
      <w:r w:rsidR="245BCB74" w:rsidRPr="769B8D97">
        <w:rPr>
          <w:lang w:val="sv-SE"/>
        </w:rPr>
        <w:t>deltagare behövde också vara tillgängliga</w:t>
      </w:r>
      <w:r w:rsidR="7B0B5D67" w:rsidRPr="769B8D97">
        <w:rPr>
          <w:lang w:val="sv-SE"/>
        </w:rPr>
        <w:t>.</w:t>
      </w:r>
      <w:r w:rsidR="5A636448" w:rsidRPr="769B8D97">
        <w:rPr>
          <w:lang w:val="sv-SE"/>
        </w:rPr>
        <w:t xml:space="preserve"> </w:t>
      </w:r>
      <w:r w:rsidR="23C721C0" w:rsidRPr="769B8D97">
        <w:rPr>
          <w:lang w:val="sv-SE"/>
        </w:rPr>
        <w:t xml:space="preserve">Uppstart av en </w:t>
      </w:r>
      <w:r w:rsidR="4C7F1970" w:rsidRPr="769B8D97">
        <w:rPr>
          <w:lang w:val="sv-SE"/>
        </w:rPr>
        <w:t>fartygsbrygga är</w:t>
      </w:r>
      <w:r w:rsidR="540BC168" w:rsidRPr="769B8D97">
        <w:rPr>
          <w:lang w:val="sv-SE"/>
        </w:rPr>
        <w:t xml:space="preserve"> också</w:t>
      </w:r>
      <w:r w:rsidR="4C7F1970" w:rsidRPr="769B8D97">
        <w:rPr>
          <w:lang w:val="sv-SE"/>
        </w:rPr>
        <w:t xml:space="preserve"> </w:t>
      </w:r>
      <w:r w:rsidR="769C4EDF" w:rsidRPr="769B8D97">
        <w:rPr>
          <w:lang w:val="sv-SE"/>
        </w:rPr>
        <w:t xml:space="preserve">något som är relativt statiskt. </w:t>
      </w:r>
      <w:r w:rsidR="68B9ECD8" w:rsidRPr="769B8D97">
        <w:rPr>
          <w:lang w:val="sv-SE"/>
        </w:rPr>
        <w:t>Det finns ett tydligt mål för vad</w:t>
      </w:r>
      <w:r w:rsidR="0203591C" w:rsidRPr="769B8D97">
        <w:rPr>
          <w:lang w:val="sv-SE"/>
        </w:rPr>
        <w:t xml:space="preserve"> som ska utföras i uppgiften, </w:t>
      </w:r>
      <w:r w:rsidR="0024025F">
        <w:rPr>
          <w:lang w:val="sv-SE"/>
        </w:rPr>
        <w:t xml:space="preserve">vilket är </w:t>
      </w:r>
      <w:r w:rsidR="0203591C" w:rsidRPr="769B8D97">
        <w:rPr>
          <w:lang w:val="sv-SE"/>
        </w:rPr>
        <w:t xml:space="preserve">att fartygsbryggan är korrekt inställd enligt checklistan. </w:t>
      </w:r>
      <w:r w:rsidR="449BF386" w:rsidRPr="769B8D97">
        <w:rPr>
          <w:lang w:val="sv-SE"/>
        </w:rPr>
        <w:t xml:space="preserve">Det finns inte lika många faktorer som kan påverka utförandet under tidens gång </w:t>
      </w:r>
      <w:r w:rsidR="00AE2C3E">
        <w:rPr>
          <w:lang w:val="sv-SE"/>
        </w:rPr>
        <w:t>jämfört</w:t>
      </w:r>
      <w:r w:rsidR="449BF386" w:rsidRPr="769B8D97">
        <w:rPr>
          <w:lang w:val="sv-SE"/>
        </w:rPr>
        <w:t xml:space="preserve"> med en mer dynamisk situation</w:t>
      </w:r>
      <w:r w:rsidR="4352DB3A" w:rsidRPr="769B8D97">
        <w:rPr>
          <w:lang w:val="sv-SE"/>
        </w:rPr>
        <w:t>.</w:t>
      </w:r>
      <w:r w:rsidR="4B1118E4" w:rsidRPr="769B8D97">
        <w:rPr>
          <w:lang w:val="sv-SE"/>
        </w:rPr>
        <w:t xml:space="preserve"> En mer dynamisk situation hade kunnat vara en ankomst till hamn där deltagarna även hade fått </w:t>
      </w:r>
      <w:r w:rsidR="548DB7AC" w:rsidRPr="769B8D97">
        <w:rPr>
          <w:lang w:val="sv-SE"/>
        </w:rPr>
        <w:t>navigera</w:t>
      </w:r>
      <w:r w:rsidR="4B1118E4" w:rsidRPr="769B8D97">
        <w:rPr>
          <w:lang w:val="sv-SE"/>
        </w:rPr>
        <w:t xml:space="preserve"> </w:t>
      </w:r>
      <w:r w:rsidR="3CDE1F88" w:rsidRPr="769B8D97">
        <w:rPr>
          <w:lang w:val="sv-SE"/>
        </w:rPr>
        <w:t>fartyget</w:t>
      </w:r>
      <w:r w:rsidR="4B1118E4" w:rsidRPr="769B8D97">
        <w:rPr>
          <w:lang w:val="sv-SE"/>
        </w:rPr>
        <w:t>.</w:t>
      </w:r>
      <w:r w:rsidR="2CB29A9D" w:rsidRPr="769B8D97">
        <w:rPr>
          <w:lang w:val="sv-SE"/>
        </w:rPr>
        <w:t xml:space="preserve"> </w:t>
      </w:r>
      <w:r w:rsidR="0E76C1A8" w:rsidRPr="769B8D97">
        <w:rPr>
          <w:lang w:val="sv-SE"/>
        </w:rPr>
        <w:t>Däremot hade e</w:t>
      </w:r>
      <w:r w:rsidR="5A636448" w:rsidRPr="769B8D97">
        <w:rPr>
          <w:lang w:val="sv-SE"/>
        </w:rPr>
        <w:t xml:space="preserve">n mer avancerad </w:t>
      </w:r>
      <w:r w:rsidR="25DFC037" w:rsidRPr="769B8D97">
        <w:rPr>
          <w:lang w:val="sv-SE"/>
        </w:rPr>
        <w:t xml:space="preserve">och dynamisk </w:t>
      </w:r>
      <w:r w:rsidR="5A636448" w:rsidRPr="769B8D97">
        <w:rPr>
          <w:lang w:val="sv-SE"/>
        </w:rPr>
        <w:t>övning</w:t>
      </w:r>
      <w:r w:rsidR="593DAAA9" w:rsidRPr="769B8D97">
        <w:rPr>
          <w:lang w:val="sv-SE"/>
        </w:rPr>
        <w:t>, eller en övning</w:t>
      </w:r>
      <w:r w:rsidR="7B0B5D67" w:rsidRPr="769B8D97">
        <w:rPr>
          <w:lang w:val="sv-SE"/>
        </w:rPr>
        <w:t xml:space="preserve"> med en annan typ av situation</w:t>
      </w:r>
      <w:r w:rsidR="5A636448" w:rsidRPr="769B8D97">
        <w:rPr>
          <w:lang w:val="sv-SE"/>
        </w:rPr>
        <w:t xml:space="preserve"> eventuellt kunnat visa andra resultat</w:t>
      </w:r>
      <w:r w:rsidR="47EBF91D" w:rsidRPr="769B8D97">
        <w:rPr>
          <w:lang w:val="sv-SE"/>
        </w:rPr>
        <w:t>.</w:t>
      </w:r>
      <w:r w:rsidR="6C462949" w:rsidRPr="769B8D97">
        <w:rPr>
          <w:lang w:val="sv-SE"/>
        </w:rPr>
        <w:t xml:space="preserve"> </w:t>
      </w:r>
      <w:r w:rsidR="47EBF91D" w:rsidRPr="769B8D97">
        <w:rPr>
          <w:lang w:val="sv-SE"/>
        </w:rPr>
        <w:t>D</w:t>
      </w:r>
      <w:r w:rsidR="6C462949" w:rsidRPr="769B8D97">
        <w:rPr>
          <w:lang w:val="sv-SE"/>
        </w:rPr>
        <w:t>et hade varit intressant att testa</w:t>
      </w:r>
      <w:r w:rsidR="47EBF91D" w:rsidRPr="769B8D97">
        <w:rPr>
          <w:lang w:val="sv-SE"/>
        </w:rPr>
        <w:t xml:space="preserve"> men </w:t>
      </w:r>
      <w:r w:rsidR="679947B9" w:rsidRPr="769B8D97">
        <w:rPr>
          <w:lang w:val="sv-SE"/>
        </w:rPr>
        <w:t>krävt mer planering och tid</w:t>
      </w:r>
      <w:r w:rsidR="6C462949" w:rsidRPr="769B8D97">
        <w:rPr>
          <w:lang w:val="sv-SE"/>
        </w:rPr>
        <w:t xml:space="preserve">. </w:t>
      </w:r>
    </w:p>
    <w:p w14:paraId="3FEE610A" w14:textId="316E85C9" w:rsidR="00BD3E3F" w:rsidRDefault="00BD3E3F" w:rsidP="000F67E2">
      <w:pPr>
        <w:spacing w:line="276" w:lineRule="auto"/>
        <w:jc w:val="both"/>
        <w:rPr>
          <w:lang w:val="sv-SE"/>
        </w:rPr>
      </w:pPr>
    </w:p>
    <w:p w14:paraId="6A6DA910" w14:textId="77777777" w:rsidR="00BC611C" w:rsidRDefault="00F67887" w:rsidP="000F67E2">
      <w:pPr>
        <w:spacing w:line="276" w:lineRule="auto"/>
        <w:jc w:val="both"/>
        <w:rPr>
          <w:lang w:val="sv-SE"/>
        </w:rPr>
      </w:pPr>
      <w:r w:rsidRPr="032ABA43">
        <w:rPr>
          <w:lang w:val="sv-SE"/>
        </w:rPr>
        <w:t xml:space="preserve">Genom att fler personer kunde testa den elektroniska checklistan </w:t>
      </w:r>
      <w:r w:rsidR="007B7EAD" w:rsidRPr="032ABA43">
        <w:rPr>
          <w:lang w:val="sv-SE"/>
        </w:rPr>
        <w:t xml:space="preserve">i workshopen </w:t>
      </w:r>
      <w:r w:rsidRPr="032ABA43">
        <w:rPr>
          <w:lang w:val="sv-SE"/>
        </w:rPr>
        <w:t xml:space="preserve">gav det även möjlighet till att intervjua dessa personer för att </w:t>
      </w:r>
      <w:r w:rsidR="009E3858" w:rsidRPr="032ABA43">
        <w:rPr>
          <w:lang w:val="sv-SE"/>
        </w:rPr>
        <w:t xml:space="preserve">kunna ge en större datainsamling av </w:t>
      </w:r>
      <w:proofErr w:type="gramStart"/>
      <w:r w:rsidR="009E3858" w:rsidRPr="032ABA43">
        <w:rPr>
          <w:lang w:val="sv-SE"/>
        </w:rPr>
        <w:t>kvalitativ data</w:t>
      </w:r>
      <w:proofErr w:type="gramEnd"/>
      <w:r w:rsidR="009E3858" w:rsidRPr="032ABA43">
        <w:rPr>
          <w:lang w:val="sv-SE"/>
        </w:rPr>
        <w:t xml:space="preserve">. </w:t>
      </w:r>
      <w:r w:rsidR="00D37A49" w:rsidRPr="032ABA43">
        <w:rPr>
          <w:lang w:val="sv-SE"/>
        </w:rPr>
        <w:t xml:space="preserve">Förhoppningen var att de intervjuer </w:t>
      </w:r>
      <w:r w:rsidR="00BB722F" w:rsidRPr="032ABA43">
        <w:rPr>
          <w:lang w:val="sv-SE"/>
        </w:rPr>
        <w:t xml:space="preserve">som genomfördes med deltagarna även skulle korrelera med de intervjuer som gjordes med styrmännen. Samma typ av semistrukturerad intervju användes för de två olika grupperna. </w:t>
      </w:r>
      <w:r w:rsidR="00BD331F" w:rsidRPr="032ABA43">
        <w:rPr>
          <w:lang w:val="sv-SE"/>
        </w:rPr>
        <w:t>Huvudf</w:t>
      </w:r>
      <w:r w:rsidR="00366F72" w:rsidRPr="032ABA43">
        <w:rPr>
          <w:lang w:val="sv-SE"/>
        </w:rPr>
        <w:t xml:space="preserve">rågorna som användes </w:t>
      </w:r>
      <w:r w:rsidR="00327190" w:rsidRPr="032ABA43">
        <w:rPr>
          <w:lang w:val="sv-SE"/>
        </w:rPr>
        <w:t xml:space="preserve">var </w:t>
      </w:r>
      <w:r w:rsidR="00BD331F" w:rsidRPr="032ABA43">
        <w:rPr>
          <w:lang w:val="sv-SE"/>
        </w:rPr>
        <w:t>de samma fast något färre</w:t>
      </w:r>
      <w:r w:rsidR="007524F6" w:rsidRPr="032ABA43">
        <w:rPr>
          <w:lang w:val="sv-SE"/>
        </w:rPr>
        <w:t xml:space="preserve"> då </w:t>
      </w:r>
      <w:r w:rsidR="009801FF" w:rsidRPr="032ABA43">
        <w:rPr>
          <w:lang w:val="sv-SE"/>
        </w:rPr>
        <w:t>workshop-</w:t>
      </w:r>
      <w:r w:rsidR="00CE76F5" w:rsidRPr="032ABA43">
        <w:rPr>
          <w:lang w:val="sv-SE"/>
        </w:rPr>
        <w:t xml:space="preserve">deltagarna inte har samma erfarenhet kring den elektroniska checklistan som styrmännen som intervjuades hade. </w:t>
      </w:r>
      <w:r w:rsidR="002605E7" w:rsidRPr="032ABA43">
        <w:rPr>
          <w:lang w:val="sv-SE"/>
        </w:rPr>
        <w:t xml:space="preserve">Således </w:t>
      </w:r>
      <w:r w:rsidR="000D34BB" w:rsidRPr="032ABA43">
        <w:rPr>
          <w:lang w:val="sv-SE"/>
        </w:rPr>
        <w:t>var inte alla frågor</w:t>
      </w:r>
      <w:r w:rsidR="005857BE" w:rsidRPr="032ABA43">
        <w:rPr>
          <w:lang w:val="sv-SE"/>
        </w:rPr>
        <w:t xml:space="preserve"> som </w:t>
      </w:r>
      <w:r w:rsidR="00204415">
        <w:rPr>
          <w:lang w:val="sv-SE"/>
        </w:rPr>
        <w:t>ställdes</w:t>
      </w:r>
      <w:r w:rsidR="005857BE" w:rsidRPr="032ABA43">
        <w:rPr>
          <w:lang w:val="sv-SE"/>
        </w:rPr>
        <w:t xml:space="preserve"> till styrmännen nödvändiga att ställa</w:t>
      </w:r>
      <w:r w:rsidR="00CB33B0" w:rsidRPr="032ABA43">
        <w:rPr>
          <w:lang w:val="sv-SE"/>
        </w:rPr>
        <w:t xml:space="preserve"> till workshop-deltagarna</w:t>
      </w:r>
      <w:r w:rsidR="005857BE" w:rsidRPr="032ABA43">
        <w:rPr>
          <w:lang w:val="sv-SE"/>
        </w:rPr>
        <w:t xml:space="preserve">. </w:t>
      </w:r>
      <w:r w:rsidRPr="00256BFF">
        <w:rPr>
          <w:lang w:val="sv-SE"/>
        </w:rPr>
        <w:br/>
      </w:r>
      <w:r w:rsidRPr="00256BFF">
        <w:rPr>
          <w:lang w:val="sv-SE"/>
        </w:rPr>
        <w:br/>
      </w:r>
    </w:p>
    <w:p w14:paraId="7F94DC0D" w14:textId="35D29367" w:rsidR="00F67887" w:rsidRDefault="25B07E65" w:rsidP="000F67E2">
      <w:pPr>
        <w:spacing w:line="276" w:lineRule="auto"/>
        <w:jc w:val="both"/>
        <w:rPr>
          <w:lang w:val="sv-SE"/>
        </w:rPr>
      </w:pPr>
      <w:r w:rsidRPr="032ABA43">
        <w:rPr>
          <w:lang w:val="sv-SE"/>
        </w:rPr>
        <w:lastRenderedPageBreak/>
        <w:t xml:space="preserve">Deltagarnas bekvämlighet i simulatorn var, som diskuterat tidigare i resultatdiskussionen, en faktor som påverkade resultatet. Det hade kunnat genomföras en längre </w:t>
      </w:r>
      <w:proofErr w:type="spellStart"/>
      <w:r w:rsidRPr="032ABA43">
        <w:rPr>
          <w:lang w:val="sv-SE"/>
        </w:rPr>
        <w:t>famil</w:t>
      </w:r>
      <w:r w:rsidR="00DA0830">
        <w:rPr>
          <w:lang w:val="sv-SE"/>
        </w:rPr>
        <w:t>jä</w:t>
      </w:r>
      <w:r w:rsidRPr="032ABA43">
        <w:rPr>
          <w:lang w:val="sv-SE"/>
        </w:rPr>
        <w:t>risering</w:t>
      </w:r>
      <w:proofErr w:type="spellEnd"/>
      <w:r w:rsidRPr="032ABA43">
        <w:rPr>
          <w:lang w:val="sv-SE"/>
        </w:rPr>
        <w:t xml:space="preserve"> av </w:t>
      </w:r>
      <w:r w:rsidR="00936183">
        <w:rPr>
          <w:lang w:val="sv-SE"/>
        </w:rPr>
        <w:t xml:space="preserve">checklistans mjukvara </w:t>
      </w:r>
      <w:r w:rsidRPr="032ABA43">
        <w:rPr>
          <w:lang w:val="sv-SE"/>
        </w:rPr>
        <w:t>som användes, samt fartygsbryggornas utrustning. Eventuellt hade deltagarna kunnat utföra ett antal uppstarter av bryggan innan de riktiga simuleringarna genomfördes. Detta hade i sin tur genererat en större säkerhet hos deltagarna, vilket hade kunnat påverka resultatet till viss del. Återigen var tidsaspekten, samt bristen på deltagare, faktorer som gjorde att detta inte ansågs som möjligt. För att resultatet inte skulle bli missvisande fick båda varianterna av checklistor användas vid varsin körning nummer 1</w:t>
      </w:r>
      <w:r w:rsidR="65D8AB9A" w:rsidRPr="0BD6964B">
        <w:rPr>
          <w:lang w:val="sv-SE"/>
        </w:rPr>
        <w:t>, vilket</w:t>
      </w:r>
      <w:r w:rsidRPr="032ABA43">
        <w:rPr>
          <w:lang w:val="sv-SE"/>
        </w:rPr>
        <w:t xml:space="preserve"> anses reducera påverkan från denna felkälla.</w:t>
      </w:r>
    </w:p>
    <w:p w14:paraId="5E694C66" w14:textId="72A406D3" w:rsidR="032ABA43" w:rsidRDefault="032ABA43" w:rsidP="000F67E2">
      <w:pPr>
        <w:spacing w:line="276" w:lineRule="auto"/>
        <w:jc w:val="both"/>
        <w:rPr>
          <w:lang w:val="sv-SE"/>
        </w:rPr>
      </w:pPr>
    </w:p>
    <w:p w14:paraId="7417A805" w14:textId="0D2758B9" w:rsidR="003C3CC9" w:rsidRPr="003C3CC9" w:rsidRDefault="73A9E326" w:rsidP="000F67E2">
      <w:pPr>
        <w:spacing w:line="276" w:lineRule="auto"/>
        <w:jc w:val="both"/>
        <w:rPr>
          <w:lang w:val="sv-SE"/>
        </w:rPr>
      </w:pPr>
      <w:r w:rsidRPr="7D4E6BD5">
        <w:rPr>
          <w:lang w:val="sv-SE"/>
        </w:rPr>
        <w:t>En liknande workshop hade</w:t>
      </w:r>
      <w:r w:rsidR="766845E3" w:rsidRPr="7D4E6BD5">
        <w:rPr>
          <w:lang w:val="sv-SE"/>
        </w:rPr>
        <w:t>,</w:t>
      </w:r>
      <w:r w:rsidR="3464DE9A" w:rsidRPr="7D4E6BD5">
        <w:rPr>
          <w:lang w:val="sv-SE"/>
        </w:rPr>
        <w:t xml:space="preserve"> till skribenternas kännedom</w:t>
      </w:r>
      <w:r w:rsidR="161DCC0A" w:rsidRPr="7D4E6BD5">
        <w:rPr>
          <w:lang w:val="sv-SE"/>
        </w:rPr>
        <w:t>,</w:t>
      </w:r>
      <w:r w:rsidR="7916B722" w:rsidRPr="7D4E6BD5">
        <w:rPr>
          <w:lang w:val="sv-SE"/>
        </w:rPr>
        <w:t xml:space="preserve"> inte</w:t>
      </w:r>
      <w:r w:rsidRPr="7D4E6BD5">
        <w:rPr>
          <w:lang w:val="sv-SE"/>
        </w:rPr>
        <w:t xml:space="preserve"> genomförts</w:t>
      </w:r>
      <w:r w:rsidR="4F07C817" w:rsidRPr="7D4E6BD5">
        <w:rPr>
          <w:lang w:val="sv-SE"/>
        </w:rPr>
        <w:t xml:space="preserve"> tidigare</w:t>
      </w:r>
      <w:r w:rsidR="5017A65F" w:rsidRPr="7D4E6BD5">
        <w:rPr>
          <w:lang w:val="sv-SE"/>
        </w:rPr>
        <w:t>.</w:t>
      </w:r>
      <w:r w:rsidRPr="7D4E6BD5">
        <w:rPr>
          <w:lang w:val="sv-SE"/>
        </w:rPr>
        <w:t xml:space="preserve"> </w:t>
      </w:r>
      <w:r w:rsidR="15239B3F" w:rsidRPr="7D4E6BD5">
        <w:rPr>
          <w:lang w:val="sv-SE"/>
        </w:rPr>
        <w:t>S</w:t>
      </w:r>
      <w:r w:rsidRPr="7D4E6BD5">
        <w:rPr>
          <w:lang w:val="sv-SE"/>
        </w:rPr>
        <w:t>åledes fanns det ingen mall för hur uppbyggnaden skulle se ut. Därför var workshopen enbart egenkonstruerad av skribenterna</w:t>
      </w:r>
      <w:r w:rsidR="003941BA">
        <w:rPr>
          <w:lang w:val="sv-SE"/>
        </w:rPr>
        <w:t xml:space="preserve">. </w:t>
      </w:r>
      <w:r w:rsidR="37F9DB2F" w:rsidRPr="0BD6964B">
        <w:rPr>
          <w:lang w:val="sv-SE"/>
        </w:rPr>
        <w:t>De</w:t>
      </w:r>
      <w:r w:rsidR="545AA878" w:rsidRPr="0BD6964B">
        <w:rPr>
          <w:lang w:val="sv-SE"/>
        </w:rPr>
        <w:t>t har</w:t>
      </w:r>
      <w:r w:rsidR="37F9DB2F" w:rsidRPr="7D4E6BD5">
        <w:rPr>
          <w:lang w:val="sv-SE"/>
        </w:rPr>
        <w:t xml:space="preserve"> i efterhand framkommit ensk</w:t>
      </w:r>
      <w:r w:rsidR="0CBDE31A" w:rsidRPr="7D4E6BD5">
        <w:rPr>
          <w:lang w:val="sv-SE"/>
        </w:rPr>
        <w:t>ilda moment som hade kunnat utföras annorlunda, vilket eventuellt hade påverkat resultatet. En alternativ lösning hade varit at</w:t>
      </w:r>
      <w:r w:rsidR="1F2D3239" w:rsidRPr="7D4E6BD5">
        <w:rPr>
          <w:lang w:val="sv-SE"/>
        </w:rPr>
        <w:t xml:space="preserve">t utföra flera simuleringar, för att reducera påverkan från denna felkälla. </w:t>
      </w:r>
      <w:r w:rsidR="003941BA">
        <w:rPr>
          <w:lang w:val="sv-SE"/>
        </w:rPr>
        <w:t>Återigen p</w:t>
      </w:r>
      <w:r w:rsidR="1F2D3239" w:rsidRPr="7D4E6BD5">
        <w:rPr>
          <w:lang w:val="sv-SE"/>
        </w:rPr>
        <w:t>å grund av begränsad tidsåtgång, samt begränsade möjlig</w:t>
      </w:r>
      <w:r w:rsidR="30D7D953" w:rsidRPr="7D4E6BD5">
        <w:rPr>
          <w:lang w:val="sv-SE"/>
        </w:rPr>
        <w:t xml:space="preserve">heter att </w:t>
      </w:r>
      <w:r w:rsidR="566DA790" w:rsidRPr="7D4E6BD5">
        <w:rPr>
          <w:lang w:val="sv-SE"/>
        </w:rPr>
        <w:t xml:space="preserve">rekrytera deltagare </w:t>
      </w:r>
      <w:r w:rsidR="26F647B5" w:rsidRPr="7D4E6BD5">
        <w:rPr>
          <w:lang w:val="sv-SE"/>
        </w:rPr>
        <w:t>var detta inte möjligt. Resultatet som framkom ansågs dessutom som tillräckligt pålitligt</w:t>
      </w:r>
      <w:r w:rsidR="152BC9DC" w:rsidRPr="7D4E6BD5">
        <w:rPr>
          <w:lang w:val="sv-SE"/>
        </w:rPr>
        <w:t>. Samtliga observationsen</w:t>
      </w:r>
      <w:r w:rsidR="363A70C9" w:rsidRPr="7D4E6BD5">
        <w:rPr>
          <w:lang w:val="sv-SE"/>
        </w:rPr>
        <w:t>he</w:t>
      </w:r>
      <w:r w:rsidR="152BC9DC" w:rsidRPr="7D4E6BD5">
        <w:rPr>
          <w:lang w:val="sv-SE"/>
        </w:rPr>
        <w:t xml:space="preserve">ter pekade nämligen </w:t>
      </w:r>
      <w:r w:rsidR="56D826D0" w:rsidRPr="7D4E6BD5">
        <w:rPr>
          <w:lang w:val="sv-SE"/>
        </w:rPr>
        <w:t xml:space="preserve">i samma linje, och mot ett resultat som </w:t>
      </w:r>
      <w:r w:rsidR="2469725C" w:rsidRPr="7D4E6BD5">
        <w:rPr>
          <w:lang w:val="sv-SE"/>
        </w:rPr>
        <w:t xml:space="preserve">besvarar rapportens frågeställning. </w:t>
      </w:r>
    </w:p>
    <w:p w14:paraId="2C336B9C" w14:textId="2682980B" w:rsidR="575007F7" w:rsidRDefault="575007F7" w:rsidP="000F67E2">
      <w:pPr>
        <w:spacing w:line="276" w:lineRule="auto"/>
        <w:jc w:val="both"/>
        <w:rPr>
          <w:lang w:val="sv-SE"/>
        </w:rPr>
      </w:pPr>
    </w:p>
    <w:p w14:paraId="6A5F9EBE" w14:textId="5C50256E" w:rsidR="55236125" w:rsidRDefault="59FD8F1B" w:rsidP="000F67E2">
      <w:pPr>
        <w:spacing w:line="276" w:lineRule="auto"/>
        <w:jc w:val="both"/>
        <w:rPr>
          <w:lang w:val="sv-SE"/>
        </w:rPr>
      </w:pPr>
      <w:r w:rsidRPr="23AE8780">
        <w:rPr>
          <w:lang w:val="sv-SE"/>
        </w:rPr>
        <w:t xml:space="preserve">På samma sätt var även checklistorna konstruerade av skribenterna. </w:t>
      </w:r>
      <w:r w:rsidR="5C179748" w:rsidRPr="23AE8780">
        <w:rPr>
          <w:lang w:val="sv-SE"/>
        </w:rPr>
        <w:t>Konstruktionen</w:t>
      </w:r>
      <w:r w:rsidRPr="23AE8780">
        <w:rPr>
          <w:lang w:val="sv-SE"/>
        </w:rPr>
        <w:t xml:space="preserve"> anpassades för BOS</w:t>
      </w:r>
      <w:r w:rsidR="666A9E76" w:rsidRPr="23AE8780">
        <w:rPr>
          <w:lang w:val="sv-SE"/>
        </w:rPr>
        <w:t xml:space="preserve">, </w:t>
      </w:r>
      <w:r w:rsidR="167BC14E" w:rsidRPr="23AE8780">
        <w:rPr>
          <w:lang w:val="sv-SE"/>
        </w:rPr>
        <w:t xml:space="preserve">samt för att efterlikna </w:t>
      </w:r>
      <w:r w:rsidR="443CA204" w:rsidRPr="23AE8780">
        <w:rPr>
          <w:lang w:val="sv-SE"/>
        </w:rPr>
        <w:t xml:space="preserve">professionella maritima checklistor. </w:t>
      </w:r>
      <w:r w:rsidR="0B973BEF" w:rsidRPr="23AE8780">
        <w:rPr>
          <w:lang w:val="sv-SE"/>
        </w:rPr>
        <w:t>I och med att konstruktionen</w:t>
      </w:r>
      <w:r w:rsidR="3B61B9C1" w:rsidRPr="23AE8780">
        <w:rPr>
          <w:lang w:val="sv-SE"/>
        </w:rPr>
        <w:t xml:space="preserve"> och designen</w:t>
      </w:r>
      <w:r w:rsidR="0B973BEF" w:rsidRPr="23AE8780">
        <w:rPr>
          <w:lang w:val="sv-SE"/>
        </w:rPr>
        <w:t xml:space="preserve"> begränsades till skribenternas </w:t>
      </w:r>
      <w:r w:rsidR="34FC27CB" w:rsidRPr="23AE8780">
        <w:rPr>
          <w:lang w:val="sv-SE"/>
        </w:rPr>
        <w:t xml:space="preserve">kunskaper, </w:t>
      </w:r>
      <w:r w:rsidR="22FD8365" w:rsidRPr="23AE8780">
        <w:rPr>
          <w:lang w:val="sv-SE"/>
        </w:rPr>
        <w:t xml:space="preserve">finns risken att vissa punkter på checklistorna kunde </w:t>
      </w:r>
      <w:r w:rsidR="0FAC21A9" w:rsidRPr="23AE8780">
        <w:rPr>
          <w:lang w:val="sv-SE"/>
        </w:rPr>
        <w:t>fabricerats annorlunda.</w:t>
      </w:r>
      <w:r w:rsidR="0D9BD560" w:rsidRPr="23AE8780">
        <w:rPr>
          <w:lang w:val="sv-SE"/>
        </w:rPr>
        <w:t xml:space="preserve"> För att generera en optimal checklista hade fler testkörningar behövt utföras, vilket gjort att överflödiga punkter kunnat raderats. </w:t>
      </w:r>
      <w:r w:rsidR="3509CCF2" w:rsidRPr="23AE8780">
        <w:rPr>
          <w:lang w:val="sv-SE"/>
        </w:rPr>
        <w:t xml:space="preserve">Att samma moment fanns på de båda checklistorna ansågs dock som det </w:t>
      </w:r>
      <w:r w:rsidR="58B1CA69" w:rsidRPr="5199F945">
        <w:rPr>
          <w:lang w:val="sv-SE"/>
        </w:rPr>
        <w:t>centrala</w:t>
      </w:r>
      <w:r w:rsidR="3509CCF2" w:rsidRPr="5199F945">
        <w:rPr>
          <w:lang w:val="sv-SE"/>
        </w:rPr>
        <w:t xml:space="preserve"> för denna typ av workshop. </w:t>
      </w:r>
      <w:r w:rsidR="4A4B13F0" w:rsidRPr="5199F945">
        <w:rPr>
          <w:lang w:val="sv-SE"/>
        </w:rPr>
        <w:t xml:space="preserve">Workshopens syfte var att jämföra de två olika varianterna av checklistor, således </w:t>
      </w:r>
      <w:r w:rsidR="703D2939" w:rsidRPr="5199F945">
        <w:rPr>
          <w:lang w:val="sv-SE"/>
        </w:rPr>
        <w:t xml:space="preserve">anses denna </w:t>
      </w:r>
      <w:r w:rsidR="4A4B13F0" w:rsidRPr="5199F945">
        <w:rPr>
          <w:lang w:val="sv-SE"/>
        </w:rPr>
        <w:t xml:space="preserve">nämnda </w:t>
      </w:r>
      <w:r w:rsidR="67C1C938" w:rsidRPr="5199F945">
        <w:rPr>
          <w:lang w:val="sv-SE"/>
        </w:rPr>
        <w:t xml:space="preserve">felkälla som försumbar. </w:t>
      </w:r>
      <w:r w:rsidR="4A4B13F0" w:rsidRPr="5199F945">
        <w:rPr>
          <w:lang w:val="sv-SE"/>
        </w:rPr>
        <w:t xml:space="preserve"> </w:t>
      </w:r>
      <w:r w:rsidR="4FC9614B" w:rsidRPr="5199F945">
        <w:rPr>
          <w:lang w:val="sv-SE"/>
        </w:rPr>
        <w:t xml:space="preserve">Om simuleringens scenario varit annorlunda </w:t>
      </w:r>
      <w:r w:rsidR="51F92018" w:rsidRPr="5199F945">
        <w:rPr>
          <w:lang w:val="sv-SE"/>
        </w:rPr>
        <w:t xml:space="preserve">hade </w:t>
      </w:r>
      <w:r w:rsidR="0C68A36D" w:rsidRPr="5199F945">
        <w:rPr>
          <w:lang w:val="sv-SE"/>
        </w:rPr>
        <w:t xml:space="preserve">det eventuellt haft större påverkan på resultatet. </w:t>
      </w:r>
    </w:p>
    <w:p w14:paraId="6DF72645" w14:textId="65174B2A" w:rsidR="1756CD86" w:rsidRDefault="1756CD86" w:rsidP="000F67E2">
      <w:pPr>
        <w:spacing w:line="276" w:lineRule="auto"/>
        <w:jc w:val="both"/>
        <w:rPr>
          <w:lang w:val="sv-SE"/>
        </w:rPr>
      </w:pPr>
    </w:p>
    <w:p w14:paraId="1B3AE241" w14:textId="03953331" w:rsidR="740A039A" w:rsidRPr="00CE76F5" w:rsidRDefault="0210E41F" w:rsidP="000A024D">
      <w:pPr>
        <w:spacing w:line="276" w:lineRule="auto"/>
        <w:rPr>
          <w:lang w:val="sv-SE"/>
        </w:rPr>
      </w:pPr>
      <w:r w:rsidRPr="00372220">
        <w:rPr>
          <w:lang w:val="sv-SE"/>
        </w:rPr>
        <w:br/>
      </w:r>
    </w:p>
    <w:p w14:paraId="000000B5" w14:textId="13E4AC01" w:rsidR="00037161" w:rsidRPr="00AC7ECB" w:rsidRDefault="00C53B64" w:rsidP="000A024D">
      <w:pPr>
        <w:spacing w:line="276" w:lineRule="auto"/>
        <w:rPr>
          <w:rFonts w:eastAsia="Times New Roman" w:cs="Times New Roman"/>
          <w:b/>
          <w:bCs/>
          <w:sz w:val="28"/>
          <w:szCs w:val="28"/>
          <w:lang w:val="sv-SE"/>
        </w:rPr>
      </w:pPr>
      <w:r w:rsidRPr="3B30A15D">
        <w:rPr>
          <w:rFonts w:eastAsia="Times New Roman" w:cs="Times New Roman"/>
          <w:lang w:val="sv-SE"/>
        </w:rPr>
        <w:t xml:space="preserve"> </w:t>
      </w:r>
      <w:r w:rsidRPr="3B30A15D">
        <w:rPr>
          <w:rFonts w:eastAsia="Times New Roman" w:cs="Times New Roman"/>
          <w:lang w:val="sv-SE"/>
        </w:rPr>
        <w:br w:type="page"/>
      </w:r>
    </w:p>
    <w:p w14:paraId="2A1A9FA1" w14:textId="112EAB94" w:rsidR="4E71D51E" w:rsidRPr="000A024D" w:rsidRDefault="00215AB2" w:rsidP="00976320">
      <w:pPr>
        <w:pStyle w:val="Rubrik2"/>
        <w:numPr>
          <w:ilvl w:val="0"/>
          <w:numId w:val="35"/>
        </w:numPr>
        <w:spacing w:line="276" w:lineRule="auto"/>
        <w:rPr>
          <w:rFonts w:eastAsia="Times New Roman" w:cs="Times New Roman"/>
          <w:lang w:val="sv-SE"/>
        </w:rPr>
      </w:pPr>
      <w:bookmarkStart w:id="84" w:name="_heading=h.t4uygep6fk1b"/>
      <w:bookmarkStart w:id="85" w:name="_Toc30594484"/>
      <w:bookmarkStart w:id="86" w:name="_Toc36924297"/>
      <w:bookmarkEnd w:id="84"/>
      <w:r w:rsidRPr="4E71D51E">
        <w:rPr>
          <w:rFonts w:eastAsia="Times New Roman" w:cs="Times New Roman"/>
          <w:lang w:val="sv-SE"/>
        </w:rPr>
        <w:lastRenderedPageBreak/>
        <w:t>Slutsats</w:t>
      </w:r>
      <w:bookmarkEnd w:id="85"/>
      <w:bookmarkEnd w:id="86"/>
    </w:p>
    <w:p w14:paraId="4A21EED1" w14:textId="35F32AF8" w:rsidR="007F2E71" w:rsidRDefault="006D5EE4" w:rsidP="000F67E2">
      <w:pPr>
        <w:spacing w:line="276" w:lineRule="auto"/>
        <w:jc w:val="both"/>
        <w:rPr>
          <w:rFonts w:eastAsia="Times New Roman" w:cs="Times New Roman"/>
          <w:lang w:val="sv-SE"/>
        </w:rPr>
      </w:pPr>
      <w:r>
        <w:rPr>
          <w:rFonts w:eastAsia="Times New Roman" w:cs="Times New Roman"/>
          <w:lang w:val="sv-SE"/>
        </w:rPr>
        <w:t xml:space="preserve">Syftet med rapporten var att undersöka ifall </w:t>
      </w:r>
      <w:r w:rsidRPr="008D5D3B">
        <w:rPr>
          <w:rFonts w:eastAsia="Times New Roman" w:cs="Times New Roman"/>
          <w:lang w:val="sv-SE"/>
        </w:rPr>
        <w:t>elektroniska checklistor kunde effektivisera genomförandet av checklistor</w:t>
      </w:r>
      <w:r w:rsidR="00D951D9" w:rsidRPr="008D5D3B">
        <w:rPr>
          <w:rFonts w:eastAsia="Times New Roman" w:cs="Times New Roman"/>
          <w:lang w:val="sv-SE"/>
        </w:rPr>
        <w:t>,</w:t>
      </w:r>
      <w:r w:rsidR="00D951D9">
        <w:rPr>
          <w:rFonts w:eastAsia="Times New Roman" w:cs="Times New Roman"/>
          <w:lang w:val="sv-SE"/>
        </w:rPr>
        <w:t xml:space="preserve"> om det kunde effektivisera administrat</w:t>
      </w:r>
      <w:r w:rsidR="007F2E71">
        <w:rPr>
          <w:rFonts w:eastAsia="Times New Roman" w:cs="Times New Roman"/>
          <w:lang w:val="sv-SE"/>
        </w:rPr>
        <w:t>ivt arbete och ifall det påverkade den delade mentala bilden inom ett bryggteam.</w:t>
      </w:r>
      <w:r w:rsidR="65DD6ED9" w:rsidRPr="642237F9">
        <w:rPr>
          <w:rFonts w:eastAsia="Times New Roman" w:cs="Times New Roman"/>
          <w:lang w:val="sv-SE"/>
        </w:rPr>
        <w:t xml:space="preserve"> </w:t>
      </w:r>
      <w:r w:rsidR="00C135EA">
        <w:rPr>
          <w:rFonts w:eastAsia="Times New Roman" w:cs="Times New Roman"/>
          <w:lang w:val="sv-SE"/>
        </w:rPr>
        <w:t xml:space="preserve">Utefter </w:t>
      </w:r>
      <w:r w:rsidR="009622DF">
        <w:rPr>
          <w:rFonts w:eastAsia="Times New Roman" w:cs="Times New Roman"/>
          <w:lang w:val="sv-SE"/>
        </w:rPr>
        <w:t>bakgrund</w:t>
      </w:r>
      <w:r w:rsidR="00C135EA">
        <w:rPr>
          <w:rFonts w:eastAsia="Times New Roman" w:cs="Times New Roman"/>
          <w:lang w:val="sv-SE"/>
        </w:rPr>
        <w:t xml:space="preserve">, resultat och diskussion har följande slutsatser dragits: </w:t>
      </w:r>
    </w:p>
    <w:p w14:paraId="0CC57E33" w14:textId="7DF36A22" w:rsidR="007F2E71" w:rsidRDefault="007F2E71" w:rsidP="000F67E2">
      <w:pPr>
        <w:spacing w:line="276" w:lineRule="auto"/>
        <w:ind w:left="360"/>
        <w:jc w:val="both"/>
        <w:rPr>
          <w:rFonts w:eastAsia="Times New Roman" w:cs="Times New Roman"/>
          <w:lang w:val="sv-SE"/>
        </w:rPr>
      </w:pPr>
    </w:p>
    <w:p w14:paraId="6F35BDF0" w14:textId="77777777" w:rsidR="00BC611C" w:rsidRPr="00BC611C" w:rsidRDefault="005D404A" w:rsidP="00BC611C">
      <w:pPr>
        <w:pStyle w:val="Liststycke"/>
        <w:numPr>
          <w:ilvl w:val="0"/>
          <w:numId w:val="18"/>
        </w:numPr>
        <w:spacing w:line="276" w:lineRule="auto"/>
        <w:jc w:val="both"/>
        <w:rPr>
          <w:rFonts w:eastAsia="Times New Roman" w:cs="Times New Roman"/>
          <w:lang w:val="sv-SE"/>
        </w:rPr>
      </w:pPr>
      <w:r w:rsidRPr="005D404A">
        <w:rPr>
          <w:lang w:val="sv-SE"/>
        </w:rPr>
        <w:t>Resultatet visar att den elekt</w:t>
      </w:r>
      <w:r>
        <w:rPr>
          <w:lang w:val="sv-SE"/>
        </w:rPr>
        <w:t>roniska checklistan är effektivare tidsmässigt</w:t>
      </w:r>
      <w:r w:rsidR="00FF4923">
        <w:rPr>
          <w:lang w:val="sv-SE"/>
        </w:rPr>
        <w:t xml:space="preserve">. </w:t>
      </w:r>
      <w:r w:rsidR="00F60CB5">
        <w:rPr>
          <w:lang w:val="sv-SE"/>
        </w:rPr>
        <w:t>Med möjlighet för flera att arbeta med checklistan samtidigt på olika enheter</w:t>
      </w:r>
      <w:r w:rsidR="00D6227C">
        <w:rPr>
          <w:lang w:val="sv-SE"/>
        </w:rPr>
        <w:t xml:space="preserve"> effektiviseras genomförandet, då transparensen ökar</w:t>
      </w:r>
      <w:r w:rsidR="00114DEB">
        <w:rPr>
          <w:lang w:val="sv-SE"/>
        </w:rPr>
        <w:t xml:space="preserve">, fler </w:t>
      </w:r>
      <w:r w:rsidR="00626B56">
        <w:rPr>
          <w:lang w:val="sv-SE"/>
        </w:rPr>
        <w:t xml:space="preserve">i teamet kan se </w:t>
      </w:r>
      <w:r w:rsidR="00F56B8B">
        <w:rPr>
          <w:lang w:val="sv-SE"/>
        </w:rPr>
        <w:t xml:space="preserve">vad som är gjort och se vad som ska göras. </w:t>
      </w:r>
      <w:r w:rsidR="45DD7C63" w:rsidRPr="3A87982A">
        <w:rPr>
          <w:lang w:val="sv-SE"/>
        </w:rPr>
        <w:t xml:space="preserve">Därför kan det anses effektivisera genomförandet av checklistor. </w:t>
      </w:r>
    </w:p>
    <w:p w14:paraId="054DC304" w14:textId="7BC49692" w:rsidR="00D6227C" w:rsidRPr="00D6227C" w:rsidRDefault="00D6227C" w:rsidP="00BC611C">
      <w:pPr>
        <w:pStyle w:val="Liststycke"/>
        <w:spacing w:line="276" w:lineRule="auto"/>
        <w:jc w:val="both"/>
        <w:rPr>
          <w:rFonts w:eastAsia="Times New Roman" w:cs="Times New Roman"/>
          <w:lang w:val="sv-SE"/>
        </w:rPr>
      </w:pPr>
    </w:p>
    <w:p w14:paraId="204A1CC4" w14:textId="77777777" w:rsidR="00BC611C" w:rsidRPr="00BC611C" w:rsidRDefault="2B9C1999" w:rsidP="00BC611C">
      <w:pPr>
        <w:pStyle w:val="Liststycke"/>
        <w:numPr>
          <w:ilvl w:val="0"/>
          <w:numId w:val="18"/>
        </w:numPr>
        <w:spacing w:line="276" w:lineRule="auto"/>
        <w:jc w:val="both"/>
        <w:rPr>
          <w:rFonts w:eastAsia="Times New Roman" w:cs="Times New Roman"/>
          <w:lang w:val="sv-SE"/>
        </w:rPr>
      </w:pPr>
      <w:r w:rsidRPr="565D0631">
        <w:rPr>
          <w:lang w:val="sv-SE"/>
        </w:rPr>
        <w:t xml:space="preserve">Med mindre </w:t>
      </w:r>
      <w:r w:rsidR="476BCBCB" w:rsidRPr="565D0631">
        <w:rPr>
          <w:lang w:val="sv-SE"/>
        </w:rPr>
        <w:t xml:space="preserve">oväsentlig </w:t>
      </w:r>
      <w:r w:rsidRPr="565D0631">
        <w:rPr>
          <w:lang w:val="sv-SE"/>
        </w:rPr>
        <w:t>kommunikation</w:t>
      </w:r>
      <w:r w:rsidR="3371AD1B" w:rsidRPr="565D0631">
        <w:rPr>
          <w:lang w:val="sv-SE"/>
        </w:rPr>
        <w:t xml:space="preserve"> </w:t>
      </w:r>
      <w:r w:rsidR="2C50FF03" w:rsidRPr="565D0631">
        <w:rPr>
          <w:lang w:val="sv-SE"/>
        </w:rPr>
        <w:t xml:space="preserve">inom bryggteamet </w:t>
      </w:r>
      <w:r w:rsidR="1572AEF8" w:rsidRPr="0D0900D3">
        <w:rPr>
          <w:lang w:val="sv-SE"/>
        </w:rPr>
        <w:t>reduceras</w:t>
      </w:r>
      <w:r w:rsidR="2C50FF03" w:rsidRPr="565D0631">
        <w:rPr>
          <w:lang w:val="sv-SE"/>
        </w:rPr>
        <w:t xml:space="preserve"> riskerna att </w:t>
      </w:r>
      <w:proofErr w:type="spellStart"/>
      <w:r w:rsidR="00504876">
        <w:rPr>
          <w:lang w:val="sv-SE"/>
        </w:rPr>
        <w:t>s</w:t>
      </w:r>
      <w:r w:rsidR="2C50FF03" w:rsidRPr="565D0631">
        <w:rPr>
          <w:lang w:val="sv-SE"/>
        </w:rPr>
        <w:t>ituational</w:t>
      </w:r>
      <w:proofErr w:type="spellEnd"/>
      <w:r w:rsidR="2C50FF03" w:rsidRPr="565D0631">
        <w:rPr>
          <w:lang w:val="sv-SE"/>
        </w:rPr>
        <w:t xml:space="preserve"> </w:t>
      </w:r>
      <w:proofErr w:type="spellStart"/>
      <w:r w:rsidR="00504876">
        <w:rPr>
          <w:lang w:val="sv-SE"/>
        </w:rPr>
        <w:t>a</w:t>
      </w:r>
      <w:r w:rsidR="2C50FF03" w:rsidRPr="565D0631">
        <w:rPr>
          <w:lang w:val="sv-SE"/>
        </w:rPr>
        <w:t>wareness</w:t>
      </w:r>
      <w:proofErr w:type="spellEnd"/>
      <w:r w:rsidR="2C50FF03" w:rsidRPr="565D0631">
        <w:rPr>
          <w:lang w:val="sv-SE"/>
        </w:rPr>
        <w:t xml:space="preserve"> förloras. </w:t>
      </w:r>
      <w:r w:rsidR="1E8DCE6D" w:rsidRPr="62AB4FB9">
        <w:rPr>
          <w:lang w:val="sv-SE"/>
        </w:rPr>
        <w:t xml:space="preserve">Kan enbart </w:t>
      </w:r>
      <w:r w:rsidR="1E8DCE6D" w:rsidRPr="1A5A12D5">
        <w:rPr>
          <w:lang w:val="sv-SE"/>
        </w:rPr>
        <w:t>den</w:t>
      </w:r>
      <w:r w:rsidR="1E8DCE6D" w:rsidRPr="62AB4FB9">
        <w:rPr>
          <w:lang w:val="sv-SE"/>
        </w:rPr>
        <w:t xml:space="preserve"> essentiella </w:t>
      </w:r>
      <w:r w:rsidR="505CE7F3" w:rsidRPr="35A67051">
        <w:rPr>
          <w:lang w:val="sv-SE"/>
        </w:rPr>
        <w:t>kommunikationen</w:t>
      </w:r>
      <w:r w:rsidR="1E8DCE6D" w:rsidRPr="1A5A12D5">
        <w:rPr>
          <w:lang w:val="sv-SE"/>
        </w:rPr>
        <w:t xml:space="preserve"> mellan styrmännen </w:t>
      </w:r>
      <w:r w:rsidR="73777466" w:rsidRPr="35A67051">
        <w:rPr>
          <w:lang w:val="sv-SE"/>
        </w:rPr>
        <w:t>finnas</w:t>
      </w:r>
      <w:r w:rsidR="6D2C8929" w:rsidRPr="4C9475A2">
        <w:rPr>
          <w:lang w:val="sv-SE"/>
        </w:rPr>
        <w:t>,</w:t>
      </w:r>
      <w:r w:rsidR="12AA2274" w:rsidRPr="130B1B88">
        <w:rPr>
          <w:lang w:val="sv-SE"/>
        </w:rPr>
        <w:t xml:space="preserve"> </w:t>
      </w:r>
      <w:r w:rsidR="12AA2274" w:rsidRPr="028745F2">
        <w:rPr>
          <w:lang w:val="sv-SE"/>
        </w:rPr>
        <w:t>kan det bidra till en</w:t>
      </w:r>
      <w:r w:rsidR="0025664B">
        <w:rPr>
          <w:lang w:val="sv-SE"/>
        </w:rPr>
        <w:t xml:space="preserve"> </w:t>
      </w:r>
      <w:r w:rsidR="28ACF2C0" w:rsidRPr="03785826">
        <w:rPr>
          <w:lang w:val="sv-SE"/>
        </w:rPr>
        <w:t>bibehållen</w:t>
      </w:r>
      <w:r w:rsidR="12AA2274" w:rsidRPr="03785826">
        <w:rPr>
          <w:lang w:val="sv-SE"/>
        </w:rPr>
        <w:t xml:space="preserve"> SA.</w:t>
      </w:r>
      <w:r w:rsidR="6D2C8929" w:rsidRPr="130B1B88">
        <w:rPr>
          <w:lang w:val="sv-SE"/>
        </w:rPr>
        <w:t xml:space="preserve"> </w:t>
      </w:r>
      <w:r w:rsidR="001C512C">
        <w:rPr>
          <w:lang w:val="sv-SE"/>
        </w:rPr>
        <w:t>Det är viktigt att som styrman</w:t>
      </w:r>
      <w:r w:rsidR="6D2C8929" w:rsidRPr="4C9475A2">
        <w:rPr>
          <w:lang w:val="sv-SE"/>
        </w:rPr>
        <w:t xml:space="preserve"> kunna notera omgivningen, enklare </w:t>
      </w:r>
      <w:r w:rsidR="6D2C8929" w:rsidRPr="6BFC6BFA">
        <w:rPr>
          <w:lang w:val="sv-SE"/>
        </w:rPr>
        <w:t xml:space="preserve">kunna förstå omgivningen och </w:t>
      </w:r>
      <w:r w:rsidR="6C00634B" w:rsidRPr="42506789">
        <w:rPr>
          <w:lang w:val="sv-SE"/>
        </w:rPr>
        <w:t>därför</w:t>
      </w:r>
      <w:r w:rsidR="6D2C8929" w:rsidRPr="6BFC6BFA">
        <w:rPr>
          <w:lang w:val="sv-SE"/>
        </w:rPr>
        <w:t xml:space="preserve"> enklare kunna analysera och förutspå vad som</w:t>
      </w:r>
      <w:r w:rsidR="000F67E2">
        <w:rPr>
          <w:lang w:val="sv-SE"/>
        </w:rPr>
        <w:t xml:space="preserve"> </w:t>
      </w:r>
      <w:r w:rsidR="6D2C8929" w:rsidRPr="6BFC6BFA">
        <w:rPr>
          <w:lang w:val="sv-SE"/>
        </w:rPr>
        <w:t>ska ske, vilket är det S</w:t>
      </w:r>
      <w:r w:rsidR="636A0237" w:rsidRPr="6BFC6BFA">
        <w:rPr>
          <w:lang w:val="sv-SE"/>
        </w:rPr>
        <w:t>A</w:t>
      </w:r>
      <w:r w:rsidR="00510C94">
        <w:rPr>
          <w:lang w:val="sv-SE"/>
        </w:rPr>
        <w:t xml:space="preserve"> </w:t>
      </w:r>
      <w:r w:rsidR="636A0237" w:rsidRPr="6FB3F791">
        <w:rPr>
          <w:lang w:val="sv-SE"/>
        </w:rPr>
        <w:t>innebär</w:t>
      </w:r>
      <w:r w:rsidR="000F67E2">
        <w:rPr>
          <w:lang w:val="sv-SE"/>
        </w:rPr>
        <w:t>.</w:t>
      </w:r>
    </w:p>
    <w:p w14:paraId="60EE2F6A" w14:textId="00BB9475" w:rsidR="00D6227C" w:rsidRPr="00BC611C" w:rsidRDefault="00D6227C" w:rsidP="00BC611C">
      <w:pPr>
        <w:spacing w:line="276" w:lineRule="auto"/>
        <w:ind w:left="360"/>
        <w:jc w:val="both"/>
        <w:rPr>
          <w:rFonts w:eastAsia="Times New Roman" w:cs="Times New Roman"/>
          <w:lang w:val="sv-SE"/>
        </w:rPr>
      </w:pPr>
    </w:p>
    <w:p w14:paraId="6B23A331" w14:textId="3BA93B81" w:rsidR="00D6227C" w:rsidRPr="00523251" w:rsidRDefault="00415884" w:rsidP="000F67E2">
      <w:pPr>
        <w:pStyle w:val="Liststycke"/>
        <w:numPr>
          <w:ilvl w:val="0"/>
          <w:numId w:val="18"/>
        </w:numPr>
        <w:spacing w:line="276" w:lineRule="auto"/>
        <w:jc w:val="both"/>
        <w:rPr>
          <w:lang w:val="sv-SE"/>
        </w:rPr>
      </w:pPr>
      <w:r w:rsidRPr="00415884">
        <w:rPr>
          <w:lang w:val="sv-SE"/>
        </w:rPr>
        <w:t>Administration</w:t>
      </w:r>
      <w:r w:rsidR="007564BE">
        <w:rPr>
          <w:lang w:val="sv-SE"/>
        </w:rPr>
        <w:t xml:space="preserve"> på bryggan</w:t>
      </w:r>
      <w:r w:rsidRPr="00415884">
        <w:rPr>
          <w:lang w:val="sv-SE"/>
        </w:rPr>
        <w:t xml:space="preserve"> skulle kunna effektiviseras ifall </w:t>
      </w:r>
      <w:r w:rsidR="00480281">
        <w:rPr>
          <w:lang w:val="sv-SE"/>
        </w:rPr>
        <w:t xml:space="preserve">den elektroniska </w:t>
      </w:r>
      <w:r w:rsidRPr="00415884">
        <w:rPr>
          <w:lang w:val="sv-SE"/>
        </w:rPr>
        <w:t xml:space="preserve">checklistan skulle gå att koppla till </w:t>
      </w:r>
      <w:r w:rsidR="00480281">
        <w:rPr>
          <w:lang w:val="sv-SE"/>
        </w:rPr>
        <w:t>den elektroniska loggboken som finns ombord.</w:t>
      </w:r>
      <w:r w:rsidR="00B57D49">
        <w:rPr>
          <w:lang w:val="sv-SE"/>
        </w:rPr>
        <w:t xml:space="preserve"> Loggboksföring är något som kräver mycket tid idag.</w:t>
      </w:r>
      <w:r w:rsidR="00480281">
        <w:rPr>
          <w:lang w:val="sv-SE"/>
        </w:rPr>
        <w:t xml:space="preserve"> </w:t>
      </w:r>
      <w:r w:rsidR="00F40173">
        <w:rPr>
          <w:lang w:val="sv-SE"/>
        </w:rPr>
        <w:t xml:space="preserve">Den </w:t>
      </w:r>
      <w:r w:rsidR="008C2682">
        <w:rPr>
          <w:lang w:val="sv-SE"/>
        </w:rPr>
        <w:t>elektroniska loggboken</w:t>
      </w:r>
      <w:r w:rsidR="00F40173">
        <w:rPr>
          <w:lang w:val="sv-SE"/>
        </w:rPr>
        <w:t xml:space="preserve"> skulle </w:t>
      </w:r>
      <w:r w:rsidR="00101A54">
        <w:rPr>
          <w:lang w:val="sv-SE"/>
        </w:rPr>
        <w:t>kunna hämta all information från checklistan</w:t>
      </w:r>
      <w:r w:rsidR="007905A4">
        <w:rPr>
          <w:lang w:val="sv-SE"/>
        </w:rPr>
        <w:t xml:space="preserve"> genom nätverket</w:t>
      </w:r>
      <w:r w:rsidR="00283C35">
        <w:rPr>
          <w:lang w:val="sv-SE"/>
        </w:rPr>
        <w:t xml:space="preserve"> </w:t>
      </w:r>
      <w:r w:rsidR="00B774C1">
        <w:rPr>
          <w:lang w:val="sv-SE"/>
        </w:rPr>
        <w:t xml:space="preserve">ombord </w:t>
      </w:r>
      <w:r w:rsidR="00283C35">
        <w:rPr>
          <w:lang w:val="sv-SE"/>
        </w:rPr>
        <w:t>och således</w:t>
      </w:r>
      <w:r w:rsidR="008C2682">
        <w:rPr>
          <w:lang w:val="sv-SE"/>
        </w:rPr>
        <w:t xml:space="preserve"> underlätta och minska tid för loggboksföring. </w:t>
      </w:r>
    </w:p>
    <w:p w14:paraId="4E205B63" w14:textId="1D913B36" w:rsidR="00D6227C" w:rsidRPr="00415884" w:rsidRDefault="00D6227C" w:rsidP="000F67E2">
      <w:pPr>
        <w:spacing w:line="276" w:lineRule="auto"/>
        <w:ind w:left="360"/>
        <w:jc w:val="both"/>
        <w:rPr>
          <w:lang w:val="sv-SE"/>
        </w:rPr>
      </w:pPr>
    </w:p>
    <w:p w14:paraId="5E341FC9" w14:textId="1753403D" w:rsidR="00BC611C" w:rsidRDefault="008157A0" w:rsidP="000F67E2">
      <w:pPr>
        <w:pStyle w:val="Liststycke"/>
        <w:numPr>
          <w:ilvl w:val="0"/>
          <w:numId w:val="18"/>
        </w:numPr>
        <w:spacing w:line="276" w:lineRule="auto"/>
        <w:jc w:val="both"/>
        <w:rPr>
          <w:lang w:val="sv-SE"/>
        </w:rPr>
      </w:pPr>
      <w:r>
        <w:rPr>
          <w:lang w:val="sv-SE"/>
        </w:rPr>
        <w:t>C</w:t>
      </w:r>
      <w:r w:rsidR="74EE88B0" w:rsidRPr="769B8D97">
        <w:rPr>
          <w:lang w:val="sv-SE"/>
        </w:rPr>
        <w:t xml:space="preserve">hecklistan kan befinna sig på flera </w:t>
      </w:r>
      <w:r w:rsidR="00DB4907">
        <w:rPr>
          <w:lang w:val="sv-SE"/>
        </w:rPr>
        <w:t>elektroniska enheter</w:t>
      </w:r>
      <w:r w:rsidR="74EE88B0" w:rsidRPr="769B8D97">
        <w:rPr>
          <w:lang w:val="sv-SE"/>
        </w:rPr>
        <w:t xml:space="preserve"> samtidigt</w:t>
      </w:r>
      <w:r w:rsidR="003D2ED0">
        <w:rPr>
          <w:lang w:val="sv-SE"/>
        </w:rPr>
        <w:t xml:space="preserve"> vilket leder till att</w:t>
      </w:r>
      <w:r w:rsidR="00610844">
        <w:rPr>
          <w:lang w:val="sv-SE"/>
        </w:rPr>
        <w:t xml:space="preserve"> fler</w:t>
      </w:r>
      <w:r w:rsidR="74EE88B0" w:rsidRPr="769B8D97">
        <w:rPr>
          <w:lang w:val="sv-SE"/>
        </w:rPr>
        <w:t xml:space="preserve"> personer kan vara involverade </w:t>
      </w:r>
      <w:r w:rsidR="1F886AFE" w:rsidRPr="769B8D97">
        <w:rPr>
          <w:lang w:val="sv-SE"/>
        </w:rPr>
        <w:t>i checklistans punkter</w:t>
      </w:r>
      <w:r>
        <w:rPr>
          <w:lang w:val="sv-SE"/>
        </w:rPr>
        <w:t>. Detta</w:t>
      </w:r>
      <w:r w:rsidR="74EE88B0" w:rsidRPr="769B8D97">
        <w:rPr>
          <w:lang w:val="sv-SE"/>
        </w:rPr>
        <w:t xml:space="preserve"> </w:t>
      </w:r>
      <w:r w:rsidR="4CE0C1E3" w:rsidRPr="769B8D97">
        <w:rPr>
          <w:lang w:val="sv-SE"/>
        </w:rPr>
        <w:t xml:space="preserve">anses kunna bidra till en ökad </w:t>
      </w:r>
      <w:proofErr w:type="spellStart"/>
      <w:r w:rsidR="006F0FA4">
        <w:rPr>
          <w:lang w:val="sv-SE"/>
        </w:rPr>
        <w:t>s</w:t>
      </w:r>
      <w:r w:rsidR="4CE0C1E3" w:rsidRPr="769B8D97">
        <w:rPr>
          <w:lang w:val="sv-SE"/>
        </w:rPr>
        <w:t>hared</w:t>
      </w:r>
      <w:proofErr w:type="spellEnd"/>
      <w:r w:rsidR="4CE0C1E3" w:rsidRPr="769B8D97">
        <w:rPr>
          <w:lang w:val="sv-SE"/>
        </w:rPr>
        <w:t xml:space="preserve"> mental </w:t>
      </w:r>
      <w:proofErr w:type="spellStart"/>
      <w:r w:rsidR="4CE0C1E3" w:rsidRPr="769B8D97">
        <w:rPr>
          <w:lang w:val="sv-SE"/>
        </w:rPr>
        <w:t>model</w:t>
      </w:r>
      <w:proofErr w:type="spellEnd"/>
      <w:r w:rsidR="4CE0C1E3" w:rsidRPr="769B8D97">
        <w:rPr>
          <w:lang w:val="sv-SE"/>
        </w:rPr>
        <w:t xml:space="preserve"> inom bryggteamet. </w:t>
      </w:r>
      <w:r w:rsidR="204AFDD4" w:rsidRPr="769B8D97">
        <w:rPr>
          <w:lang w:val="sv-SE"/>
        </w:rPr>
        <w:t xml:space="preserve">Med de elektroniska checklistorna kan </w:t>
      </w:r>
      <w:r w:rsidR="00B13126">
        <w:rPr>
          <w:lang w:val="sv-SE"/>
        </w:rPr>
        <w:t>fler personer i bryggteamet</w:t>
      </w:r>
      <w:r w:rsidR="204AFDD4" w:rsidRPr="769B8D97">
        <w:rPr>
          <w:lang w:val="sv-SE"/>
        </w:rPr>
        <w:t xml:space="preserve"> </w:t>
      </w:r>
      <w:r w:rsidR="00DC1FC7">
        <w:rPr>
          <w:lang w:val="sv-SE"/>
        </w:rPr>
        <w:t xml:space="preserve">vara </w:t>
      </w:r>
      <w:r w:rsidR="204AFDD4" w:rsidRPr="769B8D97">
        <w:rPr>
          <w:lang w:val="sv-SE"/>
        </w:rPr>
        <w:t>medvetna om vilket moment de befinner sig på</w:t>
      </w:r>
      <w:r w:rsidR="00DC1FC7">
        <w:rPr>
          <w:lang w:val="sv-SE"/>
        </w:rPr>
        <w:t>, under operationens gång</w:t>
      </w:r>
      <w:r w:rsidR="204AFDD4" w:rsidRPr="769B8D97">
        <w:rPr>
          <w:lang w:val="sv-SE"/>
        </w:rPr>
        <w:t xml:space="preserve">. </w:t>
      </w:r>
      <w:r w:rsidR="76EF8A35" w:rsidRPr="769B8D97">
        <w:rPr>
          <w:lang w:val="sv-SE"/>
        </w:rPr>
        <w:t>Detta talar för att</w:t>
      </w:r>
      <w:r w:rsidR="00EE4968">
        <w:rPr>
          <w:lang w:val="sv-SE"/>
        </w:rPr>
        <w:t xml:space="preserve"> </w:t>
      </w:r>
      <w:r w:rsidR="14EAE0E4" w:rsidRPr="769B8D97">
        <w:rPr>
          <w:lang w:val="sv-SE"/>
        </w:rPr>
        <w:t xml:space="preserve">bryggteamet får en bättre </w:t>
      </w:r>
      <w:r w:rsidR="207D45D0" w:rsidRPr="769B8D97">
        <w:rPr>
          <w:lang w:val="sv-SE"/>
        </w:rPr>
        <w:t xml:space="preserve">gemensam </w:t>
      </w:r>
      <w:r w:rsidR="14EAE0E4" w:rsidRPr="769B8D97">
        <w:rPr>
          <w:lang w:val="sv-SE"/>
        </w:rPr>
        <w:t xml:space="preserve">förståelse för operationen som sker. </w:t>
      </w:r>
    </w:p>
    <w:p w14:paraId="26DE8758" w14:textId="61E707A6" w:rsidR="00423301" w:rsidRPr="00BC611C" w:rsidRDefault="00423301" w:rsidP="00BC611C">
      <w:pPr>
        <w:spacing w:line="276" w:lineRule="auto"/>
        <w:jc w:val="both"/>
        <w:rPr>
          <w:lang w:val="sv-SE"/>
        </w:rPr>
      </w:pPr>
    </w:p>
    <w:p w14:paraId="04D477FA" w14:textId="4C17CD80" w:rsidR="001D5F82" w:rsidRDefault="007B0A30" w:rsidP="000F67E2">
      <w:pPr>
        <w:pStyle w:val="Rubrik3"/>
        <w:jc w:val="both"/>
        <w:rPr>
          <w:rFonts w:eastAsia="Times New Roman" w:cs="Times New Roman"/>
          <w:lang w:val="sv-SE"/>
        </w:rPr>
      </w:pPr>
      <w:bookmarkStart w:id="87" w:name="_Toc36924298"/>
      <w:r>
        <w:rPr>
          <w:lang w:val="sv-SE"/>
        </w:rPr>
        <w:t>6.</w:t>
      </w:r>
      <w:r w:rsidR="00D043EE">
        <w:rPr>
          <w:lang w:val="sv-SE"/>
        </w:rPr>
        <w:t xml:space="preserve">1 </w:t>
      </w:r>
      <w:r w:rsidR="00423301" w:rsidRPr="00423301">
        <w:rPr>
          <w:lang w:val="sv-SE"/>
        </w:rPr>
        <w:t>F</w:t>
      </w:r>
      <w:r w:rsidR="001D5F82">
        <w:rPr>
          <w:lang w:val="sv-SE"/>
        </w:rPr>
        <w:t>ortsatta</w:t>
      </w:r>
      <w:r w:rsidR="00423301" w:rsidRPr="00423301">
        <w:rPr>
          <w:lang w:val="sv-SE"/>
        </w:rPr>
        <w:t xml:space="preserve"> studier</w:t>
      </w:r>
      <w:bookmarkEnd w:id="87"/>
    </w:p>
    <w:p w14:paraId="144EED4F" w14:textId="25AE5504" w:rsidR="003E158C" w:rsidRPr="003E158C" w:rsidRDefault="004E2D1F" w:rsidP="000F67E2">
      <w:pPr>
        <w:spacing w:line="276" w:lineRule="auto"/>
        <w:jc w:val="both"/>
        <w:rPr>
          <w:rFonts w:eastAsia="Times New Roman" w:cs="Times New Roman"/>
          <w:lang w:val="sv-SE"/>
        </w:rPr>
      </w:pPr>
      <w:r>
        <w:rPr>
          <w:rFonts w:eastAsia="Times New Roman" w:cs="Times New Roman"/>
          <w:lang w:val="sv-SE"/>
        </w:rPr>
        <w:t>F</w:t>
      </w:r>
      <w:r w:rsidR="56DFD469" w:rsidRPr="3872CFFE">
        <w:rPr>
          <w:rFonts w:eastAsia="Times New Roman" w:cs="Times New Roman"/>
          <w:lang w:val="sv-SE"/>
        </w:rPr>
        <w:t xml:space="preserve">ramtida studier </w:t>
      </w:r>
      <w:r>
        <w:rPr>
          <w:rFonts w:eastAsia="Times New Roman" w:cs="Times New Roman"/>
          <w:lang w:val="sv-SE"/>
        </w:rPr>
        <w:t xml:space="preserve">skulle kunna vara </w:t>
      </w:r>
      <w:r w:rsidR="25D922FC" w:rsidRPr="3872CFFE">
        <w:rPr>
          <w:rFonts w:eastAsia="Times New Roman" w:cs="Times New Roman"/>
          <w:lang w:val="sv-SE"/>
        </w:rPr>
        <w:t xml:space="preserve">att fördjupa sig inom den elektroniska checklistan. Det vore intressant att testa den elektroniska checklistan under mer dynamiska </w:t>
      </w:r>
      <w:r w:rsidR="6A642AFD" w:rsidRPr="3872CFFE">
        <w:rPr>
          <w:rFonts w:eastAsia="Times New Roman" w:cs="Times New Roman"/>
          <w:lang w:val="sv-SE"/>
        </w:rPr>
        <w:t>situationer, som till exempel ankomst till hamn eller nödsituation</w:t>
      </w:r>
      <w:r w:rsidR="00CE43D1">
        <w:rPr>
          <w:rFonts w:eastAsia="Times New Roman" w:cs="Times New Roman"/>
          <w:lang w:val="sv-SE"/>
        </w:rPr>
        <w:t>er</w:t>
      </w:r>
      <w:r w:rsidR="6A642AFD" w:rsidRPr="3872CFFE">
        <w:rPr>
          <w:rFonts w:eastAsia="Times New Roman" w:cs="Times New Roman"/>
          <w:lang w:val="sv-SE"/>
        </w:rPr>
        <w:t xml:space="preserve">. </w:t>
      </w:r>
    </w:p>
    <w:p w14:paraId="40564B51" w14:textId="347133F9" w:rsidR="3872CFFE" w:rsidRDefault="3872CFFE" w:rsidP="000F67E2">
      <w:pPr>
        <w:spacing w:line="276" w:lineRule="auto"/>
        <w:ind w:left="360"/>
        <w:jc w:val="both"/>
        <w:rPr>
          <w:rFonts w:eastAsia="Times New Roman" w:cs="Times New Roman"/>
          <w:lang w:val="sv-SE"/>
        </w:rPr>
      </w:pPr>
    </w:p>
    <w:p w14:paraId="3CAB2C8C" w14:textId="44BA818C" w:rsidR="00B57D49" w:rsidRDefault="00CB0EDB" w:rsidP="000F67E2">
      <w:pPr>
        <w:spacing w:line="276" w:lineRule="auto"/>
        <w:jc w:val="both"/>
        <w:rPr>
          <w:rFonts w:eastAsia="Times New Roman" w:cs="Times New Roman"/>
          <w:lang w:val="sv-SE"/>
        </w:rPr>
      </w:pPr>
      <w:r>
        <w:rPr>
          <w:rFonts w:eastAsia="Times New Roman" w:cs="Times New Roman"/>
          <w:lang w:val="sv-SE"/>
        </w:rPr>
        <w:t xml:space="preserve">Vidare hade det varit intressant </w:t>
      </w:r>
      <w:r w:rsidR="7AD0FCE4" w:rsidRPr="34CE8EAE">
        <w:rPr>
          <w:rFonts w:eastAsia="Times New Roman" w:cs="Times New Roman"/>
          <w:lang w:val="sv-SE"/>
        </w:rPr>
        <w:t xml:space="preserve">att </w:t>
      </w:r>
      <w:r>
        <w:rPr>
          <w:rFonts w:eastAsia="Times New Roman" w:cs="Times New Roman"/>
          <w:lang w:val="sv-SE"/>
        </w:rPr>
        <w:t xml:space="preserve">testa </w:t>
      </w:r>
      <w:r w:rsidR="7AD0FCE4" w:rsidRPr="34CE8EAE">
        <w:rPr>
          <w:rFonts w:eastAsia="Times New Roman" w:cs="Times New Roman"/>
          <w:lang w:val="sv-SE"/>
        </w:rPr>
        <w:t>den elektroniska checklistan i andra segment i</w:t>
      </w:r>
      <w:r>
        <w:rPr>
          <w:rFonts w:eastAsia="Times New Roman" w:cs="Times New Roman"/>
          <w:lang w:val="sv-SE"/>
        </w:rPr>
        <w:t>nom</w:t>
      </w:r>
      <w:r w:rsidR="7AD0FCE4" w:rsidRPr="34CE8EAE">
        <w:rPr>
          <w:rFonts w:eastAsia="Times New Roman" w:cs="Times New Roman"/>
          <w:lang w:val="sv-SE"/>
        </w:rPr>
        <w:t xml:space="preserve"> sjöfarten.</w:t>
      </w:r>
      <w:r w:rsidR="1834CAEE" w:rsidRPr="38B8FE41">
        <w:rPr>
          <w:rFonts w:eastAsia="Times New Roman" w:cs="Times New Roman"/>
          <w:lang w:val="sv-SE"/>
        </w:rPr>
        <w:t xml:space="preserve"> </w:t>
      </w:r>
      <w:r w:rsidR="404F39BB" w:rsidRPr="38B8FE41">
        <w:rPr>
          <w:rFonts w:eastAsia="Times New Roman" w:cs="Times New Roman"/>
          <w:lang w:val="sv-SE"/>
        </w:rPr>
        <w:t>Det hade varit intressant att undersöka ifall den elektroniska checklistan</w:t>
      </w:r>
      <w:r w:rsidR="00B97AAD">
        <w:rPr>
          <w:rFonts w:eastAsia="Times New Roman" w:cs="Times New Roman"/>
          <w:lang w:val="sv-SE"/>
        </w:rPr>
        <w:t xml:space="preserve"> </w:t>
      </w:r>
      <w:r w:rsidR="006E0E1A">
        <w:rPr>
          <w:rFonts w:eastAsia="Times New Roman" w:cs="Times New Roman"/>
          <w:lang w:val="sv-SE"/>
        </w:rPr>
        <w:t xml:space="preserve">skulle ha samma påverkan på andra typer av fartyg som på kryssningsfartyg. </w:t>
      </w:r>
      <w:r w:rsidR="008342E7">
        <w:rPr>
          <w:rFonts w:eastAsia="Times New Roman" w:cs="Times New Roman"/>
          <w:lang w:val="sv-SE"/>
        </w:rPr>
        <w:t>Det hade även varit intressant att undersöka ifall fle</w:t>
      </w:r>
      <w:r w:rsidR="002F1F87">
        <w:rPr>
          <w:rFonts w:eastAsia="Times New Roman" w:cs="Times New Roman"/>
          <w:lang w:val="sv-SE"/>
        </w:rPr>
        <w:t>r</w:t>
      </w:r>
      <w:r w:rsidR="008342E7">
        <w:rPr>
          <w:rFonts w:eastAsia="Times New Roman" w:cs="Times New Roman"/>
          <w:lang w:val="sv-SE"/>
        </w:rPr>
        <w:t xml:space="preserve"> digitala verktyg hade kunnat </w:t>
      </w:r>
      <w:r w:rsidR="002F1F87">
        <w:rPr>
          <w:rFonts w:eastAsia="Times New Roman" w:cs="Times New Roman"/>
          <w:lang w:val="sv-SE"/>
        </w:rPr>
        <w:t>underlätta arbetet ombord</w:t>
      </w:r>
      <w:r w:rsidR="00E94EBB">
        <w:rPr>
          <w:rFonts w:eastAsia="Times New Roman" w:cs="Times New Roman"/>
          <w:lang w:val="sv-SE"/>
        </w:rPr>
        <w:t xml:space="preserve"> på fartyg</w:t>
      </w:r>
      <w:r w:rsidR="002F1F87">
        <w:rPr>
          <w:rFonts w:eastAsia="Times New Roman" w:cs="Times New Roman"/>
          <w:lang w:val="sv-SE"/>
        </w:rPr>
        <w:t xml:space="preserve"> likt </w:t>
      </w:r>
      <w:proofErr w:type="spellStart"/>
      <w:r w:rsidR="0087260E">
        <w:rPr>
          <w:rFonts w:eastAsia="Times New Roman" w:cs="Times New Roman"/>
          <w:lang w:val="sv-SE"/>
        </w:rPr>
        <w:t>electronic</w:t>
      </w:r>
      <w:proofErr w:type="spellEnd"/>
      <w:r w:rsidR="00EB249E">
        <w:rPr>
          <w:rFonts w:eastAsia="Times New Roman" w:cs="Times New Roman"/>
          <w:lang w:val="sv-SE"/>
        </w:rPr>
        <w:t xml:space="preserve"> </w:t>
      </w:r>
      <w:proofErr w:type="gramStart"/>
      <w:r w:rsidR="00924868">
        <w:rPr>
          <w:rFonts w:eastAsia="Times New Roman" w:cs="Times New Roman"/>
          <w:lang w:val="sv-SE"/>
        </w:rPr>
        <w:t>f</w:t>
      </w:r>
      <w:r w:rsidR="00EB249E">
        <w:rPr>
          <w:rFonts w:eastAsia="Times New Roman" w:cs="Times New Roman"/>
          <w:lang w:val="sv-SE"/>
        </w:rPr>
        <w:t xml:space="preserve">light </w:t>
      </w:r>
      <w:r w:rsidR="00924868">
        <w:rPr>
          <w:rFonts w:eastAsia="Times New Roman" w:cs="Times New Roman"/>
          <w:lang w:val="sv-SE"/>
        </w:rPr>
        <w:t>b</w:t>
      </w:r>
      <w:r w:rsidR="00EB249E">
        <w:rPr>
          <w:rFonts w:eastAsia="Times New Roman" w:cs="Times New Roman"/>
          <w:lang w:val="sv-SE"/>
        </w:rPr>
        <w:t>ag</w:t>
      </w:r>
      <w:proofErr w:type="gramEnd"/>
      <w:r w:rsidR="00EB249E">
        <w:rPr>
          <w:rFonts w:eastAsia="Times New Roman" w:cs="Times New Roman"/>
          <w:lang w:val="sv-SE"/>
        </w:rPr>
        <w:t xml:space="preserve"> har underlättat piloters arbete</w:t>
      </w:r>
      <w:r w:rsidR="002F1F87">
        <w:rPr>
          <w:rFonts w:eastAsia="Times New Roman" w:cs="Times New Roman"/>
          <w:lang w:val="sv-SE"/>
        </w:rPr>
        <w:t>.</w:t>
      </w:r>
      <w:bookmarkStart w:id="88" w:name="_heading=h.74e4s4ypmp4m"/>
      <w:bookmarkStart w:id="89" w:name="_Toc30594485"/>
      <w:bookmarkEnd w:id="88"/>
    </w:p>
    <w:p w14:paraId="51DF53CB" w14:textId="77777777" w:rsidR="00B57D49" w:rsidRDefault="00B57D49">
      <w:pPr>
        <w:rPr>
          <w:rFonts w:eastAsia="Times New Roman" w:cs="Times New Roman"/>
          <w:lang w:val="sv-SE"/>
        </w:rPr>
      </w:pPr>
      <w:r>
        <w:rPr>
          <w:rFonts w:eastAsia="Times New Roman" w:cs="Times New Roman"/>
          <w:lang w:val="sv-SE"/>
        </w:rPr>
        <w:br w:type="page"/>
      </w:r>
    </w:p>
    <w:p w14:paraId="000000B8" w14:textId="0DD8D13A" w:rsidR="00037161" w:rsidRPr="00B57D49" w:rsidRDefault="00215AB2" w:rsidP="00B57D49">
      <w:pPr>
        <w:pStyle w:val="Rubrik2"/>
        <w:rPr>
          <w:rFonts w:eastAsia="Times New Roman" w:cs="Times New Roman"/>
          <w:sz w:val="24"/>
          <w:szCs w:val="24"/>
          <w:lang w:val="sv-SE"/>
        </w:rPr>
      </w:pPr>
      <w:bookmarkStart w:id="90" w:name="_Toc36924299"/>
      <w:r w:rsidRPr="067FC3D8">
        <w:rPr>
          <w:lang w:val="sv-SE"/>
        </w:rPr>
        <w:lastRenderedPageBreak/>
        <w:t>Källförteckning</w:t>
      </w:r>
      <w:bookmarkEnd w:id="89"/>
      <w:bookmarkEnd w:id="90"/>
    </w:p>
    <w:p w14:paraId="78E63476" w14:textId="0F720626" w:rsidR="002123E5" w:rsidRPr="002123E5" w:rsidRDefault="002123E5" w:rsidP="00855E61">
      <w:pPr>
        <w:spacing w:before="240" w:after="60" w:line="276" w:lineRule="auto"/>
        <w:ind w:left="480" w:hanging="480"/>
        <w:rPr>
          <w:rFonts w:eastAsia="Times New Roman" w:cs="Times New Roman"/>
        </w:rPr>
      </w:pPr>
      <w:r w:rsidRPr="0087260E">
        <w:rPr>
          <w:rFonts w:eastAsia="Times New Roman" w:cs="Times New Roman"/>
          <w:lang w:val="sv-SE"/>
        </w:rPr>
        <w:t xml:space="preserve">Allen, D. (2003). Electronic Flight Bag. </w:t>
      </w:r>
      <w:r w:rsidR="006102DD" w:rsidRPr="006102DD">
        <w:rPr>
          <w:rFonts w:eastAsia="Times New Roman" w:cs="Times New Roman"/>
          <w:i/>
          <w:iCs/>
        </w:rPr>
        <w:t xml:space="preserve">Boeing </w:t>
      </w:r>
      <w:r w:rsidRPr="00A25B1C">
        <w:rPr>
          <w:rFonts w:eastAsia="Times New Roman" w:cs="Times New Roman"/>
          <w:i/>
          <w:iCs/>
        </w:rPr>
        <w:t>Aero</w:t>
      </w:r>
      <w:r>
        <w:rPr>
          <w:rFonts w:eastAsia="Times New Roman" w:cs="Times New Roman"/>
        </w:rPr>
        <w:t xml:space="preserve">, </w:t>
      </w:r>
      <w:r w:rsidR="00C03402">
        <w:rPr>
          <w:rFonts w:eastAsia="Times New Roman" w:cs="Times New Roman"/>
        </w:rPr>
        <w:t>23</w:t>
      </w:r>
      <w:r w:rsidR="00A25B1C">
        <w:rPr>
          <w:rFonts w:eastAsia="Times New Roman" w:cs="Times New Roman"/>
        </w:rPr>
        <w:t>, 16-27</w:t>
      </w:r>
      <w:r w:rsidR="00C03402">
        <w:rPr>
          <w:rFonts w:eastAsia="Times New Roman" w:cs="Times New Roman"/>
        </w:rPr>
        <w:t xml:space="preserve">, July. </w:t>
      </w:r>
    </w:p>
    <w:p w14:paraId="18BFFD62" w14:textId="06D1A962" w:rsidR="00037161" w:rsidRPr="00AC7ECB" w:rsidRDefault="00215AB2" w:rsidP="00855E61">
      <w:pPr>
        <w:spacing w:before="240" w:after="60" w:line="276" w:lineRule="auto"/>
        <w:ind w:left="480" w:hanging="480"/>
        <w:rPr>
          <w:rFonts w:eastAsia="Times New Roman" w:cs="Times New Roman"/>
          <w:lang w:val="sv-SE"/>
        </w:rPr>
      </w:pPr>
      <w:r w:rsidRPr="006102DD">
        <w:rPr>
          <w:rFonts w:eastAsia="Times New Roman" w:cs="Times New Roman"/>
        </w:rPr>
        <w:t xml:space="preserve">Atul </w:t>
      </w:r>
      <w:r w:rsidRPr="006102DD">
        <w:t>Gawande</w:t>
      </w:r>
      <w:r w:rsidRPr="006102DD">
        <w:rPr>
          <w:rFonts w:eastAsia="Times New Roman" w:cs="Times New Roman"/>
        </w:rPr>
        <w:t xml:space="preserve">. </w:t>
      </w:r>
      <w:r w:rsidRPr="1C1BB544">
        <w:rPr>
          <w:rFonts w:eastAsia="Times New Roman" w:cs="Times New Roman"/>
          <w:lang w:val="sv-SE"/>
        </w:rPr>
        <w:t xml:space="preserve">(2018). </w:t>
      </w:r>
      <w:proofErr w:type="spellStart"/>
      <w:r w:rsidRPr="1C1BB544">
        <w:rPr>
          <w:rFonts w:eastAsia="Times New Roman" w:cs="Times New Roman"/>
          <w:i/>
          <w:iCs/>
          <w:lang w:val="sv-SE"/>
        </w:rPr>
        <w:t>About</w:t>
      </w:r>
      <w:proofErr w:type="spellEnd"/>
      <w:r w:rsidRPr="1C1BB544">
        <w:rPr>
          <w:rFonts w:eastAsia="Times New Roman" w:cs="Times New Roman"/>
          <w:i/>
          <w:iCs/>
          <w:lang w:val="sv-SE"/>
        </w:rPr>
        <w:t xml:space="preserve">. </w:t>
      </w:r>
      <w:r w:rsidRPr="1C1BB544">
        <w:rPr>
          <w:rFonts w:eastAsia="Times New Roman" w:cs="Times New Roman"/>
          <w:sz w:val="22"/>
          <w:szCs w:val="22"/>
          <w:lang w:val="sv-SE"/>
        </w:rPr>
        <w:t>Hämtad: 26</w:t>
      </w:r>
      <w:r w:rsidR="788FEDE9" w:rsidRPr="067FC3D8">
        <w:rPr>
          <w:rFonts w:eastAsia="Times New Roman" w:cs="Times New Roman"/>
          <w:sz w:val="22"/>
          <w:szCs w:val="22"/>
          <w:lang w:val="sv-SE"/>
        </w:rPr>
        <w:t>-</w:t>
      </w:r>
      <w:r w:rsidRPr="1C1BB544">
        <w:rPr>
          <w:rFonts w:eastAsia="Times New Roman" w:cs="Times New Roman"/>
          <w:sz w:val="22"/>
          <w:szCs w:val="22"/>
          <w:lang w:val="sv-SE"/>
        </w:rPr>
        <w:t xml:space="preserve">11-2019 från: </w:t>
      </w:r>
      <w:r w:rsidRPr="067FC3D8">
        <w:rPr>
          <w:rFonts w:eastAsia="Times New Roman" w:cs="Times New Roman"/>
          <w:lang w:val="sv-SE"/>
        </w:rPr>
        <w:t>http://atulgawande.com/about/</w:t>
      </w:r>
      <w:r w:rsidRPr="1C1BB544">
        <w:rPr>
          <w:rFonts w:eastAsia="Times New Roman" w:cs="Times New Roman"/>
          <w:lang w:val="sv-SE"/>
        </w:rPr>
        <w:t xml:space="preserve"> </w:t>
      </w:r>
    </w:p>
    <w:p w14:paraId="14194ABE" w14:textId="3649E996" w:rsidR="00037161" w:rsidRPr="007B3F77" w:rsidRDefault="0E378745" w:rsidP="007B3F77">
      <w:pPr>
        <w:spacing w:before="240" w:after="60" w:line="276" w:lineRule="auto"/>
        <w:ind w:left="480" w:hanging="480"/>
        <w:rPr>
          <w:rFonts w:eastAsia="Times New Roman" w:cs="Times New Roman"/>
          <w:lang w:val="sv-SE"/>
        </w:rPr>
      </w:pPr>
      <w:r w:rsidRPr="64B57572">
        <w:rPr>
          <w:lang w:val="sv-SE"/>
        </w:rPr>
        <w:t>Arbetsmiljöverket</w:t>
      </w:r>
      <w:r w:rsidRPr="7A34FBCF">
        <w:rPr>
          <w:rFonts w:eastAsia="Times New Roman" w:cs="Times New Roman"/>
          <w:lang w:val="sv-SE"/>
        </w:rPr>
        <w:t xml:space="preserve">. (2019). </w:t>
      </w:r>
      <w:r w:rsidRPr="7A34FBCF">
        <w:rPr>
          <w:rFonts w:eastAsia="Times New Roman" w:cs="Times New Roman"/>
          <w:i/>
          <w:iCs/>
          <w:lang w:val="sv-SE"/>
        </w:rPr>
        <w:t xml:space="preserve">Risker och åtgärder vid ohälsosam kognitiv arbetsbelastning. </w:t>
      </w:r>
      <w:r w:rsidRPr="7A34FBCF">
        <w:rPr>
          <w:rFonts w:eastAsia="Times New Roman" w:cs="Times New Roman"/>
          <w:lang w:val="sv-SE"/>
        </w:rPr>
        <w:t xml:space="preserve">Hämtad </w:t>
      </w:r>
      <w:r w:rsidR="0AD1437F" w:rsidRPr="7A34FBCF">
        <w:rPr>
          <w:rFonts w:eastAsia="Times New Roman" w:cs="Times New Roman"/>
          <w:lang w:val="sv-SE"/>
        </w:rPr>
        <w:t>13-02-2020 från: https://www.av.se/halsa-och-sakerhet/psykisk-ohalsa-stress-hot-och-vald/arbetsmiljon-och-hjarnans-kognitiva-funktioner/risker-och-atgarder-vid-ohalsosam-kognitiv-arbetsbelastning/</w:t>
      </w:r>
    </w:p>
    <w:p w14:paraId="61E852A6" w14:textId="57E741CC" w:rsidR="00037161" w:rsidRPr="00372220" w:rsidRDefault="1D129F10" w:rsidP="007B3F77">
      <w:pPr>
        <w:spacing w:before="240" w:after="60" w:line="276" w:lineRule="auto"/>
        <w:ind w:left="480" w:hanging="480"/>
        <w:rPr>
          <w:lang w:val="sv-SE"/>
        </w:rPr>
      </w:pPr>
      <w:r>
        <w:t xml:space="preserve">Boorman, D. (2001). Safety benefits of electronic checklists: An analysis of commercial transport accidents. </w:t>
      </w:r>
      <w:r w:rsidRPr="067FC3D8">
        <w:rPr>
          <w:i/>
          <w:iCs/>
        </w:rPr>
        <w:t>In Proceedings of the 11th International Symposium on Aviation Psychology</w:t>
      </w:r>
      <w:r w:rsidR="21CE8F26" w:rsidRPr="067FC3D8">
        <w:rPr>
          <w:i/>
          <w:iCs/>
        </w:rPr>
        <w:t xml:space="preserve">, </w:t>
      </w:r>
      <w:r w:rsidR="21CE8F26" w:rsidRPr="067FC3D8">
        <w:t>2001, Columbus,</w:t>
      </w:r>
      <w:r w:rsidRPr="067FC3D8">
        <w:rPr>
          <w:i/>
          <w:iCs/>
        </w:rPr>
        <w:t xml:space="preserve"> </w:t>
      </w:r>
      <w:r w:rsidR="58464101" w:rsidRPr="067FC3D8">
        <w:t>s</w:t>
      </w:r>
      <w:r>
        <w:t xml:space="preserve"> 5–8. </w:t>
      </w:r>
      <w:r w:rsidR="5370D373" w:rsidRPr="00372220">
        <w:rPr>
          <w:lang w:val="sv-SE"/>
        </w:rPr>
        <w:t>Hämtad</w:t>
      </w:r>
      <w:r w:rsidR="6A3A265B" w:rsidRPr="00372220">
        <w:rPr>
          <w:lang w:val="sv-SE"/>
        </w:rPr>
        <w:t xml:space="preserve"> från: </w:t>
      </w:r>
      <w:r w:rsidR="5370D373" w:rsidRPr="00372220">
        <w:rPr>
          <w:lang w:val="sv-SE"/>
        </w:rPr>
        <w:t xml:space="preserve"> från: http://www.flighttestsafety.org/images/Boorman_OSU2001_Paper.pdf</w:t>
      </w:r>
    </w:p>
    <w:p w14:paraId="362B0172" w14:textId="2C10D813" w:rsidR="00037161" w:rsidRPr="00AC7ECB" w:rsidRDefault="1970F57E" w:rsidP="067FC3D8">
      <w:pPr>
        <w:spacing w:before="240" w:after="60" w:line="276" w:lineRule="auto"/>
        <w:ind w:left="480" w:hanging="480"/>
      </w:pPr>
      <w:r>
        <w:t xml:space="preserve">Cannon-Bowers, J. A., Salas, E., &amp; Converse, S. (1993). Shared mental models in expert team decision making. In </w:t>
      </w:r>
      <w:r w:rsidRPr="002E1548">
        <w:t>N. J. Castellan, Jr.</w:t>
      </w:r>
      <w:r>
        <w:t xml:space="preserve"> (Ed.), </w:t>
      </w:r>
      <w:r w:rsidRPr="067FC3D8">
        <w:rPr>
          <w:i/>
          <w:iCs/>
        </w:rPr>
        <w:t>Individual and group decision making: Current issues</w:t>
      </w:r>
      <w:r>
        <w:t xml:space="preserve"> (s. 221–246). Lawrence Erlbaum Associates, Inc.</w:t>
      </w:r>
    </w:p>
    <w:p w14:paraId="181584D2" w14:textId="6852091E" w:rsidR="00037161" w:rsidRPr="00372220" w:rsidRDefault="00215AB2" w:rsidP="5422E973">
      <w:pPr>
        <w:spacing w:before="240" w:beforeAutospacing="1" w:after="60" w:afterAutospacing="1" w:line="276" w:lineRule="auto"/>
        <w:ind w:left="480" w:hanging="480"/>
        <w:rPr>
          <w:rFonts w:eastAsia="Times New Roman" w:cs="Times New Roman"/>
          <w:highlight w:val="white"/>
        </w:rPr>
      </w:pPr>
      <w:r w:rsidRPr="64F5AD93">
        <w:rPr>
          <w:rFonts w:eastAsia="Times New Roman" w:cs="Times New Roman"/>
          <w:highlight w:val="white"/>
        </w:rPr>
        <w:t xml:space="preserve">Castellan John, N. (Red.). (2013). </w:t>
      </w:r>
      <w:r w:rsidRPr="64F5AD93">
        <w:rPr>
          <w:rFonts w:eastAsia="Times New Roman" w:cs="Times New Roman"/>
          <w:i/>
          <w:iCs/>
          <w:highlight w:val="white"/>
        </w:rPr>
        <w:t>Individual and Group Decision Making: Current Issues</w:t>
      </w:r>
      <w:r w:rsidRPr="64F5AD93">
        <w:rPr>
          <w:rFonts w:eastAsia="Times New Roman" w:cs="Times New Roman"/>
          <w:highlight w:val="white"/>
        </w:rPr>
        <w:t xml:space="preserve">. Hillsdale, New Jersey: Lawrence Erlbaum Associates, Inc. </w:t>
      </w:r>
    </w:p>
    <w:p w14:paraId="257BA6D7" w14:textId="64CE039F" w:rsidR="00037161" w:rsidRPr="007B3F77" w:rsidRDefault="00215AB2" w:rsidP="007B3F77">
      <w:pPr>
        <w:spacing w:before="240" w:beforeAutospacing="1" w:after="60" w:afterAutospacing="1" w:line="276" w:lineRule="auto"/>
        <w:ind w:left="480" w:hanging="480"/>
        <w:rPr>
          <w:rFonts w:eastAsia="Times New Roman" w:cs="Times New Roman"/>
        </w:rPr>
      </w:pPr>
      <w:r w:rsidRPr="64F5AD93">
        <w:rPr>
          <w:rFonts w:eastAsia="Times New Roman" w:cs="Times New Roman"/>
        </w:rPr>
        <w:t xml:space="preserve">Cruise Lines International Association, Inc. </w:t>
      </w:r>
      <w:r w:rsidRPr="00372220">
        <w:rPr>
          <w:rFonts w:eastAsia="Times New Roman" w:cs="Times New Roman"/>
        </w:rPr>
        <w:t xml:space="preserve">(2019). </w:t>
      </w:r>
      <w:r w:rsidRPr="00372220">
        <w:rPr>
          <w:rFonts w:eastAsia="Times New Roman" w:cs="Times New Roman"/>
          <w:i/>
          <w:iCs/>
        </w:rPr>
        <w:t>2019 Cruise Trends &amp; Industry Outlook.</w:t>
      </w:r>
      <w:r w:rsidRPr="00372220">
        <w:rPr>
          <w:rFonts w:eastAsia="Times New Roman" w:cs="Times New Roman"/>
        </w:rPr>
        <w:t xml:space="preserve"> Washington: </w:t>
      </w:r>
      <w:proofErr w:type="spellStart"/>
      <w:r w:rsidRPr="00372220">
        <w:rPr>
          <w:rFonts w:eastAsia="Times New Roman" w:cs="Times New Roman"/>
        </w:rPr>
        <w:t>CLIA</w:t>
      </w:r>
      <w:proofErr w:type="spellEnd"/>
      <w:r w:rsidRPr="00372220">
        <w:rPr>
          <w:rFonts w:eastAsia="Times New Roman" w:cs="Times New Roman"/>
        </w:rPr>
        <w:t>.</w:t>
      </w:r>
    </w:p>
    <w:p w14:paraId="2FB06FD4" w14:textId="4356A95D" w:rsidR="00037161" w:rsidRPr="00372220" w:rsidRDefault="4AA24157" w:rsidP="067FC3D8">
      <w:pPr>
        <w:keepNext/>
        <w:spacing w:before="240" w:beforeAutospacing="1" w:after="60" w:afterAutospacing="1" w:line="276" w:lineRule="auto"/>
        <w:ind w:left="480" w:hanging="480"/>
        <w:rPr>
          <w:lang w:val="sv-SE"/>
        </w:rPr>
      </w:pPr>
      <w:proofErr w:type="spellStart"/>
      <w:r>
        <w:t>Degani</w:t>
      </w:r>
      <w:proofErr w:type="spellEnd"/>
      <w:r>
        <w:t xml:space="preserve">, A., &amp; Wiener, E. L. (1993). Cockpit checklists: Concepts, design, and use. </w:t>
      </w:r>
      <w:r w:rsidRPr="00372220">
        <w:rPr>
          <w:i/>
          <w:iCs/>
          <w:lang w:val="sv-SE"/>
        </w:rPr>
        <w:t xml:space="preserve">Human </w:t>
      </w:r>
      <w:proofErr w:type="spellStart"/>
      <w:r w:rsidRPr="00372220">
        <w:rPr>
          <w:i/>
          <w:iCs/>
          <w:lang w:val="sv-SE"/>
        </w:rPr>
        <w:t>Factors</w:t>
      </w:r>
      <w:proofErr w:type="spellEnd"/>
      <w:r w:rsidRPr="00372220">
        <w:rPr>
          <w:lang w:val="sv-SE"/>
        </w:rPr>
        <w:t xml:space="preserve">, </w:t>
      </w:r>
      <w:r w:rsidRPr="00372220">
        <w:rPr>
          <w:i/>
          <w:iCs/>
          <w:lang w:val="sv-SE"/>
        </w:rPr>
        <w:t>35</w:t>
      </w:r>
      <w:r w:rsidRPr="00372220">
        <w:rPr>
          <w:lang w:val="sv-SE"/>
        </w:rPr>
        <w:t xml:space="preserve">(2), 345–359. </w:t>
      </w:r>
      <w:proofErr w:type="spellStart"/>
      <w:r w:rsidRPr="00372220">
        <w:rPr>
          <w:lang w:val="sv-SE"/>
        </w:rPr>
        <w:t>doi</w:t>
      </w:r>
      <w:proofErr w:type="spellEnd"/>
      <w:r w:rsidRPr="00372220">
        <w:rPr>
          <w:lang w:val="sv-SE"/>
        </w:rPr>
        <w:t xml:space="preserve">: </w:t>
      </w:r>
      <w:proofErr w:type="gramStart"/>
      <w:r w:rsidRPr="00372220">
        <w:rPr>
          <w:lang w:val="sv-SE"/>
        </w:rPr>
        <w:t>10.1177</w:t>
      </w:r>
      <w:proofErr w:type="gramEnd"/>
      <w:r w:rsidRPr="00372220">
        <w:rPr>
          <w:lang w:val="sv-SE"/>
        </w:rPr>
        <w:t>/001872089303500209</w:t>
      </w:r>
    </w:p>
    <w:p w14:paraId="000000BB" w14:textId="12A6F9E2" w:rsidR="00037161" w:rsidRPr="00D379EB" w:rsidRDefault="00215AB2" w:rsidP="2B623FB3">
      <w:pPr>
        <w:spacing w:beforeAutospacing="1" w:afterAutospacing="1" w:line="276" w:lineRule="auto"/>
        <w:ind w:left="480" w:hanging="480"/>
        <w:rPr>
          <w:rFonts w:eastAsia="Times New Roman" w:cs="Times New Roman"/>
        </w:rPr>
      </w:pPr>
      <w:proofErr w:type="spellStart"/>
      <w:r w:rsidRPr="64F5AD93">
        <w:rPr>
          <w:rFonts w:eastAsia="Times New Roman" w:cs="Times New Roman"/>
          <w:lang w:val="sv-SE"/>
        </w:rPr>
        <w:t>Denscombe</w:t>
      </w:r>
      <w:proofErr w:type="spellEnd"/>
      <w:r w:rsidRPr="64F5AD93">
        <w:rPr>
          <w:rFonts w:eastAsia="Times New Roman" w:cs="Times New Roman"/>
          <w:lang w:val="sv-SE"/>
        </w:rPr>
        <w:t xml:space="preserve">, M. (2018). </w:t>
      </w:r>
      <w:proofErr w:type="gramStart"/>
      <w:r w:rsidRPr="64F5AD93">
        <w:rPr>
          <w:rFonts w:eastAsia="Times New Roman" w:cs="Times New Roman"/>
          <w:i/>
          <w:iCs/>
          <w:lang w:val="sv-SE"/>
        </w:rPr>
        <w:t>Forskningshandboken :</w:t>
      </w:r>
      <w:proofErr w:type="gramEnd"/>
      <w:r w:rsidRPr="64F5AD93">
        <w:rPr>
          <w:rFonts w:eastAsia="Times New Roman" w:cs="Times New Roman"/>
          <w:i/>
          <w:iCs/>
          <w:lang w:val="sv-SE"/>
        </w:rPr>
        <w:t xml:space="preserve"> för småskaliga forskningsprojekt inom samhällsvetenskaperna</w:t>
      </w:r>
      <w:r w:rsidRPr="64F5AD93">
        <w:rPr>
          <w:rFonts w:eastAsia="Times New Roman" w:cs="Times New Roman"/>
          <w:lang w:val="sv-SE"/>
        </w:rPr>
        <w:t xml:space="preserve">. </w:t>
      </w:r>
      <w:r w:rsidR="002700CF" w:rsidRPr="00966CDF">
        <w:rPr>
          <w:rFonts w:eastAsia="Times New Roman" w:cs="Times New Roman"/>
        </w:rPr>
        <w:t>Lund:</w:t>
      </w:r>
      <w:r w:rsidR="00081815" w:rsidRPr="00966CDF">
        <w:rPr>
          <w:rFonts w:eastAsia="Times New Roman" w:cs="Times New Roman"/>
        </w:rPr>
        <w:t xml:space="preserve"> </w:t>
      </w:r>
      <w:proofErr w:type="spellStart"/>
      <w:r w:rsidR="002700CF" w:rsidRPr="00966CDF">
        <w:rPr>
          <w:rFonts w:eastAsia="Times New Roman" w:cs="Times New Roman"/>
        </w:rPr>
        <w:t>Studentlitteratur</w:t>
      </w:r>
      <w:proofErr w:type="spellEnd"/>
      <w:r w:rsidRPr="64F5AD93">
        <w:rPr>
          <w:rFonts w:eastAsia="Times New Roman" w:cs="Times New Roman"/>
        </w:rPr>
        <w:t>.</w:t>
      </w:r>
    </w:p>
    <w:p w14:paraId="000000BC" w14:textId="77777777" w:rsidR="00037161" w:rsidRPr="00D379EB" w:rsidRDefault="00215AB2" w:rsidP="2B623FB3">
      <w:pPr>
        <w:spacing w:beforeAutospacing="1" w:afterAutospacing="1" w:line="276" w:lineRule="auto"/>
        <w:ind w:left="480" w:hanging="480"/>
        <w:rPr>
          <w:rFonts w:eastAsia="Times New Roman" w:cs="Times New Roman"/>
        </w:rPr>
      </w:pPr>
      <w:r w:rsidRPr="64F5AD93">
        <w:rPr>
          <w:rFonts w:eastAsia="Times New Roman" w:cs="Times New Roman"/>
        </w:rPr>
        <w:t xml:space="preserve">Di </w:t>
      </w:r>
      <w:proofErr w:type="spellStart"/>
      <w:r w:rsidRPr="64F5AD93">
        <w:rPr>
          <w:rFonts w:eastAsia="Times New Roman" w:cs="Times New Roman"/>
        </w:rPr>
        <w:t>Lieto</w:t>
      </w:r>
      <w:proofErr w:type="spellEnd"/>
      <w:r w:rsidRPr="64F5AD93">
        <w:rPr>
          <w:rFonts w:eastAsia="Times New Roman" w:cs="Times New Roman"/>
        </w:rPr>
        <w:t>, A. (2015).</w:t>
      </w:r>
      <w:r w:rsidRPr="64F5AD93">
        <w:rPr>
          <w:rFonts w:eastAsia="Times New Roman" w:cs="Times New Roman"/>
          <w:i/>
          <w:iCs/>
        </w:rPr>
        <w:t xml:space="preserve"> Bridge Resource Management; From the Costa Concordia to Navigation in the Digital Age</w:t>
      </w:r>
      <w:r w:rsidRPr="64F5AD93">
        <w:rPr>
          <w:rFonts w:eastAsia="Times New Roman" w:cs="Times New Roman"/>
        </w:rPr>
        <w:t xml:space="preserve">. Brisbane: </w:t>
      </w:r>
      <w:proofErr w:type="spellStart"/>
      <w:r w:rsidRPr="64F5AD93">
        <w:rPr>
          <w:rFonts w:eastAsia="Times New Roman" w:cs="Times New Roman"/>
        </w:rPr>
        <w:t>Hydeas</w:t>
      </w:r>
      <w:proofErr w:type="spellEnd"/>
      <w:r w:rsidRPr="64F5AD93">
        <w:rPr>
          <w:rFonts w:eastAsia="Times New Roman" w:cs="Times New Roman"/>
        </w:rPr>
        <w:t xml:space="preserve"> Pty Ltd. </w:t>
      </w:r>
    </w:p>
    <w:p w14:paraId="7A73AA93" w14:textId="1424C953" w:rsidR="00E14C58" w:rsidRDefault="00E14C58" w:rsidP="2B623FB3">
      <w:pPr>
        <w:spacing w:beforeAutospacing="1" w:afterAutospacing="1" w:line="276" w:lineRule="auto"/>
        <w:ind w:left="480" w:hanging="480"/>
        <w:rPr>
          <w:rFonts w:eastAsia="Times New Roman" w:cs="Times New Roman"/>
        </w:rPr>
      </w:pPr>
      <w:proofErr w:type="spellStart"/>
      <w:r w:rsidRPr="00E14C58">
        <w:rPr>
          <w:rFonts w:eastAsia="Times New Roman" w:cs="Times New Roman"/>
        </w:rPr>
        <w:t>Endsley</w:t>
      </w:r>
      <w:proofErr w:type="spellEnd"/>
      <w:r w:rsidRPr="00E14C58">
        <w:rPr>
          <w:rFonts w:eastAsia="Times New Roman" w:cs="Times New Roman"/>
        </w:rPr>
        <w:t xml:space="preserve">, M. (Ed.), Garland, D. (Ed.). (2000). Situation Awareness Analysis and Measurement. </w:t>
      </w:r>
      <w:r w:rsidRPr="00E14C58">
        <w:rPr>
          <w:rFonts w:eastAsia="Times New Roman" w:cs="Times New Roman"/>
          <w:i/>
          <w:iCs/>
        </w:rPr>
        <w:t>Boca Raton: CRC Press</w:t>
      </w:r>
      <w:r w:rsidRPr="00E14C58">
        <w:rPr>
          <w:rFonts w:eastAsia="Times New Roman" w:cs="Times New Roman"/>
        </w:rPr>
        <w:t xml:space="preserve">, </w:t>
      </w:r>
      <w:proofErr w:type="spellStart"/>
      <w:r w:rsidRPr="00E14C58">
        <w:rPr>
          <w:rFonts w:eastAsia="Times New Roman" w:cs="Times New Roman"/>
        </w:rPr>
        <w:t>doi</w:t>
      </w:r>
      <w:proofErr w:type="spellEnd"/>
      <w:r>
        <w:rPr>
          <w:rFonts w:eastAsia="Times New Roman" w:cs="Times New Roman"/>
        </w:rPr>
        <w:t xml:space="preserve">: </w:t>
      </w:r>
      <w:r w:rsidRPr="00E14C58">
        <w:rPr>
          <w:rFonts w:eastAsia="Times New Roman" w:cs="Times New Roman"/>
        </w:rPr>
        <w:t>10.1201/b12461</w:t>
      </w:r>
    </w:p>
    <w:p w14:paraId="000000BD" w14:textId="2D9CFBC6" w:rsidR="00037161" w:rsidRDefault="00215AB2" w:rsidP="2B623FB3">
      <w:pPr>
        <w:spacing w:beforeAutospacing="1" w:afterAutospacing="1" w:line="276" w:lineRule="auto"/>
        <w:ind w:left="480" w:hanging="480"/>
        <w:rPr>
          <w:rFonts w:eastAsia="Times New Roman" w:cs="Times New Roman"/>
        </w:rPr>
      </w:pPr>
      <w:proofErr w:type="spellStart"/>
      <w:r w:rsidRPr="64F5AD93">
        <w:rPr>
          <w:rFonts w:eastAsia="Times New Roman" w:cs="Times New Roman"/>
        </w:rPr>
        <w:t>EYGM</w:t>
      </w:r>
      <w:proofErr w:type="spellEnd"/>
      <w:r w:rsidRPr="64F5AD93">
        <w:rPr>
          <w:rFonts w:eastAsia="Times New Roman" w:cs="Times New Roman"/>
        </w:rPr>
        <w:t xml:space="preserve"> Limited. (2014). </w:t>
      </w:r>
      <w:r w:rsidRPr="64F5AD93">
        <w:rPr>
          <w:rFonts w:eastAsia="Times New Roman" w:cs="Times New Roman"/>
          <w:i/>
          <w:iCs/>
        </w:rPr>
        <w:t>Digitalization of accounting and administrative processes</w:t>
      </w:r>
      <w:r w:rsidRPr="64F5AD93">
        <w:rPr>
          <w:rFonts w:eastAsia="Times New Roman" w:cs="Times New Roman"/>
        </w:rPr>
        <w:t xml:space="preserve">. </w:t>
      </w:r>
      <w:proofErr w:type="spellStart"/>
      <w:r w:rsidRPr="64F5AD93">
        <w:rPr>
          <w:rFonts w:eastAsia="Times New Roman" w:cs="Times New Roman"/>
        </w:rPr>
        <w:t>EYGM</w:t>
      </w:r>
      <w:proofErr w:type="spellEnd"/>
      <w:r w:rsidRPr="64F5AD93">
        <w:rPr>
          <w:rFonts w:eastAsia="Times New Roman" w:cs="Times New Roman"/>
        </w:rPr>
        <w:t xml:space="preserve"> Limited.</w:t>
      </w:r>
    </w:p>
    <w:p w14:paraId="4F559BE6" w14:textId="272585C0" w:rsidR="00DC1AC4" w:rsidRPr="007C2F80" w:rsidRDefault="00DC1AC4" w:rsidP="00DC1AC4">
      <w:pPr>
        <w:spacing w:before="100" w:beforeAutospacing="1" w:after="100" w:afterAutospacing="1"/>
        <w:ind w:left="480" w:hanging="480"/>
        <w:rPr>
          <w:rFonts w:eastAsia="Times New Roman" w:cs="Times New Roman"/>
        </w:rPr>
      </w:pPr>
      <w:r w:rsidRPr="007C2F80">
        <w:rPr>
          <w:rFonts w:eastAsia="Times New Roman" w:cs="Times New Roman"/>
        </w:rPr>
        <w:t xml:space="preserve">Fukuoka, K., &amp; </w:t>
      </w:r>
      <w:proofErr w:type="spellStart"/>
      <w:r w:rsidRPr="007C2F80">
        <w:rPr>
          <w:rFonts w:eastAsia="Times New Roman" w:cs="Times New Roman"/>
        </w:rPr>
        <w:t>Furusho</w:t>
      </w:r>
      <w:proofErr w:type="spellEnd"/>
      <w:r w:rsidRPr="007C2F80">
        <w:rPr>
          <w:rFonts w:eastAsia="Times New Roman" w:cs="Times New Roman"/>
        </w:rPr>
        <w:t xml:space="preserve">, M. (2016). Relationship between latent conditions and the characteristics of holes in marine accidents based on the Swiss cheese model. </w:t>
      </w:r>
      <w:proofErr w:type="spellStart"/>
      <w:r w:rsidRPr="007C2F80">
        <w:rPr>
          <w:rFonts w:eastAsia="Times New Roman" w:cs="Times New Roman"/>
          <w:i/>
          <w:iCs/>
        </w:rPr>
        <w:t>WMU</w:t>
      </w:r>
      <w:proofErr w:type="spellEnd"/>
      <w:r w:rsidRPr="007C2F80">
        <w:rPr>
          <w:rFonts w:eastAsia="Times New Roman" w:cs="Times New Roman"/>
          <w:i/>
          <w:iCs/>
        </w:rPr>
        <w:t xml:space="preserve"> Journal of Maritime Affairs</w:t>
      </w:r>
      <w:r w:rsidR="00277B49">
        <w:rPr>
          <w:rFonts w:eastAsia="Times New Roman" w:cs="Times New Roman"/>
        </w:rPr>
        <w:t xml:space="preserve">. </w:t>
      </w:r>
      <w:proofErr w:type="spellStart"/>
      <w:r w:rsidR="00277B49">
        <w:rPr>
          <w:rFonts w:eastAsia="Times New Roman" w:cs="Times New Roman"/>
        </w:rPr>
        <w:t>doi</w:t>
      </w:r>
      <w:proofErr w:type="spellEnd"/>
      <w:r w:rsidR="00277B49">
        <w:rPr>
          <w:rFonts w:eastAsia="Times New Roman" w:cs="Times New Roman"/>
        </w:rPr>
        <w:t xml:space="preserve">: </w:t>
      </w:r>
      <w:r w:rsidRPr="007C2F80">
        <w:rPr>
          <w:rFonts w:eastAsia="Times New Roman" w:cs="Times New Roman"/>
        </w:rPr>
        <w:t>10.1007/s13437-015-0099-8</w:t>
      </w:r>
    </w:p>
    <w:p w14:paraId="000000BE" w14:textId="77777777" w:rsidR="00037161" w:rsidRPr="00D379EB" w:rsidRDefault="00215AB2" w:rsidP="64F5AD93">
      <w:pPr>
        <w:keepNext/>
        <w:spacing w:before="240" w:after="60" w:line="276" w:lineRule="auto"/>
        <w:rPr>
          <w:rFonts w:eastAsia="Times New Roman" w:cs="Times New Roman"/>
        </w:rPr>
      </w:pPr>
      <w:r w:rsidRPr="64F5AD93">
        <w:rPr>
          <w:rFonts w:eastAsia="Times New Roman" w:cs="Times New Roman"/>
        </w:rPr>
        <w:lastRenderedPageBreak/>
        <w:t xml:space="preserve">Gawande, A. (2009). </w:t>
      </w:r>
      <w:r w:rsidRPr="64F5AD93">
        <w:rPr>
          <w:rFonts w:eastAsia="Times New Roman" w:cs="Times New Roman"/>
          <w:i/>
          <w:iCs/>
        </w:rPr>
        <w:t>Checklist Manifesto</w:t>
      </w:r>
      <w:r w:rsidRPr="64F5AD93">
        <w:rPr>
          <w:rFonts w:eastAsia="Times New Roman" w:cs="Times New Roman"/>
        </w:rPr>
        <w:t>.</w:t>
      </w:r>
      <w:r w:rsidRPr="64F5AD93">
        <w:rPr>
          <w:rFonts w:eastAsia="Times New Roman" w:cs="Times New Roman"/>
          <w:b/>
          <w:bCs/>
        </w:rPr>
        <w:t xml:space="preserve"> </w:t>
      </w:r>
      <w:r w:rsidRPr="64F5AD93">
        <w:rPr>
          <w:rFonts w:eastAsia="Times New Roman" w:cs="Times New Roman"/>
        </w:rPr>
        <w:t xml:space="preserve">London: Profile Books Ltd. </w:t>
      </w:r>
    </w:p>
    <w:p w14:paraId="3D2C6320" w14:textId="5A9EE0B0" w:rsidR="00037161" w:rsidRPr="007C2F80" w:rsidRDefault="00DC1AC4" w:rsidP="00DC1AC4">
      <w:pPr>
        <w:spacing w:before="100" w:beforeAutospacing="1" w:after="100" w:afterAutospacing="1"/>
        <w:ind w:left="480" w:hanging="480"/>
        <w:rPr>
          <w:rFonts w:eastAsia="Times New Roman" w:cs="Times New Roman"/>
        </w:rPr>
      </w:pPr>
      <w:r w:rsidRPr="007C2F80">
        <w:rPr>
          <w:rFonts w:eastAsia="Times New Roman" w:cs="Times New Roman"/>
        </w:rPr>
        <w:t xml:space="preserve">Hales, B. M., &amp; Pronovost, P. J. (2006). The checklist-a tool for error management and performance improvement. </w:t>
      </w:r>
      <w:r w:rsidRPr="007C2F80">
        <w:rPr>
          <w:rFonts w:eastAsia="Times New Roman" w:cs="Times New Roman"/>
          <w:i/>
          <w:iCs/>
        </w:rPr>
        <w:t>Journal of Critical Care</w:t>
      </w:r>
      <w:r w:rsidRPr="007C2F80">
        <w:rPr>
          <w:rFonts w:eastAsia="Times New Roman" w:cs="Times New Roman"/>
        </w:rPr>
        <w:t>. https://doi.org/10.1016/j.jcrc.2006.06.002</w:t>
      </w:r>
    </w:p>
    <w:p w14:paraId="59524B23" w14:textId="2AB94D59" w:rsidR="00993221" w:rsidRPr="009F0965" w:rsidRDefault="7762B832" w:rsidP="00993221">
      <w:pPr>
        <w:keepNext/>
        <w:spacing w:before="240" w:beforeAutospacing="1" w:after="60" w:afterAutospacing="1" w:line="276" w:lineRule="auto"/>
        <w:ind w:left="480" w:hanging="480"/>
      </w:pPr>
      <w:r>
        <w:t xml:space="preserve">Higgins, W. Y., &amp; Boorman, D. J. (2016). </w:t>
      </w:r>
      <w:r w:rsidRPr="00476876">
        <w:t>An analysis of the effectiveness of checklists when combined with other processes, methods and tools to reduce risk in high hazard activities</w:t>
      </w:r>
      <w:r w:rsidRPr="067FC3D8">
        <w:rPr>
          <w:i/>
          <w:iCs/>
        </w:rPr>
        <w:t>. Boeing Technical Journal</w:t>
      </w:r>
      <w:r>
        <w:t xml:space="preserve">. </w:t>
      </w:r>
      <w:proofErr w:type="spellStart"/>
      <w:r w:rsidR="00174FFC" w:rsidRPr="009F0965">
        <w:t>Hämtad</w:t>
      </w:r>
      <w:proofErr w:type="spellEnd"/>
      <w:r w:rsidR="003A73F3" w:rsidRPr="009F0965">
        <w:t xml:space="preserve"> </w:t>
      </w:r>
      <w:proofErr w:type="spellStart"/>
      <w:r w:rsidR="003A73F3" w:rsidRPr="009F0965">
        <w:t>från</w:t>
      </w:r>
      <w:proofErr w:type="spellEnd"/>
      <w:r w:rsidRPr="009F0965">
        <w:t xml:space="preserve">: </w:t>
      </w:r>
      <w:r w:rsidR="00277B49" w:rsidRPr="009F0965">
        <w:t>https://www.boeing.com/resources/boeingdotcom/features/innovation-quarterly/2019_q3/BTJ_checklist_full.pdf</w:t>
      </w:r>
    </w:p>
    <w:p w14:paraId="000000BF" w14:textId="0AA8DFA7" w:rsidR="00037161" w:rsidRPr="00D379EB" w:rsidRDefault="00215AB2" w:rsidP="067FC3D8">
      <w:pPr>
        <w:keepNext/>
        <w:spacing w:before="240" w:beforeAutospacing="1" w:after="60" w:afterAutospacing="1" w:line="276" w:lineRule="auto"/>
        <w:ind w:left="480" w:hanging="480"/>
        <w:rPr>
          <w:rFonts w:eastAsia="Times New Roman" w:cs="Times New Roman"/>
        </w:rPr>
      </w:pPr>
      <w:r w:rsidRPr="64F5AD93">
        <w:rPr>
          <w:rFonts w:eastAsia="Times New Roman" w:cs="Times New Roman"/>
        </w:rPr>
        <w:t xml:space="preserve">International Chamber of Shipping. (2007). </w:t>
      </w:r>
      <w:r w:rsidRPr="64F5AD93">
        <w:rPr>
          <w:rFonts w:eastAsia="Times New Roman" w:cs="Times New Roman"/>
          <w:i/>
          <w:iCs/>
        </w:rPr>
        <w:t>Bridge Procedures Guide</w:t>
      </w:r>
      <w:r w:rsidRPr="64F5AD93">
        <w:rPr>
          <w:rFonts w:eastAsia="Times New Roman" w:cs="Times New Roman"/>
        </w:rPr>
        <w:t xml:space="preserve">. London: </w:t>
      </w:r>
      <w:proofErr w:type="spellStart"/>
      <w:r w:rsidRPr="64F5AD93">
        <w:rPr>
          <w:rFonts w:eastAsia="Times New Roman" w:cs="Times New Roman"/>
        </w:rPr>
        <w:t>Marisec</w:t>
      </w:r>
      <w:proofErr w:type="spellEnd"/>
      <w:r w:rsidRPr="64F5AD93">
        <w:rPr>
          <w:rFonts w:eastAsia="Times New Roman" w:cs="Times New Roman"/>
        </w:rPr>
        <w:t xml:space="preserve"> Publications.</w:t>
      </w:r>
    </w:p>
    <w:p w14:paraId="000000C0" w14:textId="044F160D" w:rsidR="00037161" w:rsidRDefault="00215AB2" w:rsidP="58A28C03">
      <w:pPr>
        <w:spacing w:beforeAutospacing="1" w:afterAutospacing="1" w:line="276" w:lineRule="auto"/>
        <w:ind w:left="480" w:hanging="480"/>
        <w:rPr>
          <w:rFonts w:eastAsia="Times New Roman" w:cs="Times New Roman"/>
          <w:lang w:val="sv-SE"/>
        </w:rPr>
      </w:pPr>
      <w:r w:rsidRPr="1C1BB544">
        <w:rPr>
          <w:rFonts w:eastAsia="Times New Roman" w:cs="Times New Roman"/>
        </w:rPr>
        <w:t xml:space="preserve">International Chamber of Shipping. </w:t>
      </w:r>
      <w:r w:rsidRPr="0038687A">
        <w:rPr>
          <w:rFonts w:eastAsia="Times New Roman" w:cs="Times New Roman"/>
        </w:rPr>
        <w:t>(2019).</w:t>
      </w:r>
      <w:r w:rsidR="00DE79C6" w:rsidRPr="0038687A">
        <w:rPr>
          <w:rFonts w:eastAsia="Times New Roman" w:cs="Times New Roman"/>
        </w:rPr>
        <w:t xml:space="preserve"> </w:t>
      </w:r>
      <w:r w:rsidR="00DE79C6" w:rsidRPr="00DE79C6">
        <w:rPr>
          <w:rFonts w:eastAsia="Times New Roman" w:cs="Times New Roman"/>
          <w:i/>
          <w:iCs/>
        </w:rPr>
        <w:t>Shipping and World Trade.</w:t>
      </w:r>
      <w:r w:rsidRPr="00DE79C6">
        <w:rPr>
          <w:rFonts w:eastAsia="Times New Roman" w:cs="Times New Roman"/>
        </w:rPr>
        <w:t xml:space="preserve"> </w:t>
      </w:r>
      <w:r w:rsidRPr="0038687A">
        <w:rPr>
          <w:rFonts w:eastAsia="Times New Roman" w:cs="Times New Roman"/>
          <w:lang w:val="sv-SE"/>
        </w:rPr>
        <w:t xml:space="preserve">Hämtad 2019-11-11 från </w:t>
      </w:r>
      <w:r w:rsidRPr="00256BFF">
        <w:rPr>
          <w:lang w:val="sv-SE"/>
        </w:rPr>
        <w:br/>
      </w:r>
      <w:r w:rsidRPr="067FC3D8">
        <w:rPr>
          <w:rFonts w:eastAsia="Times New Roman" w:cs="Times New Roman"/>
          <w:lang w:val="sv-SE"/>
        </w:rPr>
        <w:t>https://www.ics-shipping.org/shipping-facts/shipping-and-world-trade</w:t>
      </w:r>
      <w:r w:rsidRPr="0038687A">
        <w:rPr>
          <w:rFonts w:eastAsia="Times New Roman" w:cs="Times New Roman"/>
          <w:lang w:val="sv-SE"/>
        </w:rPr>
        <w:t xml:space="preserve"> </w:t>
      </w:r>
    </w:p>
    <w:p w14:paraId="1F9C04AF" w14:textId="66B90759" w:rsidR="00B836F4" w:rsidRPr="00B836F4" w:rsidRDefault="00B836F4" w:rsidP="00B836F4">
      <w:pPr>
        <w:spacing w:before="100" w:beforeAutospacing="1" w:after="100" w:afterAutospacing="1"/>
        <w:ind w:left="480" w:hanging="480"/>
        <w:rPr>
          <w:rFonts w:eastAsia="Times New Roman" w:cs="Times New Roman"/>
        </w:rPr>
      </w:pPr>
      <w:r w:rsidRPr="006138D2">
        <w:rPr>
          <w:rFonts w:eastAsia="Times New Roman" w:cs="Times New Roman"/>
        </w:rPr>
        <w:t>I</w:t>
      </w:r>
      <w:r>
        <w:rPr>
          <w:rFonts w:eastAsia="Times New Roman" w:cs="Times New Roman"/>
        </w:rPr>
        <w:t xml:space="preserve">nternational </w:t>
      </w:r>
      <w:r w:rsidRPr="006138D2">
        <w:rPr>
          <w:rFonts w:eastAsia="Times New Roman" w:cs="Times New Roman"/>
        </w:rPr>
        <w:t>M</w:t>
      </w:r>
      <w:r>
        <w:rPr>
          <w:rFonts w:eastAsia="Times New Roman" w:cs="Times New Roman"/>
        </w:rPr>
        <w:t xml:space="preserve">aritime </w:t>
      </w:r>
      <w:r w:rsidRPr="006138D2">
        <w:rPr>
          <w:rFonts w:eastAsia="Times New Roman" w:cs="Times New Roman"/>
        </w:rPr>
        <w:t>O</w:t>
      </w:r>
      <w:r>
        <w:rPr>
          <w:rFonts w:eastAsia="Times New Roman" w:cs="Times New Roman"/>
        </w:rPr>
        <w:t>rganization</w:t>
      </w:r>
      <w:r w:rsidRPr="006138D2">
        <w:rPr>
          <w:rFonts w:eastAsia="Times New Roman" w:cs="Times New Roman"/>
        </w:rPr>
        <w:t xml:space="preserve">. (2015). International Management Code for the Safe Operation of Ships and for Pollution Prevention (International Safety Management (ISM) Code). </w:t>
      </w:r>
      <w:r w:rsidRPr="006138D2">
        <w:rPr>
          <w:rFonts w:eastAsia="Times New Roman" w:cs="Times New Roman"/>
          <w:i/>
          <w:iCs/>
        </w:rPr>
        <w:t>IMO Document Resolution A.741(18)</w:t>
      </w:r>
      <w:r w:rsidRPr="006138D2">
        <w:rPr>
          <w:rFonts w:eastAsia="Times New Roman" w:cs="Times New Roman"/>
        </w:rPr>
        <w:t>.</w:t>
      </w:r>
      <w:r>
        <w:rPr>
          <w:rFonts w:eastAsia="Times New Roman" w:cs="Times New Roman"/>
        </w:rPr>
        <w:t xml:space="preserve"> </w:t>
      </w:r>
      <w:proofErr w:type="spellStart"/>
      <w:proofErr w:type="gramStart"/>
      <w:r>
        <w:rPr>
          <w:rFonts w:eastAsia="Times New Roman" w:cs="Times New Roman"/>
        </w:rPr>
        <w:t>London:IMO</w:t>
      </w:r>
      <w:proofErr w:type="spellEnd"/>
      <w:proofErr w:type="gramEnd"/>
      <w:r>
        <w:rPr>
          <w:rFonts w:eastAsia="Times New Roman" w:cs="Times New Roman"/>
        </w:rPr>
        <w:t>.</w:t>
      </w:r>
      <w:r w:rsidRPr="000E18F6">
        <w:rPr>
          <w:rFonts w:ascii="Arial" w:eastAsia="Times New Roman" w:hAnsi="Arial" w:cs="Arial"/>
          <w:color w:val="737373"/>
          <w:sz w:val="21"/>
          <w:szCs w:val="21"/>
          <w:shd w:val="clear" w:color="auto" w:fill="FFFFFF"/>
        </w:rPr>
        <w:t xml:space="preserve"> </w:t>
      </w:r>
    </w:p>
    <w:p w14:paraId="5F2A6689" w14:textId="044F160D" w:rsidR="00DC1AC4" w:rsidRPr="007C2F80" w:rsidRDefault="00DC1AC4" w:rsidP="00DC1AC4">
      <w:pPr>
        <w:spacing w:before="100" w:beforeAutospacing="1" w:after="100" w:afterAutospacing="1"/>
        <w:ind w:left="480" w:hanging="480"/>
        <w:rPr>
          <w:rFonts w:eastAsia="Times New Roman" w:cs="Times New Roman"/>
        </w:rPr>
      </w:pPr>
      <w:r w:rsidRPr="00B626AC">
        <w:rPr>
          <w:rFonts w:eastAsia="Times New Roman" w:cs="Times New Roman"/>
        </w:rPr>
        <w:t xml:space="preserve">Jonker, C. M.; </w:t>
      </w:r>
      <w:proofErr w:type="spellStart"/>
      <w:r w:rsidRPr="00B626AC">
        <w:rPr>
          <w:rFonts w:eastAsia="Times New Roman" w:cs="Times New Roman"/>
        </w:rPr>
        <w:t>Riemsdijk</w:t>
      </w:r>
      <w:proofErr w:type="spellEnd"/>
      <w:r w:rsidRPr="00B626AC">
        <w:rPr>
          <w:rFonts w:eastAsia="Times New Roman" w:cs="Times New Roman"/>
        </w:rPr>
        <w:t xml:space="preserve">, M. </w:t>
      </w:r>
      <w:proofErr w:type="spellStart"/>
      <w:r w:rsidRPr="00B626AC">
        <w:rPr>
          <w:rFonts w:eastAsia="Times New Roman" w:cs="Times New Roman"/>
        </w:rPr>
        <w:t>Birna</w:t>
      </w:r>
      <w:proofErr w:type="spellEnd"/>
      <w:r w:rsidRPr="00B626AC">
        <w:rPr>
          <w:rFonts w:eastAsia="Times New Roman" w:cs="Times New Roman"/>
        </w:rPr>
        <w:t xml:space="preserve"> van; Vermeulen, B. (2010). </w:t>
      </w:r>
      <w:r w:rsidRPr="007C2F80">
        <w:rPr>
          <w:rFonts w:eastAsia="Times New Roman" w:cs="Times New Roman"/>
        </w:rPr>
        <w:t xml:space="preserve">Shared mental models: a conceptual analysis. </w:t>
      </w:r>
      <w:r w:rsidRPr="007C2F80">
        <w:rPr>
          <w:rFonts w:eastAsia="Times New Roman" w:cs="Times New Roman"/>
          <w:i/>
          <w:iCs/>
        </w:rPr>
        <w:t>COIN 2010 International Workshops</w:t>
      </w:r>
      <w:r w:rsidRPr="007C2F80">
        <w:rPr>
          <w:rFonts w:eastAsia="Times New Roman" w:cs="Times New Roman"/>
        </w:rPr>
        <w:t>.</w:t>
      </w:r>
    </w:p>
    <w:p w14:paraId="000000C1" w14:textId="635C693E" w:rsidR="00037161" w:rsidRPr="00372220" w:rsidRDefault="00215AB2" w:rsidP="58A28C03">
      <w:pPr>
        <w:spacing w:beforeAutospacing="1" w:afterAutospacing="1" w:line="259" w:lineRule="auto"/>
        <w:ind w:left="480" w:hanging="480"/>
        <w:rPr>
          <w:rFonts w:eastAsia="Times New Roman" w:cs="Times New Roman"/>
        </w:rPr>
      </w:pPr>
      <w:r w:rsidRPr="64F5AD93">
        <w:rPr>
          <w:rFonts w:eastAsia="Times New Roman" w:cs="Times New Roman"/>
        </w:rPr>
        <w:t xml:space="preserve">Khan, S. (2016). </w:t>
      </w:r>
      <w:r w:rsidRPr="067FC3D8">
        <w:rPr>
          <w:rFonts w:eastAsia="Times New Roman" w:cs="Times New Roman"/>
          <w:i/>
        </w:rPr>
        <w:t xml:space="preserve">Leadership in the digital age – A study on the effects of </w:t>
      </w:r>
      <w:proofErr w:type="spellStart"/>
      <w:r w:rsidRPr="067FC3D8">
        <w:rPr>
          <w:rFonts w:eastAsia="Times New Roman" w:cs="Times New Roman"/>
          <w:i/>
        </w:rPr>
        <w:t>digitalisation</w:t>
      </w:r>
      <w:proofErr w:type="spellEnd"/>
      <w:r w:rsidRPr="067FC3D8">
        <w:rPr>
          <w:rFonts w:eastAsia="Times New Roman" w:cs="Times New Roman"/>
          <w:i/>
        </w:rPr>
        <w:t xml:space="preserve"> on top management leadership</w:t>
      </w:r>
      <w:r w:rsidRPr="64F5AD93">
        <w:rPr>
          <w:rFonts w:eastAsia="Times New Roman" w:cs="Times New Roman"/>
        </w:rPr>
        <w:t xml:space="preserve">. </w:t>
      </w:r>
      <w:r w:rsidR="02DE9287" w:rsidRPr="00372220">
        <w:rPr>
          <w:rFonts w:eastAsia="Times New Roman" w:cs="Times New Roman"/>
        </w:rPr>
        <w:t>(</w:t>
      </w:r>
      <w:proofErr w:type="spellStart"/>
      <w:r w:rsidR="02DE9287" w:rsidRPr="00372220">
        <w:rPr>
          <w:rFonts w:eastAsia="Times New Roman" w:cs="Times New Roman"/>
        </w:rPr>
        <w:t>Masteruppsats</w:t>
      </w:r>
      <w:proofErr w:type="spellEnd"/>
      <w:r w:rsidR="02DE9287" w:rsidRPr="00372220">
        <w:rPr>
          <w:rFonts w:eastAsia="Times New Roman" w:cs="Times New Roman"/>
        </w:rPr>
        <w:t>,</w:t>
      </w:r>
      <w:r w:rsidRPr="00372220">
        <w:rPr>
          <w:rFonts w:eastAsia="Times New Roman" w:cs="Times New Roman"/>
        </w:rPr>
        <w:t xml:space="preserve"> Stockholm </w:t>
      </w:r>
      <w:proofErr w:type="spellStart"/>
      <w:r w:rsidR="6EBAFFB4" w:rsidRPr="00372220">
        <w:rPr>
          <w:rFonts w:eastAsia="Times New Roman" w:cs="Times New Roman"/>
        </w:rPr>
        <w:t>u</w:t>
      </w:r>
      <w:r w:rsidRPr="00372220">
        <w:rPr>
          <w:rFonts w:eastAsia="Times New Roman" w:cs="Times New Roman"/>
        </w:rPr>
        <w:t>niver</w:t>
      </w:r>
      <w:r w:rsidR="4F4DFA6D" w:rsidRPr="00372220">
        <w:rPr>
          <w:rFonts w:eastAsia="Times New Roman" w:cs="Times New Roman"/>
        </w:rPr>
        <w:t>sitet</w:t>
      </w:r>
      <w:proofErr w:type="spellEnd"/>
      <w:r w:rsidR="4F4DFA6D" w:rsidRPr="00372220">
        <w:rPr>
          <w:rFonts w:eastAsia="Times New Roman" w:cs="Times New Roman"/>
        </w:rPr>
        <w:t>)</w:t>
      </w:r>
      <w:r w:rsidRPr="00372220">
        <w:rPr>
          <w:rFonts w:eastAsia="Times New Roman" w:cs="Times New Roman"/>
        </w:rPr>
        <w:t xml:space="preserve"> </w:t>
      </w:r>
    </w:p>
    <w:p w14:paraId="414F6601" w14:textId="7893F18D" w:rsidR="3FB4E738" w:rsidRDefault="00215AB2" w:rsidP="5DAC9C59">
      <w:pPr>
        <w:spacing w:beforeAutospacing="1" w:afterAutospacing="1" w:line="259" w:lineRule="auto"/>
        <w:ind w:left="480" w:hanging="480"/>
        <w:rPr>
          <w:rFonts w:eastAsia="Times New Roman" w:cs="Times New Roman"/>
        </w:rPr>
      </w:pPr>
      <w:r w:rsidRPr="64F5AD93">
        <w:rPr>
          <w:rFonts w:eastAsia="Times New Roman" w:cs="Times New Roman"/>
        </w:rPr>
        <w:t xml:space="preserve">Lloyd, M. (2009). </w:t>
      </w:r>
      <w:r w:rsidRPr="64F5AD93">
        <w:rPr>
          <w:rFonts w:eastAsia="Times New Roman" w:cs="Times New Roman"/>
          <w:i/>
          <w:iCs/>
        </w:rPr>
        <w:t>Checklists.</w:t>
      </w:r>
      <w:r w:rsidRPr="64F5AD93">
        <w:rPr>
          <w:rFonts w:eastAsia="Times New Roman" w:cs="Times New Roman"/>
        </w:rPr>
        <w:t xml:space="preserve"> Edinburgh: </w:t>
      </w:r>
      <w:proofErr w:type="spellStart"/>
      <w:r w:rsidRPr="64F5AD93">
        <w:rPr>
          <w:rFonts w:eastAsia="Times New Roman" w:cs="Times New Roman"/>
        </w:rPr>
        <w:t>Whiterby</w:t>
      </w:r>
      <w:proofErr w:type="spellEnd"/>
      <w:r w:rsidRPr="64F5AD93">
        <w:rPr>
          <w:rFonts w:eastAsia="Times New Roman" w:cs="Times New Roman"/>
        </w:rPr>
        <w:t xml:space="preserve"> Seamanship International Ltd. </w:t>
      </w:r>
    </w:p>
    <w:p w14:paraId="6BD091CB" w14:textId="5ECA4D3E" w:rsidR="067FC3D8" w:rsidRPr="007B3F77" w:rsidRDefault="3E4B2715" w:rsidP="007B3F77">
      <w:pPr>
        <w:spacing w:beforeAutospacing="1" w:afterAutospacing="1"/>
        <w:ind w:left="480" w:hanging="480"/>
      </w:pPr>
      <w:r>
        <w:t>Mathieu, J. E., Heffner, T. S., Goodwin, G. F., Salas, E., &amp; Cannon-Bowers, J. A. (2000). The influence of shared mental models on team process and performance.</w:t>
      </w:r>
      <w:r w:rsidRPr="067FC3D8">
        <w:rPr>
          <w:i/>
          <w:iCs/>
        </w:rPr>
        <w:t xml:space="preserve"> Journal of Applied Psychology</w:t>
      </w:r>
      <w:r>
        <w:t xml:space="preserve">, </w:t>
      </w:r>
      <w:r w:rsidRPr="067FC3D8">
        <w:rPr>
          <w:i/>
          <w:iCs/>
        </w:rPr>
        <w:t>85</w:t>
      </w:r>
      <w:r>
        <w:t xml:space="preserve">(2), 273–283. </w:t>
      </w:r>
      <w:proofErr w:type="spellStart"/>
      <w:r>
        <w:t>doi</w:t>
      </w:r>
      <w:proofErr w:type="spellEnd"/>
      <w:r>
        <w:t>: 10.1037//0021-9010.85.2.273</w:t>
      </w:r>
    </w:p>
    <w:p w14:paraId="64018DFF" w14:textId="5F921547" w:rsidR="067FC3D8" w:rsidRPr="007B3F77" w:rsidRDefault="6260EB7D" w:rsidP="067FC3D8">
      <w:pPr>
        <w:spacing w:line="276" w:lineRule="auto"/>
      </w:pPr>
      <w:proofErr w:type="spellStart"/>
      <w:r>
        <w:t>Mohn</w:t>
      </w:r>
      <w:proofErr w:type="spellEnd"/>
      <w:r>
        <w:t xml:space="preserve">, E. (2019). </w:t>
      </w:r>
      <w:r w:rsidRPr="00A6472D">
        <w:rPr>
          <w:i/>
          <w:iCs/>
        </w:rPr>
        <w:t>Situational awareness</w:t>
      </w:r>
      <w:r>
        <w:t>. Salem Press Encyclopedia.</w:t>
      </w:r>
    </w:p>
    <w:p w14:paraId="5422DA45" w14:textId="31E4BB2C" w:rsidR="067FC3D8" w:rsidRDefault="3E4B2715" w:rsidP="007B3F77">
      <w:pPr>
        <w:spacing w:beforeAutospacing="1" w:afterAutospacing="1" w:line="259" w:lineRule="auto"/>
        <w:ind w:left="480" w:hanging="480"/>
        <w:rPr>
          <w:rFonts w:eastAsia="Times New Roman" w:cs="Times New Roman"/>
        </w:rPr>
      </w:pPr>
      <w:r w:rsidRPr="067FC3D8">
        <w:rPr>
          <w:rFonts w:eastAsia="Times New Roman" w:cs="Times New Roman"/>
        </w:rPr>
        <w:t xml:space="preserve">Musgrove, L. M. (2019). </w:t>
      </w:r>
      <w:r w:rsidRPr="067FC3D8">
        <w:rPr>
          <w:rFonts w:eastAsia="Times New Roman" w:cs="Times New Roman"/>
          <w:i/>
          <w:iCs/>
        </w:rPr>
        <w:t>Swiss cheese model</w:t>
      </w:r>
      <w:r w:rsidRPr="067FC3D8">
        <w:rPr>
          <w:rFonts w:eastAsia="Times New Roman" w:cs="Times New Roman"/>
        </w:rPr>
        <w:t xml:space="preserve">. Salem Press Encyclopedia. </w:t>
      </w:r>
      <w:proofErr w:type="spellStart"/>
      <w:r w:rsidRPr="067FC3D8">
        <w:rPr>
          <w:rFonts w:eastAsia="Times New Roman" w:cs="Times New Roman"/>
        </w:rPr>
        <w:t>Hämtad</w:t>
      </w:r>
      <w:proofErr w:type="spellEnd"/>
      <w:r w:rsidRPr="067FC3D8">
        <w:rPr>
          <w:rFonts w:eastAsia="Times New Roman" w:cs="Times New Roman"/>
        </w:rPr>
        <w:t xml:space="preserve"> 15-01-2020 </w:t>
      </w:r>
      <w:proofErr w:type="spellStart"/>
      <w:r w:rsidRPr="067FC3D8">
        <w:rPr>
          <w:rFonts w:eastAsia="Times New Roman" w:cs="Times New Roman"/>
        </w:rPr>
        <w:t>från</w:t>
      </w:r>
      <w:proofErr w:type="spellEnd"/>
      <w:r w:rsidRPr="067FC3D8">
        <w:rPr>
          <w:rFonts w:eastAsia="Times New Roman" w:cs="Times New Roman"/>
        </w:rPr>
        <w:t xml:space="preserve">: </w:t>
      </w:r>
      <w:r w:rsidRPr="007B3F77">
        <w:rPr>
          <w:rFonts w:eastAsia="Times New Roman" w:cs="Times New Roman"/>
        </w:rPr>
        <w:t>http://search.ebscohost.com/login.aspx</w:t>
      </w:r>
      <w:r w:rsidRPr="067FC3D8">
        <w:rPr>
          <w:rFonts w:eastAsia="Times New Roman" w:cs="Times New Roman"/>
        </w:rPr>
        <w:t>?</w:t>
      </w:r>
    </w:p>
    <w:p w14:paraId="56F29547" w14:textId="08BE2499" w:rsidR="00945702" w:rsidRPr="00945702" w:rsidRDefault="3E4B2715" w:rsidP="00646223">
      <w:pPr>
        <w:spacing w:beforeAutospacing="1" w:afterAutospacing="1" w:line="259" w:lineRule="auto"/>
        <w:ind w:left="480" w:hanging="480"/>
      </w:pPr>
      <w:r>
        <w:t>Myers, P. L. (2016). Commercial aircraft electronic checklists: Benefits and challenges (literature review).</w:t>
      </w:r>
      <w:r w:rsidRPr="067FC3D8">
        <w:rPr>
          <w:i/>
          <w:iCs/>
        </w:rPr>
        <w:t xml:space="preserve"> International Journal of Aviation, Aeronautics, and Aerospace,</w:t>
      </w:r>
      <w:r>
        <w:t xml:space="preserve"> </w:t>
      </w:r>
      <w:r w:rsidRPr="067FC3D8">
        <w:rPr>
          <w:i/>
          <w:iCs/>
        </w:rPr>
        <w:t>3</w:t>
      </w:r>
      <w:r>
        <w:t xml:space="preserve">(1). </w:t>
      </w:r>
      <w:proofErr w:type="spellStart"/>
      <w:r>
        <w:t>doi</w:t>
      </w:r>
      <w:proofErr w:type="spellEnd"/>
      <w:r>
        <w:t>: 10.15394/ijaaa.2016.1112</w:t>
      </w:r>
    </w:p>
    <w:p w14:paraId="6FABA930" w14:textId="5239A6E0" w:rsidR="009E4F9B" w:rsidRPr="00880078" w:rsidRDefault="00215AB2" w:rsidP="00855E61">
      <w:pPr>
        <w:spacing w:beforeAutospacing="1" w:afterAutospacing="1"/>
        <w:ind w:left="480" w:hanging="480"/>
        <w:rPr>
          <w:rFonts w:eastAsia="Times New Roman" w:cs="Times New Roman"/>
        </w:rPr>
      </w:pPr>
      <w:r w:rsidRPr="067FC3D8">
        <w:rPr>
          <w:rFonts w:eastAsia="Times New Roman" w:cs="Times New Roman"/>
        </w:rPr>
        <w:t>O’Connor, P. (2011). An evaluation of the effectiveness of bridge resource management training.</w:t>
      </w:r>
      <w:r w:rsidRPr="067FC3D8">
        <w:rPr>
          <w:rFonts w:eastAsia="Times New Roman" w:cs="Times New Roman"/>
          <w:i/>
          <w:iCs/>
        </w:rPr>
        <w:t xml:space="preserve"> International Journal of Aviation Psychology, 21</w:t>
      </w:r>
      <w:r w:rsidRPr="067FC3D8">
        <w:rPr>
          <w:rFonts w:eastAsia="Times New Roman" w:cs="Times New Roman"/>
        </w:rPr>
        <w:t>(4), 357–374.</w:t>
      </w:r>
    </w:p>
    <w:p w14:paraId="55943927" w14:textId="2E30920D" w:rsidR="00855E61" w:rsidRPr="00855E61" w:rsidRDefault="73160C8B" w:rsidP="00855E61">
      <w:pPr>
        <w:ind w:left="480" w:hanging="480"/>
        <w:rPr>
          <w:rFonts w:eastAsia="Times New Roman" w:cs="Times New Roman"/>
        </w:rPr>
      </w:pPr>
      <w:r>
        <w:t xml:space="preserve">Palmer, E., &amp; </w:t>
      </w:r>
      <w:proofErr w:type="spellStart"/>
      <w:r>
        <w:t>Degani</w:t>
      </w:r>
      <w:proofErr w:type="spellEnd"/>
      <w:r>
        <w:t>, A. (1991). Electronic checklists: Evaluation of two levels of automation.</w:t>
      </w:r>
      <w:r w:rsidRPr="067FC3D8">
        <w:rPr>
          <w:i/>
        </w:rPr>
        <w:t xml:space="preserve"> Proceedings of the Sixth Symposium on Aviation Psychology</w:t>
      </w:r>
      <w:r w:rsidR="363D810C">
        <w:t xml:space="preserve">, 1990, </w:t>
      </w:r>
      <w:r w:rsidR="2055040E">
        <w:t xml:space="preserve">Columbus, </w:t>
      </w:r>
      <w:r w:rsidR="363D810C">
        <w:t>178–183.</w:t>
      </w:r>
      <w:r w:rsidR="7D0D6F15">
        <w:t xml:space="preserve"> </w:t>
      </w:r>
    </w:p>
    <w:p w14:paraId="5D1A0970" w14:textId="0120BB99" w:rsidR="067FC3D8" w:rsidRDefault="00E8668E" w:rsidP="00855E61">
      <w:pPr>
        <w:spacing w:beforeAutospacing="1" w:afterAutospacing="1"/>
        <w:ind w:left="480" w:hanging="480"/>
        <w:rPr>
          <w:rFonts w:eastAsia="Times New Roman" w:cs="Times New Roman"/>
        </w:rPr>
      </w:pPr>
      <w:bookmarkStart w:id="91" w:name="_GoBack"/>
      <w:bookmarkEnd w:id="91"/>
      <w:r w:rsidRPr="067FC3D8">
        <w:rPr>
          <w:rFonts w:eastAsia="Times New Roman" w:cs="Times New Roman"/>
        </w:rPr>
        <w:lastRenderedPageBreak/>
        <w:t xml:space="preserve">Rasmussen, J. (1983). Skills, Rules, and Knowledge; Signals, Signs, and Symbols, and Other Distinctions in Human Performance Models. </w:t>
      </w:r>
      <w:r w:rsidRPr="067FC3D8">
        <w:rPr>
          <w:rFonts w:eastAsia="Times New Roman" w:cs="Times New Roman"/>
          <w:i/>
          <w:iCs/>
        </w:rPr>
        <w:t>IEEE Transactions on Systems, Man and Cybernetics</w:t>
      </w:r>
      <w:r w:rsidR="15478668" w:rsidRPr="067FC3D8">
        <w:rPr>
          <w:rFonts w:eastAsia="Times New Roman" w:cs="Times New Roman"/>
          <w:i/>
          <w:iCs/>
        </w:rPr>
        <w:t>, 13</w:t>
      </w:r>
      <w:r w:rsidR="15478668" w:rsidRPr="067FC3D8">
        <w:rPr>
          <w:rFonts w:eastAsia="Times New Roman" w:cs="Times New Roman"/>
        </w:rPr>
        <w:t xml:space="preserve">(3), 257-266. </w:t>
      </w:r>
      <w:proofErr w:type="spellStart"/>
      <w:r w:rsidR="15478668" w:rsidRPr="067FC3D8">
        <w:rPr>
          <w:rFonts w:eastAsia="Times New Roman" w:cs="Times New Roman"/>
        </w:rPr>
        <w:t>doi</w:t>
      </w:r>
      <w:proofErr w:type="spellEnd"/>
      <w:r w:rsidR="15478668" w:rsidRPr="067FC3D8">
        <w:rPr>
          <w:rFonts w:eastAsia="Times New Roman" w:cs="Times New Roman"/>
        </w:rPr>
        <w:t xml:space="preserve">: </w:t>
      </w:r>
      <w:r w:rsidR="5DF11F10" w:rsidRPr="067FC3D8">
        <w:rPr>
          <w:rFonts w:eastAsia="Times New Roman" w:cs="Times New Roman"/>
        </w:rPr>
        <w:t>10.1109/TSMC.1983.6313160</w:t>
      </w:r>
    </w:p>
    <w:p w14:paraId="68D02DE4" w14:textId="5DC702FB" w:rsidR="067FC3D8" w:rsidRDefault="5B57282B" w:rsidP="00855E61">
      <w:pPr>
        <w:spacing w:beforeAutospacing="1" w:afterAutospacing="1"/>
        <w:ind w:left="480" w:hanging="480"/>
        <w:rPr>
          <w:rFonts w:eastAsia="Times New Roman" w:cs="Times New Roman"/>
        </w:rPr>
      </w:pPr>
      <w:r w:rsidRPr="067FC3D8">
        <w:rPr>
          <w:rFonts w:eastAsia="Times New Roman" w:cs="Times New Roman"/>
        </w:rPr>
        <w:t xml:space="preserve">Silverman, D. (2006). </w:t>
      </w:r>
      <w:r w:rsidRPr="067FC3D8">
        <w:rPr>
          <w:rFonts w:eastAsia="Times New Roman" w:cs="Times New Roman"/>
          <w:i/>
          <w:iCs/>
        </w:rPr>
        <w:t xml:space="preserve">Interpreting qualitative </w:t>
      </w:r>
      <w:proofErr w:type="gramStart"/>
      <w:r w:rsidRPr="067FC3D8">
        <w:rPr>
          <w:rFonts w:eastAsia="Times New Roman" w:cs="Times New Roman"/>
          <w:i/>
          <w:iCs/>
        </w:rPr>
        <w:t>data </w:t>
      </w:r>
      <w:r w:rsidRPr="067FC3D8">
        <w:rPr>
          <w:rFonts w:eastAsia="Times New Roman" w:cs="Times New Roman"/>
        </w:rPr>
        <w:t>:</w:t>
      </w:r>
      <w:proofErr w:type="gramEnd"/>
      <w:r w:rsidRPr="067FC3D8">
        <w:rPr>
          <w:rFonts w:eastAsia="Times New Roman" w:cs="Times New Roman"/>
          <w:i/>
          <w:iCs/>
        </w:rPr>
        <w:t xml:space="preserve"> methods for analyzing talk, text and interaction (3., [updated.]</w:t>
      </w:r>
      <w:r w:rsidRPr="067FC3D8">
        <w:rPr>
          <w:rFonts w:eastAsia="Times New Roman" w:cs="Times New Roman"/>
        </w:rPr>
        <w:t xml:space="preserve"> </w:t>
      </w:r>
      <w:r w:rsidRPr="067FC3D8">
        <w:rPr>
          <w:rFonts w:eastAsia="Times New Roman" w:cs="Times New Roman"/>
          <w:i/>
          <w:iCs/>
        </w:rPr>
        <w:t>ed.)</w:t>
      </w:r>
      <w:r w:rsidRPr="067FC3D8">
        <w:rPr>
          <w:rFonts w:eastAsia="Times New Roman" w:cs="Times New Roman"/>
        </w:rPr>
        <w:t>. Thousand Oaks, SAGE.</w:t>
      </w:r>
    </w:p>
    <w:p w14:paraId="30E9F8AA" w14:textId="2E819618" w:rsidR="5B57282B" w:rsidRDefault="5B57282B" w:rsidP="067FC3D8">
      <w:pPr>
        <w:spacing w:beforeAutospacing="1" w:afterAutospacing="1"/>
        <w:ind w:left="480" w:hanging="480"/>
        <w:rPr>
          <w:rFonts w:eastAsia="Times New Roman" w:cs="Times New Roman"/>
        </w:rPr>
      </w:pPr>
      <w:r w:rsidRPr="067FC3D8">
        <w:rPr>
          <w:rFonts w:eastAsia="Times New Roman" w:cs="Times New Roman"/>
        </w:rPr>
        <w:t xml:space="preserve">Yang, C.-S. (2019). Maritime shipping digitalization: Blockchain-based technology applications, future improvements, and intention to use. </w:t>
      </w:r>
      <w:r w:rsidRPr="067FC3D8">
        <w:rPr>
          <w:rFonts w:eastAsia="Times New Roman" w:cs="Times New Roman"/>
          <w:i/>
          <w:iCs/>
        </w:rPr>
        <w:t xml:space="preserve">Transportation Research Part E: Logistics and Transportation Review, 131. </w:t>
      </w:r>
      <w:r w:rsidRPr="067FC3D8">
        <w:rPr>
          <w:rFonts w:eastAsia="Times New Roman" w:cs="Times New Roman"/>
        </w:rPr>
        <w:t xml:space="preserve">108-117. </w:t>
      </w:r>
      <w:hyperlink r:id="rId20">
        <w:proofErr w:type="spellStart"/>
        <w:r w:rsidRPr="067FC3D8">
          <w:rPr>
            <w:rFonts w:eastAsia="Times New Roman" w:cs="Times New Roman"/>
          </w:rPr>
          <w:t>doi</w:t>
        </w:r>
        <w:proofErr w:type="spellEnd"/>
        <w:r w:rsidRPr="067FC3D8">
          <w:rPr>
            <w:rFonts w:eastAsia="Times New Roman" w:cs="Times New Roman"/>
          </w:rPr>
          <w:t>: 10.1016/j.tre.2019.09.020</w:t>
        </w:r>
      </w:hyperlink>
    </w:p>
    <w:p w14:paraId="6C3D5685" w14:textId="264F63EC" w:rsidR="067FC3D8" w:rsidRDefault="067FC3D8" w:rsidP="067FC3D8">
      <w:pPr>
        <w:spacing w:beforeAutospacing="1" w:afterAutospacing="1"/>
        <w:ind w:left="480" w:hanging="480"/>
        <w:rPr>
          <w:rFonts w:eastAsia="Times New Roman" w:cs="Times New Roman"/>
        </w:rPr>
      </w:pPr>
    </w:p>
    <w:p w14:paraId="7F45734F" w14:textId="694A5A42" w:rsidR="067FC3D8" w:rsidRPr="00AE465A" w:rsidRDefault="067FC3D8" w:rsidP="067FC3D8">
      <w:pPr>
        <w:ind w:left="480" w:hanging="480"/>
      </w:pPr>
    </w:p>
    <w:p w14:paraId="7D6019AB" w14:textId="17742A6A" w:rsidR="067FC3D8" w:rsidRPr="00AE465A" w:rsidRDefault="067FC3D8" w:rsidP="067FC3D8">
      <w:pPr>
        <w:spacing w:beforeAutospacing="1" w:afterAutospacing="1"/>
        <w:ind w:left="480" w:hanging="480"/>
        <w:rPr>
          <w:rFonts w:eastAsia="Times New Roman" w:cs="Times New Roman"/>
        </w:rPr>
      </w:pPr>
    </w:p>
    <w:p w14:paraId="67C8703D" w14:textId="4618122F" w:rsidR="769B8D97" w:rsidRPr="00AE465A" w:rsidRDefault="769B8D97" w:rsidP="769B8D97">
      <w:pPr>
        <w:spacing w:beforeAutospacing="1" w:afterAutospacing="1"/>
        <w:ind w:left="480" w:hanging="480"/>
      </w:pPr>
    </w:p>
    <w:p w14:paraId="312F7117" w14:textId="5F625D2E" w:rsidR="004215C4" w:rsidRPr="00AE465A" w:rsidRDefault="004215C4" w:rsidP="067FC3D8">
      <w:pPr>
        <w:spacing w:beforeAutospacing="1" w:afterAutospacing="1"/>
        <w:ind w:left="480" w:hanging="480"/>
        <w:rPr>
          <w:rFonts w:eastAsia="Times New Roman" w:cs="Times New Roman"/>
        </w:rPr>
      </w:pPr>
    </w:p>
    <w:p w14:paraId="2961DCD0" w14:textId="60CB6FC5" w:rsidR="7A34FBCF" w:rsidRPr="00AE465A" w:rsidRDefault="7A34FBCF" w:rsidP="7A34FBCF">
      <w:pPr>
        <w:spacing w:beforeAutospacing="1" w:afterAutospacing="1"/>
        <w:ind w:left="480" w:hanging="480"/>
      </w:pPr>
    </w:p>
    <w:p w14:paraId="5F13EE80" w14:textId="57877409" w:rsidR="5487F268" w:rsidRPr="00AE465A" w:rsidRDefault="5487F268" w:rsidP="5487F268"/>
    <w:p w14:paraId="54051F43" w14:textId="77777777" w:rsidR="00980A96" w:rsidRPr="00976320" w:rsidRDefault="00980A96">
      <w:pPr>
        <w:rPr>
          <w:rFonts w:eastAsia="Times New Roman" w:cs="Times New Roman"/>
          <w:b/>
          <w:sz w:val="36"/>
          <w:szCs w:val="36"/>
        </w:rPr>
      </w:pPr>
      <w:bookmarkStart w:id="92" w:name="_Toc30594486"/>
      <w:r w:rsidRPr="00976320">
        <w:rPr>
          <w:rFonts w:eastAsia="Times New Roman" w:cs="Times New Roman"/>
        </w:rPr>
        <w:br w:type="page"/>
      </w:r>
    </w:p>
    <w:p w14:paraId="39D6A1F4" w14:textId="7BF07D55" w:rsidR="006219BE" w:rsidRDefault="009E4F9B" w:rsidP="64F5AD93">
      <w:pPr>
        <w:pStyle w:val="Rubrik2"/>
        <w:rPr>
          <w:rFonts w:eastAsia="Times New Roman" w:cs="Times New Roman"/>
          <w:lang w:val="sv-SE"/>
        </w:rPr>
      </w:pPr>
      <w:bookmarkStart w:id="93" w:name="_Toc36924300"/>
      <w:r w:rsidRPr="64F5AD93">
        <w:rPr>
          <w:rFonts w:eastAsia="Times New Roman" w:cs="Times New Roman"/>
          <w:lang w:val="sv-SE"/>
        </w:rPr>
        <w:lastRenderedPageBreak/>
        <w:t>Appendix I</w:t>
      </w:r>
      <w:bookmarkEnd w:id="92"/>
      <w:bookmarkEnd w:id="93"/>
    </w:p>
    <w:p w14:paraId="6CFD233D" w14:textId="77777777" w:rsidR="009E4F9B" w:rsidRDefault="009E4F9B" w:rsidP="64F5AD93">
      <w:pPr>
        <w:widowControl w:val="0"/>
        <w:autoSpaceDE w:val="0"/>
        <w:autoSpaceDN w:val="0"/>
        <w:adjustRightInd w:val="0"/>
        <w:ind w:left="480" w:hanging="480"/>
        <w:rPr>
          <w:rFonts w:eastAsia="Times New Roman" w:cs="Times New Roman"/>
          <w:lang w:val="sv-SE"/>
        </w:rPr>
      </w:pPr>
    </w:p>
    <w:p w14:paraId="650F80D1" w14:textId="77777777" w:rsidR="009E4F9B" w:rsidRPr="009E4F9B" w:rsidRDefault="009E4F9B" w:rsidP="64F5AD93">
      <w:pPr>
        <w:widowControl w:val="0"/>
        <w:autoSpaceDE w:val="0"/>
        <w:autoSpaceDN w:val="0"/>
        <w:adjustRightInd w:val="0"/>
        <w:ind w:left="480" w:hanging="480"/>
        <w:rPr>
          <w:rFonts w:eastAsia="Times New Roman" w:cs="Times New Roman"/>
          <w:sz w:val="28"/>
          <w:szCs w:val="28"/>
          <w:lang w:val="sv-SE"/>
        </w:rPr>
      </w:pPr>
      <w:r w:rsidRPr="64F5AD93">
        <w:rPr>
          <w:rFonts w:eastAsia="Times New Roman" w:cs="Times New Roman"/>
          <w:sz w:val="28"/>
          <w:szCs w:val="28"/>
          <w:lang w:val="sv-SE"/>
        </w:rPr>
        <w:t>Intervjufrågor till styrmän</w:t>
      </w:r>
    </w:p>
    <w:p w14:paraId="1ECDB49C" w14:textId="77777777" w:rsidR="009E4F9B" w:rsidRPr="009E4F9B" w:rsidRDefault="009E4F9B" w:rsidP="64F5AD93">
      <w:pPr>
        <w:widowControl w:val="0"/>
        <w:autoSpaceDE w:val="0"/>
        <w:autoSpaceDN w:val="0"/>
        <w:adjustRightInd w:val="0"/>
        <w:ind w:left="480" w:hanging="480"/>
        <w:rPr>
          <w:rFonts w:eastAsia="Times New Roman" w:cs="Times New Roman"/>
          <w:lang w:val="sv-SE"/>
        </w:rPr>
      </w:pPr>
    </w:p>
    <w:p w14:paraId="5496809D" w14:textId="77777777" w:rsidR="009E4F9B" w:rsidRPr="009E4F9B" w:rsidRDefault="009E4F9B" w:rsidP="00B10C1D">
      <w:pPr>
        <w:widowControl w:val="0"/>
        <w:numPr>
          <w:ilvl w:val="0"/>
          <w:numId w:val="2"/>
        </w:numPr>
        <w:autoSpaceDE w:val="0"/>
        <w:autoSpaceDN w:val="0"/>
        <w:adjustRightInd w:val="0"/>
        <w:rPr>
          <w:rFonts w:eastAsia="Times New Roman" w:cs="Times New Roman"/>
          <w:lang w:val="sv-SE"/>
        </w:rPr>
      </w:pPr>
      <w:r w:rsidRPr="64F5AD93">
        <w:rPr>
          <w:rFonts w:eastAsia="Times New Roman" w:cs="Times New Roman"/>
          <w:lang w:val="sv-SE"/>
        </w:rPr>
        <w:t>Hur gammal är du?</w:t>
      </w:r>
    </w:p>
    <w:p w14:paraId="2CD0ECDD" w14:textId="77777777" w:rsidR="009E4F9B" w:rsidRPr="009E4F9B" w:rsidRDefault="009E4F9B" w:rsidP="00B10C1D">
      <w:pPr>
        <w:widowControl w:val="0"/>
        <w:numPr>
          <w:ilvl w:val="0"/>
          <w:numId w:val="3"/>
        </w:numPr>
        <w:autoSpaceDE w:val="0"/>
        <w:autoSpaceDN w:val="0"/>
        <w:adjustRightInd w:val="0"/>
        <w:rPr>
          <w:rFonts w:eastAsia="Times New Roman" w:cs="Times New Roman"/>
          <w:lang w:val="sv-SE"/>
        </w:rPr>
      </w:pPr>
      <w:r w:rsidRPr="64F5AD93">
        <w:rPr>
          <w:rFonts w:eastAsia="Times New Roman" w:cs="Times New Roman"/>
          <w:lang w:val="sv-SE"/>
        </w:rPr>
        <w:t>När tog du examen? </w:t>
      </w:r>
    </w:p>
    <w:p w14:paraId="661BAE5A" w14:textId="77777777" w:rsidR="009E4F9B" w:rsidRPr="009E4F9B" w:rsidRDefault="009E4F9B" w:rsidP="00B10C1D">
      <w:pPr>
        <w:widowControl w:val="0"/>
        <w:numPr>
          <w:ilvl w:val="0"/>
          <w:numId w:val="4"/>
        </w:numPr>
        <w:autoSpaceDE w:val="0"/>
        <w:autoSpaceDN w:val="0"/>
        <w:adjustRightInd w:val="0"/>
        <w:rPr>
          <w:rFonts w:eastAsia="Times New Roman" w:cs="Times New Roman"/>
          <w:lang w:val="sv-SE"/>
        </w:rPr>
      </w:pPr>
      <w:r w:rsidRPr="64F5AD93">
        <w:rPr>
          <w:rFonts w:eastAsia="Times New Roman" w:cs="Times New Roman"/>
          <w:lang w:val="sv-SE"/>
        </w:rPr>
        <w:t>Vad för position har du ombord? </w:t>
      </w:r>
    </w:p>
    <w:p w14:paraId="4EFCAB41" w14:textId="77777777" w:rsidR="009E4F9B" w:rsidRPr="009E4F9B" w:rsidRDefault="009E4F9B" w:rsidP="00B10C1D">
      <w:pPr>
        <w:widowControl w:val="0"/>
        <w:numPr>
          <w:ilvl w:val="0"/>
          <w:numId w:val="5"/>
        </w:numPr>
        <w:autoSpaceDE w:val="0"/>
        <w:autoSpaceDN w:val="0"/>
        <w:adjustRightInd w:val="0"/>
        <w:rPr>
          <w:rFonts w:eastAsia="Times New Roman" w:cs="Times New Roman"/>
          <w:lang w:val="sv-SE"/>
        </w:rPr>
      </w:pPr>
      <w:r w:rsidRPr="64F5AD93">
        <w:rPr>
          <w:rFonts w:eastAsia="Times New Roman" w:cs="Times New Roman"/>
          <w:lang w:val="sv-SE"/>
        </w:rPr>
        <w:t>Hur länge har du jobbat på båten?</w:t>
      </w:r>
    </w:p>
    <w:p w14:paraId="71DCA09C" w14:textId="5D697D09" w:rsidR="009E4F9B" w:rsidRPr="006F4138" w:rsidRDefault="009E4F9B" w:rsidP="006F4138">
      <w:pPr>
        <w:widowControl w:val="0"/>
        <w:numPr>
          <w:ilvl w:val="0"/>
          <w:numId w:val="5"/>
        </w:numPr>
        <w:autoSpaceDE w:val="0"/>
        <w:autoSpaceDN w:val="0"/>
        <w:adjustRightInd w:val="0"/>
        <w:rPr>
          <w:rFonts w:eastAsia="Times New Roman" w:cs="Times New Roman"/>
          <w:lang w:val="sv-SE"/>
        </w:rPr>
      </w:pPr>
      <w:r w:rsidRPr="64F5AD93">
        <w:rPr>
          <w:rFonts w:eastAsia="Times New Roman" w:cs="Times New Roman"/>
          <w:lang w:val="sv-SE"/>
        </w:rPr>
        <w:t>Hur länge har du jobbat på positionen du har nu? </w:t>
      </w:r>
    </w:p>
    <w:p w14:paraId="044716FD" w14:textId="4C22BDDC" w:rsidR="009E4F9B" w:rsidRPr="006F4138" w:rsidRDefault="009E4F9B" w:rsidP="006F4138">
      <w:pPr>
        <w:widowControl w:val="0"/>
        <w:numPr>
          <w:ilvl w:val="0"/>
          <w:numId w:val="6"/>
        </w:numPr>
        <w:autoSpaceDE w:val="0"/>
        <w:autoSpaceDN w:val="0"/>
        <w:adjustRightInd w:val="0"/>
        <w:rPr>
          <w:rFonts w:eastAsia="Times New Roman" w:cs="Times New Roman"/>
          <w:lang w:val="sv-SE"/>
        </w:rPr>
      </w:pPr>
      <w:r w:rsidRPr="64F5AD93">
        <w:rPr>
          <w:rFonts w:eastAsia="Times New Roman" w:cs="Times New Roman"/>
          <w:lang w:val="sv-SE"/>
        </w:rPr>
        <w:t>Hur arbetar ni med checklistor ombord? </w:t>
      </w:r>
    </w:p>
    <w:p w14:paraId="3FA1A4BC" w14:textId="0AC92128" w:rsidR="009E4F9B" w:rsidRPr="006F4138" w:rsidRDefault="009E4F9B" w:rsidP="006F4138">
      <w:pPr>
        <w:widowControl w:val="0"/>
        <w:numPr>
          <w:ilvl w:val="0"/>
          <w:numId w:val="7"/>
        </w:numPr>
        <w:autoSpaceDE w:val="0"/>
        <w:autoSpaceDN w:val="0"/>
        <w:adjustRightInd w:val="0"/>
        <w:rPr>
          <w:rFonts w:eastAsia="Times New Roman" w:cs="Times New Roman"/>
          <w:lang w:val="sv-SE"/>
        </w:rPr>
      </w:pPr>
      <w:r w:rsidRPr="64F5AD93">
        <w:rPr>
          <w:rFonts w:eastAsia="Times New Roman" w:cs="Times New Roman"/>
          <w:lang w:val="sv-SE"/>
        </w:rPr>
        <w:t>Vad är största styrkan med checklistan?</w:t>
      </w:r>
    </w:p>
    <w:p w14:paraId="361D766F" w14:textId="680E2562" w:rsidR="009E4F9B" w:rsidRPr="006F4138" w:rsidRDefault="0012448D" w:rsidP="006F4138">
      <w:pPr>
        <w:widowControl w:val="0"/>
        <w:numPr>
          <w:ilvl w:val="0"/>
          <w:numId w:val="8"/>
        </w:numPr>
        <w:autoSpaceDE w:val="0"/>
        <w:autoSpaceDN w:val="0"/>
        <w:adjustRightInd w:val="0"/>
        <w:rPr>
          <w:rFonts w:eastAsia="Times New Roman" w:cs="Times New Roman"/>
          <w:lang w:val="sv-SE"/>
        </w:rPr>
      </w:pPr>
      <w:r w:rsidRPr="64F5AD93">
        <w:rPr>
          <w:rFonts w:eastAsia="Times New Roman" w:cs="Times New Roman"/>
          <w:lang w:val="sv-SE"/>
        </w:rPr>
        <w:t>Vad är s</w:t>
      </w:r>
      <w:r w:rsidR="009E4F9B" w:rsidRPr="64F5AD93">
        <w:rPr>
          <w:rFonts w:eastAsia="Times New Roman" w:cs="Times New Roman"/>
          <w:lang w:val="sv-SE"/>
        </w:rPr>
        <w:t>törsta skillnaden mellan en mobil elektronisk checklista och en traditionell pappers-checklista?</w:t>
      </w:r>
    </w:p>
    <w:p w14:paraId="23554C4E" w14:textId="158E2DF9" w:rsidR="009E4F9B" w:rsidRPr="009E4F9B" w:rsidRDefault="009E4F9B" w:rsidP="00B10C1D">
      <w:pPr>
        <w:widowControl w:val="0"/>
        <w:numPr>
          <w:ilvl w:val="0"/>
          <w:numId w:val="9"/>
        </w:numPr>
        <w:autoSpaceDE w:val="0"/>
        <w:autoSpaceDN w:val="0"/>
        <w:adjustRightInd w:val="0"/>
        <w:rPr>
          <w:rFonts w:eastAsia="Times New Roman" w:cs="Times New Roman"/>
          <w:lang w:val="sv-SE"/>
        </w:rPr>
      </w:pPr>
      <w:r w:rsidRPr="64F5AD93">
        <w:rPr>
          <w:rFonts w:eastAsia="Times New Roman" w:cs="Times New Roman"/>
          <w:lang w:val="sv-SE"/>
        </w:rPr>
        <w:t>Finns det några nackdelar med en elektronisk mobil checklista</w:t>
      </w:r>
      <w:r w:rsidR="006F4138">
        <w:rPr>
          <w:rFonts w:eastAsia="Times New Roman" w:cs="Times New Roman"/>
          <w:lang w:val="sv-SE"/>
        </w:rPr>
        <w:t>?</w:t>
      </w:r>
    </w:p>
    <w:p w14:paraId="7DDCD413" w14:textId="3EF51EA2" w:rsidR="009E4F9B" w:rsidRPr="006F4138" w:rsidRDefault="009E4F9B" w:rsidP="006F4138">
      <w:pPr>
        <w:widowControl w:val="0"/>
        <w:numPr>
          <w:ilvl w:val="0"/>
          <w:numId w:val="9"/>
        </w:numPr>
        <w:autoSpaceDE w:val="0"/>
        <w:autoSpaceDN w:val="0"/>
        <w:adjustRightInd w:val="0"/>
        <w:rPr>
          <w:rFonts w:eastAsia="Times New Roman" w:cs="Times New Roman"/>
          <w:lang w:val="sv-SE"/>
        </w:rPr>
      </w:pPr>
      <w:r w:rsidRPr="64F5AD93">
        <w:rPr>
          <w:rFonts w:eastAsia="Times New Roman" w:cs="Times New Roman"/>
          <w:lang w:val="sv-SE"/>
        </w:rPr>
        <w:t>Finns det backup-system?</w:t>
      </w:r>
    </w:p>
    <w:p w14:paraId="1BC0D8E9" w14:textId="51AEEAF3" w:rsidR="009E4F9B" w:rsidRPr="009E4F9B" w:rsidRDefault="009E4F9B" w:rsidP="00B10C1D">
      <w:pPr>
        <w:widowControl w:val="0"/>
        <w:numPr>
          <w:ilvl w:val="0"/>
          <w:numId w:val="10"/>
        </w:numPr>
        <w:autoSpaceDE w:val="0"/>
        <w:autoSpaceDN w:val="0"/>
        <w:adjustRightInd w:val="0"/>
        <w:rPr>
          <w:rFonts w:eastAsia="Times New Roman" w:cs="Times New Roman"/>
          <w:lang w:val="sv-SE"/>
        </w:rPr>
      </w:pPr>
      <w:r w:rsidRPr="64F5AD93">
        <w:rPr>
          <w:rFonts w:eastAsia="Times New Roman" w:cs="Times New Roman"/>
          <w:lang w:val="sv-SE"/>
        </w:rPr>
        <w:t>På vilket sätt tycker du bryggteamet har förändrats med elektroniska checklistor</w:t>
      </w:r>
      <w:r w:rsidR="006F4138">
        <w:rPr>
          <w:rFonts w:eastAsia="Times New Roman" w:cs="Times New Roman"/>
          <w:lang w:val="sv-SE"/>
        </w:rPr>
        <w:t>?</w:t>
      </w:r>
    </w:p>
    <w:p w14:paraId="623FCC11" w14:textId="1812D6A2" w:rsidR="009E4F9B" w:rsidRPr="006F4138" w:rsidRDefault="009E4F9B" w:rsidP="006F4138">
      <w:pPr>
        <w:widowControl w:val="0"/>
        <w:numPr>
          <w:ilvl w:val="0"/>
          <w:numId w:val="10"/>
        </w:numPr>
        <w:autoSpaceDE w:val="0"/>
        <w:autoSpaceDN w:val="0"/>
        <w:adjustRightInd w:val="0"/>
        <w:rPr>
          <w:rFonts w:eastAsia="Times New Roman" w:cs="Times New Roman"/>
          <w:lang w:val="sv-SE"/>
        </w:rPr>
      </w:pPr>
      <w:r w:rsidRPr="64F5AD93">
        <w:rPr>
          <w:rFonts w:eastAsia="Times New Roman" w:cs="Times New Roman"/>
          <w:lang w:val="sv-SE"/>
        </w:rPr>
        <w:t>I vilka enheter finns checklistorna? Särskilda eller privata?</w:t>
      </w:r>
    </w:p>
    <w:p w14:paraId="448483AA" w14:textId="25C0D63A" w:rsidR="009E4F9B" w:rsidRPr="009E4F9B" w:rsidRDefault="009E4F9B" w:rsidP="00B10C1D">
      <w:pPr>
        <w:widowControl w:val="0"/>
        <w:numPr>
          <w:ilvl w:val="0"/>
          <w:numId w:val="11"/>
        </w:numPr>
        <w:autoSpaceDE w:val="0"/>
        <w:autoSpaceDN w:val="0"/>
        <w:adjustRightInd w:val="0"/>
        <w:rPr>
          <w:rFonts w:eastAsia="Times New Roman" w:cs="Times New Roman"/>
          <w:lang w:val="sv-SE"/>
        </w:rPr>
      </w:pPr>
      <w:r w:rsidRPr="64F5AD93">
        <w:rPr>
          <w:rFonts w:eastAsia="Times New Roman" w:cs="Times New Roman"/>
          <w:lang w:val="sv-SE"/>
        </w:rPr>
        <w:t>Hur tänker du att man skulle kunna integrera elektroniska checklistan mer?</w:t>
      </w:r>
    </w:p>
    <w:p w14:paraId="04E4AF9D" w14:textId="01C3BAAA" w:rsidR="009E4F9B" w:rsidRPr="006F4138" w:rsidRDefault="009E4F9B" w:rsidP="006F4138">
      <w:pPr>
        <w:widowControl w:val="0"/>
        <w:numPr>
          <w:ilvl w:val="0"/>
          <w:numId w:val="11"/>
        </w:numPr>
        <w:autoSpaceDE w:val="0"/>
        <w:autoSpaceDN w:val="0"/>
        <w:adjustRightInd w:val="0"/>
        <w:rPr>
          <w:rFonts w:eastAsia="Times New Roman" w:cs="Times New Roman"/>
          <w:lang w:val="sv-SE"/>
        </w:rPr>
      </w:pPr>
      <w:r w:rsidRPr="64F5AD93">
        <w:rPr>
          <w:rFonts w:eastAsia="Times New Roman" w:cs="Times New Roman"/>
          <w:lang w:val="sv-SE"/>
        </w:rPr>
        <w:t>Hur kan tänker du man kan utnyttja att den är elektronisk? Dynamisk?</w:t>
      </w:r>
    </w:p>
    <w:p w14:paraId="15249216" w14:textId="333EE461" w:rsidR="009E4F9B" w:rsidRPr="006F4138" w:rsidRDefault="009E4F9B" w:rsidP="006F4138">
      <w:pPr>
        <w:widowControl w:val="0"/>
        <w:numPr>
          <w:ilvl w:val="0"/>
          <w:numId w:val="12"/>
        </w:numPr>
        <w:autoSpaceDE w:val="0"/>
        <w:autoSpaceDN w:val="0"/>
        <w:adjustRightInd w:val="0"/>
        <w:rPr>
          <w:rFonts w:eastAsia="Times New Roman" w:cs="Times New Roman"/>
          <w:lang w:val="sv-SE"/>
        </w:rPr>
      </w:pPr>
      <w:r w:rsidRPr="64F5AD93">
        <w:rPr>
          <w:rFonts w:eastAsia="Times New Roman" w:cs="Times New Roman"/>
          <w:lang w:val="sv-SE"/>
        </w:rPr>
        <w:t>Första gången ni använde checklistan? Några särskilda barriärer i början. </w:t>
      </w:r>
    </w:p>
    <w:p w14:paraId="370502A6" w14:textId="77777777" w:rsidR="009E4F9B" w:rsidRPr="009E4F9B" w:rsidRDefault="009E4F9B" w:rsidP="00B10C1D">
      <w:pPr>
        <w:widowControl w:val="0"/>
        <w:numPr>
          <w:ilvl w:val="0"/>
          <w:numId w:val="13"/>
        </w:numPr>
        <w:autoSpaceDE w:val="0"/>
        <w:autoSpaceDN w:val="0"/>
        <w:adjustRightInd w:val="0"/>
        <w:rPr>
          <w:rFonts w:eastAsia="Times New Roman" w:cs="Times New Roman"/>
          <w:lang w:val="sv-SE"/>
        </w:rPr>
      </w:pPr>
      <w:r w:rsidRPr="64F5AD93">
        <w:rPr>
          <w:rFonts w:eastAsia="Times New Roman" w:cs="Times New Roman"/>
          <w:lang w:val="sv-SE"/>
        </w:rPr>
        <w:t>Hur involverad känner du att andra i teamet är, när du genomför checklistan? </w:t>
      </w:r>
    </w:p>
    <w:p w14:paraId="7646F00A" w14:textId="6577070F" w:rsidR="009E4F9B" w:rsidRPr="006F4138" w:rsidRDefault="009E4F9B" w:rsidP="006F4138">
      <w:pPr>
        <w:pStyle w:val="Liststycke"/>
        <w:widowControl w:val="0"/>
        <w:numPr>
          <w:ilvl w:val="1"/>
          <w:numId w:val="13"/>
        </w:numPr>
        <w:autoSpaceDE w:val="0"/>
        <w:autoSpaceDN w:val="0"/>
        <w:adjustRightInd w:val="0"/>
        <w:rPr>
          <w:rFonts w:eastAsia="Times New Roman" w:cs="Times New Roman"/>
          <w:lang w:val="sv-SE"/>
        </w:rPr>
      </w:pPr>
      <w:r w:rsidRPr="64F5AD93">
        <w:rPr>
          <w:rFonts w:eastAsia="Times New Roman" w:cs="Times New Roman"/>
          <w:lang w:val="sv-SE"/>
        </w:rPr>
        <w:t>Hur mycket upplever du att andra är involverade i genomförandet→ har dem koll på vad som sker?</w:t>
      </w:r>
    </w:p>
    <w:p w14:paraId="1A73A87F" w14:textId="77777777" w:rsidR="009E4F9B" w:rsidRPr="009E4F9B" w:rsidRDefault="009E4F9B" w:rsidP="00B10C1D">
      <w:pPr>
        <w:widowControl w:val="0"/>
        <w:numPr>
          <w:ilvl w:val="0"/>
          <w:numId w:val="14"/>
        </w:numPr>
        <w:autoSpaceDE w:val="0"/>
        <w:autoSpaceDN w:val="0"/>
        <w:adjustRightInd w:val="0"/>
        <w:rPr>
          <w:rFonts w:eastAsia="Times New Roman" w:cs="Times New Roman"/>
          <w:lang w:val="sv-SE"/>
        </w:rPr>
      </w:pPr>
      <w:r w:rsidRPr="64F5AD93">
        <w:rPr>
          <w:rFonts w:eastAsia="Times New Roman" w:cs="Times New Roman"/>
          <w:lang w:val="sv-SE"/>
        </w:rPr>
        <w:t>Hur har kommunikationen förändrats sedan den elektroniska introducerades?</w:t>
      </w:r>
    </w:p>
    <w:p w14:paraId="2B32F07C" w14:textId="687A14DA" w:rsidR="009E4F9B" w:rsidRPr="006F4138" w:rsidRDefault="009E4F9B" w:rsidP="006F4138">
      <w:pPr>
        <w:pStyle w:val="Liststycke"/>
        <w:widowControl w:val="0"/>
        <w:numPr>
          <w:ilvl w:val="1"/>
          <w:numId w:val="13"/>
        </w:numPr>
        <w:autoSpaceDE w:val="0"/>
        <w:autoSpaceDN w:val="0"/>
        <w:adjustRightInd w:val="0"/>
        <w:rPr>
          <w:rFonts w:eastAsia="Times New Roman" w:cs="Times New Roman"/>
          <w:lang w:val="sv-SE"/>
        </w:rPr>
      </w:pPr>
      <w:r w:rsidRPr="64F5AD93">
        <w:rPr>
          <w:rFonts w:eastAsia="Times New Roman" w:cs="Times New Roman"/>
          <w:lang w:val="sv-SE"/>
        </w:rPr>
        <w:t>Inom bryggteamet?</w:t>
      </w:r>
    </w:p>
    <w:p w14:paraId="33FFD473" w14:textId="3D638912" w:rsidR="009E4F9B" w:rsidRPr="006F4138" w:rsidRDefault="009E4F9B" w:rsidP="006F4138">
      <w:pPr>
        <w:widowControl w:val="0"/>
        <w:numPr>
          <w:ilvl w:val="0"/>
          <w:numId w:val="15"/>
        </w:numPr>
        <w:autoSpaceDE w:val="0"/>
        <w:autoSpaceDN w:val="0"/>
        <w:adjustRightInd w:val="0"/>
        <w:rPr>
          <w:rFonts w:eastAsia="Times New Roman" w:cs="Times New Roman"/>
          <w:lang w:val="sv-SE"/>
        </w:rPr>
      </w:pPr>
      <w:r w:rsidRPr="64F5AD93">
        <w:rPr>
          <w:rFonts w:eastAsia="Times New Roman" w:cs="Times New Roman"/>
          <w:lang w:val="sv-SE"/>
        </w:rPr>
        <w:t xml:space="preserve">Hur tycker du att “the </w:t>
      </w:r>
      <w:proofErr w:type="spellStart"/>
      <w:r w:rsidRPr="64F5AD93">
        <w:rPr>
          <w:rFonts w:eastAsia="Times New Roman" w:cs="Times New Roman"/>
          <w:lang w:val="sv-SE"/>
        </w:rPr>
        <w:t>shared</w:t>
      </w:r>
      <w:proofErr w:type="spellEnd"/>
      <w:r w:rsidRPr="64F5AD93">
        <w:rPr>
          <w:rFonts w:eastAsia="Times New Roman" w:cs="Times New Roman"/>
          <w:lang w:val="sv-SE"/>
        </w:rPr>
        <w:t xml:space="preserve"> mental </w:t>
      </w:r>
      <w:proofErr w:type="spellStart"/>
      <w:r w:rsidRPr="64F5AD93">
        <w:rPr>
          <w:rFonts w:eastAsia="Times New Roman" w:cs="Times New Roman"/>
          <w:lang w:val="sv-SE"/>
        </w:rPr>
        <w:t>model</w:t>
      </w:r>
      <w:proofErr w:type="spellEnd"/>
      <w:r w:rsidRPr="64F5AD93">
        <w:rPr>
          <w:rFonts w:eastAsia="Times New Roman" w:cs="Times New Roman"/>
          <w:lang w:val="sv-SE"/>
        </w:rPr>
        <w:t>” inom bryggteamet har förändrats sedan den elektroniska checklistan introducerades? </w:t>
      </w:r>
    </w:p>
    <w:p w14:paraId="788620A8" w14:textId="2E8E48EA" w:rsidR="009E4F9B" w:rsidRPr="009E4F9B" w:rsidRDefault="009E4F9B" w:rsidP="00B10C1D">
      <w:pPr>
        <w:widowControl w:val="0"/>
        <w:numPr>
          <w:ilvl w:val="0"/>
          <w:numId w:val="16"/>
        </w:numPr>
        <w:autoSpaceDE w:val="0"/>
        <w:autoSpaceDN w:val="0"/>
        <w:adjustRightInd w:val="0"/>
        <w:rPr>
          <w:rFonts w:eastAsia="Times New Roman" w:cs="Times New Roman"/>
          <w:lang w:val="sv-SE"/>
        </w:rPr>
      </w:pPr>
      <w:r w:rsidRPr="64F5AD93">
        <w:rPr>
          <w:rFonts w:eastAsia="Times New Roman" w:cs="Times New Roman"/>
          <w:lang w:val="sv-SE"/>
        </w:rPr>
        <w:t>Hur jobbar ni med checklistor i händelse av nödsituation?</w:t>
      </w:r>
    </w:p>
    <w:p w14:paraId="4C9FC7EA" w14:textId="335377C3" w:rsidR="004F5386" w:rsidRPr="004F5386" w:rsidRDefault="009E4F9B" w:rsidP="00B10C1D">
      <w:pPr>
        <w:widowControl w:val="0"/>
        <w:numPr>
          <w:ilvl w:val="0"/>
          <w:numId w:val="16"/>
        </w:numPr>
        <w:autoSpaceDE w:val="0"/>
        <w:autoSpaceDN w:val="0"/>
        <w:adjustRightInd w:val="0"/>
        <w:rPr>
          <w:rFonts w:eastAsia="Times New Roman" w:cs="Times New Roman"/>
          <w:lang w:val="sv-SE"/>
        </w:rPr>
      </w:pPr>
      <w:r w:rsidRPr="64F5AD93">
        <w:rPr>
          <w:rFonts w:eastAsia="Times New Roman" w:cs="Times New Roman"/>
          <w:lang w:val="sv-SE"/>
        </w:rPr>
        <w:t>Har arbetet blivit mer krävande med elektroniska checklistor?</w:t>
      </w:r>
    </w:p>
    <w:p w14:paraId="4F489719" w14:textId="2C343B4B" w:rsidR="74B69F98" w:rsidRDefault="74B69F98" w:rsidP="74B69F98">
      <w:pPr>
        <w:rPr>
          <w:rFonts w:eastAsia="Times New Roman" w:cs="Times New Roman"/>
          <w:lang w:val="sv-SE"/>
        </w:rPr>
      </w:pPr>
    </w:p>
    <w:p w14:paraId="34E4D090" w14:textId="2C343B4B" w:rsidR="004F5386" w:rsidRPr="004F5386" w:rsidRDefault="004F5386" w:rsidP="004F5386">
      <w:pPr>
        <w:rPr>
          <w:rFonts w:eastAsia="Times New Roman" w:cs="Times New Roman"/>
          <w:lang w:val="sv-SE"/>
        </w:rPr>
      </w:pPr>
    </w:p>
    <w:p w14:paraId="4E938518" w14:textId="349456F8" w:rsidR="7E28F975" w:rsidRDefault="7E28F975" w:rsidP="7E28F975">
      <w:pPr>
        <w:rPr>
          <w:rFonts w:eastAsia="Times New Roman" w:cs="Times New Roman"/>
          <w:lang w:val="sv-SE"/>
        </w:rPr>
      </w:pPr>
    </w:p>
    <w:p w14:paraId="4B0A6A95" w14:textId="2D6AD5FC" w:rsidR="009F0965" w:rsidRDefault="009F0965">
      <w:pPr>
        <w:rPr>
          <w:rFonts w:eastAsia="Times New Roman" w:cs="Times New Roman"/>
          <w:lang w:val="sv-SE"/>
        </w:rPr>
      </w:pPr>
      <w:r>
        <w:rPr>
          <w:rFonts w:eastAsia="Times New Roman" w:cs="Times New Roman"/>
          <w:lang w:val="sv-SE"/>
        </w:rPr>
        <w:br w:type="page"/>
      </w:r>
    </w:p>
    <w:p w14:paraId="20B34D3E" w14:textId="33331092" w:rsidR="009F0965" w:rsidRDefault="009F0965" w:rsidP="009F0965">
      <w:pPr>
        <w:pStyle w:val="Rubrik2"/>
        <w:rPr>
          <w:rFonts w:eastAsia="Times New Roman" w:cs="Times New Roman"/>
          <w:lang w:val="sv-SE"/>
        </w:rPr>
      </w:pPr>
      <w:bookmarkStart w:id="94" w:name="_Toc36924301"/>
      <w:r w:rsidRPr="64F5AD93">
        <w:rPr>
          <w:rFonts w:eastAsia="Times New Roman" w:cs="Times New Roman"/>
          <w:lang w:val="sv-SE"/>
        </w:rPr>
        <w:lastRenderedPageBreak/>
        <w:t>Appendix I</w:t>
      </w:r>
      <w:r>
        <w:rPr>
          <w:rFonts w:eastAsia="Times New Roman" w:cs="Times New Roman"/>
          <w:lang w:val="sv-SE"/>
        </w:rPr>
        <w:t>I</w:t>
      </w:r>
      <w:bookmarkEnd w:id="94"/>
    </w:p>
    <w:p w14:paraId="490F718D" w14:textId="7084171F" w:rsidR="00253807" w:rsidRDefault="00253807" w:rsidP="00253807">
      <w:pPr>
        <w:rPr>
          <w:lang w:val="sv-SE"/>
        </w:rPr>
      </w:pPr>
    </w:p>
    <w:p w14:paraId="1677E57E" w14:textId="5E779CB2" w:rsidR="00253807" w:rsidRPr="00253807" w:rsidRDefault="00253807" w:rsidP="00253807">
      <w:pPr>
        <w:rPr>
          <w:lang w:val="sv-SE"/>
        </w:rPr>
      </w:pPr>
      <w:r>
        <w:rPr>
          <w:lang w:val="sv-SE"/>
        </w:rPr>
        <w:t>Papperschecklista för workshop</w:t>
      </w:r>
    </w:p>
    <w:p w14:paraId="4E8DE563" w14:textId="77777777" w:rsidR="00D74642" w:rsidRPr="00253807" w:rsidRDefault="00D74642" w:rsidP="00D74642">
      <w:pPr>
        <w:pStyle w:val="Rubrik2"/>
        <w:rPr>
          <w:rFonts w:asciiTheme="majorHAnsi" w:hAnsiTheme="majorHAnsi" w:cstheme="majorHAnsi"/>
          <w:color w:val="000000" w:themeColor="text1"/>
          <w:sz w:val="26"/>
          <w:szCs w:val="26"/>
          <w:lang w:val="en-GB"/>
        </w:rPr>
      </w:pPr>
      <w:bookmarkStart w:id="95" w:name="_Toc36924302"/>
      <w:r w:rsidRPr="00253807">
        <w:rPr>
          <w:rFonts w:asciiTheme="majorHAnsi" w:hAnsiTheme="majorHAnsi" w:cstheme="majorHAnsi"/>
          <w:color w:val="000000" w:themeColor="text1"/>
          <w:sz w:val="26"/>
          <w:szCs w:val="26"/>
          <w:lang w:val="en-GB"/>
        </w:rPr>
        <w:t>Navigation Panels</w:t>
      </w:r>
      <w:bookmarkEnd w:id="95"/>
    </w:p>
    <w:p w14:paraId="34A5E0CE"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Magnetic (deviation)</w:t>
      </w:r>
    </w:p>
    <w:p w14:paraId="5AAE1082"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Gyro compass (compare &amp; align)</w:t>
      </w:r>
    </w:p>
    <w:p w14:paraId="62BC249D"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GPS (DOP-value)</w:t>
      </w:r>
    </w:p>
    <w:p w14:paraId="66D58F9F"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Log (Doppler, choose WT or GT, status in conning)</w:t>
      </w:r>
    </w:p>
    <w:p w14:paraId="29F3B8E1"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Echo Sounder (Bow/stern &amp; Alarm Limit)</w:t>
      </w:r>
    </w:p>
    <w:p w14:paraId="06085BB8"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Navigation Lights</w:t>
      </w:r>
    </w:p>
    <w:p w14:paraId="09B35C5E"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 xml:space="preserve">Sound Signal </w:t>
      </w:r>
    </w:p>
    <w:p w14:paraId="40EB304E"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Gyro control (check/choose gyro)</w:t>
      </w:r>
    </w:p>
    <w:p w14:paraId="19A8F5FB" w14:textId="77777777" w:rsidR="00D74642" w:rsidRPr="00253807" w:rsidRDefault="00D74642" w:rsidP="00D74642">
      <w:pPr>
        <w:pStyle w:val="Liststycke"/>
        <w:numPr>
          <w:ilvl w:val="0"/>
          <w:numId w:val="43"/>
        </w:numPr>
        <w:spacing w:after="200" w:line="276" w:lineRule="auto"/>
        <w:rPr>
          <w:rFonts w:asciiTheme="majorHAnsi" w:hAnsiTheme="majorHAnsi" w:cstheme="majorHAnsi"/>
          <w:bCs/>
          <w:color w:val="000000" w:themeColor="text1"/>
          <w:sz w:val="26"/>
          <w:szCs w:val="26"/>
          <w:lang w:val="en-GB"/>
        </w:rPr>
      </w:pPr>
      <w:r w:rsidRPr="00253807">
        <w:rPr>
          <w:rFonts w:asciiTheme="majorHAnsi" w:hAnsiTheme="majorHAnsi" w:cstheme="majorHAnsi"/>
          <w:bCs/>
          <w:color w:val="000000" w:themeColor="text1"/>
          <w:sz w:val="26"/>
          <w:szCs w:val="26"/>
          <w:lang w:val="en-GB"/>
        </w:rPr>
        <w:t>Anchor panel started</w:t>
      </w:r>
    </w:p>
    <w:p w14:paraId="01F16944" w14:textId="77777777" w:rsidR="00D74642" w:rsidRPr="00253807" w:rsidRDefault="00D74642" w:rsidP="00D74642">
      <w:pPr>
        <w:pStyle w:val="Rubrik2"/>
        <w:rPr>
          <w:rFonts w:asciiTheme="majorHAnsi" w:hAnsiTheme="majorHAnsi" w:cstheme="majorHAnsi"/>
          <w:color w:val="000000" w:themeColor="text1"/>
          <w:sz w:val="26"/>
          <w:szCs w:val="26"/>
          <w:lang w:val="en-GB"/>
        </w:rPr>
      </w:pPr>
      <w:bookmarkStart w:id="96" w:name="_Toc36924303"/>
      <w:r w:rsidRPr="00253807">
        <w:rPr>
          <w:rFonts w:asciiTheme="majorHAnsi" w:hAnsiTheme="majorHAnsi" w:cstheme="majorHAnsi"/>
          <w:color w:val="000000" w:themeColor="text1"/>
          <w:sz w:val="26"/>
          <w:szCs w:val="26"/>
          <w:lang w:val="en-GB"/>
        </w:rPr>
        <w:t>Conning</w:t>
      </w:r>
      <w:bookmarkEnd w:id="96"/>
    </w:p>
    <w:p w14:paraId="25600955"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Autopilot settings (Turn radius)</w:t>
      </w:r>
    </w:p>
    <w:p w14:paraId="7052BB20"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VHF (Traffic channel)</w:t>
      </w:r>
    </w:p>
    <w:p w14:paraId="30E1A2C7"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Manual steering (override/wheel)</w:t>
      </w:r>
    </w:p>
    <w:p w14:paraId="5B2E7259"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Conning Display information</w:t>
      </w:r>
    </w:p>
    <w:p w14:paraId="1FE5BA2B"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Throttles (Active)</w:t>
      </w:r>
    </w:p>
    <w:p w14:paraId="4B23C46F" w14:textId="77777777" w:rsidR="00D74642" w:rsidRPr="00253807" w:rsidRDefault="00D74642" w:rsidP="00D74642">
      <w:pPr>
        <w:pStyle w:val="Liststycke"/>
        <w:numPr>
          <w:ilvl w:val="0"/>
          <w:numId w:val="43"/>
        </w:numPr>
        <w:spacing w:after="200" w:line="276" w:lineRule="auto"/>
        <w:rPr>
          <w:rFonts w:asciiTheme="majorHAnsi" w:hAnsiTheme="majorHAnsi" w:cstheme="majorHAnsi"/>
          <w:bCs/>
          <w:color w:val="000000" w:themeColor="text1"/>
          <w:sz w:val="26"/>
          <w:szCs w:val="26"/>
          <w:lang w:val="en-GB"/>
        </w:rPr>
      </w:pPr>
      <w:r w:rsidRPr="00253807">
        <w:rPr>
          <w:rFonts w:asciiTheme="majorHAnsi" w:hAnsiTheme="majorHAnsi" w:cstheme="majorHAnsi"/>
          <w:bCs/>
          <w:color w:val="000000" w:themeColor="text1"/>
          <w:sz w:val="26"/>
          <w:szCs w:val="26"/>
          <w:lang w:val="en-GB"/>
        </w:rPr>
        <w:t>Bow thruster (ACTIVE &amp; started on MF, status in conning)</w:t>
      </w:r>
    </w:p>
    <w:p w14:paraId="3633B4BC" w14:textId="77777777" w:rsidR="00D74642" w:rsidRPr="00253807" w:rsidRDefault="00D74642" w:rsidP="00D74642">
      <w:pPr>
        <w:pStyle w:val="Rubrik2"/>
        <w:rPr>
          <w:rFonts w:asciiTheme="majorHAnsi" w:hAnsiTheme="majorHAnsi" w:cstheme="majorHAnsi"/>
          <w:color w:val="000000" w:themeColor="text1"/>
          <w:sz w:val="26"/>
          <w:szCs w:val="26"/>
          <w:lang w:val="en-GB"/>
        </w:rPr>
      </w:pPr>
      <w:bookmarkStart w:id="97" w:name="_Toc36924304"/>
      <w:r w:rsidRPr="00253807">
        <w:rPr>
          <w:rFonts w:asciiTheme="majorHAnsi" w:hAnsiTheme="majorHAnsi" w:cstheme="majorHAnsi"/>
          <w:color w:val="000000" w:themeColor="text1"/>
          <w:sz w:val="26"/>
          <w:szCs w:val="26"/>
          <w:lang w:val="en-GB"/>
        </w:rPr>
        <w:t>GMDSS</w:t>
      </w:r>
      <w:bookmarkEnd w:id="97"/>
    </w:p>
    <w:p w14:paraId="78A9650A"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VHF (Channel 16/Traffic Channel)</w:t>
      </w:r>
    </w:p>
    <w:p w14:paraId="15961B2F"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MF/HF</w:t>
      </w:r>
    </w:p>
    <w:p w14:paraId="3A9D98F1"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proofErr w:type="spellStart"/>
      <w:r w:rsidRPr="00253807">
        <w:rPr>
          <w:rFonts w:asciiTheme="majorHAnsi" w:hAnsiTheme="majorHAnsi" w:cstheme="majorHAnsi"/>
          <w:color w:val="000000" w:themeColor="text1"/>
          <w:sz w:val="26"/>
          <w:szCs w:val="26"/>
          <w:lang w:val="en-GB"/>
        </w:rPr>
        <w:t>Navtex</w:t>
      </w:r>
      <w:proofErr w:type="spellEnd"/>
    </w:p>
    <w:p w14:paraId="4B01183D" w14:textId="77777777" w:rsidR="00D74642" w:rsidRPr="00253807" w:rsidRDefault="00D74642" w:rsidP="00D74642">
      <w:pPr>
        <w:pStyle w:val="Rubrik2"/>
        <w:rPr>
          <w:rFonts w:asciiTheme="majorHAnsi" w:hAnsiTheme="majorHAnsi" w:cstheme="majorHAnsi"/>
          <w:color w:val="000000" w:themeColor="text1"/>
          <w:sz w:val="26"/>
          <w:szCs w:val="26"/>
          <w:lang w:val="en-GB"/>
        </w:rPr>
      </w:pPr>
      <w:bookmarkStart w:id="98" w:name="_Toc36924305"/>
      <w:r w:rsidRPr="00253807">
        <w:rPr>
          <w:rFonts w:asciiTheme="majorHAnsi" w:hAnsiTheme="majorHAnsi" w:cstheme="majorHAnsi"/>
          <w:color w:val="000000" w:themeColor="text1"/>
          <w:sz w:val="26"/>
          <w:szCs w:val="26"/>
          <w:lang w:val="en-GB"/>
        </w:rPr>
        <w:t>Conditions</w:t>
      </w:r>
      <w:bookmarkEnd w:id="98"/>
    </w:p>
    <w:p w14:paraId="040BA8F7"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Visibility (</w:t>
      </w:r>
      <w:proofErr w:type="gramStart"/>
      <w:r w:rsidRPr="00253807">
        <w:rPr>
          <w:rFonts w:asciiTheme="majorHAnsi" w:hAnsiTheme="majorHAnsi" w:cstheme="majorHAnsi"/>
          <w:color w:val="000000" w:themeColor="text1"/>
          <w:sz w:val="26"/>
          <w:szCs w:val="26"/>
          <w:lang w:val="en-GB"/>
        </w:rPr>
        <w:t>Nm)  _</w:t>
      </w:r>
      <w:proofErr w:type="gramEnd"/>
      <w:r w:rsidRPr="00253807">
        <w:rPr>
          <w:rFonts w:asciiTheme="majorHAnsi" w:hAnsiTheme="majorHAnsi" w:cstheme="majorHAnsi"/>
          <w:color w:val="000000" w:themeColor="text1"/>
          <w:sz w:val="26"/>
          <w:szCs w:val="26"/>
          <w:lang w:val="en-GB"/>
        </w:rPr>
        <w:t>______</w:t>
      </w:r>
    </w:p>
    <w:p w14:paraId="4E5DC62D"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Current (</w:t>
      </w:r>
      <w:proofErr w:type="spellStart"/>
      <w:r w:rsidRPr="00253807">
        <w:rPr>
          <w:rFonts w:asciiTheme="majorHAnsi" w:hAnsiTheme="majorHAnsi" w:cstheme="majorHAnsi"/>
          <w:color w:val="000000" w:themeColor="text1"/>
          <w:sz w:val="26"/>
          <w:szCs w:val="26"/>
          <w:lang w:val="en-GB"/>
        </w:rPr>
        <w:t>kt</w:t>
      </w:r>
      <w:proofErr w:type="spellEnd"/>
      <w:r w:rsidRPr="00253807">
        <w:rPr>
          <w:rFonts w:asciiTheme="majorHAnsi" w:hAnsiTheme="majorHAnsi" w:cstheme="majorHAnsi"/>
          <w:color w:val="000000" w:themeColor="text1"/>
          <w:sz w:val="26"/>
          <w:szCs w:val="26"/>
          <w:lang w:val="en-GB"/>
        </w:rPr>
        <w:t xml:space="preserve"> &amp; direction) _______</w:t>
      </w:r>
    </w:p>
    <w:p w14:paraId="7E8879E5"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Wind (m/s) _______</w:t>
      </w:r>
    </w:p>
    <w:p w14:paraId="54B94651"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DOP on GPS (DOP-</w:t>
      </w:r>
      <w:proofErr w:type="gramStart"/>
      <w:r w:rsidRPr="00253807">
        <w:rPr>
          <w:rFonts w:asciiTheme="majorHAnsi" w:hAnsiTheme="majorHAnsi" w:cstheme="majorHAnsi"/>
          <w:color w:val="000000" w:themeColor="text1"/>
          <w:sz w:val="26"/>
          <w:szCs w:val="26"/>
          <w:lang w:val="en-GB"/>
        </w:rPr>
        <w:t>value)_</w:t>
      </w:r>
      <w:proofErr w:type="gramEnd"/>
      <w:r w:rsidRPr="00253807">
        <w:rPr>
          <w:rFonts w:asciiTheme="majorHAnsi" w:hAnsiTheme="majorHAnsi" w:cstheme="majorHAnsi"/>
          <w:color w:val="000000" w:themeColor="text1"/>
          <w:sz w:val="26"/>
          <w:szCs w:val="26"/>
          <w:lang w:val="en-GB"/>
        </w:rPr>
        <w:t>_____</w:t>
      </w:r>
    </w:p>
    <w:p w14:paraId="62CB82A4" w14:textId="77777777" w:rsidR="00D74642" w:rsidRPr="00253807" w:rsidRDefault="00D74642" w:rsidP="00D74642">
      <w:pPr>
        <w:pStyle w:val="Liststycke"/>
        <w:numPr>
          <w:ilvl w:val="0"/>
          <w:numId w:val="43"/>
        </w:numPr>
        <w:spacing w:after="200" w:line="276" w:lineRule="auto"/>
        <w:rPr>
          <w:rFonts w:asciiTheme="majorHAnsi" w:hAnsiTheme="majorHAnsi" w:cstheme="majorHAnsi"/>
          <w:color w:val="000000" w:themeColor="text1"/>
          <w:sz w:val="26"/>
          <w:szCs w:val="26"/>
          <w:lang w:val="en-GB"/>
        </w:rPr>
      </w:pPr>
      <w:r w:rsidRPr="00253807">
        <w:rPr>
          <w:rFonts w:asciiTheme="majorHAnsi" w:hAnsiTheme="majorHAnsi" w:cstheme="majorHAnsi"/>
          <w:color w:val="000000" w:themeColor="text1"/>
          <w:sz w:val="26"/>
          <w:szCs w:val="26"/>
          <w:lang w:val="en-GB"/>
        </w:rPr>
        <w:t>Gyro error (1 vs 2) ______</w:t>
      </w:r>
    </w:p>
    <w:p w14:paraId="345FB907" w14:textId="77777777" w:rsidR="00D74642" w:rsidRPr="00253807" w:rsidRDefault="00D74642" w:rsidP="00D74642">
      <w:pPr>
        <w:rPr>
          <w:rFonts w:asciiTheme="majorHAnsi" w:hAnsiTheme="majorHAnsi" w:cstheme="majorHAnsi"/>
          <w:b/>
          <w:color w:val="000000" w:themeColor="text1"/>
          <w:sz w:val="26"/>
          <w:szCs w:val="26"/>
          <w:lang w:val="en-GB"/>
        </w:rPr>
      </w:pPr>
    </w:p>
    <w:p w14:paraId="574A0726" w14:textId="77777777" w:rsidR="00D74642" w:rsidRPr="00253807" w:rsidRDefault="00D74642" w:rsidP="00D74642">
      <w:pPr>
        <w:rPr>
          <w:rFonts w:asciiTheme="majorHAnsi" w:hAnsiTheme="majorHAnsi" w:cstheme="majorHAnsi"/>
          <w:b/>
          <w:color w:val="000000" w:themeColor="text1"/>
          <w:sz w:val="26"/>
          <w:szCs w:val="26"/>
          <w:lang w:val="en-GB"/>
        </w:rPr>
      </w:pPr>
    </w:p>
    <w:p w14:paraId="1F15B858" w14:textId="2DC341DD" w:rsidR="00D74642" w:rsidRPr="00253807" w:rsidRDefault="00D74642" w:rsidP="00D74642">
      <w:pPr>
        <w:rPr>
          <w:rFonts w:asciiTheme="majorHAnsi" w:hAnsiTheme="majorHAnsi" w:cstheme="majorHAnsi"/>
          <w:b/>
          <w:color w:val="000000" w:themeColor="text1"/>
          <w:sz w:val="26"/>
          <w:szCs w:val="26"/>
          <w:lang w:val="en-GB"/>
        </w:rPr>
      </w:pPr>
    </w:p>
    <w:tbl>
      <w:tblPr>
        <w:tblStyle w:val="Tabellrutnt"/>
        <w:tblpPr w:leftFromText="141" w:rightFromText="141" w:vertAnchor="page" w:horzAnchor="margin" w:tblpY="2457"/>
        <w:tblW w:w="0" w:type="auto"/>
        <w:tblLook w:val="04A0" w:firstRow="1" w:lastRow="0" w:firstColumn="1" w:lastColumn="0" w:noHBand="0" w:noVBand="1"/>
      </w:tblPr>
      <w:tblGrid>
        <w:gridCol w:w="1980"/>
        <w:gridCol w:w="1275"/>
        <w:gridCol w:w="2417"/>
        <w:gridCol w:w="2091"/>
        <w:gridCol w:w="1442"/>
      </w:tblGrid>
      <w:tr w:rsidR="00D74642" w:rsidRPr="00253807" w14:paraId="0BD84FA6" w14:textId="77777777" w:rsidTr="0070428B">
        <w:trPr>
          <w:trHeight w:val="315"/>
        </w:trPr>
        <w:tc>
          <w:tcPr>
            <w:tcW w:w="1980" w:type="dxa"/>
            <w:noWrap/>
            <w:hideMark/>
          </w:tcPr>
          <w:p w14:paraId="1F4DBDC5"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lastRenderedPageBreak/>
              <w:t> </w:t>
            </w:r>
          </w:p>
        </w:tc>
        <w:tc>
          <w:tcPr>
            <w:tcW w:w="1275" w:type="dxa"/>
            <w:noWrap/>
            <w:hideMark/>
          </w:tcPr>
          <w:p w14:paraId="0475F215"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MFD1</w:t>
            </w:r>
          </w:p>
        </w:tc>
        <w:tc>
          <w:tcPr>
            <w:tcW w:w="2417" w:type="dxa"/>
            <w:noWrap/>
            <w:hideMark/>
          </w:tcPr>
          <w:p w14:paraId="3BD4B5FE"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MFD2</w:t>
            </w:r>
          </w:p>
        </w:tc>
        <w:tc>
          <w:tcPr>
            <w:tcW w:w="2091" w:type="dxa"/>
            <w:noWrap/>
            <w:hideMark/>
          </w:tcPr>
          <w:p w14:paraId="6A56AB1C"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MFD3</w:t>
            </w:r>
          </w:p>
        </w:tc>
        <w:tc>
          <w:tcPr>
            <w:tcW w:w="1442" w:type="dxa"/>
            <w:noWrap/>
            <w:hideMark/>
          </w:tcPr>
          <w:p w14:paraId="19EF4936"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MFD4</w:t>
            </w:r>
          </w:p>
        </w:tc>
      </w:tr>
      <w:tr w:rsidR="00D74642" w:rsidRPr="00253807" w14:paraId="4B8EAD98" w14:textId="77777777" w:rsidTr="0070428B">
        <w:trPr>
          <w:trHeight w:val="315"/>
        </w:trPr>
        <w:tc>
          <w:tcPr>
            <w:tcW w:w="1980" w:type="dxa"/>
            <w:noWrap/>
            <w:hideMark/>
          </w:tcPr>
          <w:p w14:paraId="04743B2C"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FUNCTION</w:t>
            </w:r>
            <w:proofErr w:type="spellEnd"/>
          </w:p>
        </w:tc>
        <w:tc>
          <w:tcPr>
            <w:tcW w:w="1275" w:type="dxa"/>
            <w:noWrap/>
            <w:hideMark/>
          </w:tcPr>
          <w:p w14:paraId="7A0EAC5F"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ECDIS</w:t>
            </w:r>
            <w:proofErr w:type="spellEnd"/>
            <w:r w:rsidRPr="00253807">
              <w:rPr>
                <w:rFonts w:asciiTheme="majorHAnsi" w:hAnsiTheme="majorHAnsi" w:cstheme="majorHAnsi"/>
                <w:color w:val="000000" w:themeColor="text1"/>
                <w:sz w:val="26"/>
                <w:szCs w:val="26"/>
                <w:lang w:val="sv-SE"/>
              </w:rPr>
              <w:t xml:space="preserve"> SLAVE</w:t>
            </w:r>
          </w:p>
        </w:tc>
        <w:tc>
          <w:tcPr>
            <w:tcW w:w="2417" w:type="dxa"/>
            <w:noWrap/>
            <w:hideMark/>
          </w:tcPr>
          <w:p w14:paraId="1FF7AAD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X-BAND MASTER</w:t>
            </w:r>
          </w:p>
        </w:tc>
        <w:tc>
          <w:tcPr>
            <w:tcW w:w="2091" w:type="dxa"/>
            <w:noWrap/>
            <w:hideMark/>
          </w:tcPr>
          <w:p w14:paraId="7B624E39"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S-BAND MASTER</w:t>
            </w:r>
          </w:p>
        </w:tc>
        <w:tc>
          <w:tcPr>
            <w:tcW w:w="1442" w:type="dxa"/>
            <w:noWrap/>
            <w:hideMark/>
          </w:tcPr>
          <w:p w14:paraId="055FE988"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ECDIS</w:t>
            </w:r>
            <w:proofErr w:type="spellEnd"/>
            <w:r w:rsidRPr="00253807">
              <w:rPr>
                <w:rFonts w:asciiTheme="majorHAnsi" w:hAnsiTheme="majorHAnsi" w:cstheme="majorHAnsi"/>
                <w:color w:val="000000" w:themeColor="text1"/>
                <w:sz w:val="26"/>
                <w:szCs w:val="26"/>
                <w:lang w:val="sv-SE"/>
              </w:rPr>
              <w:t xml:space="preserve"> MASTER</w:t>
            </w:r>
          </w:p>
        </w:tc>
      </w:tr>
      <w:tr w:rsidR="00D74642" w:rsidRPr="00253807" w14:paraId="54E9C173" w14:textId="77777777" w:rsidTr="0070428B">
        <w:trPr>
          <w:trHeight w:val="315"/>
        </w:trPr>
        <w:tc>
          <w:tcPr>
            <w:tcW w:w="1980" w:type="dxa"/>
            <w:noWrap/>
            <w:hideMark/>
          </w:tcPr>
          <w:p w14:paraId="3BA679FC"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ORIENTATION</w:t>
            </w:r>
            <w:proofErr w:type="spellEnd"/>
          </w:p>
        </w:tc>
        <w:tc>
          <w:tcPr>
            <w:tcW w:w="1275" w:type="dxa"/>
            <w:noWrap/>
            <w:hideMark/>
          </w:tcPr>
          <w:p w14:paraId="7CA2833F"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xml:space="preserve">NORTH </w:t>
            </w:r>
            <w:proofErr w:type="spellStart"/>
            <w:r w:rsidRPr="00253807">
              <w:rPr>
                <w:rFonts w:asciiTheme="majorHAnsi" w:hAnsiTheme="majorHAnsi" w:cstheme="majorHAnsi"/>
                <w:color w:val="000000" w:themeColor="text1"/>
                <w:sz w:val="26"/>
                <w:szCs w:val="26"/>
                <w:lang w:val="sv-SE"/>
              </w:rPr>
              <w:t>UP</w:t>
            </w:r>
            <w:proofErr w:type="spellEnd"/>
          </w:p>
        </w:tc>
        <w:tc>
          <w:tcPr>
            <w:tcW w:w="2417" w:type="dxa"/>
            <w:noWrap/>
            <w:hideMark/>
          </w:tcPr>
          <w:p w14:paraId="01920BC4"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xml:space="preserve">NORTH </w:t>
            </w:r>
            <w:proofErr w:type="spellStart"/>
            <w:r w:rsidRPr="00253807">
              <w:rPr>
                <w:rFonts w:asciiTheme="majorHAnsi" w:hAnsiTheme="majorHAnsi" w:cstheme="majorHAnsi"/>
                <w:color w:val="000000" w:themeColor="text1"/>
                <w:sz w:val="26"/>
                <w:szCs w:val="26"/>
                <w:lang w:val="sv-SE"/>
              </w:rPr>
              <w:t>UP</w:t>
            </w:r>
            <w:proofErr w:type="spellEnd"/>
          </w:p>
        </w:tc>
        <w:tc>
          <w:tcPr>
            <w:tcW w:w="2091" w:type="dxa"/>
            <w:noWrap/>
            <w:hideMark/>
          </w:tcPr>
          <w:p w14:paraId="5ADA05B0"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xml:space="preserve">NORTH </w:t>
            </w:r>
            <w:proofErr w:type="spellStart"/>
            <w:r w:rsidRPr="00253807">
              <w:rPr>
                <w:rFonts w:asciiTheme="majorHAnsi" w:hAnsiTheme="majorHAnsi" w:cstheme="majorHAnsi"/>
                <w:color w:val="000000" w:themeColor="text1"/>
                <w:sz w:val="26"/>
                <w:szCs w:val="26"/>
                <w:lang w:val="sv-SE"/>
              </w:rPr>
              <w:t>UP</w:t>
            </w:r>
            <w:proofErr w:type="spellEnd"/>
          </w:p>
        </w:tc>
        <w:tc>
          <w:tcPr>
            <w:tcW w:w="1442" w:type="dxa"/>
            <w:noWrap/>
            <w:hideMark/>
          </w:tcPr>
          <w:p w14:paraId="7919269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xml:space="preserve">NORTH </w:t>
            </w:r>
            <w:proofErr w:type="spellStart"/>
            <w:r w:rsidRPr="00253807">
              <w:rPr>
                <w:rFonts w:asciiTheme="majorHAnsi" w:hAnsiTheme="majorHAnsi" w:cstheme="majorHAnsi"/>
                <w:color w:val="000000" w:themeColor="text1"/>
                <w:sz w:val="26"/>
                <w:szCs w:val="26"/>
                <w:lang w:val="sv-SE"/>
              </w:rPr>
              <w:t>UP</w:t>
            </w:r>
            <w:proofErr w:type="spellEnd"/>
          </w:p>
        </w:tc>
      </w:tr>
      <w:tr w:rsidR="00D74642" w:rsidRPr="00253807" w14:paraId="2DBC70A6" w14:textId="77777777" w:rsidTr="0070428B">
        <w:trPr>
          <w:trHeight w:val="315"/>
        </w:trPr>
        <w:tc>
          <w:tcPr>
            <w:tcW w:w="1980" w:type="dxa"/>
            <w:noWrap/>
            <w:hideMark/>
          </w:tcPr>
          <w:p w14:paraId="26AF2FEC"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PULSE</w:t>
            </w:r>
            <w:proofErr w:type="spellEnd"/>
          </w:p>
        </w:tc>
        <w:tc>
          <w:tcPr>
            <w:tcW w:w="1275" w:type="dxa"/>
            <w:noWrap/>
            <w:hideMark/>
          </w:tcPr>
          <w:p w14:paraId="29CE2DBA"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65BD0CD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SHORT</w:t>
            </w:r>
          </w:p>
        </w:tc>
        <w:tc>
          <w:tcPr>
            <w:tcW w:w="2091" w:type="dxa"/>
            <w:noWrap/>
            <w:hideMark/>
          </w:tcPr>
          <w:p w14:paraId="20A36164"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MEDIUM/LONG</w:t>
            </w:r>
          </w:p>
        </w:tc>
        <w:tc>
          <w:tcPr>
            <w:tcW w:w="1442" w:type="dxa"/>
            <w:noWrap/>
            <w:hideMark/>
          </w:tcPr>
          <w:p w14:paraId="36DBEA68"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r>
      <w:tr w:rsidR="00D74642" w:rsidRPr="00253807" w14:paraId="3B188EC4" w14:textId="77777777" w:rsidTr="0070428B">
        <w:trPr>
          <w:trHeight w:val="315"/>
        </w:trPr>
        <w:tc>
          <w:tcPr>
            <w:tcW w:w="1980" w:type="dxa"/>
            <w:noWrap/>
            <w:hideMark/>
          </w:tcPr>
          <w:p w14:paraId="313A541E"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RANGE</w:t>
            </w:r>
          </w:p>
        </w:tc>
        <w:tc>
          <w:tcPr>
            <w:tcW w:w="1275" w:type="dxa"/>
            <w:noWrap/>
            <w:hideMark/>
          </w:tcPr>
          <w:p w14:paraId="25B9C52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62CC9911"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VARYING</w:t>
            </w:r>
            <w:proofErr w:type="spellEnd"/>
          </w:p>
        </w:tc>
        <w:tc>
          <w:tcPr>
            <w:tcW w:w="2091" w:type="dxa"/>
            <w:noWrap/>
            <w:hideMark/>
          </w:tcPr>
          <w:p w14:paraId="5E191AB5"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VARYING</w:t>
            </w:r>
            <w:proofErr w:type="spellEnd"/>
          </w:p>
        </w:tc>
        <w:tc>
          <w:tcPr>
            <w:tcW w:w="1442" w:type="dxa"/>
            <w:noWrap/>
            <w:hideMark/>
          </w:tcPr>
          <w:p w14:paraId="0422836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r>
      <w:tr w:rsidR="00D74642" w:rsidRPr="00253807" w14:paraId="316FB66C" w14:textId="77777777" w:rsidTr="0070428B">
        <w:trPr>
          <w:trHeight w:val="315"/>
        </w:trPr>
        <w:tc>
          <w:tcPr>
            <w:tcW w:w="1980" w:type="dxa"/>
            <w:noWrap/>
            <w:hideMark/>
          </w:tcPr>
          <w:p w14:paraId="3829C873"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OVERLAY</w:t>
            </w:r>
            <w:proofErr w:type="spellEnd"/>
          </w:p>
        </w:tc>
        <w:tc>
          <w:tcPr>
            <w:tcW w:w="1275" w:type="dxa"/>
            <w:noWrap/>
            <w:hideMark/>
          </w:tcPr>
          <w:p w14:paraId="35FBB60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NO</w:t>
            </w:r>
          </w:p>
        </w:tc>
        <w:tc>
          <w:tcPr>
            <w:tcW w:w="2417" w:type="dxa"/>
            <w:noWrap/>
            <w:hideMark/>
          </w:tcPr>
          <w:p w14:paraId="1483D52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20944CF9"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7459BB34"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S-BAND</w:t>
            </w:r>
          </w:p>
        </w:tc>
      </w:tr>
      <w:tr w:rsidR="00D74642" w:rsidRPr="00253807" w14:paraId="173B72D6" w14:textId="77777777" w:rsidTr="0070428B">
        <w:trPr>
          <w:trHeight w:val="315"/>
        </w:trPr>
        <w:tc>
          <w:tcPr>
            <w:tcW w:w="1980" w:type="dxa"/>
            <w:noWrap/>
            <w:hideMark/>
          </w:tcPr>
          <w:p w14:paraId="25B622E1"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TARGETS</w:t>
            </w:r>
          </w:p>
        </w:tc>
        <w:tc>
          <w:tcPr>
            <w:tcW w:w="1275" w:type="dxa"/>
            <w:noWrap/>
            <w:hideMark/>
          </w:tcPr>
          <w:p w14:paraId="5764DCD1"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AIS</w:t>
            </w:r>
          </w:p>
        </w:tc>
        <w:tc>
          <w:tcPr>
            <w:tcW w:w="2417" w:type="dxa"/>
            <w:noWrap/>
            <w:hideMark/>
          </w:tcPr>
          <w:p w14:paraId="537817EA"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ARPA</w:t>
            </w:r>
            <w:proofErr w:type="spellEnd"/>
          </w:p>
        </w:tc>
        <w:tc>
          <w:tcPr>
            <w:tcW w:w="2091" w:type="dxa"/>
            <w:noWrap/>
            <w:hideMark/>
          </w:tcPr>
          <w:p w14:paraId="413A4B9E"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ARPA</w:t>
            </w:r>
            <w:proofErr w:type="spellEnd"/>
            <w:r w:rsidRPr="00253807">
              <w:rPr>
                <w:rFonts w:asciiTheme="majorHAnsi" w:hAnsiTheme="majorHAnsi" w:cstheme="majorHAnsi"/>
                <w:color w:val="000000" w:themeColor="text1"/>
                <w:sz w:val="26"/>
                <w:szCs w:val="26"/>
                <w:lang w:val="sv-SE"/>
              </w:rPr>
              <w:t>, AIS</w:t>
            </w:r>
          </w:p>
        </w:tc>
        <w:tc>
          <w:tcPr>
            <w:tcW w:w="1442" w:type="dxa"/>
            <w:noWrap/>
            <w:hideMark/>
          </w:tcPr>
          <w:p w14:paraId="7473BD8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AIS</w:t>
            </w:r>
          </w:p>
        </w:tc>
      </w:tr>
      <w:tr w:rsidR="00D74642" w:rsidRPr="00253807" w14:paraId="12CE6E25" w14:textId="77777777" w:rsidTr="0070428B">
        <w:trPr>
          <w:trHeight w:val="315"/>
        </w:trPr>
        <w:tc>
          <w:tcPr>
            <w:tcW w:w="1980" w:type="dxa"/>
            <w:noWrap/>
            <w:hideMark/>
          </w:tcPr>
          <w:p w14:paraId="5EB1409A"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VECTORS</w:t>
            </w:r>
            <w:proofErr w:type="spellEnd"/>
          </w:p>
        </w:tc>
        <w:tc>
          <w:tcPr>
            <w:tcW w:w="1275" w:type="dxa"/>
            <w:noWrap/>
            <w:hideMark/>
          </w:tcPr>
          <w:p w14:paraId="51082B0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rPr>
              <w:t>TRUE</w:t>
            </w:r>
          </w:p>
        </w:tc>
        <w:tc>
          <w:tcPr>
            <w:tcW w:w="2417" w:type="dxa"/>
            <w:noWrap/>
            <w:hideMark/>
          </w:tcPr>
          <w:p w14:paraId="4166EE7A"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rPr>
              <w:t>TRUE</w:t>
            </w:r>
          </w:p>
        </w:tc>
        <w:tc>
          <w:tcPr>
            <w:tcW w:w="2091" w:type="dxa"/>
            <w:noWrap/>
            <w:hideMark/>
          </w:tcPr>
          <w:p w14:paraId="24D796B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RELATIVE</w:t>
            </w:r>
          </w:p>
        </w:tc>
        <w:tc>
          <w:tcPr>
            <w:tcW w:w="1442" w:type="dxa"/>
            <w:noWrap/>
            <w:hideMark/>
          </w:tcPr>
          <w:p w14:paraId="7DBE9105"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rPr>
              <w:t>TRUE</w:t>
            </w:r>
          </w:p>
        </w:tc>
      </w:tr>
      <w:tr w:rsidR="00D74642" w:rsidRPr="00253807" w14:paraId="212C85DE" w14:textId="77777777" w:rsidTr="0070428B">
        <w:trPr>
          <w:trHeight w:val="315"/>
        </w:trPr>
        <w:tc>
          <w:tcPr>
            <w:tcW w:w="1980" w:type="dxa"/>
            <w:noWrap/>
            <w:hideMark/>
          </w:tcPr>
          <w:p w14:paraId="146448B4"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TRAILS</w:t>
            </w:r>
            <w:proofErr w:type="spellEnd"/>
          </w:p>
        </w:tc>
        <w:tc>
          <w:tcPr>
            <w:tcW w:w="1275" w:type="dxa"/>
            <w:noWrap/>
            <w:hideMark/>
          </w:tcPr>
          <w:p w14:paraId="6645CAE6"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1E85CB86"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TRUE</w:t>
            </w:r>
            <w:proofErr w:type="spellEnd"/>
            <w:r w:rsidRPr="00253807">
              <w:rPr>
                <w:rFonts w:asciiTheme="majorHAnsi" w:hAnsiTheme="majorHAnsi" w:cstheme="majorHAnsi"/>
                <w:color w:val="000000" w:themeColor="text1"/>
                <w:sz w:val="26"/>
                <w:szCs w:val="26"/>
                <w:lang w:val="sv-SE"/>
              </w:rPr>
              <w:t>, 3min</w:t>
            </w:r>
          </w:p>
        </w:tc>
        <w:tc>
          <w:tcPr>
            <w:tcW w:w="2091" w:type="dxa"/>
            <w:noWrap/>
            <w:hideMark/>
          </w:tcPr>
          <w:p w14:paraId="0DDD91B9"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TRUE</w:t>
            </w:r>
            <w:proofErr w:type="spellEnd"/>
            <w:r w:rsidRPr="00253807">
              <w:rPr>
                <w:rFonts w:asciiTheme="majorHAnsi" w:hAnsiTheme="majorHAnsi" w:cstheme="majorHAnsi"/>
                <w:color w:val="000000" w:themeColor="text1"/>
                <w:sz w:val="26"/>
                <w:szCs w:val="26"/>
                <w:lang w:val="sv-SE"/>
              </w:rPr>
              <w:t>, 3min</w:t>
            </w:r>
          </w:p>
        </w:tc>
        <w:tc>
          <w:tcPr>
            <w:tcW w:w="1442" w:type="dxa"/>
            <w:noWrap/>
            <w:hideMark/>
          </w:tcPr>
          <w:p w14:paraId="082C28F9"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r>
      <w:tr w:rsidR="00D74642" w:rsidRPr="00253807" w14:paraId="3EBF7FF7" w14:textId="77777777" w:rsidTr="0070428B">
        <w:trPr>
          <w:trHeight w:val="315"/>
        </w:trPr>
        <w:tc>
          <w:tcPr>
            <w:tcW w:w="1980" w:type="dxa"/>
            <w:noWrap/>
            <w:hideMark/>
          </w:tcPr>
          <w:p w14:paraId="44184BF9"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CPA</w:t>
            </w:r>
            <w:proofErr w:type="spellEnd"/>
            <w:r w:rsidRPr="00253807">
              <w:rPr>
                <w:rFonts w:asciiTheme="majorHAnsi" w:hAnsiTheme="majorHAnsi" w:cstheme="majorHAnsi"/>
                <w:b/>
                <w:bCs/>
                <w:color w:val="000000" w:themeColor="text1"/>
                <w:sz w:val="26"/>
                <w:szCs w:val="26"/>
                <w:lang w:val="sv-SE"/>
              </w:rPr>
              <w:t xml:space="preserve"> </w:t>
            </w:r>
            <w:proofErr w:type="spellStart"/>
            <w:r w:rsidRPr="00253807">
              <w:rPr>
                <w:rFonts w:asciiTheme="majorHAnsi" w:hAnsiTheme="majorHAnsi" w:cstheme="majorHAnsi"/>
                <w:b/>
                <w:bCs/>
                <w:color w:val="000000" w:themeColor="text1"/>
                <w:sz w:val="26"/>
                <w:szCs w:val="26"/>
                <w:lang w:val="sv-SE"/>
              </w:rPr>
              <w:t>VALUES</w:t>
            </w:r>
            <w:proofErr w:type="spellEnd"/>
          </w:p>
        </w:tc>
        <w:tc>
          <w:tcPr>
            <w:tcW w:w="1275" w:type="dxa"/>
            <w:noWrap/>
            <w:hideMark/>
          </w:tcPr>
          <w:p w14:paraId="73275D61"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48364ED8"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2nm OPEN SEA, 0.7nm CONGESTED WATERS</w:t>
            </w:r>
          </w:p>
        </w:tc>
        <w:tc>
          <w:tcPr>
            <w:tcW w:w="2091" w:type="dxa"/>
            <w:noWrap/>
            <w:hideMark/>
          </w:tcPr>
          <w:p w14:paraId="667B9101"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2nm OPEN SEA, 0.7nm CONGESTED WATERS</w:t>
            </w:r>
          </w:p>
        </w:tc>
        <w:tc>
          <w:tcPr>
            <w:tcW w:w="1442" w:type="dxa"/>
            <w:noWrap/>
            <w:hideMark/>
          </w:tcPr>
          <w:p w14:paraId="2D76B9B7"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 </w:t>
            </w:r>
          </w:p>
        </w:tc>
      </w:tr>
      <w:tr w:rsidR="00D74642" w:rsidRPr="00253807" w14:paraId="195C1CB4" w14:textId="77777777" w:rsidTr="0070428B">
        <w:trPr>
          <w:trHeight w:val="315"/>
        </w:trPr>
        <w:tc>
          <w:tcPr>
            <w:tcW w:w="1980" w:type="dxa"/>
            <w:noWrap/>
            <w:hideMark/>
          </w:tcPr>
          <w:p w14:paraId="539D0271"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 xml:space="preserve">LOOK </w:t>
            </w:r>
            <w:proofErr w:type="spellStart"/>
            <w:r w:rsidRPr="00253807">
              <w:rPr>
                <w:rFonts w:asciiTheme="majorHAnsi" w:hAnsiTheme="majorHAnsi" w:cstheme="majorHAnsi"/>
                <w:b/>
                <w:bCs/>
                <w:color w:val="000000" w:themeColor="text1"/>
                <w:sz w:val="26"/>
                <w:szCs w:val="26"/>
                <w:lang w:val="sv-SE"/>
              </w:rPr>
              <w:t>AHEAD</w:t>
            </w:r>
            <w:proofErr w:type="spellEnd"/>
          </w:p>
        </w:tc>
        <w:tc>
          <w:tcPr>
            <w:tcW w:w="1275" w:type="dxa"/>
            <w:noWrap/>
            <w:hideMark/>
          </w:tcPr>
          <w:p w14:paraId="49738F7A"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YES</w:t>
            </w:r>
          </w:p>
        </w:tc>
        <w:tc>
          <w:tcPr>
            <w:tcW w:w="2417" w:type="dxa"/>
            <w:noWrap/>
            <w:hideMark/>
          </w:tcPr>
          <w:p w14:paraId="715420C5"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437A2385"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3FB18C31"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YES</w:t>
            </w:r>
          </w:p>
        </w:tc>
      </w:tr>
      <w:tr w:rsidR="00D74642" w:rsidRPr="00253807" w14:paraId="60FD1CC9" w14:textId="77777777" w:rsidTr="0070428B">
        <w:trPr>
          <w:trHeight w:val="315"/>
        </w:trPr>
        <w:tc>
          <w:tcPr>
            <w:tcW w:w="1980" w:type="dxa"/>
            <w:noWrap/>
            <w:hideMark/>
          </w:tcPr>
          <w:p w14:paraId="7DC5E441"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rPr>
              <w:t>SAFETY CONTOUR</w:t>
            </w:r>
          </w:p>
        </w:tc>
        <w:tc>
          <w:tcPr>
            <w:tcW w:w="1275" w:type="dxa"/>
            <w:noWrap/>
            <w:hideMark/>
          </w:tcPr>
          <w:p w14:paraId="2BD27AAA" w14:textId="77777777" w:rsidR="00D74642" w:rsidRPr="00253807" w:rsidRDefault="00D74642" w:rsidP="0070428B">
            <w:pPr>
              <w:rPr>
                <w:rFonts w:asciiTheme="majorHAnsi" w:hAnsiTheme="majorHAnsi" w:cstheme="majorHAnsi"/>
                <w:color w:val="000000" w:themeColor="text1"/>
                <w:sz w:val="26"/>
                <w:szCs w:val="26"/>
                <w:lang w:val="sv-SE"/>
              </w:rPr>
            </w:pPr>
          </w:p>
        </w:tc>
        <w:tc>
          <w:tcPr>
            <w:tcW w:w="2417" w:type="dxa"/>
            <w:noWrap/>
            <w:hideMark/>
          </w:tcPr>
          <w:p w14:paraId="44B898B6"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78C7467F"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0FE861D0"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rPr>
              <w:t>10m</w:t>
            </w:r>
          </w:p>
        </w:tc>
      </w:tr>
      <w:tr w:rsidR="00D74642" w:rsidRPr="00253807" w14:paraId="235466C5" w14:textId="77777777" w:rsidTr="0070428B">
        <w:trPr>
          <w:trHeight w:val="315"/>
        </w:trPr>
        <w:tc>
          <w:tcPr>
            <w:tcW w:w="1980" w:type="dxa"/>
            <w:noWrap/>
            <w:hideMark/>
          </w:tcPr>
          <w:p w14:paraId="69463C02"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SAFETY</w:t>
            </w:r>
            <w:proofErr w:type="spellEnd"/>
            <w:r w:rsidRPr="00253807">
              <w:rPr>
                <w:rFonts w:asciiTheme="majorHAnsi" w:hAnsiTheme="majorHAnsi" w:cstheme="majorHAnsi"/>
                <w:b/>
                <w:bCs/>
                <w:color w:val="000000" w:themeColor="text1"/>
                <w:sz w:val="26"/>
                <w:szCs w:val="26"/>
                <w:lang w:val="sv-SE"/>
              </w:rPr>
              <w:t xml:space="preserve"> </w:t>
            </w:r>
            <w:proofErr w:type="spellStart"/>
            <w:r w:rsidRPr="00253807">
              <w:rPr>
                <w:rFonts w:asciiTheme="majorHAnsi" w:hAnsiTheme="majorHAnsi" w:cstheme="majorHAnsi"/>
                <w:b/>
                <w:bCs/>
                <w:color w:val="000000" w:themeColor="text1"/>
                <w:sz w:val="26"/>
                <w:szCs w:val="26"/>
                <w:lang w:val="sv-SE"/>
              </w:rPr>
              <w:t>DEPTH</w:t>
            </w:r>
            <w:proofErr w:type="spellEnd"/>
          </w:p>
        </w:tc>
        <w:tc>
          <w:tcPr>
            <w:tcW w:w="1275" w:type="dxa"/>
            <w:noWrap/>
            <w:hideMark/>
          </w:tcPr>
          <w:p w14:paraId="467915A2"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2E3FB9D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5DC8A28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7510DF53"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12m</w:t>
            </w:r>
          </w:p>
        </w:tc>
      </w:tr>
      <w:tr w:rsidR="00D74642" w:rsidRPr="00253807" w14:paraId="3874057F" w14:textId="77777777" w:rsidTr="0070428B">
        <w:trPr>
          <w:trHeight w:val="315"/>
        </w:trPr>
        <w:tc>
          <w:tcPr>
            <w:tcW w:w="1980" w:type="dxa"/>
            <w:noWrap/>
            <w:hideMark/>
          </w:tcPr>
          <w:p w14:paraId="77F75187"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HEADING</w:t>
            </w:r>
            <w:proofErr w:type="spellEnd"/>
            <w:r w:rsidRPr="00253807">
              <w:rPr>
                <w:rFonts w:asciiTheme="majorHAnsi" w:hAnsiTheme="majorHAnsi" w:cstheme="majorHAnsi"/>
                <w:b/>
                <w:bCs/>
                <w:color w:val="000000" w:themeColor="text1"/>
                <w:sz w:val="26"/>
                <w:szCs w:val="26"/>
                <w:lang w:val="sv-SE"/>
              </w:rPr>
              <w:t xml:space="preserve"> SOURCE</w:t>
            </w:r>
          </w:p>
        </w:tc>
        <w:tc>
          <w:tcPr>
            <w:tcW w:w="1275" w:type="dxa"/>
            <w:noWrap/>
            <w:hideMark/>
          </w:tcPr>
          <w:p w14:paraId="65FFB08F"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1D255C5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3D54D2F2"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7A2D571E"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GYRO</w:t>
            </w:r>
            <w:r w:rsidRPr="00253807">
              <w:rPr>
                <w:rFonts w:asciiTheme="majorHAnsi" w:hAnsiTheme="majorHAnsi" w:cstheme="majorHAnsi"/>
                <w:color w:val="000000" w:themeColor="text1"/>
                <w:sz w:val="26"/>
                <w:szCs w:val="26"/>
              </w:rPr>
              <w:t xml:space="preserve"> 1</w:t>
            </w:r>
          </w:p>
        </w:tc>
      </w:tr>
      <w:tr w:rsidR="00D74642" w:rsidRPr="00253807" w14:paraId="14964A50" w14:textId="77777777" w:rsidTr="0070428B">
        <w:trPr>
          <w:trHeight w:val="315"/>
        </w:trPr>
        <w:tc>
          <w:tcPr>
            <w:tcW w:w="1980" w:type="dxa"/>
            <w:noWrap/>
            <w:hideMark/>
          </w:tcPr>
          <w:p w14:paraId="5603ACAE"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STW</w:t>
            </w:r>
            <w:proofErr w:type="spellEnd"/>
            <w:r w:rsidRPr="00253807">
              <w:rPr>
                <w:rFonts w:asciiTheme="majorHAnsi" w:hAnsiTheme="majorHAnsi" w:cstheme="majorHAnsi"/>
                <w:b/>
                <w:bCs/>
                <w:color w:val="000000" w:themeColor="text1"/>
                <w:sz w:val="26"/>
                <w:szCs w:val="26"/>
                <w:lang w:val="sv-SE"/>
              </w:rPr>
              <w:t xml:space="preserve"> LOG SOURCE</w:t>
            </w:r>
          </w:p>
        </w:tc>
        <w:tc>
          <w:tcPr>
            <w:tcW w:w="1275" w:type="dxa"/>
            <w:noWrap/>
            <w:hideMark/>
          </w:tcPr>
          <w:p w14:paraId="66047D5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5549E659"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0F16B974"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75D557CD"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DLOG</w:t>
            </w:r>
            <w:proofErr w:type="spellEnd"/>
            <w:r w:rsidRPr="00253807">
              <w:rPr>
                <w:rFonts w:asciiTheme="majorHAnsi" w:hAnsiTheme="majorHAnsi" w:cstheme="majorHAnsi"/>
                <w:color w:val="000000" w:themeColor="text1"/>
                <w:sz w:val="26"/>
                <w:szCs w:val="26"/>
              </w:rPr>
              <w:t xml:space="preserve"> 1</w:t>
            </w:r>
          </w:p>
        </w:tc>
      </w:tr>
      <w:tr w:rsidR="00D74642" w:rsidRPr="00253807" w14:paraId="0D4FF78B" w14:textId="77777777" w:rsidTr="0070428B">
        <w:trPr>
          <w:trHeight w:val="315"/>
        </w:trPr>
        <w:tc>
          <w:tcPr>
            <w:tcW w:w="1980" w:type="dxa"/>
            <w:noWrap/>
            <w:hideMark/>
          </w:tcPr>
          <w:p w14:paraId="64AD95D5"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SOG</w:t>
            </w:r>
            <w:proofErr w:type="spellEnd"/>
            <w:r w:rsidRPr="00253807">
              <w:rPr>
                <w:rFonts w:asciiTheme="majorHAnsi" w:hAnsiTheme="majorHAnsi" w:cstheme="majorHAnsi"/>
                <w:b/>
                <w:bCs/>
                <w:color w:val="000000" w:themeColor="text1"/>
                <w:sz w:val="26"/>
                <w:szCs w:val="26"/>
                <w:lang w:val="sv-SE"/>
              </w:rPr>
              <w:t xml:space="preserve"> LOG SOURCE</w:t>
            </w:r>
          </w:p>
        </w:tc>
        <w:tc>
          <w:tcPr>
            <w:tcW w:w="1275" w:type="dxa"/>
            <w:noWrap/>
            <w:hideMark/>
          </w:tcPr>
          <w:p w14:paraId="725A041D"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025CB06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091" w:type="dxa"/>
            <w:noWrap/>
            <w:hideMark/>
          </w:tcPr>
          <w:p w14:paraId="38E8B14B"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1442" w:type="dxa"/>
            <w:noWrap/>
            <w:hideMark/>
          </w:tcPr>
          <w:p w14:paraId="51E65B78"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GPS</w:t>
            </w:r>
            <w:r w:rsidRPr="00253807">
              <w:rPr>
                <w:rFonts w:asciiTheme="majorHAnsi" w:hAnsiTheme="majorHAnsi" w:cstheme="majorHAnsi"/>
                <w:color w:val="000000" w:themeColor="text1"/>
                <w:sz w:val="26"/>
                <w:szCs w:val="26"/>
              </w:rPr>
              <w:t xml:space="preserve"> </w:t>
            </w:r>
            <w:r w:rsidRPr="00253807">
              <w:rPr>
                <w:rFonts w:asciiTheme="majorHAnsi" w:hAnsiTheme="majorHAnsi" w:cstheme="majorHAnsi"/>
                <w:color w:val="000000" w:themeColor="text1"/>
                <w:sz w:val="26"/>
                <w:szCs w:val="26"/>
                <w:lang w:val="sv-SE"/>
              </w:rPr>
              <w:t>1</w:t>
            </w:r>
          </w:p>
        </w:tc>
      </w:tr>
      <w:tr w:rsidR="00D74642" w:rsidRPr="00253807" w14:paraId="1D90EE8D" w14:textId="77777777" w:rsidTr="0070428B">
        <w:trPr>
          <w:trHeight w:val="315"/>
        </w:trPr>
        <w:tc>
          <w:tcPr>
            <w:tcW w:w="1980" w:type="dxa"/>
            <w:noWrap/>
            <w:hideMark/>
          </w:tcPr>
          <w:p w14:paraId="4FD84704" w14:textId="77777777" w:rsidR="00D74642" w:rsidRPr="00253807" w:rsidRDefault="00D74642" w:rsidP="0070428B">
            <w:pPr>
              <w:rPr>
                <w:rFonts w:asciiTheme="majorHAnsi" w:hAnsiTheme="majorHAnsi" w:cstheme="majorHAnsi"/>
                <w:b/>
                <w:bCs/>
                <w:color w:val="000000" w:themeColor="text1"/>
                <w:sz w:val="26"/>
                <w:szCs w:val="26"/>
                <w:lang w:val="sv-SE"/>
              </w:rPr>
            </w:pPr>
            <w:proofErr w:type="spellStart"/>
            <w:r w:rsidRPr="00253807">
              <w:rPr>
                <w:rFonts w:asciiTheme="majorHAnsi" w:hAnsiTheme="majorHAnsi" w:cstheme="majorHAnsi"/>
                <w:b/>
                <w:bCs/>
                <w:color w:val="000000" w:themeColor="text1"/>
                <w:sz w:val="26"/>
                <w:szCs w:val="26"/>
                <w:lang w:val="sv-SE"/>
              </w:rPr>
              <w:t>HEADING</w:t>
            </w:r>
            <w:proofErr w:type="spellEnd"/>
            <w:r w:rsidRPr="00253807">
              <w:rPr>
                <w:rFonts w:asciiTheme="majorHAnsi" w:hAnsiTheme="majorHAnsi" w:cstheme="majorHAnsi"/>
                <w:b/>
                <w:bCs/>
                <w:color w:val="000000" w:themeColor="text1"/>
                <w:sz w:val="26"/>
                <w:szCs w:val="26"/>
                <w:lang w:val="sv-SE"/>
              </w:rPr>
              <w:t xml:space="preserve"> </w:t>
            </w:r>
            <w:proofErr w:type="spellStart"/>
            <w:r w:rsidRPr="00253807">
              <w:rPr>
                <w:rFonts w:asciiTheme="majorHAnsi" w:hAnsiTheme="majorHAnsi" w:cstheme="majorHAnsi"/>
                <w:b/>
                <w:bCs/>
                <w:color w:val="000000" w:themeColor="text1"/>
                <w:sz w:val="26"/>
                <w:szCs w:val="26"/>
                <w:lang w:val="sv-SE"/>
              </w:rPr>
              <w:t>VECTOR</w:t>
            </w:r>
            <w:proofErr w:type="spellEnd"/>
          </w:p>
        </w:tc>
        <w:tc>
          <w:tcPr>
            <w:tcW w:w="1275" w:type="dxa"/>
            <w:noWrap/>
            <w:hideMark/>
          </w:tcPr>
          <w:p w14:paraId="37295525"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COG</w:t>
            </w:r>
            <w:proofErr w:type="spellEnd"/>
          </w:p>
        </w:tc>
        <w:tc>
          <w:tcPr>
            <w:tcW w:w="2417" w:type="dxa"/>
            <w:noWrap/>
            <w:hideMark/>
          </w:tcPr>
          <w:p w14:paraId="47B44D79"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HDG</w:t>
            </w:r>
            <w:proofErr w:type="spellEnd"/>
          </w:p>
        </w:tc>
        <w:tc>
          <w:tcPr>
            <w:tcW w:w="2091" w:type="dxa"/>
            <w:noWrap/>
            <w:hideMark/>
          </w:tcPr>
          <w:p w14:paraId="6B0CFD69"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HDG</w:t>
            </w:r>
            <w:proofErr w:type="spellEnd"/>
          </w:p>
        </w:tc>
        <w:tc>
          <w:tcPr>
            <w:tcW w:w="1442" w:type="dxa"/>
            <w:noWrap/>
            <w:hideMark/>
          </w:tcPr>
          <w:p w14:paraId="6C6298E8" w14:textId="77777777" w:rsidR="00D74642" w:rsidRPr="00253807" w:rsidRDefault="00D74642" w:rsidP="0070428B">
            <w:pPr>
              <w:rPr>
                <w:rFonts w:asciiTheme="majorHAnsi" w:hAnsiTheme="majorHAnsi" w:cstheme="majorHAnsi"/>
                <w:color w:val="000000" w:themeColor="text1"/>
                <w:sz w:val="26"/>
                <w:szCs w:val="26"/>
                <w:lang w:val="sv-SE"/>
              </w:rPr>
            </w:pPr>
            <w:proofErr w:type="spellStart"/>
            <w:r w:rsidRPr="00253807">
              <w:rPr>
                <w:rFonts w:asciiTheme="majorHAnsi" w:hAnsiTheme="majorHAnsi" w:cstheme="majorHAnsi"/>
                <w:color w:val="000000" w:themeColor="text1"/>
                <w:sz w:val="26"/>
                <w:szCs w:val="26"/>
                <w:lang w:val="sv-SE"/>
              </w:rPr>
              <w:t>COG</w:t>
            </w:r>
            <w:proofErr w:type="spellEnd"/>
          </w:p>
        </w:tc>
      </w:tr>
      <w:tr w:rsidR="00D74642" w:rsidRPr="00253807" w14:paraId="33DF1689" w14:textId="77777777" w:rsidTr="0070428B">
        <w:trPr>
          <w:trHeight w:val="315"/>
        </w:trPr>
        <w:tc>
          <w:tcPr>
            <w:tcW w:w="1980" w:type="dxa"/>
            <w:noWrap/>
            <w:hideMark/>
          </w:tcPr>
          <w:p w14:paraId="5C1C4AD9" w14:textId="77777777" w:rsidR="00D74642" w:rsidRPr="00253807" w:rsidRDefault="00D74642" w:rsidP="0070428B">
            <w:pPr>
              <w:rPr>
                <w:rFonts w:asciiTheme="majorHAnsi" w:hAnsiTheme="majorHAnsi" w:cstheme="majorHAnsi"/>
                <w:b/>
                <w:bCs/>
                <w:color w:val="000000" w:themeColor="text1"/>
                <w:sz w:val="26"/>
                <w:szCs w:val="26"/>
                <w:lang w:val="sv-SE"/>
              </w:rPr>
            </w:pPr>
            <w:r w:rsidRPr="00253807">
              <w:rPr>
                <w:rFonts w:asciiTheme="majorHAnsi" w:hAnsiTheme="majorHAnsi" w:cstheme="majorHAnsi"/>
                <w:b/>
                <w:bCs/>
                <w:color w:val="000000" w:themeColor="text1"/>
                <w:sz w:val="26"/>
                <w:szCs w:val="26"/>
                <w:lang w:val="sv-SE"/>
              </w:rPr>
              <w:t>PI</w:t>
            </w:r>
          </w:p>
        </w:tc>
        <w:tc>
          <w:tcPr>
            <w:tcW w:w="1275" w:type="dxa"/>
            <w:noWrap/>
            <w:hideMark/>
          </w:tcPr>
          <w:p w14:paraId="44704671" w14:textId="77777777" w:rsidR="00D74642" w:rsidRPr="00253807" w:rsidRDefault="00D74642" w:rsidP="0070428B">
            <w:pPr>
              <w:rPr>
                <w:rFonts w:asciiTheme="majorHAnsi" w:hAnsiTheme="majorHAnsi" w:cstheme="majorHAnsi"/>
                <w:color w:val="000000" w:themeColor="text1"/>
                <w:sz w:val="26"/>
                <w:szCs w:val="26"/>
                <w:lang w:val="sv-SE"/>
              </w:rPr>
            </w:pPr>
            <w:r w:rsidRPr="00253807">
              <w:rPr>
                <w:rFonts w:asciiTheme="majorHAnsi" w:hAnsiTheme="majorHAnsi" w:cstheme="majorHAnsi"/>
                <w:color w:val="000000" w:themeColor="text1"/>
                <w:sz w:val="26"/>
                <w:szCs w:val="26"/>
                <w:lang w:val="sv-SE"/>
              </w:rPr>
              <w:t> </w:t>
            </w:r>
          </w:p>
        </w:tc>
        <w:tc>
          <w:tcPr>
            <w:tcW w:w="2417" w:type="dxa"/>
            <w:noWrap/>
            <w:hideMark/>
          </w:tcPr>
          <w:p w14:paraId="224B2E33"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YES, ACC. TO PASSAGE PLAN</w:t>
            </w:r>
          </w:p>
        </w:tc>
        <w:tc>
          <w:tcPr>
            <w:tcW w:w="2091" w:type="dxa"/>
            <w:noWrap/>
            <w:hideMark/>
          </w:tcPr>
          <w:p w14:paraId="39382981"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 </w:t>
            </w:r>
          </w:p>
        </w:tc>
        <w:tc>
          <w:tcPr>
            <w:tcW w:w="1442" w:type="dxa"/>
            <w:noWrap/>
            <w:hideMark/>
          </w:tcPr>
          <w:p w14:paraId="3A9CFE93" w14:textId="77777777" w:rsidR="00D74642" w:rsidRPr="00253807" w:rsidRDefault="00D74642" w:rsidP="0070428B">
            <w:pPr>
              <w:rPr>
                <w:rFonts w:asciiTheme="majorHAnsi" w:hAnsiTheme="majorHAnsi" w:cstheme="majorHAnsi"/>
                <w:color w:val="000000" w:themeColor="text1"/>
                <w:sz w:val="26"/>
                <w:szCs w:val="26"/>
              </w:rPr>
            </w:pPr>
            <w:r w:rsidRPr="00253807">
              <w:rPr>
                <w:rFonts w:asciiTheme="majorHAnsi" w:hAnsiTheme="majorHAnsi" w:cstheme="majorHAnsi"/>
                <w:color w:val="000000" w:themeColor="text1"/>
                <w:sz w:val="26"/>
                <w:szCs w:val="26"/>
              </w:rPr>
              <w:t> </w:t>
            </w:r>
          </w:p>
        </w:tc>
      </w:tr>
    </w:tbl>
    <w:p w14:paraId="1070440A" w14:textId="77777777" w:rsidR="00D74642" w:rsidRPr="00680F5C" w:rsidRDefault="00D74642" w:rsidP="00D74642">
      <w:pPr>
        <w:pStyle w:val="Rubrik2"/>
        <w:rPr>
          <w:rFonts w:asciiTheme="majorHAnsi" w:hAnsiTheme="majorHAnsi" w:cstheme="majorHAnsi"/>
          <w:color w:val="000000" w:themeColor="text1"/>
          <w:sz w:val="26"/>
          <w:szCs w:val="26"/>
          <w:lang w:val="sv-SE"/>
        </w:rPr>
      </w:pPr>
      <w:bookmarkStart w:id="99" w:name="_Toc36924306"/>
      <w:r w:rsidRPr="00680F5C">
        <w:rPr>
          <w:rFonts w:asciiTheme="majorHAnsi" w:hAnsiTheme="majorHAnsi" w:cstheme="majorHAnsi"/>
          <w:color w:val="000000" w:themeColor="text1"/>
          <w:sz w:val="26"/>
          <w:szCs w:val="26"/>
          <w:lang w:val="sv-SE"/>
        </w:rPr>
        <w:t xml:space="preserve">Radar &amp; </w:t>
      </w:r>
      <w:proofErr w:type="spellStart"/>
      <w:r w:rsidRPr="00680F5C">
        <w:rPr>
          <w:rFonts w:asciiTheme="majorHAnsi" w:hAnsiTheme="majorHAnsi" w:cstheme="majorHAnsi"/>
          <w:color w:val="000000" w:themeColor="text1"/>
          <w:sz w:val="26"/>
          <w:szCs w:val="26"/>
          <w:lang w:val="sv-SE"/>
        </w:rPr>
        <w:t>ECDIS</w:t>
      </w:r>
      <w:proofErr w:type="spellEnd"/>
      <w:r w:rsidRPr="00680F5C">
        <w:rPr>
          <w:rFonts w:asciiTheme="majorHAnsi" w:hAnsiTheme="majorHAnsi" w:cstheme="majorHAnsi"/>
          <w:color w:val="000000" w:themeColor="text1"/>
          <w:sz w:val="26"/>
          <w:szCs w:val="26"/>
          <w:lang w:val="sv-SE"/>
        </w:rPr>
        <w:t>-setup</w:t>
      </w:r>
      <w:bookmarkEnd w:id="99"/>
    </w:p>
    <w:p w14:paraId="6E0B9CDE" w14:textId="77777777" w:rsidR="00D74642" w:rsidRPr="00253807" w:rsidRDefault="00D74642" w:rsidP="00D74642">
      <w:pPr>
        <w:rPr>
          <w:rFonts w:asciiTheme="majorHAnsi" w:hAnsiTheme="majorHAnsi" w:cstheme="majorHAnsi"/>
          <w:sz w:val="26"/>
          <w:szCs w:val="26"/>
          <w:lang w:val="sv-SE"/>
        </w:rPr>
      </w:pPr>
    </w:p>
    <w:p w14:paraId="1CD48945" w14:textId="77777777" w:rsidR="00D74642" w:rsidRPr="00253807" w:rsidRDefault="00D74642">
      <w:pPr>
        <w:rPr>
          <w:rFonts w:asciiTheme="majorHAnsi" w:eastAsia="Times New Roman" w:hAnsiTheme="majorHAnsi" w:cstheme="majorHAnsi"/>
          <w:b/>
          <w:sz w:val="26"/>
          <w:szCs w:val="26"/>
          <w:lang w:val="sv-SE"/>
        </w:rPr>
      </w:pPr>
      <w:r w:rsidRPr="00253807">
        <w:rPr>
          <w:rFonts w:asciiTheme="majorHAnsi" w:eastAsia="Times New Roman" w:hAnsiTheme="majorHAnsi" w:cstheme="majorHAnsi"/>
          <w:sz w:val="26"/>
          <w:szCs w:val="26"/>
          <w:lang w:val="sv-SE"/>
        </w:rPr>
        <w:br w:type="page"/>
      </w:r>
    </w:p>
    <w:p w14:paraId="62023CBE" w14:textId="3303F79B" w:rsidR="00253807" w:rsidRPr="0070428B" w:rsidRDefault="009F0965" w:rsidP="00253807">
      <w:pPr>
        <w:pStyle w:val="Rubrik2"/>
        <w:rPr>
          <w:rFonts w:eastAsia="Times New Roman" w:cs="Times New Roman"/>
          <w:lang w:val="sv-SE"/>
        </w:rPr>
      </w:pPr>
      <w:bookmarkStart w:id="100" w:name="_Toc36924307"/>
      <w:r w:rsidRPr="0070428B">
        <w:rPr>
          <w:rFonts w:eastAsia="Times New Roman" w:cs="Times New Roman"/>
          <w:lang w:val="sv-SE"/>
        </w:rPr>
        <w:lastRenderedPageBreak/>
        <w:t>Appendix III</w:t>
      </w:r>
      <w:bookmarkEnd w:id="100"/>
    </w:p>
    <w:p w14:paraId="09BD0B07" w14:textId="345CC670" w:rsidR="008262B0" w:rsidRPr="0070428B" w:rsidRDefault="008262B0" w:rsidP="008262B0">
      <w:pPr>
        <w:rPr>
          <w:lang w:val="sv-SE"/>
        </w:rPr>
      </w:pPr>
    </w:p>
    <w:p w14:paraId="663587AF" w14:textId="001E98A1" w:rsidR="008262B0" w:rsidRPr="0070428B" w:rsidRDefault="008262B0" w:rsidP="008262B0">
      <w:pPr>
        <w:rPr>
          <w:lang w:val="sv-SE"/>
        </w:rPr>
      </w:pPr>
      <w:r w:rsidRPr="00D74642">
        <w:rPr>
          <w:rFonts w:eastAsia="Times New Roman" w:cs="Times New Roman"/>
          <w:noProof/>
          <w:lang w:val="sv-SE"/>
        </w:rPr>
        <w:drawing>
          <wp:anchor distT="0" distB="0" distL="114300" distR="114300" simplePos="0" relativeHeight="251659266" behindDoc="0" locked="0" layoutInCell="1" allowOverlap="1" wp14:anchorId="388FB951" wp14:editId="23D9CC28">
            <wp:simplePos x="0" y="0"/>
            <wp:positionH relativeFrom="column">
              <wp:posOffset>84546</wp:posOffset>
            </wp:positionH>
            <wp:positionV relativeFrom="paragraph">
              <wp:posOffset>240030</wp:posOffset>
            </wp:positionV>
            <wp:extent cx="5891524" cy="8189323"/>
            <wp:effectExtent l="0" t="0" r="1905" b="2540"/>
            <wp:wrapSquare wrapText="bothSides"/>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5311" t="3763" r="5391" b="4906"/>
                    <a:stretch/>
                  </pic:blipFill>
                  <pic:spPr bwMode="auto">
                    <a:xfrm>
                      <a:off x="0" y="0"/>
                      <a:ext cx="5891524" cy="81893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0428B">
        <w:rPr>
          <w:lang w:val="sv-SE"/>
        </w:rPr>
        <w:t>Elektronisk checklista</w:t>
      </w:r>
      <w:r w:rsidR="0070428B" w:rsidRPr="0070428B">
        <w:rPr>
          <w:lang w:val="sv-SE"/>
        </w:rPr>
        <w:t xml:space="preserve"> för workshop</w:t>
      </w:r>
    </w:p>
    <w:p w14:paraId="52D84848" w14:textId="28F265A8" w:rsidR="00D74642" w:rsidRDefault="00D74642" w:rsidP="0070428B">
      <w:pPr>
        <w:widowControl w:val="0"/>
        <w:autoSpaceDE w:val="0"/>
        <w:autoSpaceDN w:val="0"/>
        <w:adjustRightInd w:val="0"/>
        <w:ind w:left="480" w:hanging="480"/>
        <w:rPr>
          <w:rFonts w:eastAsia="Times New Roman" w:cs="Times New Roman"/>
          <w:lang w:val="sv-SE"/>
        </w:rPr>
      </w:pPr>
      <w:r w:rsidRPr="00D74642">
        <w:rPr>
          <w:rFonts w:eastAsia="Times New Roman" w:cs="Times New Roman"/>
          <w:noProof/>
          <w:lang w:val="sv-SE"/>
        </w:rPr>
        <w:lastRenderedPageBreak/>
        <w:drawing>
          <wp:anchor distT="0" distB="0" distL="114300" distR="114300" simplePos="0" relativeHeight="251660290" behindDoc="0" locked="0" layoutInCell="1" allowOverlap="1" wp14:anchorId="2ACAADEA" wp14:editId="61813F1D">
            <wp:simplePos x="0" y="0"/>
            <wp:positionH relativeFrom="column">
              <wp:posOffset>73751</wp:posOffset>
            </wp:positionH>
            <wp:positionV relativeFrom="paragraph">
              <wp:posOffset>0</wp:posOffset>
            </wp:positionV>
            <wp:extent cx="5891524" cy="8655033"/>
            <wp:effectExtent l="0" t="0" r="1905" b="0"/>
            <wp:wrapSquare wrapText="bothSides"/>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5508" t="3061" r="5196" b="4128"/>
                    <a:stretch/>
                  </pic:blipFill>
                  <pic:spPr bwMode="auto">
                    <a:xfrm>
                      <a:off x="0" y="0"/>
                      <a:ext cx="5891524" cy="86550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cs="Times New Roman"/>
          <w:lang w:val="sv-SE"/>
        </w:rPr>
        <w:br w:type="page"/>
      </w:r>
    </w:p>
    <w:p w14:paraId="7B172FB8" w14:textId="43979B5E" w:rsidR="009E4F9B" w:rsidRPr="00AC7ECB" w:rsidRDefault="00D74642" w:rsidP="64F5AD93">
      <w:pPr>
        <w:widowControl w:val="0"/>
        <w:autoSpaceDE w:val="0"/>
        <w:autoSpaceDN w:val="0"/>
        <w:adjustRightInd w:val="0"/>
        <w:ind w:left="480" w:hanging="480"/>
        <w:rPr>
          <w:rFonts w:eastAsia="Times New Roman" w:cs="Times New Roman"/>
          <w:lang w:val="sv-SE"/>
        </w:rPr>
      </w:pPr>
      <w:r w:rsidRPr="00D74642">
        <w:rPr>
          <w:rFonts w:eastAsia="Times New Roman" w:cs="Times New Roman"/>
          <w:noProof/>
          <w:lang w:val="sv-SE"/>
        </w:rPr>
        <w:lastRenderedPageBreak/>
        <w:drawing>
          <wp:anchor distT="0" distB="0" distL="114300" distR="114300" simplePos="0" relativeHeight="251661314" behindDoc="0" locked="0" layoutInCell="1" allowOverlap="1" wp14:anchorId="2A303673" wp14:editId="7CFCA4EB">
            <wp:simplePos x="0" y="0"/>
            <wp:positionH relativeFrom="column">
              <wp:posOffset>84546</wp:posOffset>
            </wp:positionH>
            <wp:positionV relativeFrom="paragraph">
              <wp:posOffset>0</wp:posOffset>
            </wp:positionV>
            <wp:extent cx="5890874" cy="8646671"/>
            <wp:effectExtent l="0" t="0" r="2540" b="2540"/>
            <wp:wrapSquare wrapText="bothSides"/>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5508" t="2917" r="5394" b="4547"/>
                    <a:stretch/>
                  </pic:blipFill>
                  <pic:spPr bwMode="auto">
                    <a:xfrm>
                      <a:off x="0" y="0"/>
                      <a:ext cx="5890874" cy="86466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9E4F9B" w:rsidRPr="00AC7ECB" w:rsidSect="006E3B7B">
      <w:pgSz w:w="11900" w:h="16840"/>
      <w:pgMar w:top="1440" w:right="1132" w:bottom="1340" w:left="1134" w:header="0"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F2711" w14:textId="77777777" w:rsidR="00BE3F03" w:rsidRDefault="00BE3F03">
      <w:r>
        <w:separator/>
      </w:r>
    </w:p>
  </w:endnote>
  <w:endnote w:type="continuationSeparator" w:id="0">
    <w:p w14:paraId="70FC5C68" w14:textId="77777777" w:rsidR="00BE3F03" w:rsidRDefault="00BE3F03">
      <w:r>
        <w:continuationSeparator/>
      </w:r>
    </w:p>
  </w:endnote>
  <w:endnote w:type="continuationNotice" w:id="1">
    <w:p w14:paraId="5B19856F" w14:textId="77777777" w:rsidR="00BE3F03" w:rsidRDefault="00BE3F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kzidenz for Chalmers">
    <w:altName w:val="Cambria"/>
    <w:panose1 w:val="020B0604020202020204"/>
    <w:charset w:val="00"/>
    <w:family w:val="roman"/>
    <w:notTrueType/>
    <w:pitch w:val="default"/>
  </w:font>
  <w:font w:name="Minion Pro">
    <w:panose1 w:val="020B0604020202020204"/>
    <w:charset w:val="00"/>
    <w:family w:val="roman"/>
    <w:pitch w:val="variable"/>
    <w:sig w:usb0="60000287" w:usb1="00000001" w:usb2="00000000" w:usb3="00000000" w:csb0="0000019F" w:csb1="00000000"/>
  </w:font>
  <w:font w:name="Akzidenz-Bd for Chalmers">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657852198"/>
      <w:docPartObj>
        <w:docPartGallery w:val="Page Numbers (Bottom of Page)"/>
        <w:docPartUnique/>
      </w:docPartObj>
    </w:sdtPr>
    <w:sdtContent>
      <w:p w14:paraId="5166E088" w14:textId="6455376F" w:rsidR="007E450F" w:rsidRDefault="007E450F" w:rsidP="00330627">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3873E6B8" w14:textId="77777777" w:rsidR="007E450F" w:rsidRDefault="007E450F" w:rsidP="00BC6F68">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508"/>
      <w:gridCol w:w="3508"/>
      <w:gridCol w:w="3508"/>
    </w:tblGrid>
    <w:tr w:rsidR="007E450F" w14:paraId="756B2B50" w14:textId="77777777" w:rsidTr="47A3FCFC">
      <w:tc>
        <w:tcPr>
          <w:tcW w:w="3508" w:type="dxa"/>
        </w:tcPr>
        <w:p w14:paraId="31DBAD72" w14:textId="2875E5DA" w:rsidR="007E450F" w:rsidRDefault="007E450F" w:rsidP="47A3FCFC">
          <w:pPr>
            <w:pStyle w:val="Sidhuvud"/>
            <w:ind w:left="-115"/>
          </w:pPr>
        </w:p>
      </w:tc>
      <w:tc>
        <w:tcPr>
          <w:tcW w:w="3508" w:type="dxa"/>
        </w:tcPr>
        <w:p w14:paraId="5E156F3B" w14:textId="22FB5F2E" w:rsidR="007E450F" w:rsidRDefault="007E450F" w:rsidP="47A3FCFC">
          <w:pPr>
            <w:pStyle w:val="Sidhuvud"/>
            <w:jc w:val="center"/>
          </w:pPr>
        </w:p>
      </w:tc>
      <w:tc>
        <w:tcPr>
          <w:tcW w:w="3508" w:type="dxa"/>
        </w:tcPr>
        <w:p w14:paraId="44F504D9" w14:textId="19E3B9AF" w:rsidR="007E450F" w:rsidRDefault="007E450F" w:rsidP="47A3FCFC">
          <w:pPr>
            <w:pStyle w:val="Sidhuvud"/>
            <w:ind w:right="-115"/>
            <w:jc w:val="right"/>
          </w:pPr>
        </w:p>
      </w:tc>
    </w:tr>
  </w:tbl>
  <w:p w14:paraId="16AC4F40" w14:textId="567CE2A1" w:rsidR="007E450F" w:rsidRDefault="007E450F">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151641256"/>
      <w:docPartObj>
        <w:docPartGallery w:val="Page Numbers (Bottom of Page)"/>
        <w:docPartUnique/>
      </w:docPartObj>
    </w:sdtPr>
    <w:sdtContent>
      <w:p w14:paraId="6F5DE234" w14:textId="062DD6B4" w:rsidR="007E450F" w:rsidRDefault="007E450F" w:rsidP="00330627">
        <w:pPr>
          <w:pStyle w:val="Sidfot"/>
          <w:framePr w:wrap="none" w:vAnchor="text" w:hAnchor="margin" w:xAlign="right" w:y="1"/>
          <w:shd w:val="clear" w:color="auto" w:fill="FFFFFF" w:themeFill="background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2</w:t>
        </w:r>
        <w:r>
          <w:rPr>
            <w:rStyle w:val="Sidnummer"/>
          </w:rPr>
          <w:fldChar w:fldCharType="end"/>
        </w:r>
      </w:p>
    </w:sdtContent>
  </w:sdt>
  <w:p w14:paraId="000000D0" w14:textId="1B90E6E1" w:rsidR="007E450F" w:rsidRDefault="007E450F" w:rsidP="00733890">
    <w:pPr>
      <w:pBdr>
        <w:top w:val="nil"/>
        <w:left w:val="nil"/>
        <w:bottom w:val="nil"/>
        <w:right w:val="nil"/>
        <w:between w:val="nil"/>
      </w:pBdr>
      <w:tabs>
        <w:tab w:val="center" w:pos="4153"/>
        <w:tab w:val="right" w:pos="8306"/>
      </w:tabs>
      <w:ind w:right="360"/>
      <w:rPr>
        <w:rFonts w:ascii="Arial" w:eastAsia="Arial" w:hAnsi="Arial" w:cs="Arial"/>
        <w:color w:val="000000" w:themeColor="text1"/>
        <w:sz w:val="18"/>
        <w:szCs w:val="18"/>
      </w:rPr>
    </w:pPr>
  </w:p>
  <w:p w14:paraId="000000D1" w14:textId="77777777" w:rsidR="007E450F" w:rsidRDefault="007E450F">
    <w:pPr>
      <w:pBdr>
        <w:top w:val="nil"/>
        <w:left w:val="nil"/>
        <w:bottom w:val="nil"/>
        <w:right w:val="nil"/>
        <w:between w:val="nil"/>
      </w:pBdr>
      <w:tabs>
        <w:tab w:val="center" w:pos="4153"/>
        <w:tab w:val="right" w:pos="8306"/>
      </w:tabs>
      <w:rPr>
        <w:rFonts w:ascii="Arial" w:eastAsia="Arial" w:hAnsi="Arial" w:cs="Arial"/>
        <w:color w:val="000000"/>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D6" w14:textId="77777777" w:rsidR="007E450F" w:rsidRPr="00AC7ECB" w:rsidRDefault="007E450F" w:rsidP="00B85A54">
    <w:pPr>
      <w:ind w:right="360"/>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E8888" w14:textId="77777777" w:rsidR="00BE3F03" w:rsidRDefault="00BE3F03">
      <w:r>
        <w:separator/>
      </w:r>
    </w:p>
  </w:footnote>
  <w:footnote w:type="continuationSeparator" w:id="0">
    <w:p w14:paraId="1B156F1A" w14:textId="77777777" w:rsidR="00BE3F03" w:rsidRDefault="00BE3F03">
      <w:r>
        <w:continuationSeparator/>
      </w:r>
    </w:p>
  </w:footnote>
  <w:footnote w:type="continuationNotice" w:id="1">
    <w:p w14:paraId="5134EFE2" w14:textId="77777777" w:rsidR="00BE3F03" w:rsidRDefault="00BE3F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508"/>
      <w:gridCol w:w="3508"/>
      <w:gridCol w:w="3508"/>
    </w:tblGrid>
    <w:tr w:rsidR="007E450F" w14:paraId="13E2AA30" w14:textId="77777777" w:rsidTr="47A3FCFC">
      <w:tc>
        <w:tcPr>
          <w:tcW w:w="3508" w:type="dxa"/>
        </w:tcPr>
        <w:p w14:paraId="4A539C72" w14:textId="0592CEB9" w:rsidR="007E450F" w:rsidRDefault="007E450F" w:rsidP="47A3FCFC">
          <w:pPr>
            <w:pStyle w:val="Sidhuvud"/>
            <w:ind w:left="-115"/>
          </w:pPr>
        </w:p>
      </w:tc>
      <w:tc>
        <w:tcPr>
          <w:tcW w:w="3508" w:type="dxa"/>
        </w:tcPr>
        <w:p w14:paraId="627BEE0A" w14:textId="1D39D43C" w:rsidR="007E450F" w:rsidRDefault="007E450F" w:rsidP="47A3FCFC">
          <w:pPr>
            <w:pStyle w:val="Sidhuvud"/>
            <w:jc w:val="center"/>
          </w:pPr>
        </w:p>
      </w:tc>
      <w:tc>
        <w:tcPr>
          <w:tcW w:w="3508" w:type="dxa"/>
        </w:tcPr>
        <w:p w14:paraId="18985954" w14:textId="795DB19C" w:rsidR="007E450F" w:rsidRDefault="007E450F" w:rsidP="47A3FCFC">
          <w:pPr>
            <w:pStyle w:val="Sidhuvud"/>
            <w:ind w:right="-115"/>
            <w:jc w:val="right"/>
          </w:pPr>
        </w:p>
      </w:tc>
    </w:tr>
  </w:tbl>
  <w:p w14:paraId="6036CA90" w14:textId="212BCE21" w:rsidR="007E450F" w:rsidRDefault="007E450F">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F4386" w14:textId="4EECFD34" w:rsidR="007E450F" w:rsidRDefault="007E450F">
    <w:pPr>
      <w:pStyle w:val="Sidhuvud"/>
    </w:pPr>
    <w:r w:rsidRPr="00117FA4">
      <w:rPr>
        <w:noProof/>
        <w:lang w:val="sv-SE"/>
      </w:rPr>
      <w:drawing>
        <wp:anchor distT="0" distB="0" distL="114300" distR="114300" simplePos="0" relativeHeight="251658240" behindDoc="0" locked="0" layoutInCell="1" allowOverlap="1" wp14:anchorId="74BA943F" wp14:editId="05C22957">
          <wp:simplePos x="0" y="0"/>
          <wp:positionH relativeFrom="column">
            <wp:posOffset>635</wp:posOffset>
          </wp:positionH>
          <wp:positionV relativeFrom="paragraph">
            <wp:posOffset>184101</wp:posOffset>
          </wp:positionV>
          <wp:extent cx="3868420" cy="923290"/>
          <wp:effectExtent l="0" t="0" r="0" b="0"/>
          <wp:wrapThrough wrapText="bothSides">
            <wp:wrapPolygon edited="0">
              <wp:start x="1418" y="1188"/>
              <wp:lineTo x="284" y="5645"/>
              <wp:lineTo x="142" y="11290"/>
              <wp:lineTo x="496" y="16044"/>
              <wp:lineTo x="567" y="16341"/>
              <wp:lineTo x="1915" y="20501"/>
              <wp:lineTo x="2624" y="20501"/>
              <wp:lineTo x="3191" y="19906"/>
              <wp:lineTo x="4680" y="16935"/>
              <wp:lineTo x="12622" y="16044"/>
              <wp:lineTo x="21487" y="13667"/>
              <wp:lineTo x="21345" y="7725"/>
              <wp:lineTo x="21132" y="6239"/>
              <wp:lineTo x="16877" y="4754"/>
              <wp:lineTo x="3900" y="1188"/>
              <wp:lineTo x="1418" y="1188"/>
            </wp:wrapPolygon>
          </wp:wrapThrough>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68420" cy="9232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23423" w14:textId="6D3A45F9" w:rsidR="007E450F" w:rsidRDefault="007E450F">
    <w:pPr>
      <w:pStyle w:val="Sidhuvu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B" w14:textId="1B206FD3" w:rsidR="007E450F" w:rsidRDefault="007E450F">
    <w:pPr>
      <w:pBdr>
        <w:top w:val="nil"/>
        <w:left w:val="nil"/>
        <w:bottom w:val="nil"/>
        <w:right w:val="nil"/>
        <w:between w:val="nil"/>
      </w:pBdr>
      <w:tabs>
        <w:tab w:val="center" w:pos="4153"/>
        <w:tab w:val="right" w:pos="8306"/>
      </w:tabs>
      <w:ind w:right="-1666"/>
      <w:jc w:val="right"/>
      <w:rPr>
        <w:color w:val="000000"/>
      </w:rPr>
    </w:pPr>
  </w:p>
  <w:p w14:paraId="000000CC" w14:textId="77777777" w:rsidR="007E450F" w:rsidRDefault="007E450F">
    <w:pPr>
      <w:pBdr>
        <w:top w:val="nil"/>
        <w:left w:val="nil"/>
        <w:bottom w:val="nil"/>
        <w:right w:val="nil"/>
        <w:between w:val="nil"/>
      </w:pBdr>
      <w:tabs>
        <w:tab w:val="center" w:pos="4153"/>
        <w:tab w:val="right" w:pos="8306"/>
      </w:tabs>
      <w:ind w:right="-1666"/>
      <w:rPr>
        <w:color w:val="000000"/>
      </w:rPr>
    </w:pPr>
  </w:p>
  <w:p w14:paraId="000000CD" w14:textId="77777777" w:rsidR="007E450F" w:rsidRDefault="007E450F">
    <w:pPr>
      <w:pBdr>
        <w:top w:val="nil"/>
        <w:left w:val="nil"/>
        <w:bottom w:val="nil"/>
        <w:right w:val="nil"/>
        <w:between w:val="nil"/>
      </w:pBdr>
      <w:tabs>
        <w:tab w:val="center" w:pos="4153"/>
        <w:tab w:val="right" w:pos="8306"/>
      </w:tabs>
      <w:ind w:right="-1666"/>
      <w:rPr>
        <w:rFonts w:ascii="Arial" w:eastAsia="Arial" w:hAnsi="Arial" w:cs="Arial"/>
        <w:b/>
        <w:color w:val="FFFFFF"/>
      </w:rPr>
    </w:pPr>
  </w:p>
  <w:p w14:paraId="000000CE" w14:textId="77777777" w:rsidR="007E450F" w:rsidRDefault="007E450F">
    <w:pPr>
      <w:pBdr>
        <w:top w:val="nil"/>
        <w:left w:val="nil"/>
        <w:bottom w:val="nil"/>
        <w:right w:val="nil"/>
        <w:between w:val="nil"/>
      </w:pBdr>
      <w:tabs>
        <w:tab w:val="center" w:pos="4153"/>
        <w:tab w:val="right" w:pos="8306"/>
      </w:tabs>
      <w:ind w:right="-1666"/>
      <w:rPr>
        <w:color w:val="000000"/>
      </w:rPr>
    </w:pPr>
  </w:p>
  <w:p w14:paraId="000000CF" w14:textId="77777777" w:rsidR="007E450F" w:rsidRDefault="007E450F">
    <w:pPr>
      <w:pBdr>
        <w:top w:val="nil"/>
        <w:left w:val="nil"/>
        <w:bottom w:val="nil"/>
        <w:right w:val="nil"/>
        <w:between w:val="nil"/>
      </w:pBdr>
      <w:tabs>
        <w:tab w:val="center" w:pos="4153"/>
        <w:tab w:val="right" w:pos="8306"/>
      </w:tabs>
      <w:ind w:right="-1666"/>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D8" w14:textId="202792F6" w:rsidR="007E450F" w:rsidRDefault="007E450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450F5"/>
    <w:multiLevelType w:val="hybridMultilevel"/>
    <w:tmpl w:val="FFFFFFFF"/>
    <w:lvl w:ilvl="0" w:tplc="FB8EF98C">
      <w:start w:val="1"/>
      <w:numFmt w:val="bullet"/>
      <w:lvlText w:val=""/>
      <w:lvlJc w:val="left"/>
      <w:pPr>
        <w:ind w:left="720" w:hanging="360"/>
      </w:pPr>
      <w:rPr>
        <w:rFonts w:ascii="Symbol" w:hAnsi="Symbol" w:hint="default"/>
      </w:rPr>
    </w:lvl>
    <w:lvl w:ilvl="1" w:tplc="15F6D162">
      <w:start w:val="1"/>
      <w:numFmt w:val="bullet"/>
      <w:lvlText w:val=""/>
      <w:lvlJc w:val="left"/>
      <w:pPr>
        <w:ind w:left="1440" w:hanging="360"/>
      </w:pPr>
      <w:rPr>
        <w:rFonts w:ascii="Symbol" w:hAnsi="Symbol" w:hint="default"/>
      </w:rPr>
    </w:lvl>
    <w:lvl w:ilvl="2" w:tplc="4CF8455C">
      <w:start w:val="1"/>
      <w:numFmt w:val="bullet"/>
      <w:lvlText w:val=""/>
      <w:lvlJc w:val="left"/>
      <w:pPr>
        <w:ind w:left="2160" w:hanging="360"/>
      </w:pPr>
      <w:rPr>
        <w:rFonts w:ascii="Wingdings" w:hAnsi="Wingdings" w:hint="default"/>
      </w:rPr>
    </w:lvl>
    <w:lvl w:ilvl="3" w:tplc="4B3A7A42">
      <w:start w:val="1"/>
      <w:numFmt w:val="bullet"/>
      <w:lvlText w:val=""/>
      <w:lvlJc w:val="left"/>
      <w:pPr>
        <w:ind w:left="2880" w:hanging="360"/>
      </w:pPr>
      <w:rPr>
        <w:rFonts w:ascii="Symbol" w:hAnsi="Symbol" w:hint="default"/>
      </w:rPr>
    </w:lvl>
    <w:lvl w:ilvl="4" w:tplc="B64AE254">
      <w:start w:val="1"/>
      <w:numFmt w:val="bullet"/>
      <w:lvlText w:val="o"/>
      <w:lvlJc w:val="left"/>
      <w:pPr>
        <w:ind w:left="3600" w:hanging="360"/>
      </w:pPr>
      <w:rPr>
        <w:rFonts w:ascii="Courier New" w:hAnsi="Courier New" w:hint="default"/>
      </w:rPr>
    </w:lvl>
    <w:lvl w:ilvl="5" w:tplc="7282879A">
      <w:start w:val="1"/>
      <w:numFmt w:val="bullet"/>
      <w:lvlText w:val=""/>
      <w:lvlJc w:val="left"/>
      <w:pPr>
        <w:ind w:left="4320" w:hanging="360"/>
      </w:pPr>
      <w:rPr>
        <w:rFonts w:ascii="Wingdings" w:hAnsi="Wingdings" w:hint="default"/>
      </w:rPr>
    </w:lvl>
    <w:lvl w:ilvl="6" w:tplc="BEE87FE8">
      <w:start w:val="1"/>
      <w:numFmt w:val="bullet"/>
      <w:lvlText w:val=""/>
      <w:lvlJc w:val="left"/>
      <w:pPr>
        <w:ind w:left="5040" w:hanging="360"/>
      </w:pPr>
      <w:rPr>
        <w:rFonts w:ascii="Symbol" w:hAnsi="Symbol" w:hint="default"/>
      </w:rPr>
    </w:lvl>
    <w:lvl w:ilvl="7" w:tplc="7444D680">
      <w:start w:val="1"/>
      <w:numFmt w:val="bullet"/>
      <w:lvlText w:val="o"/>
      <w:lvlJc w:val="left"/>
      <w:pPr>
        <w:ind w:left="5760" w:hanging="360"/>
      </w:pPr>
      <w:rPr>
        <w:rFonts w:ascii="Courier New" w:hAnsi="Courier New" w:hint="default"/>
      </w:rPr>
    </w:lvl>
    <w:lvl w:ilvl="8" w:tplc="94FC26D4">
      <w:start w:val="1"/>
      <w:numFmt w:val="bullet"/>
      <w:lvlText w:val=""/>
      <w:lvlJc w:val="left"/>
      <w:pPr>
        <w:ind w:left="6480" w:hanging="360"/>
      </w:pPr>
      <w:rPr>
        <w:rFonts w:ascii="Wingdings" w:hAnsi="Wingdings" w:hint="default"/>
      </w:rPr>
    </w:lvl>
  </w:abstractNum>
  <w:abstractNum w:abstractNumId="1" w15:restartNumberingAfterBreak="0">
    <w:nsid w:val="065F179C"/>
    <w:multiLevelType w:val="hybridMultilevel"/>
    <w:tmpl w:val="FFFFFFFF"/>
    <w:lvl w:ilvl="0" w:tplc="DA3CECAC">
      <w:start w:val="1"/>
      <w:numFmt w:val="bullet"/>
      <w:lvlText w:val=""/>
      <w:lvlJc w:val="left"/>
      <w:pPr>
        <w:ind w:left="720" w:hanging="360"/>
      </w:pPr>
      <w:rPr>
        <w:rFonts w:ascii="Symbol" w:hAnsi="Symbol" w:hint="default"/>
      </w:rPr>
    </w:lvl>
    <w:lvl w:ilvl="1" w:tplc="1E3ADB16">
      <w:start w:val="1"/>
      <w:numFmt w:val="bullet"/>
      <w:lvlText w:val=""/>
      <w:lvlJc w:val="left"/>
      <w:pPr>
        <w:ind w:left="1440" w:hanging="360"/>
      </w:pPr>
      <w:rPr>
        <w:rFonts w:ascii="Symbol" w:hAnsi="Symbol" w:hint="default"/>
      </w:rPr>
    </w:lvl>
    <w:lvl w:ilvl="2" w:tplc="8BEA077E">
      <w:start w:val="1"/>
      <w:numFmt w:val="bullet"/>
      <w:lvlText w:val=""/>
      <w:lvlJc w:val="left"/>
      <w:pPr>
        <w:ind w:left="2160" w:hanging="360"/>
      </w:pPr>
      <w:rPr>
        <w:rFonts w:ascii="Wingdings" w:hAnsi="Wingdings" w:hint="default"/>
      </w:rPr>
    </w:lvl>
    <w:lvl w:ilvl="3" w:tplc="C130FD72">
      <w:start w:val="1"/>
      <w:numFmt w:val="bullet"/>
      <w:lvlText w:val=""/>
      <w:lvlJc w:val="left"/>
      <w:pPr>
        <w:ind w:left="2880" w:hanging="360"/>
      </w:pPr>
      <w:rPr>
        <w:rFonts w:ascii="Symbol" w:hAnsi="Symbol" w:hint="default"/>
      </w:rPr>
    </w:lvl>
    <w:lvl w:ilvl="4" w:tplc="8D34A2A4">
      <w:start w:val="1"/>
      <w:numFmt w:val="bullet"/>
      <w:lvlText w:val="o"/>
      <w:lvlJc w:val="left"/>
      <w:pPr>
        <w:ind w:left="3600" w:hanging="360"/>
      </w:pPr>
      <w:rPr>
        <w:rFonts w:ascii="Courier New" w:hAnsi="Courier New" w:hint="default"/>
      </w:rPr>
    </w:lvl>
    <w:lvl w:ilvl="5" w:tplc="21181F00">
      <w:start w:val="1"/>
      <w:numFmt w:val="bullet"/>
      <w:lvlText w:val=""/>
      <w:lvlJc w:val="left"/>
      <w:pPr>
        <w:ind w:left="4320" w:hanging="360"/>
      </w:pPr>
      <w:rPr>
        <w:rFonts w:ascii="Wingdings" w:hAnsi="Wingdings" w:hint="default"/>
      </w:rPr>
    </w:lvl>
    <w:lvl w:ilvl="6" w:tplc="C30ADB8C">
      <w:start w:val="1"/>
      <w:numFmt w:val="bullet"/>
      <w:lvlText w:val=""/>
      <w:lvlJc w:val="left"/>
      <w:pPr>
        <w:ind w:left="5040" w:hanging="360"/>
      </w:pPr>
      <w:rPr>
        <w:rFonts w:ascii="Symbol" w:hAnsi="Symbol" w:hint="default"/>
      </w:rPr>
    </w:lvl>
    <w:lvl w:ilvl="7" w:tplc="2AFECAAE">
      <w:start w:val="1"/>
      <w:numFmt w:val="bullet"/>
      <w:lvlText w:val="o"/>
      <w:lvlJc w:val="left"/>
      <w:pPr>
        <w:ind w:left="5760" w:hanging="360"/>
      </w:pPr>
      <w:rPr>
        <w:rFonts w:ascii="Courier New" w:hAnsi="Courier New" w:hint="default"/>
      </w:rPr>
    </w:lvl>
    <w:lvl w:ilvl="8" w:tplc="008C3E40">
      <w:start w:val="1"/>
      <w:numFmt w:val="bullet"/>
      <w:lvlText w:val=""/>
      <w:lvlJc w:val="left"/>
      <w:pPr>
        <w:ind w:left="6480" w:hanging="360"/>
      </w:pPr>
      <w:rPr>
        <w:rFonts w:ascii="Wingdings" w:hAnsi="Wingdings" w:hint="default"/>
      </w:rPr>
    </w:lvl>
  </w:abstractNum>
  <w:abstractNum w:abstractNumId="2" w15:restartNumberingAfterBreak="0">
    <w:nsid w:val="0AAC0F83"/>
    <w:multiLevelType w:val="multilevel"/>
    <w:tmpl w:val="4B0EB756"/>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CA33A0"/>
    <w:multiLevelType w:val="hybridMultilevel"/>
    <w:tmpl w:val="FFFFFFFF"/>
    <w:lvl w:ilvl="0" w:tplc="92C8AE20">
      <w:start w:val="1"/>
      <w:numFmt w:val="bullet"/>
      <w:lvlText w:val=""/>
      <w:lvlJc w:val="left"/>
      <w:pPr>
        <w:ind w:left="720" w:hanging="360"/>
      </w:pPr>
      <w:rPr>
        <w:rFonts w:ascii="Symbol" w:hAnsi="Symbol" w:hint="default"/>
      </w:rPr>
    </w:lvl>
    <w:lvl w:ilvl="1" w:tplc="80BE6FC4">
      <w:start w:val="1"/>
      <w:numFmt w:val="bullet"/>
      <w:lvlText w:val=""/>
      <w:lvlJc w:val="left"/>
      <w:pPr>
        <w:ind w:left="1440" w:hanging="360"/>
      </w:pPr>
      <w:rPr>
        <w:rFonts w:ascii="Symbol" w:hAnsi="Symbol" w:hint="default"/>
      </w:rPr>
    </w:lvl>
    <w:lvl w:ilvl="2" w:tplc="3F1A4D2E">
      <w:start w:val="1"/>
      <w:numFmt w:val="bullet"/>
      <w:lvlText w:val=""/>
      <w:lvlJc w:val="left"/>
      <w:pPr>
        <w:ind w:left="2160" w:hanging="360"/>
      </w:pPr>
      <w:rPr>
        <w:rFonts w:ascii="Wingdings" w:hAnsi="Wingdings" w:hint="default"/>
      </w:rPr>
    </w:lvl>
    <w:lvl w:ilvl="3" w:tplc="59B27CA6">
      <w:start w:val="1"/>
      <w:numFmt w:val="bullet"/>
      <w:lvlText w:val=""/>
      <w:lvlJc w:val="left"/>
      <w:pPr>
        <w:ind w:left="2880" w:hanging="360"/>
      </w:pPr>
      <w:rPr>
        <w:rFonts w:ascii="Symbol" w:hAnsi="Symbol" w:hint="default"/>
      </w:rPr>
    </w:lvl>
    <w:lvl w:ilvl="4" w:tplc="550C399A">
      <w:start w:val="1"/>
      <w:numFmt w:val="bullet"/>
      <w:lvlText w:val="o"/>
      <w:lvlJc w:val="left"/>
      <w:pPr>
        <w:ind w:left="3600" w:hanging="360"/>
      </w:pPr>
      <w:rPr>
        <w:rFonts w:ascii="Courier New" w:hAnsi="Courier New" w:hint="default"/>
      </w:rPr>
    </w:lvl>
    <w:lvl w:ilvl="5" w:tplc="57249A6C">
      <w:start w:val="1"/>
      <w:numFmt w:val="bullet"/>
      <w:lvlText w:val=""/>
      <w:lvlJc w:val="left"/>
      <w:pPr>
        <w:ind w:left="4320" w:hanging="360"/>
      </w:pPr>
      <w:rPr>
        <w:rFonts w:ascii="Wingdings" w:hAnsi="Wingdings" w:hint="default"/>
      </w:rPr>
    </w:lvl>
    <w:lvl w:ilvl="6" w:tplc="B04AB8F0">
      <w:start w:val="1"/>
      <w:numFmt w:val="bullet"/>
      <w:lvlText w:val=""/>
      <w:lvlJc w:val="left"/>
      <w:pPr>
        <w:ind w:left="5040" w:hanging="360"/>
      </w:pPr>
      <w:rPr>
        <w:rFonts w:ascii="Symbol" w:hAnsi="Symbol" w:hint="default"/>
      </w:rPr>
    </w:lvl>
    <w:lvl w:ilvl="7" w:tplc="79A42688">
      <w:start w:val="1"/>
      <w:numFmt w:val="bullet"/>
      <w:lvlText w:val="o"/>
      <w:lvlJc w:val="left"/>
      <w:pPr>
        <w:ind w:left="5760" w:hanging="360"/>
      </w:pPr>
      <w:rPr>
        <w:rFonts w:ascii="Courier New" w:hAnsi="Courier New" w:hint="default"/>
      </w:rPr>
    </w:lvl>
    <w:lvl w:ilvl="8" w:tplc="97A08468">
      <w:start w:val="1"/>
      <w:numFmt w:val="bullet"/>
      <w:lvlText w:val=""/>
      <w:lvlJc w:val="left"/>
      <w:pPr>
        <w:ind w:left="6480" w:hanging="360"/>
      </w:pPr>
      <w:rPr>
        <w:rFonts w:ascii="Wingdings" w:hAnsi="Wingdings" w:hint="default"/>
      </w:rPr>
    </w:lvl>
  </w:abstractNum>
  <w:abstractNum w:abstractNumId="4" w15:restartNumberingAfterBreak="0">
    <w:nsid w:val="1BE26E8F"/>
    <w:multiLevelType w:val="hybridMultilevel"/>
    <w:tmpl w:val="FFFFFFFF"/>
    <w:lvl w:ilvl="0" w:tplc="65D058FA">
      <w:start w:val="1"/>
      <w:numFmt w:val="bullet"/>
      <w:lvlText w:val=""/>
      <w:lvlJc w:val="left"/>
      <w:pPr>
        <w:ind w:left="720" w:hanging="360"/>
      </w:pPr>
      <w:rPr>
        <w:rFonts w:ascii="Symbol" w:hAnsi="Symbol" w:hint="default"/>
      </w:rPr>
    </w:lvl>
    <w:lvl w:ilvl="1" w:tplc="DEE23508">
      <w:start w:val="1"/>
      <w:numFmt w:val="bullet"/>
      <w:lvlText w:val=""/>
      <w:lvlJc w:val="left"/>
      <w:pPr>
        <w:ind w:left="1440" w:hanging="360"/>
      </w:pPr>
      <w:rPr>
        <w:rFonts w:ascii="Symbol" w:hAnsi="Symbol" w:hint="default"/>
      </w:rPr>
    </w:lvl>
    <w:lvl w:ilvl="2" w:tplc="D562BCC2">
      <w:start w:val="1"/>
      <w:numFmt w:val="bullet"/>
      <w:lvlText w:val=""/>
      <w:lvlJc w:val="left"/>
      <w:pPr>
        <w:ind w:left="2160" w:hanging="360"/>
      </w:pPr>
      <w:rPr>
        <w:rFonts w:ascii="Wingdings" w:hAnsi="Wingdings" w:hint="default"/>
      </w:rPr>
    </w:lvl>
    <w:lvl w:ilvl="3" w:tplc="19620CBE">
      <w:start w:val="1"/>
      <w:numFmt w:val="bullet"/>
      <w:lvlText w:val=""/>
      <w:lvlJc w:val="left"/>
      <w:pPr>
        <w:ind w:left="2880" w:hanging="360"/>
      </w:pPr>
      <w:rPr>
        <w:rFonts w:ascii="Symbol" w:hAnsi="Symbol" w:hint="default"/>
      </w:rPr>
    </w:lvl>
    <w:lvl w:ilvl="4" w:tplc="1F462D1A">
      <w:start w:val="1"/>
      <w:numFmt w:val="bullet"/>
      <w:lvlText w:val="o"/>
      <w:lvlJc w:val="left"/>
      <w:pPr>
        <w:ind w:left="3600" w:hanging="360"/>
      </w:pPr>
      <w:rPr>
        <w:rFonts w:ascii="Courier New" w:hAnsi="Courier New" w:hint="default"/>
      </w:rPr>
    </w:lvl>
    <w:lvl w:ilvl="5" w:tplc="C4940036">
      <w:start w:val="1"/>
      <w:numFmt w:val="bullet"/>
      <w:lvlText w:val=""/>
      <w:lvlJc w:val="left"/>
      <w:pPr>
        <w:ind w:left="4320" w:hanging="360"/>
      </w:pPr>
      <w:rPr>
        <w:rFonts w:ascii="Wingdings" w:hAnsi="Wingdings" w:hint="default"/>
      </w:rPr>
    </w:lvl>
    <w:lvl w:ilvl="6" w:tplc="94422B60">
      <w:start w:val="1"/>
      <w:numFmt w:val="bullet"/>
      <w:lvlText w:val=""/>
      <w:lvlJc w:val="left"/>
      <w:pPr>
        <w:ind w:left="5040" w:hanging="360"/>
      </w:pPr>
      <w:rPr>
        <w:rFonts w:ascii="Symbol" w:hAnsi="Symbol" w:hint="default"/>
      </w:rPr>
    </w:lvl>
    <w:lvl w:ilvl="7" w:tplc="53C41628">
      <w:start w:val="1"/>
      <w:numFmt w:val="bullet"/>
      <w:lvlText w:val="o"/>
      <w:lvlJc w:val="left"/>
      <w:pPr>
        <w:ind w:left="5760" w:hanging="360"/>
      </w:pPr>
      <w:rPr>
        <w:rFonts w:ascii="Courier New" w:hAnsi="Courier New" w:hint="default"/>
      </w:rPr>
    </w:lvl>
    <w:lvl w:ilvl="8" w:tplc="572A689A">
      <w:start w:val="1"/>
      <w:numFmt w:val="bullet"/>
      <w:lvlText w:val=""/>
      <w:lvlJc w:val="left"/>
      <w:pPr>
        <w:ind w:left="6480" w:hanging="360"/>
      </w:pPr>
      <w:rPr>
        <w:rFonts w:ascii="Wingdings" w:hAnsi="Wingdings" w:hint="default"/>
      </w:rPr>
    </w:lvl>
  </w:abstractNum>
  <w:abstractNum w:abstractNumId="5" w15:restartNumberingAfterBreak="0">
    <w:nsid w:val="213B0D27"/>
    <w:multiLevelType w:val="multilevel"/>
    <w:tmpl w:val="8D348FA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2030669"/>
    <w:multiLevelType w:val="multilevel"/>
    <w:tmpl w:val="272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2C1A5E"/>
    <w:multiLevelType w:val="hybridMultilevel"/>
    <w:tmpl w:val="7584E3C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2418751D"/>
    <w:multiLevelType w:val="hybridMultilevel"/>
    <w:tmpl w:val="7D6ACC50"/>
    <w:lvl w:ilvl="0" w:tplc="A1B2AE62">
      <w:start w:val="6"/>
      <w:numFmt w:val="bullet"/>
      <w:lvlText w:val="-"/>
      <w:lvlJc w:val="left"/>
      <w:pPr>
        <w:ind w:left="720" w:hanging="360"/>
      </w:pPr>
      <w:rPr>
        <w:rFonts w:ascii="Times New Roman" w:eastAsia="Cambr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242566B0"/>
    <w:multiLevelType w:val="hybridMultilevel"/>
    <w:tmpl w:val="FFFFFFFF"/>
    <w:lvl w:ilvl="0" w:tplc="6728E57C">
      <w:start w:val="1"/>
      <w:numFmt w:val="bullet"/>
      <w:lvlText w:val=""/>
      <w:lvlJc w:val="left"/>
      <w:pPr>
        <w:ind w:left="720" w:hanging="360"/>
      </w:pPr>
      <w:rPr>
        <w:rFonts w:ascii="Symbol" w:hAnsi="Symbol" w:hint="default"/>
      </w:rPr>
    </w:lvl>
    <w:lvl w:ilvl="1" w:tplc="8382AD7E">
      <w:start w:val="1"/>
      <w:numFmt w:val="bullet"/>
      <w:lvlText w:val=""/>
      <w:lvlJc w:val="left"/>
      <w:pPr>
        <w:ind w:left="1440" w:hanging="360"/>
      </w:pPr>
      <w:rPr>
        <w:rFonts w:ascii="Symbol" w:hAnsi="Symbol" w:hint="default"/>
      </w:rPr>
    </w:lvl>
    <w:lvl w:ilvl="2" w:tplc="29D67346">
      <w:start w:val="1"/>
      <w:numFmt w:val="bullet"/>
      <w:lvlText w:val=""/>
      <w:lvlJc w:val="left"/>
      <w:pPr>
        <w:ind w:left="2160" w:hanging="360"/>
      </w:pPr>
      <w:rPr>
        <w:rFonts w:ascii="Wingdings" w:hAnsi="Wingdings" w:hint="default"/>
      </w:rPr>
    </w:lvl>
    <w:lvl w:ilvl="3" w:tplc="C13A7178">
      <w:start w:val="1"/>
      <w:numFmt w:val="bullet"/>
      <w:lvlText w:val=""/>
      <w:lvlJc w:val="left"/>
      <w:pPr>
        <w:ind w:left="2880" w:hanging="360"/>
      </w:pPr>
      <w:rPr>
        <w:rFonts w:ascii="Symbol" w:hAnsi="Symbol" w:hint="default"/>
      </w:rPr>
    </w:lvl>
    <w:lvl w:ilvl="4" w:tplc="64DCD4DC">
      <w:start w:val="1"/>
      <w:numFmt w:val="bullet"/>
      <w:lvlText w:val="o"/>
      <w:lvlJc w:val="left"/>
      <w:pPr>
        <w:ind w:left="3600" w:hanging="360"/>
      </w:pPr>
      <w:rPr>
        <w:rFonts w:ascii="Courier New" w:hAnsi="Courier New" w:hint="default"/>
      </w:rPr>
    </w:lvl>
    <w:lvl w:ilvl="5" w:tplc="7616B4BC">
      <w:start w:val="1"/>
      <w:numFmt w:val="bullet"/>
      <w:lvlText w:val=""/>
      <w:lvlJc w:val="left"/>
      <w:pPr>
        <w:ind w:left="4320" w:hanging="360"/>
      </w:pPr>
      <w:rPr>
        <w:rFonts w:ascii="Wingdings" w:hAnsi="Wingdings" w:hint="default"/>
      </w:rPr>
    </w:lvl>
    <w:lvl w:ilvl="6" w:tplc="236C495E">
      <w:start w:val="1"/>
      <w:numFmt w:val="bullet"/>
      <w:lvlText w:val=""/>
      <w:lvlJc w:val="left"/>
      <w:pPr>
        <w:ind w:left="5040" w:hanging="360"/>
      </w:pPr>
      <w:rPr>
        <w:rFonts w:ascii="Symbol" w:hAnsi="Symbol" w:hint="default"/>
      </w:rPr>
    </w:lvl>
    <w:lvl w:ilvl="7" w:tplc="E826B322">
      <w:start w:val="1"/>
      <w:numFmt w:val="bullet"/>
      <w:lvlText w:val="o"/>
      <w:lvlJc w:val="left"/>
      <w:pPr>
        <w:ind w:left="5760" w:hanging="360"/>
      </w:pPr>
      <w:rPr>
        <w:rFonts w:ascii="Courier New" w:hAnsi="Courier New" w:hint="default"/>
      </w:rPr>
    </w:lvl>
    <w:lvl w:ilvl="8" w:tplc="D3889D24">
      <w:start w:val="1"/>
      <w:numFmt w:val="bullet"/>
      <w:lvlText w:val=""/>
      <w:lvlJc w:val="left"/>
      <w:pPr>
        <w:ind w:left="6480" w:hanging="360"/>
      </w:pPr>
      <w:rPr>
        <w:rFonts w:ascii="Wingdings" w:hAnsi="Wingdings" w:hint="default"/>
      </w:rPr>
    </w:lvl>
  </w:abstractNum>
  <w:abstractNum w:abstractNumId="10" w15:restartNumberingAfterBreak="0">
    <w:nsid w:val="2DDF03BC"/>
    <w:multiLevelType w:val="multilevel"/>
    <w:tmpl w:val="8D348FA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A65557"/>
    <w:multiLevelType w:val="hybridMultilevel"/>
    <w:tmpl w:val="B478F88E"/>
    <w:lvl w:ilvl="0" w:tplc="B0DC6154">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333A779B"/>
    <w:multiLevelType w:val="multilevel"/>
    <w:tmpl w:val="A92A6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E33476"/>
    <w:multiLevelType w:val="hybridMultilevel"/>
    <w:tmpl w:val="FFFFFFFF"/>
    <w:lvl w:ilvl="0" w:tplc="A56CD1EE">
      <w:start w:val="1"/>
      <w:numFmt w:val="bullet"/>
      <w:lvlText w:val=""/>
      <w:lvlJc w:val="left"/>
      <w:pPr>
        <w:ind w:left="720" w:hanging="360"/>
      </w:pPr>
      <w:rPr>
        <w:rFonts w:ascii="Symbol" w:hAnsi="Symbol" w:hint="default"/>
      </w:rPr>
    </w:lvl>
    <w:lvl w:ilvl="1" w:tplc="284AF794">
      <w:start w:val="1"/>
      <w:numFmt w:val="bullet"/>
      <w:lvlText w:val=""/>
      <w:lvlJc w:val="left"/>
      <w:pPr>
        <w:ind w:left="1440" w:hanging="360"/>
      </w:pPr>
      <w:rPr>
        <w:rFonts w:ascii="Symbol" w:hAnsi="Symbol" w:hint="default"/>
      </w:rPr>
    </w:lvl>
    <w:lvl w:ilvl="2" w:tplc="7354D72A">
      <w:start w:val="1"/>
      <w:numFmt w:val="bullet"/>
      <w:lvlText w:val=""/>
      <w:lvlJc w:val="left"/>
      <w:pPr>
        <w:ind w:left="2160" w:hanging="360"/>
      </w:pPr>
      <w:rPr>
        <w:rFonts w:ascii="Wingdings" w:hAnsi="Wingdings" w:hint="default"/>
      </w:rPr>
    </w:lvl>
    <w:lvl w:ilvl="3" w:tplc="048E3016">
      <w:start w:val="1"/>
      <w:numFmt w:val="bullet"/>
      <w:lvlText w:val=""/>
      <w:lvlJc w:val="left"/>
      <w:pPr>
        <w:ind w:left="2880" w:hanging="360"/>
      </w:pPr>
      <w:rPr>
        <w:rFonts w:ascii="Symbol" w:hAnsi="Symbol" w:hint="default"/>
      </w:rPr>
    </w:lvl>
    <w:lvl w:ilvl="4" w:tplc="2A7E98BE">
      <w:start w:val="1"/>
      <w:numFmt w:val="bullet"/>
      <w:lvlText w:val="o"/>
      <w:lvlJc w:val="left"/>
      <w:pPr>
        <w:ind w:left="3600" w:hanging="360"/>
      </w:pPr>
      <w:rPr>
        <w:rFonts w:ascii="Courier New" w:hAnsi="Courier New" w:hint="default"/>
      </w:rPr>
    </w:lvl>
    <w:lvl w:ilvl="5" w:tplc="30429DE6">
      <w:start w:val="1"/>
      <w:numFmt w:val="bullet"/>
      <w:lvlText w:val=""/>
      <w:lvlJc w:val="left"/>
      <w:pPr>
        <w:ind w:left="4320" w:hanging="360"/>
      </w:pPr>
      <w:rPr>
        <w:rFonts w:ascii="Wingdings" w:hAnsi="Wingdings" w:hint="default"/>
      </w:rPr>
    </w:lvl>
    <w:lvl w:ilvl="6" w:tplc="E6947CB0">
      <w:start w:val="1"/>
      <w:numFmt w:val="bullet"/>
      <w:lvlText w:val=""/>
      <w:lvlJc w:val="left"/>
      <w:pPr>
        <w:ind w:left="5040" w:hanging="360"/>
      </w:pPr>
      <w:rPr>
        <w:rFonts w:ascii="Symbol" w:hAnsi="Symbol" w:hint="default"/>
      </w:rPr>
    </w:lvl>
    <w:lvl w:ilvl="7" w:tplc="13F04B20">
      <w:start w:val="1"/>
      <w:numFmt w:val="bullet"/>
      <w:lvlText w:val="o"/>
      <w:lvlJc w:val="left"/>
      <w:pPr>
        <w:ind w:left="5760" w:hanging="360"/>
      </w:pPr>
      <w:rPr>
        <w:rFonts w:ascii="Courier New" w:hAnsi="Courier New" w:hint="default"/>
      </w:rPr>
    </w:lvl>
    <w:lvl w:ilvl="8" w:tplc="949ED4B8">
      <w:start w:val="1"/>
      <w:numFmt w:val="bullet"/>
      <w:lvlText w:val=""/>
      <w:lvlJc w:val="left"/>
      <w:pPr>
        <w:ind w:left="6480" w:hanging="360"/>
      </w:pPr>
      <w:rPr>
        <w:rFonts w:ascii="Wingdings" w:hAnsi="Wingdings" w:hint="default"/>
      </w:rPr>
    </w:lvl>
  </w:abstractNum>
  <w:abstractNum w:abstractNumId="14" w15:restartNumberingAfterBreak="0">
    <w:nsid w:val="362C0096"/>
    <w:multiLevelType w:val="multilevel"/>
    <w:tmpl w:val="7464B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551782"/>
    <w:multiLevelType w:val="hybridMultilevel"/>
    <w:tmpl w:val="FFFFFFFF"/>
    <w:lvl w:ilvl="0" w:tplc="FA36B362">
      <w:start w:val="1"/>
      <w:numFmt w:val="bullet"/>
      <w:lvlText w:val=""/>
      <w:lvlJc w:val="left"/>
      <w:pPr>
        <w:ind w:left="720" w:hanging="360"/>
      </w:pPr>
      <w:rPr>
        <w:rFonts w:ascii="Symbol" w:hAnsi="Symbol" w:hint="default"/>
      </w:rPr>
    </w:lvl>
    <w:lvl w:ilvl="1" w:tplc="4142FDEC">
      <w:start w:val="1"/>
      <w:numFmt w:val="bullet"/>
      <w:lvlText w:val=""/>
      <w:lvlJc w:val="left"/>
      <w:pPr>
        <w:ind w:left="1440" w:hanging="360"/>
      </w:pPr>
      <w:rPr>
        <w:rFonts w:ascii="Symbol" w:hAnsi="Symbol" w:hint="default"/>
      </w:rPr>
    </w:lvl>
    <w:lvl w:ilvl="2" w:tplc="E23CB7DC">
      <w:start w:val="1"/>
      <w:numFmt w:val="bullet"/>
      <w:lvlText w:val=""/>
      <w:lvlJc w:val="left"/>
      <w:pPr>
        <w:ind w:left="2160" w:hanging="360"/>
      </w:pPr>
      <w:rPr>
        <w:rFonts w:ascii="Wingdings" w:hAnsi="Wingdings" w:hint="default"/>
      </w:rPr>
    </w:lvl>
    <w:lvl w:ilvl="3" w:tplc="F8846E4E">
      <w:start w:val="1"/>
      <w:numFmt w:val="bullet"/>
      <w:lvlText w:val=""/>
      <w:lvlJc w:val="left"/>
      <w:pPr>
        <w:ind w:left="2880" w:hanging="360"/>
      </w:pPr>
      <w:rPr>
        <w:rFonts w:ascii="Symbol" w:hAnsi="Symbol" w:hint="default"/>
      </w:rPr>
    </w:lvl>
    <w:lvl w:ilvl="4" w:tplc="32C2BBB8">
      <w:start w:val="1"/>
      <w:numFmt w:val="bullet"/>
      <w:lvlText w:val="o"/>
      <w:lvlJc w:val="left"/>
      <w:pPr>
        <w:ind w:left="3600" w:hanging="360"/>
      </w:pPr>
      <w:rPr>
        <w:rFonts w:ascii="Courier New" w:hAnsi="Courier New" w:hint="default"/>
      </w:rPr>
    </w:lvl>
    <w:lvl w:ilvl="5" w:tplc="26D07A82">
      <w:start w:val="1"/>
      <w:numFmt w:val="bullet"/>
      <w:lvlText w:val=""/>
      <w:lvlJc w:val="left"/>
      <w:pPr>
        <w:ind w:left="4320" w:hanging="360"/>
      </w:pPr>
      <w:rPr>
        <w:rFonts w:ascii="Wingdings" w:hAnsi="Wingdings" w:hint="default"/>
      </w:rPr>
    </w:lvl>
    <w:lvl w:ilvl="6" w:tplc="5626797E">
      <w:start w:val="1"/>
      <w:numFmt w:val="bullet"/>
      <w:lvlText w:val=""/>
      <w:lvlJc w:val="left"/>
      <w:pPr>
        <w:ind w:left="5040" w:hanging="360"/>
      </w:pPr>
      <w:rPr>
        <w:rFonts w:ascii="Symbol" w:hAnsi="Symbol" w:hint="default"/>
      </w:rPr>
    </w:lvl>
    <w:lvl w:ilvl="7" w:tplc="563A581A">
      <w:start w:val="1"/>
      <w:numFmt w:val="bullet"/>
      <w:lvlText w:val="o"/>
      <w:lvlJc w:val="left"/>
      <w:pPr>
        <w:ind w:left="5760" w:hanging="360"/>
      </w:pPr>
      <w:rPr>
        <w:rFonts w:ascii="Courier New" w:hAnsi="Courier New" w:hint="default"/>
      </w:rPr>
    </w:lvl>
    <w:lvl w:ilvl="8" w:tplc="2E2CDA6A">
      <w:start w:val="1"/>
      <w:numFmt w:val="bullet"/>
      <w:lvlText w:val=""/>
      <w:lvlJc w:val="left"/>
      <w:pPr>
        <w:ind w:left="6480" w:hanging="360"/>
      </w:pPr>
      <w:rPr>
        <w:rFonts w:ascii="Wingdings" w:hAnsi="Wingdings" w:hint="default"/>
      </w:rPr>
    </w:lvl>
  </w:abstractNum>
  <w:abstractNum w:abstractNumId="16" w15:restartNumberingAfterBreak="0">
    <w:nsid w:val="36D262E3"/>
    <w:multiLevelType w:val="multilevel"/>
    <w:tmpl w:val="D80E0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0726BE"/>
    <w:multiLevelType w:val="multilevel"/>
    <w:tmpl w:val="11A2D6C6"/>
    <w:lvl w:ilvl="0">
      <w:start w:val="4"/>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BB3451B"/>
    <w:multiLevelType w:val="hybridMultilevel"/>
    <w:tmpl w:val="FFFFFFFF"/>
    <w:lvl w:ilvl="0" w:tplc="A6D237EE">
      <w:start w:val="1"/>
      <w:numFmt w:val="bullet"/>
      <w:lvlText w:val=""/>
      <w:lvlJc w:val="left"/>
      <w:pPr>
        <w:ind w:left="720" w:hanging="360"/>
      </w:pPr>
      <w:rPr>
        <w:rFonts w:ascii="Symbol" w:hAnsi="Symbol" w:hint="default"/>
      </w:rPr>
    </w:lvl>
    <w:lvl w:ilvl="1" w:tplc="FE5833DC">
      <w:start w:val="1"/>
      <w:numFmt w:val="bullet"/>
      <w:lvlText w:val=""/>
      <w:lvlJc w:val="left"/>
      <w:pPr>
        <w:ind w:left="1440" w:hanging="360"/>
      </w:pPr>
      <w:rPr>
        <w:rFonts w:ascii="Symbol" w:hAnsi="Symbol" w:hint="default"/>
      </w:rPr>
    </w:lvl>
    <w:lvl w:ilvl="2" w:tplc="F28C775C">
      <w:start w:val="1"/>
      <w:numFmt w:val="bullet"/>
      <w:lvlText w:val=""/>
      <w:lvlJc w:val="left"/>
      <w:pPr>
        <w:ind w:left="2160" w:hanging="360"/>
      </w:pPr>
      <w:rPr>
        <w:rFonts w:ascii="Wingdings" w:hAnsi="Wingdings" w:hint="default"/>
      </w:rPr>
    </w:lvl>
    <w:lvl w:ilvl="3" w:tplc="9FDEB968">
      <w:start w:val="1"/>
      <w:numFmt w:val="bullet"/>
      <w:lvlText w:val=""/>
      <w:lvlJc w:val="left"/>
      <w:pPr>
        <w:ind w:left="2880" w:hanging="360"/>
      </w:pPr>
      <w:rPr>
        <w:rFonts w:ascii="Symbol" w:hAnsi="Symbol" w:hint="default"/>
      </w:rPr>
    </w:lvl>
    <w:lvl w:ilvl="4" w:tplc="84D2D950">
      <w:start w:val="1"/>
      <w:numFmt w:val="bullet"/>
      <w:lvlText w:val="o"/>
      <w:lvlJc w:val="left"/>
      <w:pPr>
        <w:ind w:left="3600" w:hanging="360"/>
      </w:pPr>
      <w:rPr>
        <w:rFonts w:ascii="Courier New" w:hAnsi="Courier New" w:hint="default"/>
      </w:rPr>
    </w:lvl>
    <w:lvl w:ilvl="5" w:tplc="564AD66A">
      <w:start w:val="1"/>
      <w:numFmt w:val="bullet"/>
      <w:lvlText w:val=""/>
      <w:lvlJc w:val="left"/>
      <w:pPr>
        <w:ind w:left="4320" w:hanging="360"/>
      </w:pPr>
      <w:rPr>
        <w:rFonts w:ascii="Wingdings" w:hAnsi="Wingdings" w:hint="default"/>
      </w:rPr>
    </w:lvl>
    <w:lvl w:ilvl="6" w:tplc="207E01FC">
      <w:start w:val="1"/>
      <w:numFmt w:val="bullet"/>
      <w:lvlText w:val=""/>
      <w:lvlJc w:val="left"/>
      <w:pPr>
        <w:ind w:left="5040" w:hanging="360"/>
      </w:pPr>
      <w:rPr>
        <w:rFonts w:ascii="Symbol" w:hAnsi="Symbol" w:hint="default"/>
      </w:rPr>
    </w:lvl>
    <w:lvl w:ilvl="7" w:tplc="703C4376">
      <w:start w:val="1"/>
      <w:numFmt w:val="bullet"/>
      <w:lvlText w:val="o"/>
      <w:lvlJc w:val="left"/>
      <w:pPr>
        <w:ind w:left="5760" w:hanging="360"/>
      </w:pPr>
      <w:rPr>
        <w:rFonts w:ascii="Courier New" w:hAnsi="Courier New" w:hint="default"/>
      </w:rPr>
    </w:lvl>
    <w:lvl w:ilvl="8" w:tplc="5EC081C8">
      <w:start w:val="1"/>
      <w:numFmt w:val="bullet"/>
      <w:lvlText w:val=""/>
      <w:lvlJc w:val="left"/>
      <w:pPr>
        <w:ind w:left="6480" w:hanging="360"/>
      </w:pPr>
      <w:rPr>
        <w:rFonts w:ascii="Wingdings" w:hAnsi="Wingdings" w:hint="default"/>
      </w:rPr>
    </w:lvl>
  </w:abstractNum>
  <w:abstractNum w:abstractNumId="19" w15:restartNumberingAfterBreak="0">
    <w:nsid w:val="4C2B4327"/>
    <w:multiLevelType w:val="multilevel"/>
    <w:tmpl w:val="E19CB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140D8F"/>
    <w:multiLevelType w:val="hybridMultilevel"/>
    <w:tmpl w:val="FFFFFFFF"/>
    <w:lvl w:ilvl="0" w:tplc="BC9E758E">
      <w:start w:val="1"/>
      <w:numFmt w:val="bullet"/>
      <w:lvlText w:val=""/>
      <w:lvlJc w:val="left"/>
      <w:pPr>
        <w:ind w:left="720" w:hanging="360"/>
      </w:pPr>
      <w:rPr>
        <w:rFonts w:ascii="Symbol" w:hAnsi="Symbol" w:hint="default"/>
      </w:rPr>
    </w:lvl>
    <w:lvl w:ilvl="1" w:tplc="5E7E6A92">
      <w:start w:val="1"/>
      <w:numFmt w:val="bullet"/>
      <w:lvlText w:val=""/>
      <w:lvlJc w:val="left"/>
      <w:pPr>
        <w:ind w:left="1440" w:hanging="360"/>
      </w:pPr>
      <w:rPr>
        <w:rFonts w:ascii="Symbol" w:hAnsi="Symbol" w:hint="default"/>
      </w:rPr>
    </w:lvl>
    <w:lvl w:ilvl="2" w:tplc="E41226BE">
      <w:start w:val="1"/>
      <w:numFmt w:val="bullet"/>
      <w:lvlText w:val=""/>
      <w:lvlJc w:val="left"/>
      <w:pPr>
        <w:ind w:left="2160" w:hanging="360"/>
      </w:pPr>
      <w:rPr>
        <w:rFonts w:ascii="Wingdings" w:hAnsi="Wingdings" w:hint="default"/>
      </w:rPr>
    </w:lvl>
    <w:lvl w:ilvl="3" w:tplc="8CD8C834">
      <w:start w:val="1"/>
      <w:numFmt w:val="bullet"/>
      <w:lvlText w:val=""/>
      <w:lvlJc w:val="left"/>
      <w:pPr>
        <w:ind w:left="2880" w:hanging="360"/>
      </w:pPr>
      <w:rPr>
        <w:rFonts w:ascii="Symbol" w:hAnsi="Symbol" w:hint="default"/>
      </w:rPr>
    </w:lvl>
    <w:lvl w:ilvl="4" w:tplc="17602EAE">
      <w:start w:val="1"/>
      <w:numFmt w:val="bullet"/>
      <w:lvlText w:val="o"/>
      <w:lvlJc w:val="left"/>
      <w:pPr>
        <w:ind w:left="3600" w:hanging="360"/>
      </w:pPr>
      <w:rPr>
        <w:rFonts w:ascii="Courier New" w:hAnsi="Courier New" w:hint="default"/>
      </w:rPr>
    </w:lvl>
    <w:lvl w:ilvl="5" w:tplc="4888F61E">
      <w:start w:val="1"/>
      <w:numFmt w:val="bullet"/>
      <w:lvlText w:val=""/>
      <w:lvlJc w:val="left"/>
      <w:pPr>
        <w:ind w:left="4320" w:hanging="360"/>
      </w:pPr>
      <w:rPr>
        <w:rFonts w:ascii="Wingdings" w:hAnsi="Wingdings" w:hint="default"/>
      </w:rPr>
    </w:lvl>
    <w:lvl w:ilvl="6" w:tplc="7B0AC008">
      <w:start w:val="1"/>
      <w:numFmt w:val="bullet"/>
      <w:lvlText w:val=""/>
      <w:lvlJc w:val="left"/>
      <w:pPr>
        <w:ind w:left="5040" w:hanging="360"/>
      </w:pPr>
      <w:rPr>
        <w:rFonts w:ascii="Symbol" w:hAnsi="Symbol" w:hint="default"/>
      </w:rPr>
    </w:lvl>
    <w:lvl w:ilvl="7" w:tplc="8758AB54">
      <w:start w:val="1"/>
      <w:numFmt w:val="bullet"/>
      <w:lvlText w:val="o"/>
      <w:lvlJc w:val="left"/>
      <w:pPr>
        <w:ind w:left="5760" w:hanging="360"/>
      </w:pPr>
      <w:rPr>
        <w:rFonts w:ascii="Courier New" w:hAnsi="Courier New" w:hint="default"/>
      </w:rPr>
    </w:lvl>
    <w:lvl w:ilvl="8" w:tplc="27C04E36">
      <w:start w:val="1"/>
      <w:numFmt w:val="bullet"/>
      <w:lvlText w:val=""/>
      <w:lvlJc w:val="left"/>
      <w:pPr>
        <w:ind w:left="6480" w:hanging="360"/>
      </w:pPr>
      <w:rPr>
        <w:rFonts w:ascii="Wingdings" w:hAnsi="Wingdings" w:hint="default"/>
      </w:rPr>
    </w:lvl>
  </w:abstractNum>
  <w:abstractNum w:abstractNumId="21" w15:restartNumberingAfterBreak="0">
    <w:nsid w:val="4E4B4EE5"/>
    <w:multiLevelType w:val="multilevel"/>
    <w:tmpl w:val="FFEA5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32C1414"/>
    <w:multiLevelType w:val="hybridMultilevel"/>
    <w:tmpl w:val="FFFFFFFF"/>
    <w:lvl w:ilvl="0" w:tplc="D286DC32">
      <w:start w:val="1"/>
      <w:numFmt w:val="bullet"/>
      <w:lvlText w:val=""/>
      <w:lvlJc w:val="left"/>
      <w:pPr>
        <w:ind w:left="720" w:hanging="360"/>
      </w:pPr>
      <w:rPr>
        <w:rFonts w:ascii="Symbol" w:hAnsi="Symbol" w:hint="default"/>
      </w:rPr>
    </w:lvl>
    <w:lvl w:ilvl="1" w:tplc="0180D308">
      <w:start w:val="1"/>
      <w:numFmt w:val="bullet"/>
      <w:lvlText w:val="o"/>
      <w:lvlJc w:val="left"/>
      <w:pPr>
        <w:ind w:left="1440" w:hanging="360"/>
      </w:pPr>
      <w:rPr>
        <w:rFonts w:ascii="Courier New" w:hAnsi="Courier New" w:hint="default"/>
      </w:rPr>
    </w:lvl>
    <w:lvl w:ilvl="2" w:tplc="94FAA4C8">
      <w:start w:val="1"/>
      <w:numFmt w:val="bullet"/>
      <w:lvlText w:val=""/>
      <w:lvlJc w:val="left"/>
      <w:pPr>
        <w:ind w:left="2160" w:hanging="360"/>
      </w:pPr>
      <w:rPr>
        <w:rFonts w:ascii="Wingdings" w:hAnsi="Wingdings" w:hint="default"/>
      </w:rPr>
    </w:lvl>
    <w:lvl w:ilvl="3" w:tplc="3022DADE">
      <w:start w:val="1"/>
      <w:numFmt w:val="bullet"/>
      <w:lvlText w:val=""/>
      <w:lvlJc w:val="left"/>
      <w:pPr>
        <w:ind w:left="2880" w:hanging="360"/>
      </w:pPr>
      <w:rPr>
        <w:rFonts w:ascii="Symbol" w:hAnsi="Symbol" w:hint="default"/>
      </w:rPr>
    </w:lvl>
    <w:lvl w:ilvl="4" w:tplc="22D485F4">
      <w:start w:val="1"/>
      <w:numFmt w:val="bullet"/>
      <w:lvlText w:val="o"/>
      <w:lvlJc w:val="left"/>
      <w:pPr>
        <w:ind w:left="3600" w:hanging="360"/>
      </w:pPr>
      <w:rPr>
        <w:rFonts w:ascii="Courier New" w:hAnsi="Courier New" w:hint="default"/>
      </w:rPr>
    </w:lvl>
    <w:lvl w:ilvl="5" w:tplc="69EC1DE6">
      <w:start w:val="1"/>
      <w:numFmt w:val="bullet"/>
      <w:lvlText w:val=""/>
      <w:lvlJc w:val="left"/>
      <w:pPr>
        <w:ind w:left="4320" w:hanging="360"/>
      </w:pPr>
      <w:rPr>
        <w:rFonts w:ascii="Wingdings" w:hAnsi="Wingdings" w:hint="default"/>
      </w:rPr>
    </w:lvl>
    <w:lvl w:ilvl="6" w:tplc="810ADCB2">
      <w:start w:val="1"/>
      <w:numFmt w:val="bullet"/>
      <w:lvlText w:val=""/>
      <w:lvlJc w:val="left"/>
      <w:pPr>
        <w:ind w:left="5040" w:hanging="360"/>
      </w:pPr>
      <w:rPr>
        <w:rFonts w:ascii="Symbol" w:hAnsi="Symbol" w:hint="default"/>
      </w:rPr>
    </w:lvl>
    <w:lvl w:ilvl="7" w:tplc="11B6C4C6">
      <w:start w:val="1"/>
      <w:numFmt w:val="bullet"/>
      <w:lvlText w:val="o"/>
      <w:lvlJc w:val="left"/>
      <w:pPr>
        <w:ind w:left="5760" w:hanging="360"/>
      </w:pPr>
      <w:rPr>
        <w:rFonts w:ascii="Courier New" w:hAnsi="Courier New" w:hint="default"/>
      </w:rPr>
    </w:lvl>
    <w:lvl w:ilvl="8" w:tplc="547C7EE6">
      <w:start w:val="1"/>
      <w:numFmt w:val="bullet"/>
      <w:lvlText w:val=""/>
      <w:lvlJc w:val="left"/>
      <w:pPr>
        <w:ind w:left="6480" w:hanging="360"/>
      </w:pPr>
      <w:rPr>
        <w:rFonts w:ascii="Wingdings" w:hAnsi="Wingdings" w:hint="default"/>
      </w:rPr>
    </w:lvl>
  </w:abstractNum>
  <w:abstractNum w:abstractNumId="23" w15:restartNumberingAfterBreak="0">
    <w:nsid w:val="558776FC"/>
    <w:multiLevelType w:val="multilevel"/>
    <w:tmpl w:val="D28CFF2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668155E"/>
    <w:multiLevelType w:val="multilevel"/>
    <w:tmpl w:val="FC90B5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1D0D22"/>
    <w:multiLevelType w:val="multilevel"/>
    <w:tmpl w:val="2B548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031ED3"/>
    <w:multiLevelType w:val="multilevel"/>
    <w:tmpl w:val="6DBEB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065E60"/>
    <w:multiLevelType w:val="hybridMultilevel"/>
    <w:tmpl w:val="FFFFFFFF"/>
    <w:lvl w:ilvl="0" w:tplc="B58EB338">
      <w:start w:val="1"/>
      <w:numFmt w:val="bullet"/>
      <w:lvlText w:val=""/>
      <w:lvlJc w:val="left"/>
      <w:pPr>
        <w:ind w:left="720" w:hanging="360"/>
      </w:pPr>
      <w:rPr>
        <w:rFonts w:ascii="Symbol" w:hAnsi="Symbol" w:hint="default"/>
      </w:rPr>
    </w:lvl>
    <w:lvl w:ilvl="1" w:tplc="0FEE6178">
      <w:start w:val="1"/>
      <w:numFmt w:val="bullet"/>
      <w:lvlText w:val=""/>
      <w:lvlJc w:val="left"/>
      <w:pPr>
        <w:ind w:left="1440" w:hanging="360"/>
      </w:pPr>
      <w:rPr>
        <w:rFonts w:ascii="Symbol" w:hAnsi="Symbol" w:hint="default"/>
      </w:rPr>
    </w:lvl>
    <w:lvl w:ilvl="2" w:tplc="B3AC79B0">
      <w:start w:val="1"/>
      <w:numFmt w:val="bullet"/>
      <w:lvlText w:val=""/>
      <w:lvlJc w:val="left"/>
      <w:pPr>
        <w:ind w:left="2160" w:hanging="360"/>
      </w:pPr>
      <w:rPr>
        <w:rFonts w:ascii="Wingdings" w:hAnsi="Wingdings" w:hint="default"/>
      </w:rPr>
    </w:lvl>
    <w:lvl w:ilvl="3" w:tplc="B2CE2646">
      <w:start w:val="1"/>
      <w:numFmt w:val="bullet"/>
      <w:lvlText w:val=""/>
      <w:lvlJc w:val="left"/>
      <w:pPr>
        <w:ind w:left="2880" w:hanging="360"/>
      </w:pPr>
      <w:rPr>
        <w:rFonts w:ascii="Symbol" w:hAnsi="Symbol" w:hint="default"/>
      </w:rPr>
    </w:lvl>
    <w:lvl w:ilvl="4" w:tplc="D5B0555E">
      <w:start w:val="1"/>
      <w:numFmt w:val="bullet"/>
      <w:lvlText w:val="o"/>
      <w:lvlJc w:val="left"/>
      <w:pPr>
        <w:ind w:left="3600" w:hanging="360"/>
      </w:pPr>
      <w:rPr>
        <w:rFonts w:ascii="Courier New" w:hAnsi="Courier New" w:hint="default"/>
      </w:rPr>
    </w:lvl>
    <w:lvl w:ilvl="5" w:tplc="75B07C00">
      <w:start w:val="1"/>
      <w:numFmt w:val="bullet"/>
      <w:lvlText w:val=""/>
      <w:lvlJc w:val="left"/>
      <w:pPr>
        <w:ind w:left="4320" w:hanging="360"/>
      </w:pPr>
      <w:rPr>
        <w:rFonts w:ascii="Wingdings" w:hAnsi="Wingdings" w:hint="default"/>
      </w:rPr>
    </w:lvl>
    <w:lvl w:ilvl="6" w:tplc="AE80FB66">
      <w:start w:val="1"/>
      <w:numFmt w:val="bullet"/>
      <w:lvlText w:val=""/>
      <w:lvlJc w:val="left"/>
      <w:pPr>
        <w:ind w:left="5040" w:hanging="360"/>
      </w:pPr>
      <w:rPr>
        <w:rFonts w:ascii="Symbol" w:hAnsi="Symbol" w:hint="default"/>
      </w:rPr>
    </w:lvl>
    <w:lvl w:ilvl="7" w:tplc="21400902">
      <w:start w:val="1"/>
      <w:numFmt w:val="bullet"/>
      <w:lvlText w:val="o"/>
      <w:lvlJc w:val="left"/>
      <w:pPr>
        <w:ind w:left="5760" w:hanging="360"/>
      </w:pPr>
      <w:rPr>
        <w:rFonts w:ascii="Courier New" w:hAnsi="Courier New" w:hint="default"/>
      </w:rPr>
    </w:lvl>
    <w:lvl w:ilvl="8" w:tplc="085275AA">
      <w:start w:val="1"/>
      <w:numFmt w:val="bullet"/>
      <w:lvlText w:val=""/>
      <w:lvlJc w:val="left"/>
      <w:pPr>
        <w:ind w:left="6480" w:hanging="360"/>
      </w:pPr>
      <w:rPr>
        <w:rFonts w:ascii="Wingdings" w:hAnsi="Wingdings" w:hint="default"/>
      </w:rPr>
    </w:lvl>
  </w:abstractNum>
  <w:abstractNum w:abstractNumId="28" w15:restartNumberingAfterBreak="0">
    <w:nsid w:val="5FEA5BC9"/>
    <w:multiLevelType w:val="hybridMultilevel"/>
    <w:tmpl w:val="FFFFFFFF"/>
    <w:lvl w:ilvl="0" w:tplc="D2EADE88">
      <w:start w:val="1"/>
      <w:numFmt w:val="bullet"/>
      <w:lvlText w:val=""/>
      <w:lvlJc w:val="left"/>
      <w:pPr>
        <w:ind w:left="720" w:hanging="360"/>
      </w:pPr>
      <w:rPr>
        <w:rFonts w:ascii="Symbol" w:hAnsi="Symbol" w:hint="default"/>
      </w:rPr>
    </w:lvl>
    <w:lvl w:ilvl="1" w:tplc="C5363A82">
      <w:start w:val="1"/>
      <w:numFmt w:val="bullet"/>
      <w:lvlText w:val=""/>
      <w:lvlJc w:val="left"/>
      <w:pPr>
        <w:ind w:left="1440" w:hanging="360"/>
      </w:pPr>
      <w:rPr>
        <w:rFonts w:ascii="Symbol" w:hAnsi="Symbol" w:hint="default"/>
      </w:rPr>
    </w:lvl>
    <w:lvl w:ilvl="2" w:tplc="072C754A">
      <w:start w:val="1"/>
      <w:numFmt w:val="bullet"/>
      <w:lvlText w:val=""/>
      <w:lvlJc w:val="left"/>
      <w:pPr>
        <w:ind w:left="2160" w:hanging="360"/>
      </w:pPr>
      <w:rPr>
        <w:rFonts w:ascii="Wingdings" w:hAnsi="Wingdings" w:hint="default"/>
      </w:rPr>
    </w:lvl>
    <w:lvl w:ilvl="3" w:tplc="1F4E5E66">
      <w:start w:val="1"/>
      <w:numFmt w:val="bullet"/>
      <w:lvlText w:val=""/>
      <w:lvlJc w:val="left"/>
      <w:pPr>
        <w:ind w:left="2880" w:hanging="360"/>
      </w:pPr>
      <w:rPr>
        <w:rFonts w:ascii="Symbol" w:hAnsi="Symbol" w:hint="default"/>
      </w:rPr>
    </w:lvl>
    <w:lvl w:ilvl="4" w:tplc="EB0EFC4A">
      <w:start w:val="1"/>
      <w:numFmt w:val="bullet"/>
      <w:lvlText w:val="o"/>
      <w:lvlJc w:val="left"/>
      <w:pPr>
        <w:ind w:left="3600" w:hanging="360"/>
      </w:pPr>
      <w:rPr>
        <w:rFonts w:ascii="Courier New" w:hAnsi="Courier New" w:hint="default"/>
      </w:rPr>
    </w:lvl>
    <w:lvl w:ilvl="5" w:tplc="4C1E7734">
      <w:start w:val="1"/>
      <w:numFmt w:val="bullet"/>
      <w:lvlText w:val=""/>
      <w:lvlJc w:val="left"/>
      <w:pPr>
        <w:ind w:left="4320" w:hanging="360"/>
      </w:pPr>
      <w:rPr>
        <w:rFonts w:ascii="Wingdings" w:hAnsi="Wingdings" w:hint="default"/>
      </w:rPr>
    </w:lvl>
    <w:lvl w:ilvl="6" w:tplc="632C0766">
      <w:start w:val="1"/>
      <w:numFmt w:val="bullet"/>
      <w:lvlText w:val=""/>
      <w:lvlJc w:val="left"/>
      <w:pPr>
        <w:ind w:left="5040" w:hanging="360"/>
      </w:pPr>
      <w:rPr>
        <w:rFonts w:ascii="Symbol" w:hAnsi="Symbol" w:hint="default"/>
      </w:rPr>
    </w:lvl>
    <w:lvl w:ilvl="7" w:tplc="141A6A5A">
      <w:start w:val="1"/>
      <w:numFmt w:val="bullet"/>
      <w:lvlText w:val="o"/>
      <w:lvlJc w:val="left"/>
      <w:pPr>
        <w:ind w:left="5760" w:hanging="360"/>
      </w:pPr>
      <w:rPr>
        <w:rFonts w:ascii="Courier New" w:hAnsi="Courier New" w:hint="default"/>
      </w:rPr>
    </w:lvl>
    <w:lvl w:ilvl="8" w:tplc="72604A04">
      <w:start w:val="1"/>
      <w:numFmt w:val="bullet"/>
      <w:lvlText w:val=""/>
      <w:lvlJc w:val="left"/>
      <w:pPr>
        <w:ind w:left="6480" w:hanging="360"/>
      </w:pPr>
      <w:rPr>
        <w:rFonts w:ascii="Wingdings" w:hAnsi="Wingdings" w:hint="default"/>
      </w:rPr>
    </w:lvl>
  </w:abstractNum>
  <w:abstractNum w:abstractNumId="29" w15:restartNumberingAfterBreak="0">
    <w:nsid w:val="61792E5C"/>
    <w:multiLevelType w:val="multilevel"/>
    <w:tmpl w:val="6F3CB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2F4B65"/>
    <w:multiLevelType w:val="multilevel"/>
    <w:tmpl w:val="64965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477680A"/>
    <w:multiLevelType w:val="hybridMultilevel"/>
    <w:tmpl w:val="FFFFFFFF"/>
    <w:lvl w:ilvl="0" w:tplc="0D6E8FEE">
      <w:start w:val="1"/>
      <w:numFmt w:val="bullet"/>
      <w:lvlText w:val=""/>
      <w:lvlJc w:val="left"/>
      <w:pPr>
        <w:ind w:left="720" w:hanging="360"/>
      </w:pPr>
      <w:rPr>
        <w:rFonts w:ascii="Symbol" w:hAnsi="Symbol" w:hint="default"/>
      </w:rPr>
    </w:lvl>
    <w:lvl w:ilvl="1" w:tplc="263C3DD4">
      <w:start w:val="1"/>
      <w:numFmt w:val="bullet"/>
      <w:lvlText w:val=""/>
      <w:lvlJc w:val="left"/>
      <w:pPr>
        <w:ind w:left="1440" w:hanging="360"/>
      </w:pPr>
      <w:rPr>
        <w:rFonts w:ascii="Symbol" w:hAnsi="Symbol" w:hint="default"/>
      </w:rPr>
    </w:lvl>
    <w:lvl w:ilvl="2" w:tplc="435C80B6">
      <w:start w:val="1"/>
      <w:numFmt w:val="bullet"/>
      <w:lvlText w:val=""/>
      <w:lvlJc w:val="left"/>
      <w:pPr>
        <w:ind w:left="2160" w:hanging="360"/>
      </w:pPr>
      <w:rPr>
        <w:rFonts w:ascii="Wingdings" w:hAnsi="Wingdings" w:hint="default"/>
      </w:rPr>
    </w:lvl>
    <w:lvl w:ilvl="3" w:tplc="3854423A">
      <w:start w:val="1"/>
      <w:numFmt w:val="bullet"/>
      <w:lvlText w:val=""/>
      <w:lvlJc w:val="left"/>
      <w:pPr>
        <w:ind w:left="2880" w:hanging="360"/>
      </w:pPr>
      <w:rPr>
        <w:rFonts w:ascii="Symbol" w:hAnsi="Symbol" w:hint="default"/>
      </w:rPr>
    </w:lvl>
    <w:lvl w:ilvl="4" w:tplc="F56610CE">
      <w:start w:val="1"/>
      <w:numFmt w:val="bullet"/>
      <w:lvlText w:val="o"/>
      <w:lvlJc w:val="left"/>
      <w:pPr>
        <w:ind w:left="3600" w:hanging="360"/>
      </w:pPr>
      <w:rPr>
        <w:rFonts w:ascii="Courier New" w:hAnsi="Courier New" w:hint="default"/>
      </w:rPr>
    </w:lvl>
    <w:lvl w:ilvl="5" w:tplc="156C3D82">
      <w:start w:val="1"/>
      <w:numFmt w:val="bullet"/>
      <w:lvlText w:val=""/>
      <w:lvlJc w:val="left"/>
      <w:pPr>
        <w:ind w:left="4320" w:hanging="360"/>
      </w:pPr>
      <w:rPr>
        <w:rFonts w:ascii="Wingdings" w:hAnsi="Wingdings" w:hint="default"/>
      </w:rPr>
    </w:lvl>
    <w:lvl w:ilvl="6" w:tplc="F4C6DF52">
      <w:start w:val="1"/>
      <w:numFmt w:val="bullet"/>
      <w:lvlText w:val=""/>
      <w:lvlJc w:val="left"/>
      <w:pPr>
        <w:ind w:left="5040" w:hanging="360"/>
      </w:pPr>
      <w:rPr>
        <w:rFonts w:ascii="Symbol" w:hAnsi="Symbol" w:hint="default"/>
      </w:rPr>
    </w:lvl>
    <w:lvl w:ilvl="7" w:tplc="EB387EF6">
      <w:start w:val="1"/>
      <w:numFmt w:val="bullet"/>
      <w:lvlText w:val="o"/>
      <w:lvlJc w:val="left"/>
      <w:pPr>
        <w:ind w:left="5760" w:hanging="360"/>
      </w:pPr>
      <w:rPr>
        <w:rFonts w:ascii="Courier New" w:hAnsi="Courier New" w:hint="default"/>
      </w:rPr>
    </w:lvl>
    <w:lvl w:ilvl="8" w:tplc="0CBAA760">
      <w:start w:val="1"/>
      <w:numFmt w:val="bullet"/>
      <w:lvlText w:val=""/>
      <w:lvlJc w:val="left"/>
      <w:pPr>
        <w:ind w:left="6480" w:hanging="360"/>
      </w:pPr>
      <w:rPr>
        <w:rFonts w:ascii="Wingdings" w:hAnsi="Wingdings" w:hint="default"/>
      </w:rPr>
    </w:lvl>
  </w:abstractNum>
  <w:abstractNum w:abstractNumId="32" w15:restartNumberingAfterBreak="0">
    <w:nsid w:val="680B2D8C"/>
    <w:multiLevelType w:val="multilevel"/>
    <w:tmpl w:val="7F30D34C"/>
    <w:lvl w:ilvl="0">
      <w:start w:val="4"/>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8350906"/>
    <w:multiLevelType w:val="multilevel"/>
    <w:tmpl w:val="D0F4B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704641"/>
    <w:multiLevelType w:val="hybridMultilevel"/>
    <w:tmpl w:val="F5A67378"/>
    <w:lvl w:ilvl="0" w:tplc="760C0AC2">
      <w:start w:val="4"/>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6C055076"/>
    <w:multiLevelType w:val="multilevel"/>
    <w:tmpl w:val="7F30D34C"/>
    <w:lvl w:ilvl="0">
      <w:start w:val="4"/>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E3360C5"/>
    <w:multiLevelType w:val="multilevel"/>
    <w:tmpl w:val="AB5209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3611164"/>
    <w:multiLevelType w:val="multilevel"/>
    <w:tmpl w:val="B4107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C0766D"/>
    <w:multiLevelType w:val="multilevel"/>
    <w:tmpl w:val="11A2D6C6"/>
    <w:lvl w:ilvl="0">
      <w:start w:val="4"/>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77E7238C"/>
    <w:multiLevelType w:val="multilevel"/>
    <w:tmpl w:val="F3A0D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A154B3D"/>
    <w:multiLevelType w:val="multilevel"/>
    <w:tmpl w:val="43CA1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FE2AFA"/>
    <w:multiLevelType w:val="hybridMultilevel"/>
    <w:tmpl w:val="DE224BC4"/>
    <w:lvl w:ilvl="0" w:tplc="ABD0D564">
      <w:start w:val="3"/>
      <w:numFmt w:val="decimal"/>
      <w:lvlText w:val="%1"/>
      <w:lvlJc w:val="left"/>
      <w:pPr>
        <w:ind w:left="780" w:hanging="360"/>
      </w:pPr>
      <w:rPr>
        <w:rFonts w:hint="default"/>
      </w:rPr>
    </w:lvl>
    <w:lvl w:ilvl="1" w:tplc="041D0019" w:tentative="1">
      <w:start w:val="1"/>
      <w:numFmt w:val="lowerLetter"/>
      <w:lvlText w:val="%2."/>
      <w:lvlJc w:val="left"/>
      <w:pPr>
        <w:ind w:left="1500" w:hanging="360"/>
      </w:pPr>
    </w:lvl>
    <w:lvl w:ilvl="2" w:tplc="041D001B" w:tentative="1">
      <w:start w:val="1"/>
      <w:numFmt w:val="lowerRoman"/>
      <w:lvlText w:val="%3."/>
      <w:lvlJc w:val="right"/>
      <w:pPr>
        <w:ind w:left="2220" w:hanging="180"/>
      </w:pPr>
    </w:lvl>
    <w:lvl w:ilvl="3" w:tplc="041D000F" w:tentative="1">
      <w:start w:val="1"/>
      <w:numFmt w:val="decimal"/>
      <w:lvlText w:val="%4."/>
      <w:lvlJc w:val="left"/>
      <w:pPr>
        <w:ind w:left="2940" w:hanging="360"/>
      </w:pPr>
    </w:lvl>
    <w:lvl w:ilvl="4" w:tplc="041D0019" w:tentative="1">
      <w:start w:val="1"/>
      <w:numFmt w:val="lowerLetter"/>
      <w:lvlText w:val="%5."/>
      <w:lvlJc w:val="left"/>
      <w:pPr>
        <w:ind w:left="3660" w:hanging="360"/>
      </w:pPr>
    </w:lvl>
    <w:lvl w:ilvl="5" w:tplc="041D001B" w:tentative="1">
      <w:start w:val="1"/>
      <w:numFmt w:val="lowerRoman"/>
      <w:lvlText w:val="%6."/>
      <w:lvlJc w:val="right"/>
      <w:pPr>
        <w:ind w:left="4380" w:hanging="180"/>
      </w:pPr>
    </w:lvl>
    <w:lvl w:ilvl="6" w:tplc="041D000F" w:tentative="1">
      <w:start w:val="1"/>
      <w:numFmt w:val="decimal"/>
      <w:lvlText w:val="%7."/>
      <w:lvlJc w:val="left"/>
      <w:pPr>
        <w:ind w:left="5100" w:hanging="360"/>
      </w:pPr>
    </w:lvl>
    <w:lvl w:ilvl="7" w:tplc="041D0019" w:tentative="1">
      <w:start w:val="1"/>
      <w:numFmt w:val="lowerLetter"/>
      <w:lvlText w:val="%8."/>
      <w:lvlJc w:val="left"/>
      <w:pPr>
        <w:ind w:left="5820" w:hanging="360"/>
      </w:pPr>
    </w:lvl>
    <w:lvl w:ilvl="8" w:tplc="041D001B" w:tentative="1">
      <w:start w:val="1"/>
      <w:numFmt w:val="lowerRoman"/>
      <w:lvlText w:val="%9."/>
      <w:lvlJc w:val="right"/>
      <w:pPr>
        <w:ind w:left="6540" w:hanging="180"/>
      </w:pPr>
    </w:lvl>
  </w:abstractNum>
  <w:abstractNum w:abstractNumId="42" w15:restartNumberingAfterBreak="0">
    <w:nsid w:val="7FDA1E26"/>
    <w:multiLevelType w:val="multilevel"/>
    <w:tmpl w:val="AB5209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2"/>
  </w:num>
  <w:num w:numId="2">
    <w:abstractNumId w:val="40"/>
  </w:num>
  <w:num w:numId="3">
    <w:abstractNumId w:val="39"/>
  </w:num>
  <w:num w:numId="4">
    <w:abstractNumId w:val="25"/>
  </w:num>
  <w:num w:numId="5">
    <w:abstractNumId w:val="21"/>
  </w:num>
  <w:num w:numId="6">
    <w:abstractNumId w:val="12"/>
  </w:num>
  <w:num w:numId="7">
    <w:abstractNumId w:val="30"/>
  </w:num>
  <w:num w:numId="8">
    <w:abstractNumId w:val="14"/>
  </w:num>
  <w:num w:numId="9">
    <w:abstractNumId w:val="26"/>
  </w:num>
  <w:num w:numId="10">
    <w:abstractNumId w:val="16"/>
  </w:num>
  <w:num w:numId="11">
    <w:abstractNumId w:val="6"/>
  </w:num>
  <w:num w:numId="12">
    <w:abstractNumId w:val="19"/>
  </w:num>
  <w:num w:numId="13">
    <w:abstractNumId w:val="24"/>
  </w:num>
  <w:num w:numId="14">
    <w:abstractNumId w:val="33"/>
  </w:num>
  <w:num w:numId="15">
    <w:abstractNumId w:val="37"/>
  </w:num>
  <w:num w:numId="16">
    <w:abstractNumId w:val="29"/>
  </w:num>
  <w:num w:numId="17">
    <w:abstractNumId w:val="7"/>
  </w:num>
  <w:num w:numId="18">
    <w:abstractNumId w:val="22"/>
  </w:num>
  <w:num w:numId="19">
    <w:abstractNumId w:val="8"/>
  </w:num>
  <w:num w:numId="20">
    <w:abstractNumId w:val="35"/>
  </w:num>
  <w:num w:numId="21">
    <w:abstractNumId w:val="23"/>
  </w:num>
  <w:num w:numId="22">
    <w:abstractNumId w:val="5"/>
  </w:num>
  <w:num w:numId="23">
    <w:abstractNumId w:val="31"/>
  </w:num>
  <w:num w:numId="24">
    <w:abstractNumId w:val="20"/>
  </w:num>
  <w:num w:numId="25">
    <w:abstractNumId w:val="28"/>
  </w:num>
  <w:num w:numId="26">
    <w:abstractNumId w:val="0"/>
  </w:num>
  <w:num w:numId="27">
    <w:abstractNumId w:val="3"/>
  </w:num>
  <w:num w:numId="28">
    <w:abstractNumId w:val="1"/>
  </w:num>
  <w:num w:numId="29">
    <w:abstractNumId w:val="15"/>
  </w:num>
  <w:num w:numId="30">
    <w:abstractNumId w:val="27"/>
  </w:num>
  <w:num w:numId="31">
    <w:abstractNumId w:val="18"/>
  </w:num>
  <w:num w:numId="32">
    <w:abstractNumId w:val="4"/>
  </w:num>
  <w:num w:numId="33">
    <w:abstractNumId w:val="13"/>
  </w:num>
  <w:num w:numId="34">
    <w:abstractNumId w:val="9"/>
  </w:num>
  <w:num w:numId="35">
    <w:abstractNumId w:val="2"/>
  </w:num>
  <w:num w:numId="36">
    <w:abstractNumId w:val="32"/>
  </w:num>
  <w:num w:numId="37">
    <w:abstractNumId w:val="36"/>
  </w:num>
  <w:num w:numId="38">
    <w:abstractNumId w:val="17"/>
  </w:num>
  <w:num w:numId="39">
    <w:abstractNumId w:val="38"/>
  </w:num>
  <w:num w:numId="40">
    <w:abstractNumId w:val="10"/>
  </w:num>
  <w:num w:numId="41">
    <w:abstractNumId w:val="34"/>
  </w:num>
  <w:num w:numId="42">
    <w:abstractNumId w:val="41"/>
  </w:num>
  <w:num w:numId="43">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161"/>
    <w:rsid w:val="00000D50"/>
    <w:rsid w:val="00000DD8"/>
    <w:rsid w:val="0000149D"/>
    <w:rsid w:val="000016BE"/>
    <w:rsid w:val="000018F7"/>
    <w:rsid w:val="00001BAD"/>
    <w:rsid w:val="000023E7"/>
    <w:rsid w:val="000029FB"/>
    <w:rsid w:val="000036F3"/>
    <w:rsid w:val="00003B8D"/>
    <w:rsid w:val="0000467E"/>
    <w:rsid w:val="0000482E"/>
    <w:rsid w:val="00005858"/>
    <w:rsid w:val="000063B6"/>
    <w:rsid w:val="000064EF"/>
    <w:rsid w:val="00007554"/>
    <w:rsid w:val="0000794B"/>
    <w:rsid w:val="00007A26"/>
    <w:rsid w:val="00007F96"/>
    <w:rsid w:val="000107AE"/>
    <w:rsid w:val="000110C6"/>
    <w:rsid w:val="000113FC"/>
    <w:rsid w:val="000130F9"/>
    <w:rsid w:val="00013544"/>
    <w:rsid w:val="00014045"/>
    <w:rsid w:val="000146EF"/>
    <w:rsid w:val="000149C4"/>
    <w:rsid w:val="000149C5"/>
    <w:rsid w:val="00014A6C"/>
    <w:rsid w:val="0001516B"/>
    <w:rsid w:val="00016842"/>
    <w:rsid w:val="000168DC"/>
    <w:rsid w:val="000178C1"/>
    <w:rsid w:val="000179C0"/>
    <w:rsid w:val="0001D37D"/>
    <w:rsid w:val="00020008"/>
    <w:rsid w:val="00020217"/>
    <w:rsid w:val="00020290"/>
    <w:rsid w:val="00020393"/>
    <w:rsid w:val="0002150C"/>
    <w:rsid w:val="00021C3D"/>
    <w:rsid w:val="000221B4"/>
    <w:rsid w:val="00022360"/>
    <w:rsid w:val="00022715"/>
    <w:rsid w:val="00022D7D"/>
    <w:rsid w:val="00023638"/>
    <w:rsid w:val="00023A5D"/>
    <w:rsid w:val="00023F54"/>
    <w:rsid w:val="00024AA2"/>
    <w:rsid w:val="00024D9E"/>
    <w:rsid w:val="00025765"/>
    <w:rsid w:val="0002598D"/>
    <w:rsid w:val="00025A89"/>
    <w:rsid w:val="00025ECF"/>
    <w:rsid w:val="00025EF5"/>
    <w:rsid w:val="00025F33"/>
    <w:rsid w:val="000262EE"/>
    <w:rsid w:val="00026455"/>
    <w:rsid w:val="00026A05"/>
    <w:rsid w:val="00026A22"/>
    <w:rsid w:val="00027117"/>
    <w:rsid w:val="000275F0"/>
    <w:rsid w:val="000276F5"/>
    <w:rsid w:val="00027E3E"/>
    <w:rsid w:val="00027E73"/>
    <w:rsid w:val="00027F7E"/>
    <w:rsid w:val="00027F85"/>
    <w:rsid w:val="000300BA"/>
    <w:rsid w:val="0003059C"/>
    <w:rsid w:val="00030710"/>
    <w:rsid w:val="000310D0"/>
    <w:rsid w:val="000314F4"/>
    <w:rsid w:val="00031531"/>
    <w:rsid w:val="000315A7"/>
    <w:rsid w:val="000319F8"/>
    <w:rsid w:val="000320A3"/>
    <w:rsid w:val="0003219B"/>
    <w:rsid w:val="00032BD1"/>
    <w:rsid w:val="00033218"/>
    <w:rsid w:val="00033393"/>
    <w:rsid w:val="00033733"/>
    <w:rsid w:val="00034339"/>
    <w:rsid w:val="0003465C"/>
    <w:rsid w:val="000353CC"/>
    <w:rsid w:val="0003543E"/>
    <w:rsid w:val="00035560"/>
    <w:rsid w:val="00035783"/>
    <w:rsid w:val="00035799"/>
    <w:rsid w:val="00035C90"/>
    <w:rsid w:val="0003675C"/>
    <w:rsid w:val="00036DF6"/>
    <w:rsid w:val="00037161"/>
    <w:rsid w:val="00037E25"/>
    <w:rsid w:val="00037F58"/>
    <w:rsid w:val="00039EFE"/>
    <w:rsid w:val="00040ADC"/>
    <w:rsid w:val="00040E26"/>
    <w:rsid w:val="00041264"/>
    <w:rsid w:val="0004180D"/>
    <w:rsid w:val="00041E14"/>
    <w:rsid w:val="00041FA7"/>
    <w:rsid w:val="00041FD7"/>
    <w:rsid w:val="000425E4"/>
    <w:rsid w:val="00042753"/>
    <w:rsid w:val="0004339E"/>
    <w:rsid w:val="00043847"/>
    <w:rsid w:val="00043972"/>
    <w:rsid w:val="00043E37"/>
    <w:rsid w:val="000452B4"/>
    <w:rsid w:val="00046E5E"/>
    <w:rsid w:val="00046F48"/>
    <w:rsid w:val="0004705F"/>
    <w:rsid w:val="000474F4"/>
    <w:rsid w:val="000477D9"/>
    <w:rsid w:val="00047A01"/>
    <w:rsid w:val="00047EC7"/>
    <w:rsid w:val="00050647"/>
    <w:rsid w:val="0005075E"/>
    <w:rsid w:val="00051042"/>
    <w:rsid w:val="000510FB"/>
    <w:rsid w:val="000516ED"/>
    <w:rsid w:val="000516EF"/>
    <w:rsid w:val="000526BD"/>
    <w:rsid w:val="00052FB7"/>
    <w:rsid w:val="00053A29"/>
    <w:rsid w:val="000540CB"/>
    <w:rsid w:val="000545F4"/>
    <w:rsid w:val="000552ED"/>
    <w:rsid w:val="00055EAE"/>
    <w:rsid w:val="00056DE3"/>
    <w:rsid w:val="000574C9"/>
    <w:rsid w:val="00057F95"/>
    <w:rsid w:val="00060DF4"/>
    <w:rsid w:val="00060F38"/>
    <w:rsid w:val="00061038"/>
    <w:rsid w:val="000610D0"/>
    <w:rsid w:val="00061113"/>
    <w:rsid w:val="00061116"/>
    <w:rsid w:val="00061426"/>
    <w:rsid w:val="00061628"/>
    <w:rsid w:val="00061AC9"/>
    <w:rsid w:val="00061E5E"/>
    <w:rsid w:val="0006283B"/>
    <w:rsid w:val="00063A41"/>
    <w:rsid w:val="00064396"/>
    <w:rsid w:val="000644FD"/>
    <w:rsid w:val="00064BBD"/>
    <w:rsid w:val="00064D5C"/>
    <w:rsid w:val="0006526B"/>
    <w:rsid w:val="0006587C"/>
    <w:rsid w:val="00065B36"/>
    <w:rsid w:val="000668CF"/>
    <w:rsid w:val="00066984"/>
    <w:rsid w:val="000672FB"/>
    <w:rsid w:val="000700C7"/>
    <w:rsid w:val="0007048C"/>
    <w:rsid w:val="00070A24"/>
    <w:rsid w:val="000710B6"/>
    <w:rsid w:val="00071ACE"/>
    <w:rsid w:val="00072169"/>
    <w:rsid w:val="00072990"/>
    <w:rsid w:val="000729F4"/>
    <w:rsid w:val="0007300C"/>
    <w:rsid w:val="00073A16"/>
    <w:rsid w:val="000742A6"/>
    <w:rsid w:val="00074336"/>
    <w:rsid w:val="0007443D"/>
    <w:rsid w:val="00074441"/>
    <w:rsid w:val="00074603"/>
    <w:rsid w:val="00074CDC"/>
    <w:rsid w:val="00074E81"/>
    <w:rsid w:val="00074FFD"/>
    <w:rsid w:val="000754A3"/>
    <w:rsid w:val="00075B10"/>
    <w:rsid w:val="00075CB9"/>
    <w:rsid w:val="000762DE"/>
    <w:rsid w:val="00076B00"/>
    <w:rsid w:val="00077A3A"/>
    <w:rsid w:val="00077AC2"/>
    <w:rsid w:val="00077F06"/>
    <w:rsid w:val="0008059A"/>
    <w:rsid w:val="00080CAD"/>
    <w:rsid w:val="00081503"/>
    <w:rsid w:val="00081815"/>
    <w:rsid w:val="00081849"/>
    <w:rsid w:val="00081C7A"/>
    <w:rsid w:val="00081E45"/>
    <w:rsid w:val="0008277B"/>
    <w:rsid w:val="00082A86"/>
    <w:rsid w:val="00082CFB"/>
    <w:rsid w:val="00083080"/>
    <w:rsid w:val="00083382"/>
    <w:rsid w:val="0008487C"/>
    <w:rsid w:val="00084C4F"/>
    <w:rsid w:val="00085A15"/>
    <w:rsid w:val="0008647A"/>
    <w:rsid w:val="00086598"/>
    <w:rsid w:val="0008665A"/>
    <w:rsid w:val="000870DB"/>
    <w:rsid w:val="0008733D"/>
    <w:rsid w:val="00090068"/>
    <w:rsid w:val="00091370"/>
    <w:rsid w:val="00091AA9"/>
    <w:rsid w:val="00091CB1"/>
    <w:rsid w:val="00091F7F"/>
    <w:rsid w:val="00091FF0"/>
    <w:rsid w:val="0009246D"/>
    <w:rsid w:val="00092B14"/>
    <w:rsid w:val="000939CF"/>
    <w:rsid w:val="000939D1"/>
    <w:rsid w:val="00093F65"/>
    <w:rsid w:val="000946B0"/>
    <w:rsid w:val="00094815"/>
    <w:rsid w:val="00094955"/>
    <w:rsid w:val="000949A4"/>
    <w:rsid w:val="00094E5B"/>
    <w:rsid w:val="00094E92"/>
    <w:rsid w:val="00094E9F"/>
    <w:rsid w:val="0009512D"/>
    <w:rsid w:val="000955DA"/>
    <w:rsid w:val="00095ED4"/>
    <w:rsid w:val="00095F7E"/>
    <w:rsid w:val="00096023"/>
    <w:rsid w:val="000966A9"/>
    <w:rsid w:val="000971D7"/>
    <w:rsid w:val="00097B8C"/>
    <w:rsid w:val="00097C39"/>
    <w:rsid w:val="00097D19"/>
    <w:rsid w:val="00097E5C"/>
    <w:rsid w:val="000A0157"/>
    <w:rsid w:val="000A019D"/>
    <w:rsid w:val="000A024D"/>
    <w:rsid w:val="000A110A"/>
    <w:rsid w:val="000A11C6"/>
    <w:rsid w:val="000A11E7"/>
    <w:rsid w:val="000A135C"/>
    <w:rsid w:val="000A2DAD"/>
    <w:rsid w:val="000A2F4D"/>
    <w:rsid w:val="000A2F85"/>
    <w:rsid w:val="000A3540"/>
    <w:rsid w:val="000A376E"/>
    <w:rsid w:val="000A3A33"/>
    <w:rsid w:val="000A3D47"/>
    <w:rsid w:val="000A4040"/>
    <w:rsid w:val="000A551C"/>
    <w:rsid w:val="000A57EA"/>
    <w:rsid w:val="000A58E9"/>
    <w:rsid w:val="000A623A"/>
    <w:rsid w:val="000A6496"/>
    <w:rsid w:val="000A6908"/>
    <w:rsid w:val="000A7819"/>
    <w:rsid w:val="000A791F"/>
    <w:rsid w:val="000A7EA7"/>
    <w:rsid w:val="000A7FB7"/>
    <w:rsid w:val="000A7FC9"/>
    <w:rsid w:val="000B03B9"/>
    <w:rsid w:val="000B0BA5"/>
    <w:rsid w:val="000B0EF5"/>
    <w:rsid w:val="000B2043"/>
    <w:rsid w:val="000B2135"/>
    <w:rsid w:val="000B2878"/>
    <w:rsid w:val="000B2FBD"/>
    <w:rsid w:val="000B30F7"/>
    <w:rsid w:val="000B3D25"/>
    <w:rsid w:val="000B3ED4"/>
    <w:rsid w:val="000B43B5"/>
    <w:rsid w:val="000B448A"/>
    <w:rsid w:val="000B45A2"/>
    <w:rsid w:val="000B5437"/>
    <w:rsid w:val="000B56FA"/>
    <w:rsid w:val="000B61AE"/>
    <w:rsid w:val="000B6932"/>
    <w:rsid w:val="000B6A53"/>
    <w:rsid w:val="000B6DE9"/>
    <w:rsid w:val="000B6FE9"/>
    <w:rsid w:val="000B72CA"/>
    <w:rsid w:val="000B77FF"/>
    <w:rsid w:val="000B797E"/>
    <w:rsid w:val="000B7F4F"/>
    <w:rsid w:val="000C01D8"/>
    <w:rsid w:val="000C0359"/>
    <w:rsid w:val="000C0611"/>
    <w:rsid w:val="000C139A"/>
    <w:rsid w:val="000C15B5"/>
    <w:rsid w:val="000C18C9"/>
    <w:rsid w:val="000C1EA4"/>
    <w:rsid w:val="000C2187"/>
    <w:rsid w:val="000C3030"/>
    <w:rsid w:val="000C349D"/>
    <w:rsid w:val="000C3E1D"/>
    <w:rsid w:val="000C4084"/>
    <w:rsid w:val="000C45EC"/>
    <w:rsid w:val="000C4763"/>
    <w:rsid w:val="000C49A5"/>
    <w:rsid w:val="000C4C08"/>
    <w:rsid w:val="000C5168"/>
    <w:rsid w:val="000C5520"/>
    <w:rsid w:val="000C57D6"/>
    <w:rsid w:val="000C5986"/>
    <w:rsid w:val="000C633B"/>
    <w:rsid w:val="000C7429"/>
    <w:rsid w:val="000D0227"/>
    <w:rsid w:val="000D0BCA"/>
    <w:rsid w:val="000D0E7E"/>
    <w:rsid w:val="000D1454"/>
    <w:rsid w:val="000D14B6"/>
    <w:rsid w:val="000D20A4"/>
    <w:rsid w:val="000D2B0A"/>
    <w:rsid w:val="000D2B4E"/>
    <w:rsid w:val="000D2E8A"/>
    <w:rsid w:val="000D34BB"/>
    <w:rsid w:val="000D3641"/>
    <w:rsid w:val="000D3F0E"/>
    <w:rsid w:val="000D489F"/>
    <w:rsid w:val="000D4AAC"/>
    <w:rsid w:val="000D59C7"/>
    <w:rsid w:val="000D5CA8"/>
    <w:rsid w:val="000D606B"/>
    <w:rsid w:val="000D6071"/>
    <w:rsid w:val="000D60BC"/>
    <w:rsid w:val="000D6450"/>
    <w:rsid w:val="000D6957"/>
    <w:rsid w:val="000D6EE4"/>
    <w:rsid w:val="000D7399"/>
    <w:rsid w:val="000D7675"/>
    <w:rsid w:val="000D77DD"/>
    <w:rsid w:val="000D77E6"/>
    <w:rsid w:val="000D7D67"/>
    <w:rsid w:val="000E0472"/>
    <w:rsid w:val="000E0800"/>
    <w:rsid w:val="000E08BD"/>
    <w:rsid w:val="000E112C"/>
    <w:rsid w:val="000E176A"/>
    <w:rsid w:val="000E1798"/>
    <w:rsid w:val="000E18F6"/>
    <w:rsid w:val="000E1D92"/>
    <w:rsid w:val="000E1FC2"/>
    <w:rsid w:val="000E1FD4"/>
    <w:rsid w:val="000E30B0"/>
    <w:rsid w:val="000E31BA"/>
    <w:rsid w:val="000E32CB"/>
    <w:rsid w:val="000E337A"/>
    <w:rsid w:val="000E3946"/>
    <w:rsid w:val="000E3B51"/>
    <w:rsid w:val="000E3B8C"/>
    <w:rsid w:val="000E3CCB"/>
    <w:rsid w:val="000E4160"/>
    <w:rsid w:val="000E4A03"/>
    <w:rsid w:val="000E4B5D"/>
    <w:rsid w:val="000E4FBD"/>
    <w:rsid w:val="000E4FCF"/>
    <w:rsid w:val="000E52A6"/>
    <w:rsid w:val="000E53CE"/>
    <w:rsid w:val="000E54FA"/>
    <w:rsid w:val="000E662B"/>
    <w:rsid w:val="000E6A7B"/>
    <w:rsid w:val="000E6DBD"/>
    <w:rsid w:val="000E71E5"/>
    <w:rsid w:val="000E76C2"/>
    <w:rsid w:val="000E7920"/>
    <w:rsid w:val="000E79EA"/>
    <w:rsid w:val="000E7AC3"/>
    <w:rsid w:val="000E7B66"/>
    <w:rsid w:val="000F014A"/>
    <w:rsid w:val="000F04CD"/>
    <w:rsid w:val="000F1A88"/>
    <w:rsid w:val="000F2305"/>
    <w:rsid w:val="000F2383"/>
    <w:rsid w:val="000F25EA"/>
    <w:rsid w:val="000F278E"/>
    <w:rsid w:val="000F2C9E"/>
    <w:rsid w:val="000F2D02"/>
    <w:rsid w:val="000F33EF"/>
    <w:rsid w:val="000F363A"/>
    <w:rsid w:val="000F36EE"/>
    <w:rsid w:val="000F3B3E"/>
    <w:rsid w:val="000F3CD5"/>
    <w:rsid w:val="000F3E05"/>
    <w:rsid w:val="000F4775"/>
    <w:rsid w:val="000F489E"/>
    <w:rsid w:val="000F4BFF"/>
    <w:rsid w:val="000F4F97"/>
    <w:rsid w:val="000F54A2"/>
    <w:rsid w:val="000F5B09"/>
    <w:rsid w:val="000F5C71"/>
    <w:rsid w:val="000F5F93"/>
    <w:rsid w:val="000F6002"/>
    <w:rsid w:val="000F623E"/>
    <w:rsid w:val="000F6557"/>
    <w:rsid w:val="000F6706"/>
    <w:rsid w:val="000F6762"/>
    <w:rsid w:val="000F67E2"/>
    <w:rsid w:val="000F6BC1"/>
    <w:rsid w:val="000F6E28"/>
    <w:rsid w:val="000FA0C0"/>
    <w:rsid w:val="001001F7"/>
    <w:rsid w:val="00100B12"/>
    <w:rsid w:val="00100C8B"/>
    <w:rsid w:val="00101323"/>
    <w:rsid w:val="001016A8"/>
    <w:rsid w:val="0010181E"/>
    <w:rsid w:val="001018A6"/>
    <w:rsid w:val="00101A54"/>
    <w:rsid w:val="00101C32"/>
    <w:rsid w:val="00101D43"/>
    <w:rsid w:val="001026B9"/>
    <w:rsid w:val="0010290A"/>
    <w:rsid w:val="001029EF"/>
    <w:rsid w:val="00102AB3"/>
    <w:rsid w:val="00102F3D"/>
    <w:rsid w:val="00102F61"/>
    <w:rsid w:val="00102FF5"/>
    <w:rsid w:val="001036A7"/>
    <w:rsid w:val="00103F80"/>
    <w:rsid w:val="0010470C"/>
    <w:rsid w:val="001049DF"/>
    <w:rsid w:val="00104BED"/>
    <w:rsid w:val="00104CD6"/>
    <w:rsid w:val="00105083"/>
    <w:rsid w:val="0010580F"/>
    <w:rsid w:val="00105BCE"/>
    <w:rsid w:val="00105C72"/>
    <w:rsid w:val="00105FF3"/>
    <w:rsid w:val="001062D2"/>
    <w:rsid w:val="001064F3"/>
    <w:rsid w:val="0010673C"/>
    <w:rsid w:val="00107A46"/>
    <w:rsid w:val="00107C38"/>
    <w:rsid w:val="001100EE"/>
    <w:rsid w:val="001106AB"/>
    <w:rsid w:val="00110864"/>
    <w:rsid w:val="00111375"/>
    <w:rsid w:val="00111946"/>
    <w:rsid w:val="00111AE3"/>
    <w:rsid w:val="00111B4C"/>
    <w:rsid w:val="00111B4F"/>
    <w:rsid w:val="00112358"/>
    <w:rsid w:val="0011333B"/>
    <w:rsid w:val="00114DEB"/>
    <w:rsid w:val="001152E7"/>
    <w:rsid w:val="00115C33"/>
    <w:rsid w:val="00116445"/>
    <w:rsid w:val="0011653B"/>
    <w:rsid w:val="00116617"/>
    <w:rsid w:val="00116848"/>
    <w:rsid w:val="00117005"/>
    <w:rsid w:val="0011715D"/>
    <w:rsid w:val="001175CA"/>
    <w:rsid w:val="0011777A"/>
    <w:rsid w:val="001177EB"/>
    <w:rsid w:val="00120756"/>
    <w:rsid w:val="001209F3"/>
    <w:rsid w:val="00120C09"/>
    <w:rsid w:val="00120FA6"/>
    <w:rsid w:val="00121070"/>
    <w:rsid w:val="001211D5"/>
    <w:rsid w:val="001227A7"/>
    <w:rsid w:val="001229AF"/>
    <w:rsid w:val="0012326D"/>
    <w:rsid w:val="00123547"/>
    <w:rsid w:val="00123B50"/>
    <w:rsid w:val="00123D80"/>
    <w:rsid w:val="0012401A"/>
    <w:rsid w:val="0012417B"/>
    <w:rsid w:val="0012421A"/>
    <w:rsid w:val="0012448D"/>
    <w:rsid w:val="00124901"/>
    <w:rsid w:val="00124DDF"/>
    <w:rsid w:val="0012555D"/>
    <w:rsid w:val="00125CC5"/>
    <w:rsid w:val="001273CB"/>
    <w:rsid w:val="001275A9"/>
    <w:rsid w:val="00127A50"/>
    <w:rsid w:val="00127DE7"/>
    <w:rsid w:val="00127EB4"/>
    <w:rsid w:val="00130202"/>
    <w:rsid w:val="00130D30"/>
    <w:rsid w:val="00131900"/>
    <w:rsid w:val="00131A51"/>
    <w:rsid w:val="0013265E"/>
    <w:rsid w:val="001327FA"/>
    <w:rsid w:val="00132BD5"/>
    <w:rsid w:val="00132C95"/>
    <w:rsid w:val="00132F31"/>
    <w:rsid w:val="001338EB"/>
    <w:rsid w:val="00134188"/>
    <w:rsid w:val="00134565"/>
    <w:rsid w:val="0013484D"/>
    <w:rsid w:val="001353D5"/>
    <w:rsid w:val="0013580F"/>
    <w:rsid w:val="00135FFE"/>
    <w:rsid w:val="00136070"/>
    <w:rsid w:val="00136455"/>
    <w:rsid w:val="00136748"/>
    <w:rsid w:val="001368E4"/>
    <w:rsid w:val="00136C1E"/>
    <w:rsid w:val="001370DC"/>
    <w:rsid w:val="001377EF"/>
    <w:rsid w:val="00137F92"/>
    <w:rsid w:val="00138D65"/>
    <w:rsid w:val="00140527"/>
    <w:rsid w:val="00140E41"/>
    <w:rsid w:val="001410A2"/>
    <w:rsid w:val="001410BB"/>
    <w:rsid w:val="00141106"/>
    <w:rsid w:val="00141750"/>
    <w:rsid w:val="00141D7A"/>
    <w:rsid w:val="001423FE"/>
    <w:rsid w:val="0014270F"/>
    <w:rsid w:val="00142EE8"/>
    <w:rsid w:val="001431C3"/>
    <w:rsid w:val="001433AB"/>
    <w:rsid w:val="00143BAA"/>
    <w:rsid w:val="001441C8"/>
    <w:rsid w:val="00144271"/>
    <w:rsid w:val="00144538"/>
    <w:rsid w:val="0014479A"/>
    <w:rsid w:val="001449DF"/>
    <w:rsid w:val="00144D8D"/>
    <w:rsid w:val="001454CC"/>
    <w:rsid w:val="00145A96"/>
    <w:rsid w:val="00146505"/>
    <w:rsid w:val="001465DE"/>
    <w:rsid w:val="0014731E"/>
    <w:rsid w:val="001477A9"/>
    <w:rsid w:val="001477E5"/>
    <w:rsid w:val="001478BE"/>
    <w:rsid w:val="00147A3E"/>
    <w:rsid w:val="00147AF4"/>
    <w:rsid w:val="0015052A"/>
    <w:rsid w:val="001509C4"/>
    <w:rsid w:val="00150D29"/>
    <w:rsid w:val="00150D8C"/>
    <w:rsid w:val="001512AB"/>
    <w:rsid w:val="00151BFE"/>
    <w:rsid w:val="001522BA"/>
    <w:rsid w:val="00153420"/>
    <w:rsid w:val="001534F4"/>
    <w:rsid w:val="00153512"/>
    <w:rsid w:val="0015390F"/>
    <w:rsid w:val="00153919"/>
    <w:rsid w:val="00153B0A"/>
    <w:rsid w:val="001546CF"/>
    <w:rsid w:val="00155927"/>
    <w:rsid w:val="00155CBD"/>
    <w:rsid w:val="00155DEA"/>
    <w:rsid w:val="00155E65"/>
    <w:rsid w:val="00156231"/>
    <w:rsid w:val="00156931"/>
    <w:rsid w:val="00156A51"/>
    <w:rsid w:val="00157589"/>
    <w:rsid w:val="00157E8F"/>
    <w:rsid w:val="0016070B"/>
    <w:rsid w:val="00160BE7"/>
    <w:rsid w:val="00160FA1"/>
    <w:rsid w:val="001617D8"/>
    <w:rsid w:val="00161A31"/>
    <w:rsid w:val="00161C48"/>
    <w:rsid w:val="00162818"/>
    <w:rsid w:val="001629E7"/>
    <w:rsid w:val="00162E36"/>
    <w:rsid w:val="001633AD"/>
    <w:rsid w:val="001635B5"/>
    <w:rsid w:val="00163B72"/>
    <w:rsid w:val="00164068"/>
    <w:rsid w:val="00164867"/>
    <w:rsid w:val="00164908"/>
    <w:rsid w:val="00164E0A"/>
    <w:rsid w:val="00164EF8"/>
    <w:rsid w:val="00164F1D"/>
    <w:rsid w:val="00165A99"/>
    <w:rsid w:val="00165BE0"/>
    <w:rsid w:val="00166C0B"/>
    <w:rsid w:val="00167158"/>
    <w:rsid w:val="00167730"/>
    <w:rsid w:val="00167E08"/>
    <w:rsid w:val="00170E0E"/>
    <w:rsid w:val="00170F8F"/>
    <w:rsid w:val="001710E0"/>
    <w:rsid w:val="00171979"/>
    <w:rsid w:val="00171D5E"/>
    <w:rsid w:val="001720C3"/>
    <w:rsid w:val="0017212C"/>
    <w:rsid w:val="001726BC"/>
    <w:rsid w:val="0017301E"/>
    <w:rsid w:val="001731CF"/>
    <w:rsid w:val="0017328F"/>
    <w:rsid w:val="001735A0"/>
    <w:rsid w:val="00173B60"/>
    <w:rsid w:val="00174046"/>
    <w:rsid w:val="0017453F"/>
    <w:rsid w:val="00174FFC"/>
    <w:rsid w:val="00175921"/>
    <w:rsid w:val="001764F1"/>
    <w:rsid w:val="00176662"/>
    <w:rsid w:val="00176712"/>
    <w:rsid w:val="0017687B"/>
    <w:rsid w:val="00176C6A"/>
    <w:rsid w:val="00177C8B"/>
    <w:rsid w:val="0018086A"/>
    <w:rsid w:val="00181115"/>
    <w:rsid w:val="001811A8"/>
    <w:rsid w:val="00181882"/>
    <w:rsid w:val="00181BCF"/>
    <w:rsid w:val="00181C2F"/>
    <w:rsid w:val="00181F6F"/>
    <w:rsid w:val="00181F8A"/>
    <w:rsid w:val="00182319"/>
    <w:rsid w:val="00182864"/>
    <w:rsid w:val="0018322D"/>
    <w:rsid w:val="00183971"/>
    <w:rsid w:val="00183DF9"/>
    <w:rsid w:val="00183E16"/>
    <w:rsid w:val="00183E8B"/>
    <w:rsid w:val="00184AC4"/>
    <w:rsid w:val="00184CFC"/>
    <w:rsid w:val="00184D0C"/>
    <w:rsid w:val="00184D8B"/>
    <w:rsid w:val="00184F3A"/>
    <w:rsid w:val="0018502B"/>
    <w:rsid w:val="001857E0"/>
    <w:rsid w:val="00185D34"/>
    <w:rsid w:val="0018655A"/>
    <w:rsid w:val="0018693F"/>
    <w:rsid w:val="0018723B"/>
    <w:rsid w:val="001872B1"/>
    <w:rsid w:val="001872F6"/>
    <w:rsid w:val="00187324"/>
    <w:rsid w:val="0018758A"/>
    <w:rsid w:val="00187AF1"/>
    <w:rsid w:val="00187CE9"/>
    <w:rsid w:val="00187F26"/>
    <w:rsid w:val="0018B5CB"/>
    <w:rsid w:val="00190522"/>
    <w:rsid w:val="00190791"/>
    <w:rsid w:val="001909F3"/>
    <w:rsid w:val="00191064"/>
    <w:rsid w:val="00191339"/>
    <w:rsid w:val="001914C4"/>
    <w:rsid w:val="00191910"/>
    <w:rsid w:val="00191CE3"/>
    <w:rsid w:val="00191DD2"/>
    <w:rsid w:val="00191E34"/>
    <w:rsid w:val="00192615"/>
    <w:rsid w:val="00192868"/>
    <w:rsid w:val="00192BF3"/>
    <w:rsid w:val="00192CD7"/>
    <w:rsid w:val="00192E4F"/>
    <w:rsid w:val="00192F47"/>
    <w:rsid w:val="0019316B"/>
    <w:rsid w:val="001932F5"/>
    <w:rsid w:val="001932F6"/>
    <w:rsid w:val="0019384E"/>
    <w:rsid w:val="00193A83"/>
    <w:rsid w:val="00194058"/>
    <w:rsid w:val="001941AC"/>
    <w:rsid w:val="0019439A"/>
    <w:rsid w:val="00194545"/>
    <w:rsid w:val="00194582"/>
    <w:rsid w:val="00194766"/>
    <w:rsid w:val="00194841"/>
    <w:rsid w:val="00194891"/>
    <w:rsid w:val="00194A0E"/>
    <w:rsid w:val="00194CB4"/>
    <w:rsid w:val="00194F4A"/>
    <w:rsid w:val="00195E90"/>
    <w:rsid w:val="0019614F"/>
    <w:rsid w:val="00196B9F"/>
    <w:rsid w:val="00197122"/>
    <w:rsid w:val="00197B11"/>
    <w:rsid w:val="001A0061"/>
    <w:rsid w:val="001A03C9"/>
    <w:rsid w:val="001A042F"/>
    <w:rsid w:val="001A0EBB"/>
    <w:rsid w:val="001A19CD"/>
    <w:rsid w:val="001A1F1E"/>
    <w:rsid w:val="001A20E9"/>
    <w:rsid w:val="001A242C"/>
    <w:rsid w:val="001A25F0"/>
    <w:rsid w:val="001A2A30"/>
    <w:rsid w:val="001A3A6C"/>
    <w:rsid w:val="001A3B55"/>
    <w:rsid w:val="001A3E66"/>
    <w:rsid w:val="001A42A5"/>
    <w:rsid w:val="001A513A"/>
    <w:rsid w:val="001A54FA"/>
    <w:rsid w:val="001A5842"/>
    <w:rsid w:val="001A597F"/>
    <w:rsid w:val="001A5B9D"/>
    <w:rsid w:val="001A5E30"/>
    <w:rsid w:val="001A622A"/>
    <w:rsid w:val="001A6CD5"/>
    <w:rsid w:val="001A6F30"/>
    <w:rsid w:val="001A7875"/>
    <w:rsid w:val="001A7AB3"/>
    <w:rsid w:val="001A7B1A"/>
    <w:rsid w:val="001B0089"/>
    <w:rsid w:val="001B0248"/>
    <w:rsid w:val="001B06DC"/>
    <w:rsid w:val="001B07BB"/>
    <w:rsid w:val="001B0E1E"/>
    <w:rsid w:val="001B0E52"/>
    <w:rsid w:val="001B0F04"/>
    <w:rsid w:val="001B1044"/>
    <w:rsid w:val="001B12EF"/>
    <w:rsid w:val="001B1401"/>
    <w:rsid w:val="001B18FF"/>
    <w:rsid w:val="001B1B71"/>
    <w:rsid w:val="001B1CDF"/>
    <w:rsid w:val="001B2D22"/>
    <w:rsid w:val="001B3080"/>
    <w:rsid w:val="001B3638"/>
    <w:rsid w:val="001B36C3"/>
    <w:rsid w:val="001B38DE"/>
    <w:rsid w:val="001B3DC7"/>
    <w:rsid w:val="001B3FE3"/>
    <w:rsid w:val="001B41B1"/>
    <w:rsid w:val="001B4761"/>
    <w:rsid w:val="001B4B24"/>
    <w:rsid w:val="001B4C2A"/>
    <w:rsid w:val="001B4E15"/>
    <w:rsid w:val="001B4FC4"/>
    <w:rsid w:val="001B50A9"/>
    <w:rsid w:val="001B545F"/>
    <w:rsid w:val="001B5822"/>
    <w:rsid w:val="001B623A"/>
    <w:rsid w:val="001B6611"/>
    <w:rsid w:val="001B6838"/>
    <w:rsid w:val="001B6A21"/>
    <w:rsid w:val="001B6B7B"/>
    <w:rsid w:val="001B6CAE"/>
    <w:rsid w:val="001B71BD"/>
    <w:rsid w:val="001B7376"/>
    <w:rsid w:val="001C067F"/>
    <w:rsid w:val="001C0A8D"/>
    <w:rsid w:val="001C0B7B"/>
    <w:rsid w:val="001C0BE0"/>
    <w:rsid w:val="001C0D86"/>
    <w:rsid w:val="001C1DEC"/>
    <w:rsid w:val="001C24B8"/>
    <w:rsid w:val="001C2559"/>
    <w:rsid w:val="001C2786"/>
    <w:rsid w:val="001C3583"/>
    <w:rsid w:val="001C3D74"/>
    <w:rsid w:val="001C3EA2"/>
    <w:rsid w:val="001C44E9"/>
    <w:rsid w:val="001C4AD3"/>
    <w:rsid w:val="001C4FBC"/>
    <w:rsid w:val="001C512C"/>
    <w:rsid w:val="001C5BC0"/>
    <w:rsid w:val="001C66C4"/>
    <w:rsid w:val="001C74B0"/>
    <w:rsid w:val="001C7975"/>
    <w:rsid w:val="001C7BEB"/>
    <w:rsid w:val="001C7E27"/>
    <w:rsid w:val="001D0502"/>
    <w:rsid w:val="001D0AC3"/>
    <w:rsid w:val="001D0CA6"/>
    <w:rsid w:val="001D1534"/>
    <w:rsid w:val="001D16C7"/>
    <w:rsid w:val="001D1CA0"/>
    <w:rsid w:val="001D1D87"/>
    <w:rsid w:val="001D21EA"/>
    <w:rsid w:val="001D2B6A"/>
    <w:rsid w:val="001D2BCE"/>
    <w:rsid w:val="001D334F"/>
    <w:rsid w:val="001D392B"/>
    <w:rsid w:val="001D3C29"/>
    <w:rsid w:val="001D40B6"/>
    <w:rsid w:val="001D47A9"/>
    <w:rsid w:val="001D4D3F"/>
    <w:rsid w:val="001D4D4B"/>
    <w:rsid w:val="001D5294"/>
    <w:rsid w:val="001D555A"/>
    <w:rsid w:val="001D563D"/>
    <w:rsid w:val="001D5F82"/>
    <w:rsid w:val="001D6273"/>
    <w:rsid w:val="001D6B90"/>
    <w:rsid w:val="001D7705"/>
    <w:rsid w:val="001D7D0D"/>
    <w:rsid w:val="001E032F"/>
    <w:rsid w:val="001E0547"/>
    <w:rsid w:val="001E0B99"/>
    <w:rsid w:val="001E0C3B"/>
    <w:rsid w:val="001E1536"/>
    <w:rsid w:val="001E20F3"/>
    <w:rsid w:val="001E2623"/>
    <w:rsid w:val="001E2675"/>
    <w:rsid w:val="001E3277"/>
    <w:rsid w:val="001E37A3"/>
    <w:rsid w:val="001E39EE"/>
    <w:rsid w:val="001E3D25"/>
    <w:rsid w:val="001E4539"/>
    <w:rsid w:val="001E45E7"/>
    <w:rsid w:val="001E4C65"/>
    <w:rsid w:val="001E5231"/>
    <w:rsid w:val="001E5349"/>
    <w:rsid w:val="001E5514"/>
    <w:rsid w:val="001E555F"/>
    <w:rsid w:val="001E577D"/>
    <w:rsid w:val="001E62DA"/>
    <w:rsid w:val="001E6431"/>
    <w:rsid w:val="001E6ACC"/>
    <w:rsid w:val="001E74BF"/>
    <w:rsid w:val="001E75D7"/>
    <w:rsid w:val="001E77F7"/>
    <w:rsid w:val="001ED45B"/>
    <w:rsid w:val="001F0430"/>
    <w:rsid w:val="001F0EE7"/>
    <w:rsid w:val="001F0F0B"/>
    <w:rsid w:val="001F1427"/>
    <w:rsid w:val="001F1AA8"/>
    <w:rsid w:val="001F2541"/>
    <w:rsid w:val="001F25C5"/>
    <w:rsid w:val="001F2806"/>
    <w:rsid w:val="001F2A93"/>
    <w:rsid w:val="001F2B06"/>
    <w:rsid w:val="001F2D46"/>
    <w:rsid w:val="001F3004"/>
    <w:rsid w:val="001F353C"/>
    <w:rsid w:val="001F35C5"/>
    <w:rsid w:val="001F3681"/>
    <w:rsid w:val="001F3999"/>
    <w:rsid w:val="001F4361"/>
    <w:rsid w:val="001F43AC"/>
    <w:rsid w:val="001F44AD"/>
    <w:rsid w:val="001F4C83"/>
    <w:rsid w:val="001F4F53"/>
    <w:rsid w:val="001F4F67"/>
    <w:rsid w:val="001F54DA"/>
    <w:rsid w:val="001F5688"/>
    <w:rsid w:val="001F5D6B"/>
    <w:rsid w:val="001F6117"/>
    <w:rsid w:val="001F61F0"/>
    <w:rsid w:val="001F6591"/>
    <w:rsid w:val="001F70E5"/>
    <w:rsid w:val="001F7F0F"/>
    <w:rsid w:val="0020010A"/>
    <w:rsid w:val="00200909"/>
    <w:rsid w:val="00200A4D"/>
    <w:rsid w:val="00200B7B"/>
    <w:rsid w:val="00200D13"/>
    <w:rsid w:val="0020101E"/>
    <w:rsid w:val="00201662"/>
    <w:rsid w:val="00202A73"/>
    <w:rsid w:val="00202AB4"/>
    <w:rsid w:val="00202FD0"/>
    <w:rsid w:val="002030B7"/>
    <w:rsid w:val="0020365B"/>
    <w:rsid w:val="00203E83"/>
    <w:rsid w:val="00204415"/>
    <w:rsid w:val="00204AED"/>
    <w:rsid w:val="00204EF4"/>
    <w:rsid w:val="00205240"/>
    <w:rsid w:val="0020525F"/>
    <w:rsid w:val="002052F8"/>
    <w:rsid w:val="00205308"/>
    <w:rsid w:val="0020563B"/>
    <w:rsid w:val="00205A0D"/>
    <w:rsid w:val="00206CCD"/>
    <w:rsid w:val="002071F6"/>
    <w:rsid w:val="0020749C"/>
    <w:rsid w:val="002075E6"/>
    <w:rsid w:val="002079CC"/>
    <w:rsid w:val="00207BA4"/>
    <w:rsid w:val="00207DC3"/>
    <w:rsid w:val="0020FFC7"/>
    <w:rsid w:val="002105F6"/>
    <w:rsid w:val="00210950"/>
    <w:rsid w:val="00210C2C"/>
    <w:rsid w:val="002119F7"/>
    <w:rsid w:val="002123E5"/>
    <w:rsid w:val="00212645"/>
    <w:rsid w:val="0021289B"/>
    <w:rsid w:val="00212A95"/>
    <w:rsid w:val="00212E97"/>
    <w:rsid w:val="00213432"/>
    <w:rsid w:val="002136C0"/>
    <w:rsid w:val="0021384A"/>
    <w:rsid w:val="002138C7"/>
    <w:rsid w:val="00213AA5"/>
    <w:rsid w:val="0021524D"/>
    <w:rsid w:val="00215276"/>
    <w:rsid w:val="00215859"/>
    <w:rsid w:val="00215956"/>
    <w:rsid w:val="00215AB2"/>
    <w:rsid w:val="00215FB4"/>
    <w:rsid w:val="002163B3"/>
    <w:rsid w:val="002164B4"/>
    <w:rsid w:val="00216A8C"/>
    <w:rsid w:val="00216AB1"/>
    <w:rsid w:val="00216E27"/>
    <w:rsid w:val="002172F3"/>
    <w:rsid w:val="002178F9"/>
    <w:rsid w:val="00220707"/>
    <w:rsid w:val="00220913"/>
    <w:rsid w:val="00220A48"/>
    <w:rsid w:val="00220D6F"/>
    <w:rsid w:val="00221543"/>
    <w:rsid w:val="00221FFD"/>
    <w:rsid w:val="002228CC"/>
    <w:rsid w:val="00222D6D"/>
    <w:rsid w:val="00222DAE"/>
    <w:rsid w:val="00222F08"/>
    <w:rsid w:val="002238FA"/>
    <w:rsid w:val="00224088"/>
    <w:rsid w:val="002246CA"/>
    <w:rsid w:val="00224758"/>
    <w:rsid w:val="0022477E"/>
    <w:rsid w:val="002250CB"/>
    <w:rsid w:val="002251A6"/>
    <w:rsid w:val="0022567F"/>
    <w:rsid w:val="00225973"/>
    <w:rsid w:val="00225E07"/>
    <w:rsid w:val="0022601D"/>
    <w:rsid w:val="00226383"/>
    <w:rsid w:val="00226602"/>
    <w:rsid w:val="00226A0F"/>
    <w:rsid w:val="00226BE1"/>
    <w:rsid w:val="00227B8A"/>
    <w:rsid w:val="0023081E"/>
    <w:rsid w:val="00230B91"/>
    <w:rsid w:val="00230BF8"/>
    <w:rsid w:val="00230D65"/>
    <w:rsid w:val="002319E8"/>
    <w:rsid w:val="00231A8E"/>
    <w:rsid w:val="00231CA8"/>
    <w:rsid w:val="00231F4A"/>
    <w:rsid w:val="002320BC"/>
    <w:rsid w:val="0023241E"/>
    <w:rsid w:val="00232FBE"/>
    <w:rsid w:val="0023345C"/>
    <w:rsid w:val="00233639"/>
    <w:rsid w:val="00233C0A"/>
    <w:rsid w:val="0023530E"/>
    <w:rsid w:val="002354C0"/>
    <w:rsid w:val="002356F3"/>
    <w:rsid w:val="00235BA5"/>
    <w:rsid w:val="00235D46"/>
    <w:rsid w:val="00235D7A"/>
    <w:rsid w:val="002363A8"/>
    <w:rsid w:val="00236557"/>
    <w:rsid w:val="002370A4"/>
    <w:rsid w:val="00237224"/>
    <w:rsid w:val="00237345"/>
    <w:rsid w:val="00237442"/>
    <w:rsid w:val="0023760D"/>
    <w:rsid w:val="002379C6"/>
    <w:rsid w:val="00237AEC"/>
    <w:rsid w:val="00237B14"/>
    <w:rsid w:val="00237E66"/>
    <w:rsid w:val="0024025F"/>
    <w:rsid w:val="00241B0B"/>
    <w:rsid w:val="00241B11"/>
    <w:rsid w:val="00241E60"/>
    <w:rsid w:val="00241F91"/>
    <w:rsid w:val="00241FFA"/>
    <w:rsid w:val="00242C4B"/>
    <w:rsid w:val="002433F1"/>
    <w:rsid w:val="002444DC"/>
    <w:rsid w:val="00244734"/>
    <w:rsid w:val="002447F6"/>
    <w:rsid w:val="0024497A"/>
    <w:rsid w:val="00244B3E"/>
    <w:rsid w:val="00244D39"/>
    <w:rsid w:val="00244DB4"/>
    <w:rsid w:val="00245EA4"/>
    <w:rsid w:val="002462D8"/>
    <w:rsid w:val="002463E5"/>
    <w:rsid w:val="00246556"/>
    <w:rsid w:val="002469CF"/>
    <w:rsid w:val="00246A64"/>
    <w:rsid w:val="00246AAD"/>
    <w:rsid w:val="00246DD7"/>
    <w:rsid w:val="002474DD"/>
    <w:rsid w:val="002474EB"/>
    <w:rsid w:val="002479C1"/>
    <w:rsid w:val="00247A65"/>
    <w:rsid w:val="00247B50"/>
    <w:rsid w:val="00250154"/>
    <w:rsid w:val="00250BA7"/>
    <w:rsid w:val="002513A2"/>
    <w:rsid w:val="00251ADF"/>
    <w:rsid w:val="00251B29"/>
    <w:rsid w:val="002520F9"/>
    <w:rsid w:val="0025222A"/>
    <w:rsid w:val="002535F4"/>
    <w:rsid w:val="0025372A"/>
    <w:rsid w:val="00253807"/>
    <w:rsid w:val="00254795"/>
    <w:rsid w:val="00254FCC"/>
    <w:rsid w:val="0025511F"/>
    <w:rsid w:val="002552B1"/>
    <w:rsid w:val="0025560B"/>
    <w:rsid w:val="002556FD"/>
    <w:rsid w:val="002559AF"/>
    <w:rsid w:val="002563B0"/>
    <w:rsid w:val="0025664B"/>
    <w:rsid w:val="00256961"/>
    <w:rsid w:val="00256BFF"/>
    <w:rsid w:val="00256ED4"/>
    <w:rsid w:val="00256F21"/>
    <w:rsid w:val="002579D4"/>
    <w:rsid w:val="00257E80"/>
    <w:rsid w:val="00257EDF"/>
    <w:rsid w:val="00260026"/>
    <w:rsid w:val="00260357"/>
    <w:rsid w:val="0026035A"/>
    <w:rsid w:val="002604DD"/>
    <w:rsid w:val="002605E7"/>
    <w:rsid w:val="002606D8"/>
    <w:rsid w:val="0026123A"/>
    <w:rsid w:val="00261656"/>
    <w:rsid w:val="002617F4"/>
    <w:rsid w:val="00261DF0"/>
    <w:rsid w:val="002620FB"/>
    <w:rsid w:val="00262306"/>
    <w:rsid w:val="002624F1"/>
    <w:rsid w:val="00262726"/>
    <w:rsid w:val="0026279A"/>
    <w:rsid w:val="0026292B"/>
    <w:rsid w:val="00263204"/>
    <w:rsid w:val="002636AC"/>
    <w:rsid w:val="00263E6A"/>
    <w:rsid w:val="0026454B"/>
    <w:rsid w:val="00264A3E"/>
    <w:rsid w:val="00264D10"/>
    <w:rsid w:val="00264F23"/>
    <w:rsid w:val="002654DB"/>
    <w:rsid w:val="002654EF"/>
    <w:rsid w:val="00265D01"/>
    <w:rsid w:val="002663C3"/>
    <w:rsid w:val="002667A1"/>
    <w:rsid w:val="00266E57"/>
    <w:rsid w:val="0026722A"/>
    <w:rsid w:val="002677C1"/>
    <w:rsid w:val="00267D76"/>
    <w:rsid w:val="002700CF"/>
    <w:rsid w:val="00270595"/>
    <w:rsid w:val="00271881"/>
    <w:rsid w:val="00271DEC"/>
    <w:rsid w:val="0027207D"/>
    <w:rsid w:val="0027218D"/>
    <w:rsid w:val="0027281E"/>
    <w:rsid w:val="00272842"/>
    <w:rsid w:val="002733A1"/>
    <w:rsid w:val="00273494"/>
    <w:rsid w:val="00273AD5"/>
    <w:rsid w:val="00273F05"/>
    <w:rsid w:val="00274434"/>
    <w:rsid w:val="002745E5"/>
    <w:rsid w:val="002747DA"/>
    <w:rsid w:val="002748B9"/>
    <w:rsid w:val="00274CFD"/>
    <w:rsid w:val="00274DAB"/>
    <w:rsid w:val="00275D40"/>
    <w:rsid w:val="00276B37"/>
    <w:rsid w:val="0027759A"/>
    <w:rsid w:val="00277813"/>
    <w:rsid w:val="00277B49"/>
    <w:rsid w:val="00277E0D"/>
    <w:rsid w:val="002803BE"/>
    <w:rsid w:val="0028075E"/>
    <w:rsid w:val="00280ACE"/>
    <w:rsid w:val="00280DF2"/>
    <w:rsid w:val="00281396"/>
    <w:rsid w:val="00281C57"/>
    <w:rsid w:val="002824CA"/>
    <w:rsid w:val="002825FB"/>
    <w:rsid w:val="0028264C"/>
    <w:rsid w:val="0028276E"/>
    <w:rsid w:val="002827FA"/>
    <w:rsid w:val="0028313C"/>
    <w:rsid w:val="00283C35"/>
    <w:rsid w:val="00283E6C"/>
    <w:rsid w:val="00284552"/>
    <w:rsid w:val="00284819"/>
    <w:rsid w:val="00284C5A"/>
    <w:rsid w:val="00284E8B"/>
    <w:rsid w:val="00285115"/>
    <w:rsid w:val="00285FEB"/>
    <w:rsid w:val="002862A3"/>
    <w:rsid w:val="00286318"/>
    <w:rsid w:val="00286431"/>
    <w:rsid w:val="0028699A"/>
    <w:rsid w:val="002869FE"/>
    <w:rsid w:val="00286B20"/>
    <w:rsid w:val="002870A1"/>
    <w:rsid w:val="002877DF"/>
    <w:rsid w:val="00287DFB"/>
    <w:rsid w:val="00287E9B"/>
    <w:rsid w:val="0029010D"/>
    <w:rsid w:val="0029057E"/>
    <w:rsid w:val="0029106D"/>
    <w:rsid w:val="00291AB3"/>
    <w:rsid w:val="00291AC6"/>
    <w:rsid w:val="00291FC0"/>
    <w:rsid w:val="00292C87"/>
    <w:rsid w:val="00292CC6"/>
    <w:rsid w:val="00292E95"/>
    <w:rsid w:val="002932B2"/>
    <w:rsid w:val="0029363C"/>
    <w:rsid w:val="00293A3B"/>
    <w:rsid w:val="0029455F"/>
    <w:rsid w:val="00294C5C"/>
    <w:rsid w:val="002950F1"/>
    <w:rsid w:val="002955BE"/>
    <w:rsid w:val="0029570B"/>
    <w:rsid w:val="002958FE"/>
    <w:rsid w:val="00295C2A"/>
    <w:rsid w:val="0029620E"/>
    <w:rsid w:val="002962E1"/>
    <w:rsid w:val="00296864"/>
    <w:rsid w:val="002975E6"/>
    <w:rsid w:val="00297B73"/>
    <w:rsid w:val="00297DA5"/>
    <w:rsid w:val="002A0DCF"/>
    <w:rsid w:val="002A14E2"/>
    <w:rsid w:val="002A1A0F"/>
    <w:rsid w:val="002A1C9E"/>
    <w:rsid w:val="002A2004"/>
    <w:rsid w:val="002A250E"/>
    <w:rsid w:val="002A2921"/>
    <w:rsid w:val="002A32E8"/>
    <w:rsid w:val="002A34C6"/>
    <w:rsid w:val="002A39A4"/>
    <w:rsid w:val="002A407F"/>
    <w:rsid w:val="002A44B9"/>
    <w:rsid w:val="002A4F58"/>
    <w:rsid w:val="002A5618"/>
    <w:rsid w:val="002A5F04"/>
    <w:rsid w:val="002A6294"/>
    <w:rsid w:val="002A6A17"/>
    <w:rsid w:val="002A6D6E"/>
    <w:rsid w:val="002A6E20"/>
    <w:rsid w:val="002A7C38"/>
    <w:rsid w:val="002B01A9"/>
    <w:rsid w:val="002B166E"/>
    <w:rsid w:val="002B1945"/>
    <w:rsid w:val="002B1AD5"/>
    <w:rsid w:val="002B1DBF"/>
    <w:rsid w:val="002B23FD"/>
    <w:rsid w:val="002B2553"/>
    <w:rsid w:val="002B2C6A"/>
    <w:rsid w:val="002B3525"/>
    <w:rsid w:val="002B3C53"/>
    <w:rsid w:val="002B4891"/>
    <w:rsid w:val="002B50AC"/>
    <w:rsid w:val="002B5254"/>
    <w:rsid w:val="002B529D"/>
    <w:rsid w:val="002B52D3"/>
    <w:rsid w:val="002B52D9"/>
    <w:rsid w:val="002B56DD"/>
    <w:rsid w:val="002B5A1C"/>
    <w:rsid w:val="002B635F"/>
    <w:rsid w:val="002B64F0"/>
    <w:rsid w:val="002B713C"/>
    <w:rsid w:val="002B72CA"/>
    <w:rsid w:val="002B7694"/>
    <w:rsid w:val="002B7866"/>
    <w:rsid w:val="002B789B"/>
    <w:rsid w:val="002B78CE"/>
    <w:rsid w:val="002C0B29"/>
    <w:rsid w:val="002C0B54"/>
    <w:rsid w:val="002C0FD1"/>
    <w:rsid w:val="002C1497"/>
    <w:rsid w:val="002C18D5"/>
    <w:rsid w:val="002C2588"/>
    <w:rsid w:val="002C2838"/>
    <w:rsid w:val="002C289C"/>
    <w:rsid w:val="002C28E8"/>
    <w:rsid w:val="002C3AF8"/>
    <w:rsid w:val="002C3C35"/>
    <w:rsid w:val="002C4085"/>
    <w:rsid w:val="002C4464"/>
    <w:rsid w:val="002C541F"/>
    <w:rsid w:val="002C58AA"/>
    <w:rsid w:val="002C5C4F"/>
    <w:rsid w:val="002C5CD2"/>
    <w:rsid w:val="002C5F23"/>
    <w:rsid w:val="002C65A3"/>
    <w:rsid w:val="002C6626"/>
    <w:rsid w:val="002C6F22"/>
    <w:rsid w:val="002C72E9"/>
    <w:rsid w:val="002C77F9"/>
    <w:rsid w:val="002C7A6A"/>
    <w:rsid w:val="002C7B8E"/>
    <w:rsid w:val="002C7BF3"/>
    <w:rsid w:val="002C7E6C"/>
    <w:rsid w:val="002D0A84"/>
    <w:rsid w:val="002D0C8A"/>
    <w:rsid w:val="002D0F22"/>
    <w:rsid w:val="002D237E"/>
    <w:rsid w:val="002D25B1"/>
    <w:rsid w:val="002D2A54"/>
    <w:rsid w:val="002D3632"/>
    <w:rsid w:val="002D369D"/>
    <w:rsid w:val="002D3741"/>
    <w:rsid w:val="002D4205"/>
    <w:rsid w:val="002D46D0"/>
    <w:rsid w:val="002D471D"/>
    <w:rsid w:val="002D48A6"/>
    <w:rsid w:val="002D5016"/>
    <w:rsid w:val="002D50A3"/>
    <w:rsid w:val="002D595E"/>
    <w:rsid w:val="002D5AB2"/>
    <w:rsid w:val="002D60C0"/>
    <w:rsid w:val="002D6410"/>
    <w:rsid w:val="002D6C92"/>
    <w:rsid w:val="002D6D66"/>
    <w:rsid w:val="002D6DB0"/>
    <w:rsid w:val="002D6E57"/>
    <w:rsid w:val="002D72BF"/>
    <w:rsid w:val="002D72C0"/>
    <w:rsid w:val="002D756D"/>
    <w:rsid w:val="002D7614"/>
    <w:rsid w:val="002D7C35"/>
    <w:rsid w:val="002E04DE"/>
    <w:rsid w:val="002E07D9"/>
    <w:rsid w:val="002E12B0"/>
    <w:rsid w:val="002E1428"/>
    <w:rsid w:val="002E1548"/>
    <w:rsid w:val="002E1D52"/>
    <w:rsid w:val="002E2117"/>
    <w:rsid w:val="002E242D"/>
    <w:rsid w:val="002E2ED1"/>
    <w:rsid w:val="002E2F2F"/>
    <w:rsid w:val="002E32EC"/>
    <w:rsid w:val="002E337A"/>
    <w:rsid w:val="002E394E"/>
    <w:rsid w:val="002E404B"/>
    <w:rsid w:val="002E521E"/>
    <w:rsid w:val="002E5284"/>
    <w:rsid w:val="002E554F"/>
    <w:rsid w:val="002E5F4A"/>
    <w:rsid w:val="002E6030"/>
    <w:rsid w:val="002E6506"/>
    <w:rsid w:val="002E690D"/>
    <w:rsid w:val="002E6C82"/>
    <w:rsid w:val="002E6DB2"/>
    <w:rsid w:val="002E719A"/>
    <w:rsid w:val="002E7831"/>
    <w:rsid w:val="002E7C7D"/>
    <w:rsid w:val="002E7E3F"/>
    <w:rsid w:val="002F0692"/>
    <w:rsid w:val="002F0F70"/>
    <w:rsid w:val="002F13ED"/>
    <w:rsid w:val="002F1980"/>
    <w:rsid w:val="002F1F6F"/>
    <w:rsid w:val="002F1F87"/>
    <w:rsid w:val="002F270F"/>
    <w:rsid w:val="002F3467"/>
    <w:rsid w:val="002F3836"/>
    <w:rsid w:val="002F3884"/>
    <w:rsid w:val="002F3889"/>
    <w:rsid w:val="002F3D47"/>
    <w:rsid w:val="002F3DD2"/>
    <w:rsid w:val="002F40EE"/>
    <w:rsid w:val="002F4488"/>
    <w:rsid w:val="002F456E"/>
    <w:rsid w:val="002F626F"/>
    <w:rsid w:val="002F69FC"/>
    <w:rsid w:val="002F6BB9"/>
    <w:rsid w:val="002F7071"/>
    <w:rsid w:val="002F7187"/>
    <w:rsid w:val="0030056A"/>
    <w:rsid w:val="00300B0C"/>
    <w:rsid w:val="003015A0"/>
    <w:rsid w:val="00301891"/>
    <w:rsid w:val="00301956"/>
    <w:rsid w:val="00301A68"/>
    <w:rsid w:val="00301DE8"/>
    <w:rsid w:val="00302102"/>
    <w:rsid w:val="0030214C"/>
    <w:rsid w:val="00302B4F"/>
    <w:rsid w:val="00302EB3"/>
    <w:rsid w:val="003035CC"/>
    <w:rsid w:val="00303F99"/>
    <w:rsid w:val="0030579F"/>
    <w:rsid w:val="00305B3E"/>
    <w:rsid w:val="00305D3E"/>
    <w:rsid w:val="00305F8C"/>
    <w:rsid w:val="00306615"/>
    <w:rsid w:val="00306A18"/>
    <w:rsid w:val="00306A28"/>
    <w:rsid w:val="00306D31"/>
    <w:rsid w:val="00306FB7"/>
    <w:rsid w:val="003070FA"/>
    <w:rsid w:val="00307619"/>
    <w:rsid w:val="00307854"/>
    <w:rsid w:val="00307B17"/>
    <w:rsid w:val="00307B91"/>
    <w:rsid w:val="00307CB9"/>
    <w:rsid w:val="00307E93"/>
    <w:rsid w:val="0031062A"/>
    <w:rsid w:val="00311337"/>
    <w:rsid w:val="00311DD0"/>
    <w:rsid w:val="00312A4C"/>
    <w:rsid w:val="00312CA1"/>
    <w:rsid w:val="003131F6"/>
    <w:rsid w:val="00313C67"/>
    <w:rsid w:val="00313EC2"/>
    <w:rsid w:val="00314095"/>
    <w:rsid w:val="003147B7"/>
    <w:rsid w:val="00315012"/>
    <w:rsid w:val="00315255"/>
    <w:rsid w:val="003158B5"/>
    <w:rsid w:val="00315A6A"/>
    <w:rsid w:val="00316341"/>
    <w:rsid w:val="0031692A"/>
    <w:rsid w:val="003172A9"/>
    <w:rsid w:val="00317743"/>
    <w:rsid w:val="00317A88"/>
    <w:rsid w:val="00317B04"/>
    <w:rsid w:val="0032022B"/>
    <w:rsid w:val="00321BD5"/>
    <w:rsid w:val="003223CB"/>
    <w:rsid w:val="00322471"/>
    <w:rsid w:val="00322AC9"/>
    <w:rsid w:val="003231D8"/>
    <w:rsid w:val="0032351D"/>
    <w:rsid w:val="003236CE"/>
    <w:rsid w:val="003238F6"/>
    <w:rsid w:val="00323B00"/>
    <w:rsid w:val="00324AA2"/>
    <w:rsid w:val="00324AD6"/>
    <w:rsid w:val="00325375"/>
    <w:rsid w:val="00325C2B"/>
    <w:rsid w:val="0032653D"/>
    <w:rsid w:val="0032663F"/>
    <w:rsid w:val="00327168"/>
    <w:rsid w:val="00327190"/>
    <w:rsid w:val="00327824"/>
    <w:rsid w:val="00327B3D"/>
    <w:rsid w:val="00327C92"/>
    <w:rsid w:val="00327ED5"/>
    <w:rsid w:val="00327F10"/>
    <w:rsid w:val="00327F6C"/>
    <w:rsid w:val="00330018"/>
    <w:rsid w:val="003304D5"/>
    <w:rsid w:val="00330509"/>
    <w:rsid w:val="00330627"/>
    <w:rsid w:val="0033071A"/>
    <w:rsid w:val="003308DC"/>
    <w:rsid w:val="00330C3E"/>
    <w:rsid w:val="0033132A"/>
    <w:rsid w:val="003319FA"/>
    <w:rsid w:val="0033253E"/>
    <w:rsid w:val="00332723"/>
    <w:rsid w:val="003327CB"/>
    <w:rsid w:val="00332880"/>
    <w:rsid w:val="00332D62"/>
    <w:rsid w:val="00332F6B"/>
    <w:rsid w:val="003332A8"/>
    <w:rsid w:val="00333644"/>
    <w:rsid w:val="00333B59"/>
    <w:rsid w:val="00333D51"/>
    <w:rsid w:val="0033459A"/>
    <w:rsid w:val="00335594"/>
    <w:rsid w:val="0033580F"/>
    <w:rsid w:val="00335B22"/>
    <w:rsid w:val="0033649F"/>
    <w:rsid w:val="00336A13"/>
    <w:rsid w:val="00336A7F"/>
    <w:rsid w:val="00336AE8"/>
    <w:rsid w:val="00336BA6"/>
    <w:rsid w:val="00336D27"/>
    <w:rsid w:val="003373EC"/>
    <w:rsid w:val="00337A95"/>
    <w:rsid w:val="00337B85"/>
    <w:rsid w:val="00337E27"/>
    <w:rsid w:val="0034003B"/>
    <w:rsid w:val="00340093"/>
    <w:rsid w:val="00340583"/>
    <w:rsid w:val="003407AF"/>
    <w:rsid w:val="003408E5"/>
    <w:rsid w:val="00340C3F"/>
    <w:rsid w:val="00340E10"/>
    <w:rsid w:val="00340FFF"/>
    <w:rsid w:val="00341089"/>
    <w:rsid w:val="003412F3"/>
    <w:rsid w:val="00341649"/>
    <w:rsid w:val="0034172F"/>
    <w:rsid w:val="003417D9"/>
    <w:rsid w:val="003418B2"/>
    <w:rsid w:val="00341BB3"/>
    <w:rsid w:val="003420B1"/>
    <w:rsid w:val="00342278"/>
    <w:rsid w:val="003428F4"/>
    <w:rsid w:val="00342BF0"/>
    <w:rsid w:val="00342FF2"/>
    <w:rsid w:val="00343188"/>
    <w:rsid w:val="003437E6"/>
    <w:rsid w:val="003439FE"/>
    <w:rsid w:val="003442C9"/>
    <w:rsid w:val="00344817"/>
    <w:rsid w:val="00344C0D"/>
    <w:rsid w:val="00344EEA"/>
    <w:rsid w:val="00345BF5"/>
    <w:rsid w:val="00345D5E"/>
    <w:rsid w:val="00345F92"/>
    <w:rsid w:val="003460D1"/>
    <w:rsid w:val="00346718"/>
    <w:rsid w:val="00346840"/>
    <w:rsid w:val="003469FD"/>
    <w:rsid w:val="00346C2A"/>
    <w:rsid w:val="0034761F"/>
    <w:rsid w:val="00347721"/>
    <w:rsid w:val="00347A8A"/>
    <w:rsid w:val="00347D32"/>
    <w:rsid w:val="00350354"/>
    <w:rsid w:val="00350589"/>
    <w:rsid w:val="00350884"/>
    <w:rsid w:val="00350AEF"/>
    <w:rsid w:val="00350CC1"/>
    <w:rsid w:val="00350F6C"/>
    <w:rsid w:val="003517AD"/>
    <w:rsid w:val="00351C87"/>
    <w:rsid w:val="00351EC5"/>
    <w:rsid w:val="00352120"/>
    <w:rsid w:val="0035269E"/>
    <w:rsid w:val="00352AC6"/>
    <w:rsid w:val="003530E1"/>
    <w:rsid w:val="0035338E"/>
    <w:rsid w:val="003535B8"/>
    <w:rsid w:val="00353907"/>
    <w:rsid w:val="00353B47"/>
    <w:rsid w:val="003541E8"/>
    <w:rsid w:val="003556D4"/>
    <w:rsid w:val="00355A3F"/>
    <w:rsid w:val="00355AC7"/>
    <w:rsid w:val="00355AFB"/>
    <w:rsid w:val="00355C0B"/>
    <w:rsid w:val="00355ED7"/>
    <w:rsid w:val="0035674A"/>
    <w:rsid w:val="003568B1"/>
    <w:rsid w:val="003569CB"/>
    <w:rsid w:val="00356AA3"/>
    <w:rsid w:val="00356D1B"/>
    <w:rsid w:val="00357168"/>
    <w:rsid w:val="003573BD"/>
    <w:rsid w:val="00357527"/>
    <w:rsid w:val="00357A9C"/>
    <w:rsid w:val="0036039A"/>
    <w:rsid w:val="003606F5"/>
    <w:rsid w:val="00360713"/>
    <w:rsid w:val="00361143"/>
    <w:rsid w:val="00361944"/>
    <w:rsid w:val="00361E27"/>
    <w:rsid w:val="00362C46"/>
    <w:rsid w:val="003639A1"/>
    <w:rsid w:val="0036464A"/>
    <w:rsid w:val="00364716"/>
    <w:rsid w:val="00364782"/>
    <w:rsid w:val="003650A9"/>
    <w:rsid w:val="003653E3"/>
    <w:rsid w:val="003655E5"/>
    <w:rsid w:val="00365811"/>
    <w:rsid w:val="00365C9C"/>
    <w:rsid w:val="00365E7A"/>
    <w:rsid w:val="003660BC"/>
    <w:rsid w:val="00366B78"/>
    <w:rsid w:val="00366F72"/>
    <w:rsid w:val="00366FC7"/>
    <w:rsid w:val="0036780A"/>
    <w:rsid w:val="00370871"/>
    <w:rsid w:val="003708BA"/>
    <w:rsid w:val="00370AB1"/>
    <w:rsid w:val="003712C5"/>
    <w:rsid w:val="00371355"/>
    <w:rsid w:val="00371562"/>
    <w:rsid w:val="00372220"/>
    <w:rsid w:val="00372D68"/>
    <w:rsid w:val="00372FB6"/>
    <w:rsid w:val="00373431"/>
    <w:rsid w:val="003737B7"/>
    <w:rsid w:val="00373FA8"/>
    <w:rsid w:val="00374599"/>
    <w:rsid w:val="003745BE"/>
    <w:rsid w:val="00374912"/>
    <w:rsid w:val="00374C3B"/>
    <w:rsid w:val="00375106"/>
    <w:rsid w:val="00375998"/>
    <w:rsid w:val="00375CE5"/>
    <w:rsid w:val="00375FA9"/>
    <w:rsid w:val="003760E6"/>
    <w:rsid w:val="003764A0"/>
    <w:rsid w:val="003764D5"/>
    <w:rsid w:val="00376503"/>
    <w:rsid w:val="00376ABB"/>
    <w:rsid w:val="00376B04"/>
    <w:rsid w:val="00377217"/>
    <w:rsid w:val="0037783D"/>
    <w:rsid w:val="00377A96"/>
    <w:rsid w:val="00377CD9"/>
    <w:rsid w:val="00377D25"/>
    <w:rsid w:val="0037E3D3"/>
    <w:rsid w:val="003802FC"/>
    <w:rsid w:val="00380EDC"/>
    <w:rsid w:val="003812F0"/>
    <w:rsid w:val="003815F4"/>
    <w:rsid w:val="0038173D"/>
    <w:rsid w:val="00381998"/>
    <w:rsid w:val="00381CA5"/>
    <w:rsid w:val="00381E43"/>
    <w:rsid w:val="00382DE7"/>
    <w:rsid w:val="00382E72"/>
    <w:rsid w:val="00382FF3"/>
    <w:rsid w:val="0038391F"/>
    <w:rsid w:val="00383DE3"/>
    <w:rsid w:val="00384006"/>
    <w:rsid w:val="003843D7"/>
    <w:rsid w:val="00384BC1"/>
    <w:rsid w:val="00384D28"/>
    <w:rsid w:val="00385499"/>
    <w:rsid w:val="0038581B"/>
    <w:rsid w:val="00385C47"/>
    <w:rsid w:val="00385CAA"/>
    <w:rsid w:val="00386503"/>
    <w:rsid w:val="00386738"/>
    <w:rsid w:val="0038687A"/>
    <w:rsid w:val="00386E06"/>
    <w:rsid w:val="00387155"/>
    <w:rsid w:val="0038723E"/>
    <w:rsid w:val="003874EB"/>
    <w:rsid w:val="0039012F"/>
    <w:rsid w:val="003905F9"/>
    <w:rsid w:val="00391017"/>
    <w:rsid w:val="00391716"/>
    <w:rsid w:val="00391C62"/>
    <w:rsid w:val="00391CFB"/>
    <w:rsid w:val="00392419"/>
    <w:rsid w:val="00392557"/>
    <w:rsid w:val="00393630"/>
    <w:rsid w:val="003937D3"/>
    <w:rsid w:val="00393AC9"/>
    <w:rsid w:val="00393CFB"/>
    <w:rsid w:val="003941BA"/>
    <w:rsid w:val="003943E2"/>
    <w:rsid w:val="00394ABE"/>
    <w:rsid w:val="00394B63"/>
    <w:rsid w:val="0039575D"/>
    <w:rsid w:val="00395883"/>
    <w:rsid w:val="003958D2"/>
    <w:rsid w:val="00396571"/>
    <w:rsid w:val="00396BA0"/>
    <w:rsid w:val="00396C15"/>
    <w:rsid w:val="00396F08"/>
    <w:rsid w:val="003976A8"/>
    <w:rsid w:val="003A0B31"/>
    <w:rsid w:val="003A0C8F"/>
    <w:rsid w:val="003A0E84"/>
    <w:rsid w:val="003A0F25"/>
    <w:rsid w:val="003A1509"/>
    <w:rsid w:val="003A19CB"/>
    <w:rsid w:val="003A1A0F"/>
    <w:rsid w:val="003A1C03"/>
    <w:rsid w:val="003A2065"/>
    <w:rsid w:val="003A2096"/>
    <w:rsid w:val="003A238F"/>
    <w:rsid w:val="003A2737"/>
    <w:rsid w:val="003A2F26"/>
    <w:rsid w:val="003A31B4"/>
    <w:rsid w:val="003A3507"/>
    <w:rsid w:val="003A38BC"/>
    <w:rsid w:val="003A4287"/>
    <w:rsid w:val="003A45A7"/>
    <w:rsid w:val="003A472D"/>
    <w:rsid w:val="003A5425"/>
    <w:rsid w:val="003A572B"/>
    <w:rsid w:val="003A5C00"/>
    <w:rsid w:val="003A5D81"/>
    <w:rsid w:val="003A6277"/>
    <w:rsid w:val="003A6891"/>
    <w:rsid w:val="003A7216"/>
    <w:rsid w:val="003A73F3"/>
    <w:rsid w:val="003A7F08"/>
    <w:rsid w:val="003AD364"/>
    <w:rsid w:val="003B01CD"/>
    <w:rsid w:val="003B08F0"/>
    <w:rsid w:val="003B0B36"/>
    <w:rsid w:val="003B0BF4"/>
    <w:rsid w:val="003B0D30"/>
    <w:rsid w:val="003B0F3D"/>
    <w:rsid w:val="003B1824"/>
    <w:rsid w:val="003B1E31"/>
    <w:rsid w:val="003B2817"/>
    <w:rsid w:val="003B2A07"/>
    <w:rsid w:val="003B2AC1"/>
    <w:rsid w:val="003B2C89"/>
    <w:rsid w:val="003B2EC6"/>
    <w:rsid w:val="003B3154"/>
    <w:rsid w:val="003B31A7"/>
    <w:rsid w:val="003B32CA"/>
    <w:rsid w:val="003B34B8"/>
    <w:rsid w:val="003B3567"/>
    <w:rsid w:val="003B3998"/>
    <w:rsid w:val="003B4317"/>
    <w:rsid w:val="003B5584"/>
    <w:rsid w:val="003B57DC"/>
    <w:rsid w:val="003B5913"/>
    <w:rsid w:val="003B5D9E"/>
    <w:rsid w:val="003B6C93"/>
    <w:rsid w:val="003B7010"/>
    <w:rsid w:val="003B77E6"/>
    <w:rsid w:val="003C007E"/>
    <w:rsid w:val="003C1ABB"/>
    <w:rsid w:val="003C20F0"/>
    <w:rsid w:val="003C21C9"/>
    <w:rsid w:val="003C226B"/>
    <w:rsid w:val="003C2683"/>
    <w:rsid w:val="003C2699"/>
    <w:rsid w:val="003C2993"/>
    <w:rsid w:val="003C3542"/>
    <w:rsid w:val="003C36DE"/>
    <w:rsid w:val="003C3B29"/>
    <w:rsid w:val="003C3CC9"/>
    <w:rsid w:val="003C3E5F"/>
    <w:rsid w:val="003C4038"/>
    <w:rsid w:val="003C4792"/>
    <w:rsid w:val="003C4AA5"/>
    <w:rsid w:val="003C5034"/>
    <w:rsid w:val="003C5226"/>
    <w:rsid w:val="003C5352"/>
    <w:rsid w:val="003C5843"/>
    <w:rsid w:val="003C5B0B"/>
    <w:rsid w:val="003C5F94"/>
    <w:rsid w:val="003C65E8"/>
    <w:rsid w:val="003C663F"/>
    <w:rsid w:val="003C6DEF"/>
    <w:rsid w:val="003C73BC"/>
    <w:rsid w:val="003C751D"/>
    <w:rsid w:val="003C77CA"/>
    <w:rsid w:val="003C7D12"/>
    <w:rsid w:val="003D01DB"/>
    <w:rsid w:val="003D023C"/>
    <w:rsid w:val="003D0282"/>
    <w:rsid w:val="003D072E"/>
    <w:rsid w:val="003D0FC0"/>
    <w:rsid w:val="003D12BE"/>
    <w:rsid w:val="003D1397"/>
    <w:rsid w:val="003D159D"/>
    <w:rsid w:val="003D1D99"/>
    <w:rsid w:val="003D2ED0"/>
    <w:rsid w:val="003D3023"/>
    <w:rsid w:val="003D34A9"/>
    <w:rsid w:val="003D3540"/>
    <w:rsid w:val="003D35AB"/>
    <w:rsid w:val="003D3636"/>
    <w:rsid w:val="003D3E1A"/>
    <w:rsid w:val="003D3EE1"/>
    <w:rsid w:val="003D3F2F"/>
    <w:rsid w:val="003D452E"/>
    <w:rsid w:val="003D4F30"/>
    <w:rsid w:val="003D53B7"/>
    <w:rsid w:val="003D5E12"/>
    <w:rsid w:val="003D5FC8"/>
    <w:rsid w:val="003D63C4"/>
    <w:rsid w:val="003D6563"/>
    <w:rsid w:val="003D67E4"/>
    <w:rsid w:val="003D6A0D"/>
    <w:rsid w:val="003D70F4"/>
    <w:rsid w:val="003D750F"/>
    <w:rsid w:val="003D79F1"/>
    <w:rsid w:val="003D7F42"/>
    <w:rsid w:val="003E10F8"/>
    <w:rsid w:val="003E158C"/>
    <w:rsid w:val="003E1A80"/>
    <w:rsid w:val="003E2415"/>
    <w:rsid w:val="003E2962"/>
    <w:rsid w:val="003E2E8A"/>
    <w:rsid w:val="003E31DC"/>
    <w:rsid w:val="003E33CC"/>
    <w:rsid w:val="003E35D6"/>
    <w:rsid w:val="003E38BC"/>
    <w:rsid w:val="003E39EA"/>
    <w:rsid w:val="003E3E82"/>
    <w:rsid w:val="003E4092"/>
    <w:rsid w:val="003E4C57"/>
    <w:rsid w:val="003E4D4B"/>
    <w:rsid w:val="003E4F2C"/>
    <w:rsid w:val="003E5879"/>
    <w:rsid w:val="003E5BB2"/>
    <w:rsid w:val="003E6310"/>
    <w:rsid w:val="003E663E"/>
    <w:rsid w:val="003F066F"/>
    <w:rsid w:val="003F0999"/>
    <w:rsid w:val="003F0A8A"/>
    <w:rsid w:val="003F0D4C"/>
    <w:rsid w:val="003F101B"/>
    <w:rsid w:val="003F1EFA"/>
    <w:rsid w:val="003F2589"/>
    <w:rsid w:val="003F271F"/>
    <w:rsid w:val="003F275A"/>
    <w:rsid w:val="003F27B7"/>
    <w:rsid w:val="003F28FE"/>
    <w:rsid w:val="003F315E"/>
    <w:rsid w:val="003F3508"/>
    <w:rsid w:val="003F3E2F"/>
    <w:rsid w:val="003F410C"/>
    <w:rsid w:val="003F4187"/>
    <w:rsid w:val="003F41B4"/>
    <w:rsid w:val="003F4437"/>
    <w:rsid w:val="003F4E6B"/>
    <w:rsid w:val="003F5027"/>
    <w:rsid w:val="003F533F"/>
    <w:rsid w:val="003F5ED8"/>
    <w:rsid w:val="003F6097"/>
    <w:rsid w:val="003F644B"/>
    <w:rsid w:val="003F6469"/>
    <w:rsid w:val="003F6644"/>
    <w:rsid w:val="003F6657"/>
    <w:rsid w:val="003F6B3C"/>
    <w:rsid w:val="003F7035"/>
    <w:rsid w:val="003F71C8"/>
    <w:rsid w:val="003F726F"/>
    <w:rsid w:val="003F7A8D"/>
    <w:rsid w:val="003F7CE5"/>
    <w:rsid w:val="003F7EB8"/>
    <w:rsid w:val="004004B8"/>
    <w:rsid w:val="00401625"/>
    <w:rsid w:val="00401ED5"/>
    <w:rsid w:val="00401F32"/>
    <w:rsid w:val="004022D9"/>
    <w:rsid w:val="00402BD3"/>
    <w:rsid w:val="00402F05"/>
    <w:rsid w:val="0040306C"/>
    <w:rsid w:val="004031AE"/>
    <w:rsid w:val="00403385"/>
    <w:rsid w:val="00403C77"/>
    <w:rsid w:val="00404982"/>
    <w:rsid w:val="00405072"/>
    <w:rsid w:val="00405446"/>
    <w:rsid w:val="0040591C"/>
    <w:rsid w:val="00405A7A"/>
    <w:rsid w:val="004064BF"/>
    <w:rsid w:val="0040677A"/>
    <w:rsid w:val="00407698"/>
    <w:rsid w:val="004078FC"/>
    <w:rsid w:val="00407EB1"/>
    <w:rsid w:val="0041000E"/>
    <w:rsid w:val="0041006D"/>
    <w:rsid w:val="004110AE"/>
    <w:rsid w:val="004112F6"/>
    <w:rsid w:val="00411566"/>
    <w:rsid w:val="00411D0D"/>
    <w:rsid w:val="00411F9F"/>
    <w:rsid w:val="00412B07"/>
    <w:rsid w:val="0041309B"/>
    <w:rsid w:val="00413735"/>
    <w:rsid w:val="00414061"/>
    <w:rsid w:val="004142A9"/>
    <w:rsid w:val="004147D8"/>
    <w:rsid w:val="004148B7"/>
    <w:rsid w:val="00414D2D"/>
    <w:rsid w:val="00415212"/>
    <w:rsid w:val="004154FE"/>
    <w:rsid w:val="00415818"/>
    <w:rsid w:val="00415884"/>
    <w:rsid w:val="00415BB1"/>
    <w:rsid w:val="00416401"/>
    <w:rsid w:val="00416C88"/>
    <w:rsid w:val="004175CB"/>
    <w:rsid w:val="00417AB8"/>
    <w:rsid w:val="00417CDD"/>
    <w:rsid w:val="00420BB0"/>
    <w:rsid w:val="00421584"/>
    <w:rsid w:val="004215C4"/>
    <w:rsid w:val="0042182D"/>
    <w:rsid w:val="00421F5F"/>
    <w:rsid w:val="00422B99"/>
    <w:rsid w:val="00422FF8"/>
    <w:rsid w:val="00423301"/>
    <w:rsid w:val="00423D9F"/>
    <w:rsid w:val="0042434C"/>
    <w:rsid w:val="0042539F"/>
    <w:rsid w:val="0042576D"/>
    <w:rsid w:val="00425D0D"/>
    <w:rsid w:val="00425D1A"/>
    <w:rsid w:val="00425DDE"/>
    <w:rsid w:val="0042600C"/>
    <w:rsid w:val="00426331"/>
    <w:rsid w:val="00426CAA"/>
    <w:rsid w:val="00426D66"/>
    <w:rsid w:val="004273F5"/>
    <w:rsid w:val="004277CD"/>
    <w:rsid w:val="004306EC"/>
    <w:rsid w:val="004308C2"/>
    <w:rsid w:val="00430A1B"/>
    <w:rsid w:val="00430A3A"/>
    <w:rsid w:val="00430C7D"/>
    <w:rsid w:val="00430E6A"/>
    <w:rsid w:val="00431278"/>
    <w:rsid w:val="0043141D"/>
    <w:rsid w:val="004320BB"/>
    <w:rsid w:val="00432571"/>
    <w:rsid w:val="0043273E"/>
    <w:rsid w:val="00432C92"/>
    <w:rsid w:val="00432CF3"/>
    <w:rsid w:val="00432EE8"/>
    <w:rsid w:val="00433229"/>
    <w:rsid w:val="00434238"/>
    <w:rsid w:val="004346BD"/>
    <w:rsid w:val="0043544F"/>
    <w:rsid w:val="0043663F"/>
    <w:rsid w:val="004369FB"/>
    <w:rsid w:val="00436B40"/>
    <w:rsid w:val="00436E9B"/>
    <w:rsid w:val="004370D2"/>
    <w:rsid w:val="00437AD1"/>
    <w:rsid w:val="00437D68"/>
    <w:rsid w:val="004403C9"/>
    <w:rsid w:val="004405A4"/>
    <w:rsid w:val="0044097A"/>
    <w:rsid w:val="00440A2A"/>
    <w:rsid w:val="00440EF5"/>
    <w:rsid w:val="00441251"/>
    <w:rsid w:val="00441419"/>
    <w:rsid w:val="00441ADC"/>
    <w:rsid w:val="00441D32"/>
    <w:rsid w:val="00441D35"/>
    <w:rsid w:val="00442634"/>
    <w:rsid w:val="00442A28"/>
    <w:rsid w:val="00442D63"/>
    <w:rsid w:val="00442F5C"/>
    <w:rsid w:val="0044306C"/>
    <w:rsid w:val="00443074"/>
    <w:rsid w:val="00443377"/>
    <w:rsid w:val="0044366D"/>
    <w:rsid w:val="00443A13"/>
    <w:rsid w:val="004440AC"/>
    <w:rsid w:val="00444609"/>
    <w:rsid w:val="00444D16"/>
    <w:rsid w:val="00445BB8"/>
    <w:rsid w:val="00445C5F"/>
    <w:rsid w:val="00445E6F"/>
    <w:rsid w:val="004461A0"/>
    <w:rsid w:val="00446E8E"/>
    <w:rsid w:val="0044702F"/>
    <w:rsid w:val="00447144"/>
    <w:rsid w:val="00447459"/>
    <w:rsid w:val="00447816"/>
    <w:rsid w:val="004478F6"/>
    <w:rsid w:val="00447A72"/>
    <w:rsid w:val="0045020E"/>
    <w:rsid w:val="00450362"/>
    <w:rsid w:val="00450641"/>
    <w:rsid w:val="00450C01"/>
    <w:rsid w:val="004510ED"/>
    <w:rsid w:val="0045127A"/>
    <w:rsid w:val="00451C75"/>
    <w:rsid w:val="00452361"/>
    <w:rsid w:val="004524F4"/>
    <w:rsid w:val="004527BD"/>
    <w:rsid w:val="004529EE"/>
    <w:rsid w:val="00452D13"/>
    <w:rsid w:val="00452D2A"/>
    <w:rsid w:val="00452E1A"/>
    <w:rsid w:val="00453191"/>
    <w:rsid w:val="00453B60"/>
    <w:rsid w:val="004541E3"/>
    <w:rsid w:val="004552C1"/>
    <w:rsid w:val="00455E08"/>
    <w:rsid w:val="00455E9A"/>
    <w:rsid w:val="00455F28"/>
    <w:rsid w:val="004560C8"/>
    <w:rsid w:val="00456114"/>
    <w:rsid w:val="004563D7"/>
    <w:rsid w:val="004569B4"/>
    <w:rsid w:val="00456FC8"/>
    <w:rsid w:val="004573E3"/>
    <w:rsid w:val="00457ADE"/>
    <w:rsid w:val="00457B52"/>
    <w:rsid w:val="00457B88"/>
    <w:rsid w:val="0046021D"/>
    <w:rsid w:val="0046075F"/>
    <w:rsid w:val="00460778"/>
    <w:rsid w:val="004608F8"/>
    <w:rsid w:val="00460976"/>
    <w:rsid w:val="00460983"/>
    <w:rsid w:val="00460BAF"/>
    <w:rsid w:val="00460FBE"/>
    <w:rsid w:val="0046137A"/>
    <w:rsid w:val="004613CB"/>
    <w:rsid w:val="004613E2"/>
    <w:rsid w:val="0046201B"/>
    <w:rsid w:val="00462491"/>
    <w:rsid w:val="00462A4C"/>
    <w:rsid w:val="004635E5"/>
    <w:rsid w:val="00463B26"/>
    <w:rsid w:val="0046425D"/>
    <w:rsid w:val="00464531"/>
    <w:rsid w:val="004650C1"/>
    <w:rsid w:val="00465168"/>
    <w:rsid w:val="004657EF"/>
    <w:rsid w:val="00465F02"/>
    <w:rsid w:val="004664BF"/>
    <w:rsid w:val="0046653A"/>
    <w:rsid w:val="00466A67"/>
    <w:rsid w:val="004673DC"/>
    <w:rsid w:val="0046744B"/>
    <w:rsid w:val="00467452"/>
    <w:rsid w:val="004675DA"/>
    <w:rsid w:val="0046766C"/>
    <w:rsid w:val="004676C5"/>
    <w:rsid w:val="004677FA"/>
    <w:rsid w:val="0046799C"/>
    <w:rsid w:val="00470B75"/>
    <w:rsid w:val="00470BC3"/>
    <w:rsid w:val="004712F6"/>
    <w:rsid w:val="00471506"/>
    <w:rsid w:val="004718D9"/>
    <w:rsid w:val="00471CC6"/>
    <w:rsid w:val="00471F25"/>
    <w:rsid w:val="00472085"/>
    <w:rsid w:val="00472ACA"/>
    <w:rsid w:val="004732D8"/>
    <w:rsid w:val="004739E3"/>
    <w:rsid w:val="00473B47"/>
    <w:rsid w:val="00473F42"/>
    <w:rsid w:val="00473FF7"/>
    <w:rsid w:val="00474394"/>
    <w:rsid w:val="00475F69"/>
    <w:rsid w:val="00475FF9"/>
    <w:rsid w:val="0047604D"/>
    <w:rsid w:val="00476616"/>
    <w:rsid w:val="00476814"/>
    <w:rsid w:val="00476876"/>
    <w:rsid w:val="004769CB"/>
    <w:rsid w:val="00476D65"/>
    <w:rsid w:val="00476E22"/>
    <w:rsid w:val="00477DFB"/>
    <w:rsid w:val="0048021B"/>
    <w:rsid w:val="00480281"/>
    <w:rsid w:val="0048047C"/>
    <w:rsid w:val="00480D52"/>
    <w:rsid w:val="00480EE9"/>
    <w:rsid w:val="004827AB"/>
    <w:rsid w:val="00482B12"/>
    <w:rsid w:val="0048307C"/>
    <w:rsid w:val="0048377A"/>
    <w:rsid w:val="00483F60"/>
    <w:rsid w:val="00484008"/>
    <w:rsid w:val="00484159"/>
    <w:rsid w:val="004845DE"/>
    <w:rsid w:val="00485226"/>
    <w:rsid w:val="00485374"/>
    <w:rsid w:val="0048553B"/>
    <w:rsid w:val="004856BC"/>
    <w:rsid w:val="004857AC"/>
    <w:rsid w:val="00485D98"/>
    <w:rsid w:val="00485DDC"/>
    <w:rsid w:val="00485EDB"/>
    <w:rsid w:val="00486AC5"/>
    <w:rsid w:val="00486CE9"/>
    <w:rsid w:val="0048770D"/>
    <w:rsid w:val="00487755"/>
    <w:rsid w:val="0048784A"/>
    <w:rsid w:val="004879A5"/>
    <w:rsid w:val="00487FDA"/>
    <w:rsid w:val="00491A09"/>
    <w:rsid w:val="00491D1F"/>
    <w:rsid w:val="004920AA"/>
    <w:rsid w:val="004921EA"/>
    <w:rsid w:val="00492315"/>
    <w:rsid w:val="00492440"/>
    <w:rsid w:val="004924C2"/>
    <w:rsid w:val="00492542"/>
    <w:rsid w:val="00492E6A"/>
    <w:rsid w:val="0049384D"/>
    <w:rsid w:val="00493BEC"/>
    <w:rsid w:val="0049429B"/>
    <w:rsid w:val="00494912"/>
    <w:rsid w:val="0049492B"/>
    <w:rsid w:val="004951A4"/>
    <w:rsid w:val="0049566C"/>
    <w:rsid w:val="00495899"/>
    <w:rsid w:val="004959CD"/>
    <w:rsid w:val="00495F53"/>
    <w:rsid w:val="00496346"/>
    <w:rsid w:val="00496426"/>
    <w:rsid w:val="0049664C"/>
    <w:rsid w:val="00496B62"/>
    <w:rsid w:val="00496B79"/>
    <w:rsid w:val="00497A10"/>
    <w:rsid w:val="00497A3B"/>
    <w:rsid w:val="004A12BF"/>
    <w:rsid w:val="004A2029"/>
    <w:rsid w:val="004A20E3"/>
    <w:rsid w:val="004A2162"/>
    <w:rsid w:val="004A24F5"/>
    <w:rsid w:val="004A2AAA"/>
    <w:rsid w:val="004A2B27"/>
    <w:rsid w:val="004A3125"/>
    <w:rsid w:val="004A3763"/>
    <w:rsid w:val="004A3953"/>
    <w:rsid w:val="004A3F9E"/>
    <w:rsid w:val="004A4082"/>
    <w:rsid w:val="004A42B8"/>
    <w:rsid w:val="004A450A"/>
    <w:rsid w:val="004A49FA"/>
    <w:rsid w:val="004A4A25"/>
    <w:rsid w:val="004A4ECA"/>
    <w:rsid w:val="004A54BB"/>
    <w:rsid w:val="004A55B3"/>
    <w:rsid w:val="004A59F8"/>
    <w:rsid w:val="004A61CF"/>
    <w:rsid w:val="004A62F6"/>
    <w:rsid w:val="004A64E5"/>
    <w:rsid w:val="004A65D3"/>
    <w:rsid w:val="004A6691"/>
    <w:rsid w:val="004A6A66"/>
    <w:rsid w:val="004A749A"/>
    <w:rsid w:val="004A7615"/>
    <w:rsid w:val="004A79CF"/>
    <w:rsid w:val="004A7F8A"/>
    <w:rsid w:val="004A8680"/>
    <w:rsid w:val="004B0063"/>
    <w:rsid w:val="004B048B"/>
    <w:rsid w:val="004B0768"/>
    <w:rsid w:val="004B0FC9"/>
    <w:rsid w:val="004B177D"/>
    <w:rsid w:val="004B17F9"/>
    <w:rsid w:val="004B1A25"/>
    <w:rsid w:val="004B232B"/>
    <w:rsid w:val="004B2A8A"/>
    <w:rsid w:val="004B2FA8"/>
    <w:rsid w:val="004B3023"/>
    <w:rsid w:val="004B3557"/>
    <w:rsid w:val="004B3E89"/>
    <w:rsid w:val="004B4959"/>
    <w:rsid w:val="004B4D16"/>
    <w:rsid w:val="004B5011"/>
    <w:rsid w:val="004B53DE"/>
    <w:rsid w:val="004B5703"/>
    <w:rsid w:val="004B6366"/>
    <w:rsid w:val="004B6A69"/>
    <w:rsid w:val="004B70DC"/>
    <w:rsid w:val="004B7350"/>
    <w:rsid w:val="004B7423"/>
    <w:rsid w:val="004B792F"/>
    <w:rsid w:val="004B7FED"/>
    <w:rsid w:val="004C0149"/>
    <w:rsid w:val="004C03DF"/>
    <w:rsid w:val="004C0656"/>
    <w:rsid w:val="004C0D79"/>
    <w:rsid w:val="004C1045"/>
    <w:rsid w:val="004C1903"/>
    <w:rsid w:val="004C1971"/>
    <w:rsid w:val="004C1D30"/>
    <w:rsid w:val="004C1E16"/>
    <w:rsid w:val="004C2FB1"/>
    <w:rsid w:val="004C3638"/>
    <w:rsid w:val="004C3804"/>
    <w:rsid w:val="004C3A9E"/>
    <w:rsid w:val="004C4487"/>
    <w:rsid w:val="004C4D6C"/>
    <w:rsid w:val="004C4D77"/>
    <w:rsid w:val="004C4D9F"/>
    <w:rsid w:val="004C509C"/>
    <w:rsid w:val="004C50E7"/>
    <w:rsid w:val="004C5910"/>
    <w:rsid w:val="004C6009"/>
    <w:rsid w:val="004C614A"/>
    <w:rsid w:val="004C62F3"/>
    <w:rsid w:val="004C63E8"/>
    <w:rsid w:val="004C68E4"/>
    <w:rsid w:val="004C7164"/>
    <w:rsid w:val="004C7400"/>
    <w:rsid w:val="004C74E1"/>
    <w:rsid w:val="004C76C5"/>
    <w:rsid w:val="004C7801"/>
    <w:rsid w:val="004C78DB"/>
    <w:rsid w:val="004C7AE5"/>
    <w:rsid w:val="004D0182"/>
    <w:rsid w:val="004D0355"/>
    <w:rsid w:val="004D0930"/>
    <w:rsid w:val="004D1000"/>
    <w:rsid w:val="004D1446"/>
    <w:rsid w:val="004D2221"/>
    <w:rsid w:val="004D3836"/>
    <w:rsid w:val="004D39C9"/>
    <w:rsid w:val="004D405B"/>
    <w:rsid w:val="004D437B"/>
    <w:rsid w:val="004D49DD"/>
    <w:rsid w:val="004D4E69"/>
    <w:rsid w:val="004D5966"/>
    <w:rsid w:val="004D5EB9"/>
    <w:rsid w:val="004D6512"/>
    <w:rsid w:val="004D6562"/>
    <w:rsid w:val="004D660C"/>
    <w:rsid w:val="004D6953"/>
    <w:rsid w:val="004D6E0B"/>
    <w:rsid w:val="004D7878"/>
    <w:rsid w:val="004D7BAE"/>
    <w:rsid w:val="004D7EEC"/>
    <w:rsid w:val="004E081D"/>
    <w:rsid w:val="004E1171"/>
    <w:rsid w:val="004E145D"/>
    <w:rsid w:val="004E184F"/>
    <w:rsid w:val="004E198E"/>
    <w:rsid w:val="004E1CD4"/>
    <w:rsid w:val="004E1E9D"/>
    <w:rsid w:val="004E1EF9"/>
    <w:rsid w:val="004E2D1F"/>
    <w:rsid w:val="004E422C"/>
    <w:rsid w:val="004E4B38"/>
    <w:rsid w:val="004E5774"/>
    <w:rsid w:val="004E5B33"/>
    <w:rsid w:val="004E5E4E"/>
    <w:rsid w:val="004E666F"/>
    <w:rsid w:val="004E668B"/>
    <w:rsid w:val="004E705B"/>
    <w:rsid w:val="004E7AAA"/>
    <w:rsid w:val="004F028C"/>
    <w:rsid w:val="004F09DC"/>
    <w:rsid w:val="004F0D91"/>
    <w:rsid w:val="004F0DA5"/>
    <w:rsid w:val="004F109A"/>
    <w:rsid w:val="004F2BC8"/>
    <w:rsid w:val="004F2BE1"/>
    <w:rsid w:val="004F315B"/>
    <w:rsid w:val="004F3182"/>
    <w:rsid w:val="004F4F68"/>
    <w:rsid w:val="004F514A"/>
    <w:rsid w:val="004F5186"/>
    <w:rsid w:val="004F5370"/>
    <w:rsid w:val="004F5386"/>
    <w:rsid w:val="004F5A61"/>
    <w:rsid w:val="004F5B3C"/>
    <w:rsid w:val="004F62DE"/>
    <w:rsid w:val="004F6457"/>
    <w:rsid w:val="004F69C4"/>
    <w:rsid w:val="004F6A84"/>
    <w:rsid w:val="004F6FF5"/>
    <w:rsid w:val="004F7B6D"/>
    <w:rsid w:val="0050083F"/>
    <w:rsid w:val="00500EE1"/>
    <w:rsid w:val="0050108D"/>
    <w:rsid w:val="00501578"/>
    <w:rsid w:val="00501FE5"/>
    <w:rsid w:val="00502204"/>
    <w:rsid w:val="005026F8"/>
    <w:rsid w:val="0050274C"/>
    <w:rsid w:val="0050311D"/>
    <w:rsid w:val="005031C3"/>
    <w:rsid w:val="00503E46"/>
    <w:rsid w:val="00503EE2"/>
    <w:rsid w:val="005047EA"/>
    <w:rsid w:val="00504876"/>
    <w:rsid w:val="00504961"/>
    <w:rsid w:val="00504AEC"/>
    <w:rsid w:val="00504EC4"/>
    <w:rsid w:val="0050557D"/>
    <w:rsid w:val="0050620C"/>
    <w:rsid w:val="00506A8A"/>
    <w:rsid w:val="00506AEB"/>
    <w:rsid w:val="00506B65"/>
    <w:rsid w:val="00507319"/>
    <w:rsid w:val="005074AE"/>
    <w:rsid w:val="005077A4"/>
    <w:rsid w:val="00507A14"/>
    <w:rsid w:val="00507A3A"/>
    <w:rsid w:val="00507BF9"/>
    <w:rsid w:val="00507E37"/>
    <w:rsid w:val="00507FD0"/>
    <w:rsid w:val="005100D8"/>
    <w:rsid w:val="005103E5"/>
    <w:rsid w:val="0051051B"/>
    <w:rsid w:val="0051093C"/>
    <w:rsid w:val="00510C94"/>
    <w:rsid w:val="00511517"/>
    <w:rsid w:val="00511EDF"/>
    <w:rsid w:val="00512034"/>
    <w:rsid w:val="00512306"/>
    <w:rsid w:val="0051268D"/>
    <w:rsid w:val="0051278C"/>
    <w:rsid w:val="00512DFC"/>
    <w:rsid w:val="00512E28"/>
    <w:rsid w:val="005139B8"/>
    <w:rsid w:val="0051421A"/>
    <w:rsid w:val="00514306"/>
    <w:rsid w:val="0051440C"/>
    <w:rsid w:val="00514439"/>
    <w:rsid w:val="005145CF"/>
    <w:rsid w:val="005148D3"/>
    <w:rsid w:val="00514A63"/>
    <w:rsid w:val="00514BD0"/>
    <w:rsid w:val="0051550B"/>
    <w:rsid w:val="00515E06"/>
    <w:rsid w:val="0051617A"/>
    <w:rsid w:val="005161C4"/>
    <w:rsid w:val="00516728"/>
    <w:rsid w:val="00516D82"/>
    <w:rsid w:val="00517938"/>
    <w:rsid w:val="00517A07"/>
    <w:rsid w:val="00520185"/>
    <w:rsid w:val="005202FF"/>
    <w:rsid w:val="00520773"/>
    <w:rsid w:val="00520D87"/>
    <w:rsid w:val="00521149"/>
    <w:rsid w:val="0052180F"/>
    <w:rsid w:val="00521E27"/>
    <w:rsid w:val="0052201D"/>
    <w:rsid w:val="00522641"/>
    <w:rsid w:val="005226B4"/>
    <w:rsid w:val="00522956"/>
    <w:rsid w:val="00522C1F"/>
    <w:rsid w:val="00522F10"/>
    <w:rsid w:val="00523251"/>
    <w:rsid w:val="0052353E"/>
    <w:rsid w:val="00523603"/>
    <w:rsid w:val="00523663"/>
    <w:rsid w:val="0052391A"/>
    <w:rsid w:val="005258BD"/>
    <w:rsid w:val="00526DC0"/>
    <w:rsid w:val="00526DC6"/>
    <w:rsid w:val="00526E14"/>
    <w:rsid w:val="00526E3C"/>
    <w:rsid w:val="00527233"/>
    <w:rsid w:val="00527540"/>
    <w:rsid w:val="00527997"/>
    <w:rsid w:val="00530B37"/>
    <w:rsid w:val="00530D0C"/>
    <w:rsid w:val="00531798"/>
    <w:rsid w:val="005318EC"/>
    <w:rsid w:val="00531A4B"/>
    <w:rsid w:val="00531FA2"/>
    <w:rsid w:val="00531FE9"/>
    <w:rsid w:val="00532106"/>
    <w:rsid w:val="005327E2"/>
    <w:rsid w:val="005335D0"/>
    <w:rsid w:val="00533F84"/>
    <w:rsid w:val="005344B9"/>
    <w:rsid w:val="00534C1A"/>
    <w:rsid w:val="00534FBB"/>
    <w:rsid w:val="00535373"/>
    <w:rsid w:val="00535EC9"/>
    <w:rsid w:val="0053676A"/>
    <w:rsid w:val="005368CF"/>
    <w:rsid w:val="00536E0A"/>
    <w:rsid w:val="00536E3C"/>
    <w:rsid w:val="005378F5"/>
    <w:rsid w:val="00537914"/>
    <w:rsid w:val="0053F60C"/>
    <w:rsid w:val="005409E7"/>
    <w:rsid w:val="00540D78"/>
    <w:rsid w:val="00540E50"/>
    <w:rsid w:val="00541D43"/>
    <w:rsid w:val="00541DD6"/>
    <w:rsid w:val="0054285C"/>
    <w:rsid w:val="00542B8C"/>
    <w:rsid w:val="00542CFA"/>
    <w:rsid w:val="00543732"/>
    <w:rsid w:val="005438C2"/>
    <w:rsid w:val="00544482"/>
    <w:rsid w:val="005447EF"/>
    <w:rsid w:val="00544A99"/>
    <w:rsid w:val="0054502A"/>
    <w:rsid w:val="00545292"/>
    <w:rsid w:val="00546992"/>
    <w:rsid w:val="0054740E"/>
    <w:rsid w:val="00547914"/>
    <w:rsid w:val="0054794F"/>
    <w:rsid w:val="00547C15"/>
    <w:rsid w:val="00547C98"/>
    <w:rsid w:val="00550001"/>
    <w:rsid w:val="00551161"/>
    <w:rsid w:val="00551429"/>
    <w:rsid w:val="005514F4"/>
    <w:rsid w:val="005515BB"/>
    <w:rsid w:val="00551AF9"/>
    <w:rsid w:val="00551D2C"/>
    <w:rsid w:val="00552425"/>
    <w:rsid w:val="005528EC"/>
    <w:rsid w:val="00552D67"/>
    <w:rsid w:val="00552D82"/>
    <w:rsid w:val="005537C2"/>
    <w:rsid w:val="00553C05"/>
    <w:rsid w:val="00554DCB"/>
    <w:rsid w:val="00554DFC"/>
    <w:rsid w:val="005556E2"/>
    <w:rsid w:val="00555987"/>
    <w:rsid w:val="005567A5"/>
    <w:rsid w:val="00556877"/>
    <w:rsid w:val="005569B6"/>
    <w:rsid w:val="00557164"/>
    <w:rsid w:val="005571B3"/>
    <w:rsid w:val="005572D5"/>
    <w:rsid w:val="00557438"/>
    <w:rsid w:val="005574D8"/>
    <w:rsid w:val="0055754C"/>
    <w:rsid w:val="00557798"/>
    <w:rsid w:val="00557875"/>
    <w:rsid w:val="005578A9"/>
    <w:rsid w:val="00557F4F"/>
    <w:rsid w:val="00557FE4"/>
    <w:rsid w:val="0055F796"/>
    <w:rsid w:val="005601A0"/>
    <w:rsid w:val="00560539"/>
    <w:rsid w:val="00560ADF"/>
    <w:rsid w:val="00560B06"/>
    <w:rsid w:val="00561ABD"/>
    <w:rsid w:val="0056202E"/>
    <w:rsid w:val="005623C8"/>
    <w:rsid w:val="00562A86"/>
    <w:rsid w:val="00562E58"/>
    <w:rsid w:val="005635B3"/>
    <w:rsid w:val="00563818"/>
    <w:rsid w:val="005638E4"/>
    <w:rsid w:val="005639E3"/>
    <w:rsid w:val="0056405B"/>
    <w:rsid w:val="005643B0"/>
    <w:rsid w:val="00564579"/>
    <w:rsid w:val="005647DD"/>
    <w:rsid w:val="00564FAD"/>
    <w:rsid w:val="0056636A"/>
    <w:rsid w:val="005668C5"/>
    <w:rsid w:val="00566C10"/>
    <w:rsid w:val="00566CA3"/>
    <w:rsid w:val="0056754A"/>
    <w:rsid w:val="00567BA4"/>
    <w:rsid w:val="005709E3"/>
    <w:rsid w:val="00570B7B"/>
    <w:rsid w:val="00570E9C"/>
    <w:rsid w:val="00570EC0"/>
    <w:rsid w:val="005710DA"/>
    <w:rsid w:val="00571226"/>
    <w:rsid w:val="00571320"/>
    <w:rsid w:val="0057187A"/>
    <w:rsid w:val="0057226F"/>
    <w:rsid w:val="00572686"/>
    <w:rsid w:val="005729BB"/>
    <w:rsid w:val="0057318D"/>
    <w:rsid w:val="00573743"/>
    <w:rsid w:val="0057384A"/>
    <w:rsid w:val="005739C1"/>
    <w:rsid w:val="00573EFC"/>
    <w:rsid w:val="00573F11"/>
    <w:rsid w:val="00574D2C"/>
    <w:rsid w:val="0057512F"/>
    <w:rsid w:val="00575320"/>
    <w:rsid w:val="00575371"/>
    <w:rsid w:val="00575738"/>
    <w:rsid w:val="005774BE"/>
    <w:rsid w:val="0057771E"/>
    <w:rsid w:val="005778A0"/>
    <w:rsid w:val="00577948"/>
    <w:rsid w:val="00577BFF"/>
    <w:rsid w:val="00580190"/>
    <w:rsid w:val="005802C3"/>
    <w:rsid w:val="0058113B"/>
    <w:rsid w:val="00581591"/>
    <w:rsid w:val="00581B17"/>
    <w:rsid w:val="00581B18"/>
    <w:rsid w:val="00581BB2"/>
    <w:rsid w:val="00582069"/>
    <w:rsid w:val="00582869"/>
    <w:rsid w:val="00582A64"/>
    <w:rsid w:val="00582BC7"/>
    <w:rsid w:val="00582C17"/>
    <w:rsid w:val="005830E2"/>
    <w:rsid w:val="005834A2"/>
    <w:rsid w:val="005838D7"/>
    <w:rsid w:val="00583B78"/>
    <w:rsid w:val="0058400E"/>
    <w:rsid w:val="0058475C"/>
    <w:rsid w:val="005849F6"/>
    <w:rsid w:val="00584FDB"/>
    <w:rsid w:val="005857BE"/>
    <w:rsid w:val="00585ABC"/>
    <w:rsid w:val="00585DBE"/>
    <w:rsid w:val="00585F43"/>
    <w:rsid w:val="005861AA"/>
    <w:rsid w:val="005861D6"/>
    <w:rsid w:val="00586326"/>
    <w:rsid w:val="0058754C"/>
    <w:rsid w:val="00587616"/>
    <w:rsid w:val="00587BB1"/>
    <w:rsid w:val="00590010"/>
    <w:rsid w:val="00590136"/>
    <w:rsid w:val="005906A0"/>
    <w:rsid w:val="005908F7"/>
    <w:rsid w:val="00590FD3"/>
    <w:rsid w:val="005910AD"/>
    <w:rsid w:val="0059272D"/>
    <w:rsid w:val="00593093"/>
    <w:rsid w:val="005933DA"/>
    <w:rsid w:val="005935D2"/>
    <w:rsid w:val="00593673"/>
    <w:rsid w:val="00593F48"/>
    <w:rsid w:val="00594428"/>
    <w:rsid w:val="00594A0F"/>
    <w:rsid w:val="00594B00"/>
    <w:rsid w:val="00594BDE"/>
    <w:rsid w:val="00595521"/>
    <w:rsid w:val="0059561D"/>
    <w:rsid w:val="00595B71"/>
    <w:rsid w:val="00595C3C"/>
    <w:rsid w:val="00596102"/>
    <w:rsid w:val="00596957"/>
    <w:rsid w:val="00596BF5"/>
    <w:rsid w:val="00596D49"/>
    <w:rsid w:val="0059746D"/>
    <w:rsid w:val="00597A47"/>
    <w:rsid w:val="00597C49"/>
    <w:rsid w:val="005A06F9"/>
    <w:rsid w:val="005A079E"/>
    <w:rsid w:val="005A1569"/>
    <w:rsid w:val="005A1806"/>
    <w:rsid w:val="005A1E56"/>
    <w:rsid w:val="005A236A"/>
    <w:rsid w:val="005A2641"/>
    <w:rsid w:val="005A286F"/>
    <w:rsid w:val="005A2AE7"/>
    <w:rsid w:val="005A2E07"/>
    <w:rsid w:val="005A39C0"/>
    <w:rsid w:val="005A3F36"/>
    <w:rsid w:val="005A46E4"/>
    <w:rsid w:val="005A4F39"/>
    <w:rsid w:val="005A52EC"/>
    <w:rsid w:val="005A62B7"/>
    <w:rsid w:val="005A6760"/>
    <w:rsid w:val="005A6902"/>
    <w:rsid w:val="005A6D35"/>
    <w:rsid w:val="005A739C"/>
    <w:rsid w:val="005A760B"/>
    <w:rsid w:val="005A77C1"/>
    <w:rsid w:val="005A780A"/>
    <w:rsid w:val="005B06D5"/>
    <w:rsid w:val="005B072D"/>
    <w:rsid w:val="005B0871"/>
    <w:rsid w:val="005B0BDF"/>
    <w:rsid w:val="005B0C4D"/>
    <w:rsid w:val="005B1748"/>
    <w:rsid w:val="005B1C37"/>
    <w:rsid w:val="005B225F"/>
    <w:rsid w:val="005B2379"/>
    <w:rsid w:val="005B24E3"/>
    <w:rsid w:val="005B2612"/>
    <w:rsid w:val="005B2A95"/>
    <w:rsid w:val="005B2D30"/>
    <w:rsid w:val="005B2EE3"/>
    <w:rsid w:val="005B3383"/>
    <w:rsid w:val="005B343E"/>
    <w:rsid w:val="005B35FD"/>
    <w:rsid w:val="005B368A"/>
    <w:rsid w:val="005B373C"/>
    <w:rsid w:val="005B4151"/>
    <w:rsid w:val="005B46C5"/>
    <w:rsid w:val="005B5204"/>
    <w:rsid w:val="005B5743"/>
    <w:rsid w:val="005B57C3"/>
    <w:rsid w:val="005B5832"/>
    <w:rsid w:val="005B5D14"/>
    <w:rsid w:val="005B5D20"/>
    <w:rsid w:val="005B63E8"/>
    <w:rsid w:val="005B66D5"/>
    <w:rsid w:val="005B6BB0"/>
    <w:rsid w:val="005B6F89"/>
    <w:rsid w:val="005B7103"/>
    <w:rsid w:val="005B737A"/>
    <w:rsid w:val="005B73F0"/>
    <w:rsid w:val="005B7E4D"/>
    <w:rsid w:val="005C07B0"/>
    <w:rsid w:val="005C0BFF"/>
    <w:rsid w:val="005C16E6"/>
    <w:rsid w:val="005C356C"/>
    <w:rsid w:val="005C42DB"/>
    <w:rsid w:val="005C4563"/>
    <w:rsid w:val="005C4D33"/>
    <w:rsid w:val="005C51F0"/>
    <w:rsid w:val="005C52E1"/>
    <w:rsid w:val="005C5585"/>
    <w:rsid w:val="005C5A27"/>
    <w:rsid w:val="005C5A43"/>
    <w:rsid w:val="005C630C"/>
    <w:rsid w:val="005C6479"/>
    <w:rsid w:val="005C6565"/>
    <w:rsid w:val="005C66A9"/>
    <w:rsid w:val="005C7AAA"/>
    <w:rsid w:val="005D0193"/>
    <w:rsid w:val="005D0B7B"/>
    <w:rsid w:val="005D10DD"/>
    <w:rsid w:val="005D1480"/>
    <w:rsid w:val="005D163A"/>
    <w:rsid w:val="005D1749"/>
    <w:rsid w:val="005D1B28"/>
    <w:rsid w:val="005D1C92"/>
    <w:rsid w:val="005D1D4A"/>
    <w:rsid w:val="005D208D"/>
    <w:rsid w:val="005D2A65"/>
    <w:rsid w:val="005D2B38"/>
    <w:rsid w:val="005D2E4E"/>
    <w:rsid w:val="005D2E87"/>
    <w:rsid w:val="005D32CD"/>
    <w:rsid w:val="005D3ACF"/>
    <w:rsid w:val="005D3EB4"/>
    <w:rsid w:val="005D404A"/>
    <w:rsid w:val="005D43D0"/>
    <w:rsid w:val="005D4EC1"/>
    <w:rsid w:val="005D504D"/>
    <w:rsid w:val="005D59B4"/>
    <w:rsid w:val="005D5CBF"/>
    <w:rsid w:val="005D60AA"/>
    <w:rsid w:val="005D664B"/>
    <w:rsid w:val="005D6E64"/>
    <w:rsid w:val="005D757F"/>
    <w:rsid w:val="005D7959"/>
    <w:rsid w:val="005E02B0"/>
    <w:rsid w:val="005E095E"/>
    <w:rsid w:val="005E0A45"/>
    <w:rsid w:val="005E0DC3"/>
    <w:rsid w:val="005E11A9"/>
    <w:rsid w:val="005E13EC"/>
    <w:rsid w:val="005E1610"/>
    <w:rsid w:val="005E18C1"/>
    <w:rsid w:val="005E1EE5"/>
    <w:rsid w:val="005E249C"/>
    <w:rsid w:val="005E2D72"/>
    <w:rsid w:val="005E40B1"/>
    <w:rsid w:val="005E41AF"/>
    <w:rsid w:val="005E4924"/>
    <w:rsid w:val="005E49BC"/>
    <w:rsid w:val="005E49F3"/>
    <w:rsid w:val="005E4D8B"/>
    <w:rsid w:val="005E5046"/>
    <w:rsid w:val="005E5C03"/>
    <w:rsid w:val="005E5EE1"/>
    <w:rsid w:val="005E6D22"/>
    <w:rsid w:val="005E6D9C"/>
    <w:rsid w:val="005E6E6B"/>
    <w:rsid w:val="005E7539"/>
    <w:rsid w:val="005E7687"/>
    <w:rsid w:val="005F02AE"/>
    <w:rsid w:val="005F02DE"/>
    <w:rsid w:val="005F0702"/>
    <w:rsid w:val="005F075A"/>
    <w:rsid w:val="005F0C99"/>
    <w:rsid w:val="005F0CEA"/>
    <w:rsid w:val="005F0DCE"/>
    <w:rsid w:val="005F0E82"/>
    <w:rsid w:val="005F1215"/>
    <w:rsid w:val="005F1D59"/>
    <w:rsid w:val="005F1D82"/>
    <w:rsid w:val="005F25B9"/>
    <w:rsid w:val="005F3828"/>
    <w:rsid w:val="005F3A51"/>
    <w:rsid w:val="005F409F"/>
    <w:rsid w:val="005F4148"/>
    <w:rsid w:val="005F438A"/>
    <w:rsid w:val="005F4840"/>
    <w:rsid w:val="005F4C04"/>
    <w:rsid w:val="005F5003"/>
    <w:rsid w:val="005F50A9"/>
    <w:rsid w:val="005F5555"/>
    <w:rsid w:val="005F5628"/>
    <w:rsid w:val="005F59BA"/>
    <w:rsid w:val="005F63F2"/>
    <w:rsid w:val="005F679D"/>
    <w:rsid w:val="005F68C7"/>
    <w:rsid w:val="005F6C2E"/>
    <w:rsid w:val="005F6F99"/>
    <w:rsid w:val="005F714D"/>
    <w:rsid w:val="005F7D02"/>
    <w:rsid w:val="005F7F8F"/>
    <w:rsid w:val="00600B22"/>
    <w:rsid w:val="00600B5C"/>
    <w:rsid w:val="00600D66"/>
    <w:rsid w:val="00600D7D"/>
    <w:rsid w:val="0060106F"/>
    <w:rsid w:val="00601670"/>
    <w:rsid w:val="0060177C"/>
    <w:rsid w:val="0060218E"/>
    <w:rsid w:val="00602E0E"/>
    <w:rsid w:val="00603807"/>
    <w:rsid w:val="0060381F"/>
    <w:rsid w:val="006039D7"/>
    <w:rsid w:val="00603CA9"/>
    <w:rsid w:val="00603D59"/>
    <w:rsid w:val="00603F3C"/>
    <w:rsid w:val="0060409C"/>
    <w:rsid w:val="006040BA"/>
    <w:rsid w:val="0060455F"/>
    <w:rsid w:val="00604D91"/>
    <w:rsid w:val="006069EC"/>
    <w:rsid w:val="00606C3F"/>
    <w:rsid w:val="006072C2"/>
    <w:rsid w:val="006072F2"/>
    <w:rsid w:val="00607AB6"/>
    <w:rsid w:val="00607F0C"/>
    <w:rsid w:val="0061015D"/>
    <w:rsid w:val="0061027C"/>
    <w:rsid w:val="006102DD"/>
    <w:rsid w:val="006103AD"/>
    <w:rsid w:val="006104BD"/>
    <w:rsid w:val="00610662"/>
    <w:rsid w:val="00610844"/>
    <w:rsid w:val="00610D5B"/>
    <w:rsid w:val="006111C4"/>
    <w:rsid w:val="0061144C"/>
    <w:rsid w:val="0061214B"/>
    <w:rsid w:val="0061234E"/>
    <w:rsid w:val="0061235E"/>
    <w:rsid w:val="0061262E"/>
    <w:rsid w:val="00612722"/>
    <w:rsid w:val="00612A77"/>
    <w:rsid w:val="00612A92"/>
    <w:rsid w:val="00612D3C"/>
    <w:rsid w:val="006132E5"/>
    <w:rsid w:val="006138D2"/>
    <w:rsid w:val="00613FFA"/>
    <w:rsid w:val="00614080"/>
    <w:rsid w:val="00614165"/>
    <w:rsid w:val="00614461"/>
    <w:rsid w:val="00614674"/>
    <w:rsid w:val="006148A8"/>
    <w:rsid w:val="00614B3A"/>
    <w:rsid w:val="006161E0"/>
    <w:rsid w:val="00616448"/>
    <w:rsid w:val="00616769"/>
    <w:rsid w:val="006167BF"/>
    <w:rsid w:val="00616AB3"/>
    <w:rsid w:val="0061741B"/>
    <w:rsid w:val="00617CAE"/>
    <w:rsid w:val="00617DB7"/>
    <w:rsid w:val="00620757"/>
    <w:rsid w:val="0062085D"/>
    <w:rsid w:val="00620AFB"/>
    <w:rsid w:val="006216EB"/>
    <w:rsid w:val="006217D5"/>
    <w:rsid w:val="006219BE"/>
    <w:rsid w:val="00621EBE"/>
    <w:rsid w:val="006222AC"/>
    <w:rsid w:val="00623218"/>
    <w:rsid w:val="00623847"/>
    <w:rsid w:val="00623AB4"/>
    <w:rsid w:val="00624060"/>
    <w:rsid w:val="00624392"/>
    <w:rsid w:val="00624653"/>
    <w:rsid w:val="006247B1"/>
    <w:rsid w:val="006249DE"/>
    <w:rsid w:val="00624AA5"/>
    <w:rsid w:val="00625197"/>
    <w:rsid w:val="006254BD"/>
    <w:rsid w:val="006255D2"/>
    <w:rsid w:val="00625611"/>
    <w:rsid w:val="00625847"/>
    <w:rsid w:val="00625C13"/>
    <w:rsid w:val="006263AB"/>
    <w:rsid w:val="00626A30"/>
    <w:rsid w:val="00626B56"/>
    <w:rsid w:val="00626E1E"/>
    <w:rsid w:val="00627004"/>
    <w:rsid w:val="006279ED"/>
    <w:rsid w:val="00627FC8"/>
    <w:rsid w:val="0062D065"/>
    <w:rsid w:val="00630146"/>
    <w:rsid w:val="00631116"/>
    <w:rsid w:val="00631542"/>
    <w:rsid w:val="00631A05"/>
    <w:rsid w:val="00632554"/>
    <w:rsid w:val="006327B6"/>
    <w:rsid w:val="00632A12"/>
    <w:rsid w:val="006331D6"/>
    <w:rsid w:val="00633420"/>
    <w:rsid w:val="00633C20"/>
    <w:rsid w:val="00633C59"/>
    <w:rsid w:val="00633F9E"/>
    <w:rsid w:val="00634099"/>
    <w:rsid w:val="0063460A"/>
    <w:rsid w:val="00634DE4"/>
    <w:rsid w:val="00634E56"/>
    <w:rsid w:val="00634EAD"/>
    <w:rsid w:val="006350E3"/>
    <w:rsid w:val="006352B0"/>
    <w:rsid w:val="00635919"/>
    <w:rsid w:val="00635A17"/>
    <w:rsid w:val="00636DAA"/>
    <w:rsid w:val="00636F67"/>
    <w:rsid w:val="0063708E"/>
    <w:rsid w:val="006375D6"/>
    <w:rsid w:val="0064008C"/>
    <w:rsid w:val="006402CB"/>
    <w:rsid w:val="00640534"/>
    <w:rsid w:val="0064103E"/>
    <w:rsid w:val="00641493"/>
    <w:rsid w:val="0064165F"/>
    <w:rsid w:val="00641760"/>
    <w:rsid w:val="006419ED"/>
    <w:rsid w:val="00641B47"/>
    <w:rsid w:val="00642A67"/>
    <w:rsid w:val="00642F01"/>
    <w:rsid w:val="00643E36"/>
    <w:rsid w:val="006445EB"/>
    <w:rsid w:val="0064494A"/>
    <w:rsid w:val="00644998"/>
    <w:rsid w:val="00644B55"/>
    <w:rsid w:val="00644BCB"/>
    <w:rsid w:val="0064522D"/>
    <w:rsid w:val="0064598E"/>
    <w:rsid w:val="00646223"/>
    <w:rsid w:val="006468A4"/>
    <w:rsid w:val="006469B4"/>
    <w:rsid w:val="00646B78"/>
    <w:rsid w:val="00646EF1"/>
    <w:rsid w:val="00646FD2"/>
    <w:rsid w:val="00647493"/>
    <w:rsid w:val="00647681"/>
    <w:rsid w:val="006476A7"/>
    <w:rsid w:val="00647CE0"/>
    <w:rsid w:val="006508ED"/>
    <w:rsid w:val="00651018"/>
    <w:rsid w:val="00651532"/>
    <w:rsid w:val="00651B8E"/>
    <w:rsid w:val="00651F27"/>
    <w:rsid w:val="00652578"/>
    <w:rsid w:val="00652C6C"/>
    <w:rsid w:val="006533BC"/>
    <w:rsid w:val="00653774"/>
    <w:rsid w:val="00653D35"/>
    <w:rsid w:val="00654403"/>
    <w:rsid w:val="006544AF"/>
    <w:rsid w:val="00654575"/>
    <w:rsid w:val="00654781"/>
    <w:rsid w:val="00655089"/>
    <w:rsid w:val="0065556E"/>
    <w:rsid w:val="00655598"/>
    <w:rsid w:val="006558C7"/>
    <w:rsid w:val="00655AA9"/>
    <w:rsid w:val="00655D46"/>
    <w:rsid w:val="00655F40"/>
    <w:rsid w:val="006561E3"/>
    <w:rsid w:val="00656DC4"/>
    <w:rsid w:val="00656F42"/>
    <w:rsid w:val="006571C5"/>
    <w:rsid w:val="0065761C"/>
    <w:rsid w:val="006577E9"/>
    <w:rsid w:val="0065EAB6"/>
    <w:rsid w:val="00660269"/>
    <w:rsid w:val="00660456"/>
    <w:rsid w:val="00660555"/>
    <w:rsid w:val="00660937"/>
    <w:rsid w:val="00660A99"/>
    <w:rsid w:val="006614C0"/>
    <w:rsid w:val="00661768"/>
    <w:rsid w:val="00661D8F"/>
    <w:rsid w:val="00662630"/>
    <w:rsid w:val="00662789"/>
    <w:rsid w:val="00662B0D"/>
    <w:rsid w:val="00662EA7"/>
    <w:rsid w:val="006634B6"/>
    <w:rsid w:val="00663920"/>
    <w:rsid w:val="00663A0E"/>
    <w:rsid w:val="00664138"/>
    <w:rsid w:val="006653AF"/>
    <w:rsid w:val="00665BCA"/>
    <w:rsid w:val="00666257"/>
    <w:rsid w:val="006663C0"/>
    <w:rsid w:val="0066658F"/>
    <w:rsid w:val="00666664"/>
    <w:rsid w:val="006666EA"/>
    <w:rsid w:val="00666CAD"/>
    <w:rsid w:val="00666DBF"/>
    <w:rsid w:val="0066713C"/>
    <w:rsid w:val="00667CE0"/>
    <w:rsid w:val="0067032A"/>
    <w:rsid w:val="00670620"/>
    <w:rsid w:val="00670B98"/>
    <w:rsid w:val="0067165B"/>
    <w:rsid w:val="00671759"/>
    <w:rsid w:val="00672121"/>
    <w:rsid w:val="00672DBB"/>
    <w:rsid w:val="00672E99"/>
    <w:rsid w:val="00672E9B"/>
    <w:rsid w:val="006734FE"/>
    <w:rsid w:val="00673630"/>
    <w:rsid w:val="006736F2"/>
    <w:rsid w:val="006737BF"/>
    <w:rsid w:val="00673F0E"/>
    <w:rsid w:val="00674090"/>
    <w:rsid w:val="0067416A"/>
    <w:rsid w:val="0067417E"/>
    <w:rsid w:val="006749EC"/>
    <w:rsid w:val="006751E0"/>
    <w:rsid w:val="006753BE"/>
    <w:rsid w:val="00675A22"/>
    <w:rsid w:val="006760FF"/>
    <w:rsid w:val="006761A9"/>
    <w:rsid w:val="006761EA"/>
    <w:rsid w:val="0067662A"/>
    <w:rsid w:val="00676E80"/>
    <w:rsid w:val="006775E2"/>
    <w:rsid w:val="0067786D"/>
    <w:rsid w:val="006778EB"/>
    <w:rsid w:val="00677FDB"/>
    <w:rsid w:val="006802BC"/>
    <w:rsid w:val="00680D15"/>
    <w:rsid w:val="00680F5C"/>
    <w:rsid w:val="0068103C"/>
    <w:rsid w:val="00681334"/>
    <w:rsid w:val="00681A4F"/>
    <w:rsid w:val="00682CE4"/>
    <w:rsid w:val="00682FF1"/>
    <w:rsid w:val="00683271"/>
    <w:rsid w:val="00683284"/>
    <w:rsid w:val="006837BA"/>
    <w:rsid w:val="006845BE"/>
    <w:rsid w:val="006845FC"/>
    <w:rsid w:val="00684851"/>
    <w:rsid w:val="006848A8"/>
    <w:rsid w:val="00684C7C"/>
    <w:rsid w:val="00684D7D"/>
    <w:rsid w:val="00685112"/>
    <w:rsid w:val="0068598C"/>
    <w:rsid w:val="00685A09"/>
    <w:rsid w:val="00685B15"/>
    <w:rsid w:val="006864EA"/>
    <w:rsid w:val="006865D7"/>
    <w:rsid w:val="00686703"/>
    <w:rsid w:val="00686B20"/>
    <w:rsid w:val="0068721D"/>
    <w:rsid w:val="006873B9"/>
    <w:rsid w:val="0068776D"/>
    <w:rsid w:val="00687F87"/>
    <w:rsid w:val="0068EF50"/>
    <w:rsid w:val="00690032"/>
    <w:rsid w:val="00690513"/>
    <w:rsid w:val="006909FB"/>
    <w:rsid w:val="00690B71"/>
    <w:rsid w:val="00690F11"/>
    <w:rsid w:val="0069210C"/>
    <w:rsid w:val="006921A0"/>
    <w:rsid w:val="00692338"/>
    <w:rsid w:val="00692A5F"/>
    <w:rsid w:val="00692CCA"/>
    <w:rsid w:val="00692F3A"/>
    <w:rsid w:val="00692F55"/>
    <w:rsid w:val="006932D5"/>
    <w:rsid w:val="00693657"/>
    <w:rsid w:val="006939FB"/>
    <w:rsid w:val="00693CFA"/>
    <w:rsid w:val="00693DE4"/>
    <w:rsid w:val="00693FF6"/>
    <w:rsid w:val="0069435F"/>
    <w:rsid w:val="00695135"/>
    <w:rsid w:val="00695825"/>
    <w:rsid w:val="006965AA"/>
    <w:rsid w:val="00696AAC"/>
    <w:rsid w:val="00697035"/>
    <w:rsid w:val="00697189"/>
    <w:rsid w:val="00697C24"/>
    <w:rsid w:val="006A0455"/>
    <w:rsid w:val="006A06CD"/>
    <w:rsid w:val="006A08B9"/>
    <w:rsid w:val="006A08BE"/>
    <w:rsid w:val="006A0A7F"/>
    <w:rsid w:val="006A0C70"/>
    <w:rsid w:val="006A0F85"/>
    <w:rsid w:val="006A1338"/>
    <w:rsid w:val="006A196C"/>
    <w:rsid w:val="006A1A1E"/>
    <w:rsid w:val="006A1C76"/>
    <w:rsid w:val="006A1FC4"/>
    <w:rsid w:val="006A2532"/>
    <w:rsid w:val="006A2566"/>
    <w:rsid w:val="006A276A"/>
    <w:rsid w:val="006A27EC"/>
    <w:rsid w:val="006A27F1"/>
    <w:rsid w:val="006A2A4F"/>
    <w:rsid w:val="006A30D0"/>
    <w:rsid w:val="006A35CD"/>
    <w:rsid w:val="006A3C14"/>
    <w:rsid w:val="006A3D11"/>
    <w:rsid w:val="006A3E72"/>
    <w:rsid w:val="006A406A"/>
    <w:rsid w:val="006A4F04"/>
    <w:rsid w:val="006A5747"/>
    <w:rsid w:val="006A5DBC"/>
    <w:rsid w:val="006A5EE5"/>
    <w:rsid w:val="006A610F"/>
    <w:rsid w:val="006A675F"/>
    <w:rsid w:val="006A6E29"/>
    <w:rsid w:val="006A6F63"/>
    <w:rsid w:val="006A72C6"/>
    <w:rsid w:val="006A7772"/>
    <w:rsid w:val="006A77CE"/>
    <w:rsid w:val="006A78C7"/>
    <w:rsid w:val="006A7F76"/>
    <w:rsid w:val="006AFA48"/>
    <w:rsid w:val="006B0C19"/>
    <w:rsid w:val="006B10F3"/>
    <w:rsid w:val="006B126D"/>
    <w:rsid w:val="006B1604"/>
    <w:rsid w:val="006B2272"/>
    <w:rsid w:val="006B235F"/>
    <w:rsid w:val="006B2485"/>
    <w:rsid w:val="006B28A6"/>
    <w:rsid w:val="006B29F0"/>
    <w:rsid w:val="006B2AC9"/>
    <w:rsid w:val="006B2C5D"/>
    <w:rsid w:val="006B3680"/>
    <w:rsid w:val="006B3A3B"/>
    <w:rsid w:val="006B41EA"/>
    <w:rsid w:val="006B43B5"/>
    <w:rsid w:val="006B440D"/>
    <w:rsid w:val="006B4B9E"/>
    <w:rsid w:val="006B53BB"/>
    <w:rsid w:val="006B5677"/>
    <w:rsid w:val="006B5DF3"/>
    <w:rsid w:val="006B6C02"/>
    <w:rsid w:val="006B6E83"/>
    <w:rsid w:val="006B6FE1"/>
    <w:rsid w:val="006B7016"/>
    <w:rsid w:val="006B707B"/>
    <w:rsid w:val="006B7D55"/>
    <w:rsid w:val="006B7DCF"/>
    <w:rsid w:val="006B7EAD"/>
    <w:rsid w:val="006C0704"/>
    <w:rsid w:val="006C0999"/>
    <w:rsid w:val="006C11B9"/>
    <w:rsid w:val="006C1F5C"/>
    <w:rsid w:val="006C21D5"/>
    <w:rsid w:val="006C2FA2"/>
    <w:rsid w:val="006C36CB"/>
    <w:rsid w:val="006C37BE"/>
    <w:rsid w:val="006C3E60"/>
    <w:rsid w:val="006C4CBA"/>
    <w:rsid w:val="006C4DD0"/>
    <w:rsid w:val="006C4F2E"/>
    <w:rsid w:val="006C57EE"/>
    <w:rsid w:val="006C61D9"/>
    <w:rsid w:val="006C705D"/>
    <w:rsid w:val="006C7317"/>
    <w:rsid w:val="006C77C3"/>
    <w:rsid w:val="006C7ACF"/>
    <w:rsid w:val="006D01C3"/>
    <w:rsid w:val="006D05E9"/>
    <w:rsid w:val="006D067F"/>
    <w:rsid w:val="006D0AD6"/>
    <w:rsid w:val="006D0B0F"/>
    <w:rsid w:val="006D13BD"/>
    <w:rsid w:val="006D18DA"/>
    <w:rsid w:val="006D193E"/>
    <w:rsid w:val="006D1DA7"/>
    <w:rsid w:val="006D32DF"/>
    <w:rsid w:val="006D3430"/>
    <w:rsid w:val="006D36AD"/>
    <w:rsid w:val="006D3A2A"/>
    <w:rsid w:val="006D4490"/>
    <w:rsid w:val="006D4619"/>
    <w:rsid w:val="006D468F"/>
    <w:rsid w:val="006D4C15"/>
    <w:rsid w:val="006D55EC"/>
    <w:rsid w:val="006D5CC0"/>
    <w:rsid w:val="006D5E1E"/>
    <w:rsid w:val="006D5EE4"/>
    <w:rsid w:val="006D60C0"/>
    <w:rsid w:val="006D6AC2"/>
    <w:rsid w:val="006D74B8"/>
    <w:rsid w:val="006D75D6"/>
    <w:rsid w:val="006E04E2"/>
    <w:rsid w:val="006E0E1A"/>
    <w:rsid w:val="006E1588"/>
    <w:rsid w:val="006E1645"/>
    <w:rsid w:val="006E1956"/>
    <w:rsid w:val="006E1A2D"/>
    <w:rsid w:val="006E2494"/>
    <w:rsid w:val="006E2576"/>
    <w:rsid w:val="006E28E8"/>
    <w:rsid w:val="006E2AAA"/>
    <w:rsid w:val="006E2F4B"/>
    <w:rsid w:val="006E3085"/>
    <w:rsid w:val="006E32D4"/>
    <w:rsid w:val="006E379F"/>
    <w:rsid w:val="006E37BF"/>
    <w:rsid w:val="006E387F"/>
    <w:rsid w:val="006E3B7B"/>
    <w:rsid w:val="006E3E08"/>
    <w:rsid w:val="006E588A"/>
    <w:rsid w:val="006E6008"/>
    <w:rsid w:val="006E6429"/>
    <w:rsid w:val="006E6B8E"/>
    <w:rsid w:val="006E7139"/>
    <w:rsid w:val="006E78C9"/>
    <w:rsid w:val="006E7C30"/>
    <w:rsid w:val="006E9703"/>
    <w:rsid w:val="006F07C1"/>
    <w:rsid w:val="006F0860"/>
    <w:rsid w:val="006F0E0B"/>
    <w:rsid w:val="006F0E8D"/>
    <w:rsid w:val="006F0EB3"/>
    <w:rsid w:val="006F0FA4"/>
    <w:rsid w:val="006F163F"/>
    <w:rsid w:val="006F262A"/>
    <w:rsid w:val="006F268C"/>
    <w:rsid w:val="006F2FB4"/>
    <w:rsid w:val="006F33B6"/>
    <w:rsid w:val="006F3844"/>
    <w:rsid w:val="006F4138"/>
    <w:rsid w:val="006F45D4"/>
    <w:rsid w:val="006F4E29"/>
    <w:rsid w:val="006F5945"/>
    <w:rsid w:val="006F5EB0"/>
    <w:rsid w:val="006F5EC8"/>
    <w:rsid w:val="006F66A4"/>
    <w:rsid w:val="006F7A73"/>
    <w:rsid w:val="006F7E35"/>
    <w:rsid w:val="00700261"/>
    <w:rsid w:val="007007E2"/>
    <w:rsid w:val="007022FE"/>
    <w:rsid w:val="0070287F"/>
    <w:rsid w:val="00702B48"/>
    <w:rsid w:val="007030BD"/>
    <w:rsid w:val="00703AA4"/>
    <w:rsid w:val="00703CA3"/>
    <w:rsid w:val="00703EE2"/>
    <w:rsid w:val="0070428B"/>
    <w:rsid w:val="007043AE"/>
    <w:rsid w:val="00704410"/>
    <w:rsid w:val="00704AD5"/>
    <w:rsid w:val="00704B92"/>
    <w:rsid w:val="00704ED2"/>
    <w:rsid w:val="007053C2"/>
    <w:rsid w:val="00705CC9"/>
    <w:rsid w:val="00705E8D"/>
    <w:rsid w:val="0070617B"/>
    <w:rsid w:val="00706714"/>
    <w:rsid w:val="007067AE"/>
    <w:rsid w:val="007069CA"/>
    <w:rsid w:val="00706BB9"/>
    <w:rsid w:val="00706CE9"/>
    <w:rsid w:val="00707427"/>
    <w:rsid w:val="00707736"/>
    <w:rsid w:val="007077A0"/>
    <w:rsid w:val="00707D0A"/>
    <w:rsid w:val="00707FA6"/>
    <w:rsid w:val="007102AF"/>
    <w:rsid w:val="00710B86"/>
    <w:rsid w:val="007110B2"/>
    <w:rsid w:val="00711683"/>
    <w:rsid w:val="00711DFF"/>
    <w:rsid w:val="0071250F"/>
    <w:rsid w:val="007126DC"/>
    <w:rsid w:val="007126E7"/>
    <w:rsid w:val="007129BA"/>
    <w:rsid w:val="00713D82"/>
    <w:rsid w:val="0071494E"/>
    <w:rsid w:val="007154F9"/>
    <w:rsid w:val="00715A35"/>
    <w:rsid w:val="00715A58"/>
    <w:rsid w:val="00715D2C"/>
    <w:rsid w:val="00715EC7"/>
    <w:rsid w:val="0071641D"/>
    <w:rsid w:val="00716DD0"/>
    <w:rsid w:val="007177C3"/>
    <w:rsid w:val="00717B86"/>
    <w:rsid w:val="00717D50"/>
    <w:rsid w:val="00717E6A"/>
    <w:rsid w:val="007201FA"/>
    <w:rsid w:val="007204BC"/>
    <w:rsid w:val="007207A7"/>
    <w:rsid w:val="00720EAC"/>
    <w:rsid w:val="007213A1"/>
    <w:rsid w:val="007224D4"/>
    <w:rsid w:val="007229B4"/>
    <w:rsid w:val="00722FF4"/>
    <w:rsid w:val="00723351"/>
    <w:rsid w:val="00723C40"/>
    <w:rsid w:val="007246F7"/>
    <w:rsid w:val="00724D6B"/>
    <w:rsid w:val="007253F2"/>
    <w:rsid w:val="00725B9A"/>
    <w:rsid w:val="0072641E"/>
    <w:rsid w:val="0072644D"/>
    <w:rsid w:val="00727381"/>
    <w:rsid w:val="00727631"/>
    <w:rsid w:val="007276CA"/>
    <w:rsid w:val="007277AB"/>
    <w:rsid w:val="00727BF7"/>
    <w:rsid w:val="00727C38"/>
    <w:rsid w:val="00727D18"/>
    <w:rsid w:val="00730783"/>
    <w:rsid w:val="00730EB7"/>
    <w:rsid w:val="00731227"/>
    <w:rsid w:val="00731BC8"/>
    <w:rsid w:val="00731BD0"/>
    <w:rsid w:val="00731EDE"/>
    <w:rsid w:val="00732711"/>
    <w:rsid w:val="0073299F"/>
    <w:rsid w:val="007332DF"/>
    <w:rsid w:val="00733890"/>
    <w:rsid w:val="00733CA1"/>
    <w:rsid w:val="00733E57"/>
    <w:rsid w:val="00735DC7"/>
    <w:rsid w:val="00735DEB"/>
    <w:rsid w:val="00736444"/>
    <w:rsid w:val="007368CB"/>
    <w:rsid w:val="0073730B"/>
    <w:rsid w:val="00737C19"/>
    <w:rsid w:val="00737E57"/>
    <w:rsid w:val="00740292"/>
    <w:rsid w:val="007402E6"/>
    <w:rsid w:val="00740541"/>
    <w:rsid w:val="00740CED"/>
    <w:rsid w:val="00741773"/>
    <w:rsid w:val="00741A14"/>
    <w:rsid w:val="00741EEA"/>
    <w:rsid w:val="007424A8"/>
    <w:rsid w:val="00743933"/>
    <w:rsid w:val="00744850"/>
    <w:rsid w:val="00744AD0"/>
    <w:rsid w:val="00744BD7"/>
    <w:rsid w:val="00744D85"/>
    <w:rsid w:val="00745566"/>
    <w:rsid w:val="007458F4"/>
    <w:rsid w:val="00745C13"/>
    <w:rsid w:val="00745D76"/>
    <w:rsid w:val="00746F43"/>
    <w:rsid w:val="00746F7D"/>
    <w:rsid w:val="00747572"/>
    <w:rsid w:val="007475A4"/>
    <w:rsid w:val="00747655"/>
    <w:rsid w:val="00750066"/>
    <w:rsid w:val="00750519"/>
    <w:rsid w:val="00750BC7"/>
    <w:rsid w:val="00751286"/>
    <w:rsid w:val="00751733"/>
    <w:rsid w:val="007524F6"/>
    <w:rsid w:val="00752680"/>
    <w:rsid w:val="00752683"/>
    <w:rsid w:val="00753557"/>
    <w:rsid w:val="00753DFE"/>
    <w:rsid w:val="00755104"/>
    <w:rsid w:val="007551A0"/>
    <w:rsid w:val="00755664"/>
    <w:rsid w:val="00755B4E"/>
    <w:rsid w:val="00755C63"/>
    <w:rsid w:val="00755FA6"/>
    <w:rsid w:val="007564BE"/>
    <w:rsid w:val="00756575"/>
    <w:rsid w:val="00756C8D"/>
    <w:rsid w:val="00757158"/>
    <w:rsid w:val="0075728E"/>
    <w:rsid w:val="0075730E"/>
    <w:rsid w:val="007574E8"/>
    <w:rsid w:val="00757627"/>
    <w:rsid w:val="00757E5A"/>
    <w:rsid w:val="007597BE"/>
    <w:rsid w:val="00761F4B"/>
    <w:rsid w:val="00762600"/>
    <w:rsid w:val="00762C4F"/>
    <w:rsid w:val="00762F93"/>
    <w:rsid w:val="007634B5"/>
    <w:rsid w:val="0076385E"/>
    <w:rsid w:val="007639D5"/>
    <w:rsid w:val="00763ACF"/>
    <w:rsid w:val="00763CE6"/>
    <w:rsid w:val="00763E81"/>
    <w:rsid w:val="00763E95"/>
    <w:rsid w:val="00763F1F"/>
    <w:rsid w:val="00764014"/>
    <w:rsid w:val="007648A5"/>
    <w:rsid w:val="0076498D"/>
    <w:rsid w:val="007649D0"/>
    <w:rsid w:val="00764FD5"/>
    <w:rsid w:val="0076504D"/>
    <w:rsid w:val="007657D3"/>
    <w:rsid w:val="00765CBC"/>
    <w:rsid w:val="00766197"/>
    <w:rsid w:val="0076661A"/>
    <w:rsid w:val="007676F6"/>
    <w:rsid w:val="007699B2"/>
    <w:rsid w:val="00770786"/>
    <w:rsid w:val="00771B69"/>
    <w:rsid w:val="00771B7C"/>
    <w:rsid w:val="0077237A"/>
    <w:rsid w:val="007724C2"/>
    <w:rsid w:val="007725C9"/>
    <w:rsid w:val="0077289F"/>
    <w:rsid w:val="00772C28"/>
    <w:rsid w:val="00772DBF"/>
    <w:rsid w:val="00773328"/>
    <w:rsid w:val="00773601"/>
    <w:rsid w:val="00773B41"/>
    <w:rsid w:val="00773C44"/>
    <w:rsid w:val="00773D81"/>
    <w:rsid w:val="007742DA"/>
    <w:rsid w:val="00774583"/>
    <w:rsid w:val="007749E0"/>
    <w:rsid w:val="00775829"/>
    <w:rsid w:val="00775CDB"/>
    <w:rsid w:val="00775D37"/>
    <w:rsid w:val="00776909"/>
    <w:rsid w:val="00776C97"/>
    <w:rsid w:val="00776E31"/>
    <w:rsid w:val="00776EB1"/>
    <w:rsid w:val="00776EEE"/>
    <w:rsid w:val="007770EE"/>
    <w:rsid w:val="007771CE"/>
    <w:rsid w:val="007801F3"/>
    <w:rsid w:val="00780231"/>
    <w:rsid w:val="00780C27"/>
    <w:rsid w:val="00781544"/>
    <w:rsid w:val="00781954"/>
    <w:rsid w:val="00782630"/>
    <w:rsid w:val="00783FE8"/>
    <w:rsid w:val="00784173"/>
    <w:rsid w:val="00784A90"/>
    <w:rsid w:val="00784D54"/>
    <w:rsid w:val="00785454"/>
    <w:rsid w:val="007859D8"/>
    <w:rsid w:val="00785F5A"/>
    <w:rsid w:val="007862DA"/>
    <w:rsid w:val="007864F8"/>
    <w:rsid w:val="0078660E"/>
    <w:rsid w:val="00786C01"/>
    <w:rsid w:val="0078720C"/>
    <w:rsid w:val="00787A2D"/>
    <w:rsid w:val="00787E01"/>
    <w:rsid w:val="00790080"/>
    <w:rsid w:val="007900E7"/>
    <w:rsid w:val="0079019F"/>
    <w:rsid w:val="00790567"/>
    <w:rsid w:val="007905A4"/>
    <w:rsid w:val="00790D1B"/>
    <w:rsid w:val="00790F97"/>
    <w:rsid w:val="007918C0"/>
    <w:rsid w:val="00792054"/>
    <w:rsid w:val="007924FA"/>
    <w:rsid w:val="007924FB"/>
    <w:rsid w:val="00792713"/>
    <w:rsid w:val="00792C13"/>
    <w:rsid w:val="00793848"/>
    <w:rsid w:val="00793CF6"/>
    <w:rsid w:val="00793DDF"/>
    <w:rsid w:val="00793E7B"/>
    <w:rsid w:val="00794108"/>
    <w:rsid w:val="0079411E"/>
    <w:rsid w:val="00795949"/>
    <w:rsid w:val="00795DEB"/>
    <w:rsid w:val="00795F3C"/>
    <w:rsid w:val="0079639D"/>
    <w:rsid w:val="007965F2"/>
    <w:rsid w:val="007966EE"/>
    <w:rsid w:val="00796A12"/>
    <w:rsid w:val="00796D5A"/>
    <w:rsid w:val="00796EC8"/>
    <w:rsid w:val="007970EE"/>
    <w:rsid w:val="00797660"/>
    <w:rsid w:val="00797696"/>
    <w:rsid w:val="00797AD7"/>
    <w:rsid w:val="00797BF3"/>
    <w:rsid w:val="00797EDF"/>
    <w:rsid w:val="007A0770"/>
    <w:rsid w:val="007A23A1"/>
    <w:rsid w:val="007A2876"/>
    <w:rsid w:val="007A36FE"/>
    <w:rsid w:val="007A3AAF"/>
    <w:rsid w:val="007A3DF1"/>
    <w:rsid w:val="007A44A1"/>
    <w:rsid w:val="007A4E2E"/>
    <w:rsid w:val="007A504A"/>
    <w:rsid w:val="007A5230"/>
    <w:rsid w:val="007A55B0"/>
    <w:rsid w:val="007A55B3"/>
    <w:rsid w:val="007A5CD0"/>
    <w:rsid w:val="007A5E72"/>
    <w:rsid w:val="007A5ECD"/>
    <w:rsid w:val="007A5F6E"/>
    <w:rsid w:val="007A65B3"/>
    <w:rsid w:val="007A6A74"/>
    <w:rsid w:val="007A6E17"/>
    <w:rsid w:val="007A6E68"/>
    <w:rsid w:val="007A7D73"/>
    <w:rsid w:val="007B0462"/>
    <w:rsid w:val="007B0698"/>
    <w:rsid w:val="007B0933"/>
    <w:rsid w:val="007B0937"/>
    <w:rsid w:val="007B0A30"/>
    <w:rsid w:val="007B0BF3"/>
    <w:rsid w:val="007B1740"/>
    <w:rsid w:val="007B1953"/>
    <w:rsid w:val="007B1F19"/>
    <w:rsid w:val="007B29A6"/>
    <w:rsid w:val="007B2D6E"/>
    <w:rsid w:val="007B304A"/>
    <w:rsid w:val="007B3315"/>
    <w:rsid w:val="007B340C"/>
    <w:rsid w:val="007B3EB7"/>
    <w:rsid w:val="007B3F77"/>
    <w:rsid w:val="007B4295"/>
    <w:rsid w:val="007B4601"/>
    <w:rsid w:val="007B482C"/>
    <w:rsid w:val="007B4CD7"/>
    <w:rsid w:val="007B5210"/>
    <w:rsid w:val="007B5302"/>
    <w:rsid w:val="007B563B"/>
    <w:rsid w:val="007B566E"/>
    <w:rsid w:val="007B602A"/>
    <w:rsid w:val="007B60FB"/>
    <w:rsid w:val="007B6C55"/>
    <w:rsid w:val="007B735D"/>
    <w:rsid w:val="007B7980"/>
    <w:rsid w:val="007B7CCF"/>
    <w:rsid w:val="007B7E73"/>
    <w:rsid w:val="007B7EAD"/>
    <w:rsid w:val="007C0765"/>
    <w:rsid w:val="007C0796"/>
    <w:rsid w:val="007C0B5B"/>
    <w:rsid w:val="007C1334"/>
    <w:rsid w:val="007C1ADD"/>
    <w:rsid w:val="007C1B36"/>
    <w:rsid w:val="007C1D76"/>
    <w:rsid w:val="007C2646"/>
    <w:rsid w:val="007C269B"/>
    <w:rsid w:val="007C2F80"/>
    <w:rsid w:val="007C3327"/>
    <w:rsid w:val="007C389A"/>
    <w:rsid w:val="007C3A6D"/>
    <w:rsid w:val="007C4375"/>
    <w:rsid w:val="007C48C8"/>
    <w:rsid w:val="007C4965"/>
    <w:rsid w:val="007C4991"/>
    <w:rsid w:val="007C4AD4"/>
    <w:rsid w:val="007C5C20"/>
    <w:rsid w:val="007C5F6E"/>
    <w:rsid w:val="007C65C1"/>
    <w:rsid w:val="007C67CC"/>
    <w:rsid w:val="007C67E4"/>
    <w:rsid w:val="007C691A"/>
    <w:rsid w:val="007C76DA"/>
    <w:rsid w:val="007C77F5"/>
    <w:rsid w:val="007C790A"/>
    <w:rsid w:val="007CCE17"/>
    <w:rsid w:val="007D09CD"/>
    <w:rsid w:val="007D0B74"/>
    <w:rsid w:val="007D10A8"/>
    <w:rsid w:val="007D12F9"/>
    <w:rsid w:val="007D174A"/>
    <w:rsid w:val="007D1A43"/>
    <w:rsid w:val="007D1B7F"/>
    <w:rsid w:val="007D28F8"/>
    <w:rsid w:val="007D2EEF"/>
    <w:rsid w:val="007D43A0"/>
    <w:rsid w:val="007D454E"/>
    <w:rsid w:val="007D4C3D"/>
    <w:rsid w:val="007D5013"/>
    <w:rsid w:val="007D5C7F"/>
    <w:rsid w:val="007D671C"/>
    <w:rsid w:val="007D72B5"/>
    <w:rsid w:val="007D73DA"/>
    <w:rsid w:val="007D7645"/>
    <w:rsid w:val="007D77EE"/>
    <w:rsid w:val="007D79EE"/>
    <w:rsid w:val="007D7A03"/>
    <w:rsid w:val="007D7EB7"/>
    <w:rsid w:val="007E012E"/>
    <w:rsid w:val="007E09F7"/>
    <w:rsid w:val="007E1155"/>
    <w:rsid w:val="007E1829"/>
    <w:rsid w:val="007E1D94"/>
    <w:rsid w:val="007E22C2"/>
    <w:rsid w:val="007E2426"/>
    <w:rsid w:val="007E2CD5"/>
    <w:rsid w:val="007E2F50"/>
    <w:rsid w:val="007E3544"/>
    <w:rsid w:val="007E3F8F"/>
    <w:rsid w:val="007E40B9"/>
    <w:rsid w:val="007E450F"/>
    <w:rsid w:val="007E4857"/>
    <w:rsid w:val="007E4B30"/>
    <w:rsid w:val="007E4C9D"/>
    <w:rsid w:val="007E4DF4"/>
    <w:rsid w:val="007E5EEC"/>
    <w:rsid w:val="007E5FCE"/>
    <w:rsid w:val="007E6BA2"/>
    <w:rsid w:val="007E72B9"/>
    <w:rsid w:val="007E74DC"/>
    <w:rsid w:val="007E7683"/>
    <w:rsid w:val="007E7910"/>
    <w:rsid w:val="007E7B71"/>
    <w:rsid w:val="007ED295"/>
    <w:rsid w:val="007F0109"/>
    <w:rsid w:val="007F0189"/>
    <w:rsid w:val="007F1332"/>
    <w:rsid w:val="007F1365"/>
    <w:rsid w:val="007F185F"/>
    <w:rsid w:val="007F1879"/>
    <w:rsid w:val="007F29AE"/>
    <w:rsid w:val="007F2AE9"/>
    <w:rsid w:val="007F2E71"/>
    <w:rsid w:val="007F46C7"/>
    <w:rsid w:val="007F4714"/>
    <w:rsid w:val="007F4A5E"/>
    <w:rsid w:val="007F52A5"/>
    <w:rsid w:val="007F5E8D"/>
    <w:rsid w:val="007F5F53"/>
    <w:rsid w:val="007F6C13"/>
    <w:rsid w:val="007F6C44"/>
    <w:rsid w:val="007F6E47"/>
    <w:rsid w:val="007F7055"/>
    <w:rsid w:val="007F76BF"/>
    <w:rsid w:val="007F7BB0"/>
    <w:rsid w:val="007F7EFA"/>
    <w:rsid w:val="008000A4"/>
    <w:rsid w:val="008000E5"/>
    <w:rsid w:val="00800124"/>
    <w:rsid w:val="0080076A"/>
    <w:rsid w:val="00800BA0"/>
    <w:rsid w:val="00800BEE"/>
    <w:rsid w:val="00800F1B"/>
    <w:rsid w:val="00800F1D"/>
    <w:rsid w:val="00801224"/>
    <w:rsid w:val="008016A1"/>
    <w:rsid w:val="00801964"/>
    <w:rsid w:val="00801ABD"/>
    <w:rsid w:val="00801BD9"/>
    <w:rsid w:val="0080220F"/>
    <w:rsid w:val="00802BA3"/>
    <w:rsid w:val="00802C52"/>
    <w:rsid w:val="00802E26"/>
    <w:rsid w:val="0080302F"/>
    <w:rsid w:val="008037C3"/>
    <w:rsid w:val="00803922"/>
    <w:rsid w:val="0080447F"/>
    <w:rsid w:val="00804A7D"/>
    <w:rsid w:val="008052FD"/>
    <w:rsid w:val="008054D3"/>
    <w:rsid w:val="00805B89"/>
    <w:rsid w:val="00805CAD"/>
    <w:rsid w:val="00805D12"/>
    <w:rsid w:val="0080648E"/>
    <w:rsid w:val="00806727"/>
    <w:rsid w:val="00806D84"/>
    <w:rsid w:val="008070FE"/>
    <w:rsid w:val="008073F8"/>
    <w:rsid w:val="00807849"/>
    <w:rsid w:val="00807AD0"/>
    <w:rsid w:val="0081012D"/>
    <w:rsid w:val="00810336"/>
    <w:rsid w:val="008104A1"/>
    <w:rsid w:val="00810E62"/>
    <w:rsid w:val="0081126E"/>
    <w:rsid w:val="0081142D"/>
    <w:rsid w:val="00811697"/>
    <w:rsid w:val="008117BC"/>
    <w:rsid w:val="00811B15"/>
    <w:rsid w:val="00811B50"/>
    <w:rsid w:val="008129CD"/>
    <w:rsid w:val="00812B2E"/>
    <w:rsid w:val="00812B7B"/>
    <w:rsid w:val="00813390"/>
    <w:rsid w:val="0081371F"/>
    <w:rsid w:val="00813823"/>
    <w:rsid w:val="00813E46"/>
    <w:rsid w:val="008144EA"/>
    <w:rsid w:val="008147AD"/>
    <w:rsid w:val="00814891"/>
    <w:rsid w:val="00814E00"/>
    <w:rsid w:val="0081523D"/>
    <w:rsid w:val="008157A0"/>
    <w:rsid w:val="00815C06"/>
    <w:rsid w:val="00816393"/>
    <w:rsid w:val="00818A24"/>
    <w:rsid w:val="00820E8D"/>
    <w:rsid w:val="00821290"/>
    <w:rsid w:val="008214B2"/>
    <w:rsid w:val="00821765"/>
    <w:rsid w:val="00821AF5"/>
    <w:rsid w:val="00821C6E"/>
    <w:rsid w:val="00822113"/>
    <w:rsid w:val="008222D8"/>
    <w:rsid w:val="008225D9"/>
    <w:rsid w:val="00822854"/>
    <w:rsid w:val="00822864"/>
    <w:rsid w:val="00822F30"/>
    <w:rsid w:val="008230F4"/>
    <w:rsid w:val="008237C2"/>
    <w:rsid w:val="008240CA"/>
    <w:rsid w:val="008241C0"/>
    <w:rsid w:val="00824BFC"/>
    <w:rsid w:val="00825DA1"/>
    <w:rsid w:val="00825ECD"/>
    <w:rsid w:val="008262B0"/>
    <w:rsid w:val="0082637B"/>
    <w:rsid w:val="0082670A"/>
    <w:rsid w:val="008269A6"/>
    <w:rsid w:val="00826B12"/>
    <w:rsid w:val="0082756E"/>
    <w:rsid w:val="008300CD"/>
    <w:rsid w:val="008302ED"/>
    <w:rsid w:val="008303B3"/>
    <w:rsid w:val="00830501"/>
    <w:rsid w:val="00830CBD"/>
    <w:rsid w:val="008317A5"/>
    <w:rsid w:val="0083203C"/>
    <w:rsid w:val="0083220F"/>
    <w:rsid w:val="00832C79"/>
    <w:rsid w:val="00832D0E"/>
    <w:rsid w:val="0083309B"/>
    <w:rsid w:val="008332D4"/>
    <w:rsid w:val="008337DF"/>
    <w:rsid w:val="008338D0"/>
    <w:rsid w:val="00833AA1"/>
    <w:rsid w:val="00834095"/>
    <w:rsid w:val="008342E7"/>
    <w:rsid w:val="0083444C"/>
    <w:rsid w:val="008345C9"/>
    <w:rsid w:val="00834839"/>
    <w:rsid w:val="008349A9"/>
    <w:rsid w:val="00834FC3"/>
    <w:rsid w:val="00835346"/>
    <w:rsid w:val="0083557D"/>
    <w:rsid w:val="00836F42"/>
    <w:rsid w:val="00837EA0"/>
    <w:rsid w:val="008401CC"/>
    <w:rsid w:val="008407D9"/>
    <w:rsid w:val="00840C09"/>
    <w:rsid w:val="00841347"/>
    <w:rsid w:val="0084138A"/>
    <w:rsid w:val="008416BD"/>
    <w:rsid w:val="00841756"/>
    <w:rsid w:val="0084183A"/>
    <w:rsid w:val="00841CED"/>
    <w:rsid w:val="00842034"/>
    <w:rsid w:val="00842178"/>
    <w:rsid w:val="008438E2"/>
    <w:rsid w:val="00844652"/>
    <w:rsid w:val="00844708"/>
    <w:rsid w:val="0084470D"/>
    <w:rsid w:val="008452D4"/>
    <w:rsid w:val="0084579F"/>
    <w:rsid w:val="00845F3D"/>
    <w:rsid w:val="008465B9"/>
    <w:rsid w:val="008470C4"/>
    <w:rsid w:val="008472F1"/>
    <w:rsid w:val="008473E0"/>
    <w:rsid w:val="00847896"/>
    <w:rsid w:val="00847B80"/>
    <w:rsid w:val="00847C16"/>
    <w:rsid w:val="00850C13"/>
    <w:rsid w:val="00850D5B"/>
    <w:rsid w:val="0085113B"/>
    <w:rsid w:val="008511E1"/>
    <w:rsid w:val="0085172B"/>
    <w:rsid w:val="00851F54"/>
    <w:rsid w:val="00852B70"/>
    <w:rsid w:val="00852E24"/>
    <w:rsid w:val="00853264"/>
    <w:rsid w:val="008538AE"/>
    <w:rsid w:val="00853D25"/>
    <w:rsid w:val="008545FB"/>
    <w:rsid w:val="0085478D"/>
    <w:rsid w:val="00854BF2"/>
    <w:rsid w:val="00854D2C"/>
    <w:rsid w:val="00855178"/>
    <w:rsid w:val="00855461"/>
    <w:rsid w:val="00855570"/>
    <w:rsid w:val="008558A9"/>
    <w:rsid w:val="00855B37"/>
    <w:rsid w:val="00855DA1"/>
    <w:rsid w:val="00855E61"/>
    <w:rsid w:val="00856F83"/>
    <w:rsid w:val="00857571"/>
    <w:rsid w:val="0086066E"/>
    <w:rsid w:val="00860964"/>
    <w:rsid w:val="00860E1F"/>
    <w:rsid w:val="008615AB"/>
    <w:rsid w:val="0086183A"/>
    <w:rsid w:val="00862278"/>
    <w:rsid w:val="0086229C"/>
    <w:rsid w:val="008626AF"/>
    <w:rsid w:val="00862FD4"/>
    <w:rsid w:val="00863925"/>
    <w:rsid w:val="0086402B"/>
    <w:rsid w:val="00864112"/>
    <w:rsid w:val="00864D8E"/>
    <w:rsid w:val="0086541F"/>
    <w:rsid w:val="00865437"/>
    <w:rsid w:val="008655E0"/>
    <w:rsid w:val="00865DC9"/>
    <w:rsid w:val="00866D74"/>
    <w:rsid w:val="00866E11"/>
    <w:rsid w:val="0086739F"/>
    <w:rsid w:val="00867CF4"/>
    <w:rsid w:val="00867F8A"/>
    <w:rsid w:val="00867FF9"/>
    <w:rsid w:val="00870327"/>
    <w:rsid w:val="00870A33"/>
    <w:rsid w:val="00871620"/>
    <w:rsid w:val="00872169"/>
    <w:rsid w:val="0087222F"/>
    <w:rsid w:val="0087260E"/>
    <w:rsid w:val="0087267E"/>
    <w:rsid w:val="00872A3B"/>
    <w:rsid w:val="00872EE2"/>
    <w:rsid w:val="00873486"/>
    <w:rsid w:val="00873CB5"/>
    <w:rsid w:val="00874238"/>
    <w:rsid w:val="00874241"/>
    <w:rsid w:val="00875307"/>
    <w:rsid w:val="0087546D"/>
    <w:rsid w:val="00875FA4"/>
    <w:rsid w:val="008762A3"/>
    <w:rsid w:val="008769CD"/>
    <w:rsid w:val="008776F9"/>
    <w:rsid w:val="00877A64"/>
    <w:rsid w:val="00880078"/>
    <w:rsid w:val="008804B5"/>
    <w:rsid w:val="00880C32"/>
    <w:rsid w:val="0088155C"/>
    <w:rsid w:val="00881A99"/>
    <w:rsid w:val="00882055"/>
    <w:rsid w:val="00882100"/>
    <w:rsid w:val="008829EA"/>
    <w:rsid w:val="00882DFB"/>
    <w:rsid w:val="00882FDC"/>
    <w:rsid w:val="0088331E"/>
    <w:rsid w:val="0088341A"/>
    <w:rsid w:val="0088354A"/>
    <w:rsid w:val="00883AA2"/>
    <w:rsid w:val="00883CF9"/>
    <w:rsid w:val="00885455"/>
    <w:rsid w:val="00885605"/>
    <w:rsid w:val="008857E6"/>
    <w:rsid w:val="00885D89"/>
    <w:rsid w:val="00885F77"/>
    <w:rsid w:val="00886621"/>
    <w:rsid w:val="00886EFF"/>
    <w:rsid w:val="00886F14"/>
    <w:rsid w:val="00886F23"/>
    <w:rsid w:val="0088737B"/>
    <w:rsid w:val="008878FB"/>
    <w:rsid w:val="008879A9"/>
    <w:rsid w:val="0089020A"/>
    <w:rsid w:val="0089088C"/>
    <w:rsid w:val="00891296"/>
    <w:rsid w:val="008914FD"/>
    <w:rsid w:val="00891838"/>
    <w:rsid w:val="00892782"/>
    <w:rsid w:val="00892DEC"/>
    <w:rsid w:val="00893B01"/>
    <w:rsid w:val="00894389"/>
    <w:rsid w:val="008945A3"/>
    <w:rsid w:val="00895283"/>
    <w:rsid w:val="00895ED9"/>
    <w:rsid w:val="00896496"/>
    <w:rsid w:val="00896645"/>
    <w:rsid w:val="008968F6"/>
    <w:rsid w:val="00896CEA"/>
    <w:rsid w:val="00897F00"/>
    <w:rsid w:val="008A027E"/>
    <w:rsid w:val="008A08CA"/>
    <w:rsid w:val="008A08F8"/>
    <w:rsid w:val="008A10F8"/>
    <w:rsid w:val="008A146B"/>
    <w:rsid w:val="008A1849"/>
    <w:rsid w:val="008A236D"/>
    <w:rsid w:val="008A2601"/>
    <w:rsid w:val="008A27A3"/>
    <w:rsid w:val="008A2848"/>
    <w:rsid w:val="008A28A6"/>
    <w:rsid w:val="008A28E1"/>
    <w:rsid w:val="008A2A2D"/>
    <w:rsid w:val="008A39D7"/>
    <w:rsid w:val="008A3A8F"/>
    <w:rsid w:val="008A3B14"/>
    <w:rsid w:val="008A3BC6"/>
    <w:rsid w:val="008A3BDA"/>
    <w:rsid w:val="008A3E0C"/>
    <w:rsid w:val="008A43F8"/>
    <w:rsid w:val="008A44E3"/>
    <w:rsid w:val="008A496D"/>
    <w:rsid w:val="008A537A"/>
    <w:rsid w:val="008A5531"/>
    <w:rsid w:val="008A56DE"/>
    <w:rsid w:val="008A5C1B"/>
    <w:rsid w:val="008A621F"/>
    <w:rsid w:val="008A6741"/>
    <w:rsid w:val="008A6AF0"/>
    <w:rsid w:val="008A6C32"/>
    <w:rsid w:val="008A6EDC"/>
    <w:rsid w:val="008A6EFA"/>
    <w:rsid w:val="008A70C7"/>
    <w:rsid w:val="008A7481"/>
    <w:rsid w:val="008A7ABD"/>
    <w:rsid w:val="008A7D48"/>
    <w:rsid w:val="008A7E30"/>
    <w:rsid w:val="008B2AEC"/>
    <w:rsid w:val="008B2AF7"/>
    <w:rsid w:val="008B31F2"/>
    <w:rsid w:val="008B350E"/>
    <w:rsid w:val="008B3A46"/>
    <w:rsid w:val="008B3C67"/>
    <w:rsid w:val="008B476D"/>
    <w:rsid w:val="008B4918"/>
    <w:rsid w:val="008B54C4"/>
    <w:rsid w:val="008B585E"/>
    <w:rsid w:val="008B5A06"/>
    <w:rsid w:val="008B5AC8"/>
    <w:rsid w:val="008B6315"/>
    <w:rsid w:val="008B68A1"/>
    <w:rsid w:val="008B7587"/>
    <w:rsid w:val="008B7836"/>
    <w:rsid w:val="008B7E87"/>
    <w:rsid w:val="008B7FE9"/>
    <w:rsid w:val="008C23B2"/>
    <w:rsid w:val="008C2682"/>
    <w:rsid w:val="008C26E4"/>
    <w:rsid w:val="008C2993"/>
    <w:rsid w:val="008C2AC7"/>
    <w:rsid w:val="008C3770"/>
    <w:rsid w:val="008C3A4B"/>
    <w:rsid w:val="008C4921"/>
    <w:rsid w:val="008C4A6E"/>
    <w:rsid w:val="008C4AD5"/>
    <w:rsid w:val="008C4BA0"/>
    <w:rsid w:val="008C5F55"/>
    <w:rsid w:val="008C6597"/>
    <w:rsid w:val="008C690C"/>
    <w:rsid w:val="008C7A38"/>
    <w:rsid w:val="008C7DD0"/>
    <w:rsid w:val="008D0291"/>
    <w:rsid w:val="008D04AF"/>
    <w:rsid w:val="008D07B5"/>
    <w:rsid w:val="008D0F6C"/>
    <w:rsid w:val="008D1448"/>
    <w:rsid w:val="008D27C3"/>
    <w:rsid w:val="008D3092"/>
    <w:rsid w:val="008D334A"/>
    <w:rsid w:val="008D3DCC"/>
    <w:rsid w:val="008D4B6C"/>
    <w:rsid w:val="008D4D06"/>
    <w:rsid w:val="008D4DDC"/>
    <w:rsid w:val="008D4EBF"/>
    <w:rsid w:val="008D51FD"/>
    <w:rsid w:val="008D53A6"/>
    <w:rsid w:val="008D5A47"/>
    <w:rsid w:val="008D5D3B"/>
    <w:rsid w:val="008D5F77"/>
    <w:rsid w:val="008D5F86"/>
    <w:rsid w:val="008D60C3"/>
    <w:rsid w:val="008D65E4"/>
    <w:rsid w:val="008D7228"/>
    <w:rsid w:val="008D7312"/>
    <w:rsid w:val="008D737A"/>
    <w:rsid w:val="008D79EF"/>
    <w:rsid w:val="008E02DB"/>
    <w:rsid w:val="008E08E0"/>
    <w:rsid w:val="008E0F40"/>
    <w:rsid w:val="008E15BD"/>
    <w:rsid w:val="008E1C71"/>
    <w:rsid w:val="008E1CC5"/>
    <w:rsid w:val="008E1F9D"/>
    <w:rsid w:val="008E2FE7"/>
    <w:rsid w:val="008E334B"/>
    <w:rsid w:val="008E37F7"/>
    <w:rsid w:val="008E4387"/>
    <w:rsid w:val="008E5185"/>
    <w:rsid w:val="008E5312"/>
    <w:rsid w:val="008E5E11"/>
    <w:rsid w:val="008E613E"/>
    <w:rsid w:val="008E61B7"/>
    <w:rsid w:val="008E651A"/>
    <w:rsid w:val="008E65F1"/>
    <w:rsid w:val="008E6881"/>
    <w:rsid w:val="008E697F"/>
    <w:rsid w:val="008E6989"/>
    <w:rsid w:val="008E6E60"/>
    <w:rsid w:val="008E70A5"/>
    <w:rsid w:val="008E72BC"/>
    <w:rsid w:val="008E72D9"/>
    <w:rsid w:val="008E746F"/>
    <w:rsid w:val="008E76AB"/>
    <w:rsid w:val="008E7779"/>
    <w:rsid w:val="008E77CC"/>
    <w:rsid w:val="008E7B3B"/>
    <w:rsid w:val="008F077F"/>
    <w:rsid w:val="008F187D"/>
    <w:rsid w:val="008F1A86"/>
    <w:rsid w:val="008F2121"/>
    <w:rsid w:val="008F24AB"/>
    <w:rsid w:val="008F2D7C"/>
    <w:rsid w:val="008F34E1"/>
    <w:rsid w:val="008F358C"/>
    <w:rsid w:val="008F367B"/>
    <w:rsid w:val="008F4BEC"/>
    <w:rsid w:val="008F4EB3"/>
    <w:rsid w:val="008F4F5C"/>
    <w:rsid w:val="008F5BDD"/>
    <w:rsid w:val="008F67DD"/>
    <w:rsid w:val="008F6A17"/>
    <w:rsid w:val="008F7108"/>
    <w:rsid w:val="008F7374"/>
    <w:rsid w:val="008F74B1"/>
    <w:rsid w:val="008F7B68"/>
    <w:rsid w:val="0090020A"/>
    <w:rsid w:val="009005B6"/>
    <w:rsid w:val="009014A7"/>
    <w:rsid w:val="00901686"/>
    <w:rsid w:val="00901BE2"/>
    <w:rsid w:val="00901DDC"/>
    <w:rsid w:val="009020B9"/>
    <w:rsid w:val="00902247"/>
    <w:rsid w:val="0090258B"/>
    <w:rsid w:val="00902868"/>
    <w:rsid w:val="009030F5"/>
    <w:rsid w:val="00903569"/>
    <w:rsid w:val="00903706"/>
    <w:rsid w:val="009038D7"/>
    <w:rsid w:val="0090396E"/>
    <w:rsid w:val="009039DD"/>
    <w:rsid w:val="009039F1"/>
    <w:rsid w:val="00903AC1"/>
    <w:rsid w:val="00903D98"/>
    <w:rsid w:val="0090426E"/>
    <w:rsid w:val="00904363"/>
    <w:rsid w:val="009052AE"/>
    <w:rsid w:val="0090550B"/>
    <w:rsid w:val="009055BF"/>
    <w:rsid w:val="00905C82"/>
    <w:rsid w:val="0090F09F"/>
    <w:rsid w:val="00910242"/>
    <w:rsid w:val="009102A8"/>
    <w:rsid w:val="0091043B"/>
    <w:rsid w:val="00910D7C"/>
    <w:rsid w:val="00910E63"/>
    <w:rsid w:val="009110C4"/>
    <w:rsid w:val="00912199"/>
    <w:rsid w:val="0091266B"/>
    <w:rsid w:val="00912A35"/>
    <w:rsid w:val="00912C1F"/>
    <w:rsid w:val="00913A86"/>
    <w:rsid w:val="00913BC7"/>
    <w:rsid w:val="00913C56"/>
    <w:rsid w:val="009144DF"/>
    <w:rsid w:val="009151AF"/>
    <w:rsid w:val="00915460"/>
    <w:rsid w:val="00915867"/>
    <w:rsid w:val="00915FC4"/>
    <w:rsid w:val="0091614A"/>
    <w:rsid w:val="00916166"/>
    <w:rsid w:val="00916618"/>
    <w:rsid w:val="009166E1"/>
    <w:rsid w:val="00916978"/>
    <w:rsid w:val="0091699F"/>
    <w:rsid w:val="00916DE1"/>
    <w:rsid w:val="009172E9"/>
    <w:rsid w:val="00917354"/>
    <w:rsid w:val="00917C29"/>
    <w:rsid w:val="00920512"/>
    <w:rsid w:val="0092097D"/>
    <w:rsid w:val="00920AE5"/>
    <w:rsid w:val="00920F6E"/>
    <w:rsid w:val="0092191B"/>
    <w:rsid w:val="00921ADD"/>
    <w:rsid w:val="00921DD7"/>
    <w:rsid w:val="00922364"/>
    <w:rsid w:val="0092242F"/>
    <w:rsid w:val="0092264E"/>
    <w:rsid w:val="009229A8"/>
    <w:rsid w:val="00923063"/>
    <w:rsid w:val="00923FA3"/>
    <w:rsid w:val="009247CB"/>
    <w:rsid w:val="00924823"/>
    <w:rsid w:val="00924868"/>
    <w:rsid w:val="00924DFF"/>
    <w:rsid w:val="009257F0"/>
    <w:rsid w:val="009273C1"/>
    <w:rsid w:val="0092764C"/>
    <w:rsid w:val="00927969"/>
    <w:rsid w:val="00927BCD"/>
    <w:rsid w:val="00927C57"/>
    <w:rsid w:val="0092D74C"/>
    <w:rsid w:val="00930D43"/>
    <w:rsid w:val="00930D46"/>
    <w:rsid w:val="00930F2F"/>
    <w:rsid w:val="009311F1"/>
    <w:rsid w:val="0093123D"/>
    <w:rsid w:val="009317BE"/>
    <w:rsid w:val="00932982"/>
    <w:rsid w:val="009336BC"/>
    <w:rsid w:val="00933CE3"/>
    <w:rsid w:val="0093461B"/>
    <w:rsid w:val="00934FD9"/>
    <w:rsid w:val="0093515C"/>
    <w:rsid w:val="00935F45"/>
    <w:rsid w:val="00935F6E"/>
    <w:rsid w:val="00936111"/>
    <w:rsid w:val="00936183"/>
    <w:rsid w:val="009362A2"/>
    <w:rsid w:val="009364A1"/>
    <w:rsid w:val="00936941"/>
    <w:rsid w:val="00936977"/>
    <w:rsid w:val="00936BE8"/>
    <w:rsid w:val="00936E05"/>
    <w:rsid w:val="00937544"/>
    <w:rsid w:val="0093766B"/>
    <w:rsid w:val="00937686"/>
    <w:rsid w:val="00937C33"/>
    <w:rsid w:val="00937C36"/>
    <w:rsid w:val="00937E9D"/>
    <w:rsid w:val="00940269"/>
    <w:rsid w:val="00940B8A"/>
    <w:rsid w:val="00941959"/>
    <w:rsid w:val="009423ED"/>
    <w:rsid w:val="00942610"/>
    <w:rsid w:val="00942774"/>
    <w:rsid w:val="0094279C"/>
    <w:rsid w:val="00942931"/>
    <w:rsid w:val="00942AAA"/>
    <w:rsid w:val="00942B39"/>
    <w:rsid w:val="00943AAC"/>
    <w:rsid w:val="00943E2D"/>
    <w:rsid w:val="00943F3B"/>
    <w:rsid w:val="009451F2"/>
    <w:rsid w:val="00945558"/>
    <w:rsid w:val="00945702"/>
    <w:rsid w:val="00945A3A"/>
    <w:rsid w:val="00945B44"/>
    <w:rsid w:val="0094632A"/>
    <w:rsid w:val="009469F1"/>
    <w:rsid w:val="00946CB4"/>
    <w:rsid w:val="00947060"/>
    <w:rsid w:val="0094715A"/>
    <w:rsid w:val="009476E8"/>
    <w:rsid w:val="00950002"/>
    <w:rsid w:val="009502CE"/>
    <w:rsid w:val="00950682"/>
    <w:rsid w:val="0095099B"/>
    <w:rsid w:val="00950CD5"/>
    <w:rsid w:val="00950E09"/>
    <w:rsid w:val="00950FA8"/>
    <w:rsid w:val="00951217"/>
    <w:rsid w:val="0095146A"/>
    <w:rsid w:val="0095197C"/>
    <w:rsid w:val="009519CA"/>
    <w:rsid w:val="0095204D"/>
    <w:rsid w:val="0095213A"/>
    <w:rsid w:val="009521F1"/>
    <w:rsid w:val="009521FF"/>
    <w:rsid w:val="00952B1C"/>
    <w:rsid w:val="00953C5D"/>
    <w:rsid w:val="00953CBF"/>
    <w:rsid w:val="00954F35"/>
    <w:rsid w:val="00955727"/>
    <w:rsid w:val="009558E2"/>
    <w:rsid w:val="00956224"/>
    <w:rsid w:val="00956CBA"/>
    <w:rsid w:val="009572BC"/>
    <w:rsid w:val="00957325"/>
    <w:rsid w:val="009601AE"/>
    <w:rsid w:val="0096063F"/>
    <w:rsid w:val="0096080B"/>
    <w:rsid w:val="00960C24"/>
    <w:rsid w:val="00960CCA"/>
    <w:rsid w:val="00962236"/>
    <w:rsid w:val="009622DF"/>
    <w:rsid w:val="00962FE2"/>
    <w:rsid w:val="00963CCA"/>
    <w:rsid w:val="0096431B"/>
    <w:rsid w:val="009646AC"/>
    <w:rsid w:val="00964B32"/>
    <w:rsid w:val="00965156"/>
    <w:rsid w:val="009655C2"/>
    <w:rsid w:val="00965E92"/>
    <w:rsid w:val="00965FBC"/>
    <w:rsid w:val="00966096"/>
    <w:rsid w:val="00966889"/>
    <w:rsid w:val="009669D0"/>
    <w:rsid w:val="00966AD5"/>
    <w:rsid w:val="00966CDF"/>
    <w:rsid w:val="00966E36"/>
    <w:rsid w:val="009674C5"/>
    <w:rsid w:val="009678AF"/>
    <w:rsid w:val="00967D8C"/>
    <w:rsid w:val="00967F34"/>
    <w:rsid w:val="00970272"/>
    <w:rsid w:val="009703E7"/>
    <w:rsid w:val="00970683"/>
    <w:rsid w:val="00970E38"/>
    <w:rsid w:val="0097121B"/>
    <w:rsid w:val="009718DA"/>
    <w:rsid w:val="00971C41"/>
    <w:rsid w:val="00971F34"/>
    <w:rsid w:val="00972209"/>
    <w:rsid w:val="0097237B"/>
    <w:rsid w:val="009727EE"/>
    <w:rsid w:val="00972A27"/>
    <w:rsid w:val="00972E6C"/>
    <w:rsid w:val="00972EF1"/>
    <w:rsid w:val="00973CE1"/>
    <w:rsid w:val="00973E9B"/>
    <w:rsid w:val="00973FA9"/>
    <w:rsid w:val="00974076"/>
    <w:rsid w:val="009745FF"/>
    <w:rsid w:val="00974802"/>
    <w:rsid w:val="00974E9E"/>
    <w:rsid w:val="00975A71"/>
    <w:rsid w:val="00975C09"/>
    <w:rsid w:val="00975CDF"/>
    <w:rsid w:val="00975FB1"/>
    <w:rsid w:val="00976320"/>
    <w:rsid w:val="00976B20"/>
    <w:rsid w:val="00976D13"/>
    <w:rsid w:val="00977210"/>
    <w:rsid w:val="009772A2"/>
    <w:rsid w:val="00977A18"/>
    <w:rsid w:val="00977C20"/>
    <w:rsid w:val="00977CEE"/>
    <w:rsid w:val="009801FF"/>
    <w:rsid w:val="0098023C"/>
    <w:rsid w:val="00980A96"/>
    <w:rsid w:val="00980D57"/>
    <w:rsid w:val="00980DE3"/>
    <w:rsid w:val="00981C4C"/>
    <w:rsid w:val="00981ED4"/>
    <w:rsid w:val="00981F3A"/>
    <w:rsid w:val="00982D76"/>
    <w:rsid w:val="009830C5"/>
    <w:rsid w:val="0098332B"/>
    <w:rsid w:val="00983B58"/>
    <w:rsid w:val="00984BC5"/>
    <w:rsid w:val="00985113"/>
    <w:rsid w:val="00985777"/>
    <w:rsid w:val="00985FF8"/>
    <w:rsid w:val="00986388"/>
    <w:rsid w:val="00986AD2"/>
    <w:rsid w:val="00986EB4"/>
    <w:rsid w:val="009876D9"/>
    <w:rsid w:val="009877A4"/>
    <w:rsid w:val="00990518"/>
    <w:rsid w:val="009909C9"/>
    <w:rsid w:val="009913D3"/>
    <w:rsid w:val="00991992"/>
    <w:rsid w:val="0099238B"/>
    <w:rsid w:val="0099273D"/>
    <w:rsid w:val="0099290D"/>
    <w:rsid w:val="00992DE6"/>
    <w:rsid w:val="00993221"/>
    <w:rsid w:val="009933FE"/>
    <w:rsid w:val="00993A77"/>
    <w:rsid w:val="00994742"/>
    <w:rsid w:val="009954A0"/>
    <w:rsid w:val="009956F3"/>
    <w:rsid w:val="0099596D"/>
    <w:rsid w:val="00995AA9"/>
    <w:rsid w:val="00995D14"/>
    <w:rsid w:val="0099634B"/>
    <w:rsid w:val="00996D14"/>
    <w:rsid w:val="00996E44"/>
    <w:rsid w:val="0099711F"/>
    <w:rsid w:val="009972D1"/>
    <w:rsid w:val="00997472"/>
    <w:rsid w:val="009974F3"/>
    <w:rsid w:val="0099766A"/>
    <w:rsid w:val="00997C1C"/>
    <w:rsid w:val="00997E5D"/>
    <w:rsid w:val="009A07D8"/>
    <w:rsid w:val="009A098E"/>
    <w:rsid w:val="009A0FFE"/>
    <w:rsid w:val="009A1091"/>
    <w:rsid w:val="009A178E"/>
    <w:rsid w:val="009A197F"/>
    <w:rsid w:val="009A19BC"/>
    <w:rsid w:val="009A1B32"/>
    <w:rsid w:val="009A238B"/>
    <w:rsid w:val="009A28BE"/>
    <w:rsid w:val="009A2AE7"/>
    <w:rsid w:val="009A2C70"/>
    <w:rsid w:val="009A2E6A"/>
    <w:rsid w:val="009A2FC5"/>
    <w:rsid w:val="009A3B34"/>
    <w:rsid w:val="009A3D36"/>
    <w:rsid w:val="009A427A"/>
    <w:rsid w:val="009A4A1C"/>
    <w:rsid w:val="009A5B6E"/>
    <w:rsid w:val="009A5BA7"/>
    <w:rsid w:val="009A5E4E"/>
    <w:rsid w:val="009A5F6B"/>
    <w:rsid w:val="009A642D"/>
    <w:rsid w:val="009A7098"/>
    <w:rsid w:val="009A77AE"/>
    <w:rsid w:val="009A7A6D"/>
    <w:rsid w:val="009B0507"/>
    <w:rsid w:val="009B057F"/>
    <w:rsid w:val="009B071F"/>
    <w:rsid w:val="009B08EA"/>
    <w:rsid w:val="009B165C"/>
    <w:rsid w:val="009B1AE5"/>
    <w:rsid w:val="009B2311"/>
    <w:rsid w:val="009B2558"/>
    <w:rsid w:val="009B2859"/>
    <w:rsid w:val="009B330C"/>
    <w:rsid w:val="009B3456"/>
    <w:rsid w:val="009B4206"/>
    <w:rsid w:val="009B447E"/>
    <w:rsid w:val="009B500C"/>
    <w:rsid w:val="009B639B"/>
    <w:rsid w:val="009B66A7"/>
    <w:rsid w:val="009B690F"/>
    <w:rsid w:val="009B6BD4"/>
    <w:rsid w:val="009B6ED3"/>
    <w:rsid w:val="009B6EE3"/>
    <w:rsid w:val="009B70E6"/>
    <w:rsid w:val="009B7DE0"/>
    <w:rsid w:val="009C000B"/>
    <w:rsid w:val="009C0A8B"/>
    <w:rsid w:val="009C0C48"/>
    <w:rsid w:val="009C1293"/>
    <w:rsid w:val="009C15B3"/>
    <w:rsid w:val="009C1B8D"/>
    <w:rsid w:val="009C2188"/>
    <w:rsid w:val="009C2380"/>
    <w:rsid w:val="009C28A9"/>
    <w:rsid w:val="009C2A81"/>
    <w:rsid w:val="009C2D9C"/>
    <w:rsid w:val="009C3C45"/>
    <w:rsid w:val="009C4595"/>
    <w:rsid w:val="009C56AF"/>
    <w:rsid w:val="009C5A94"/>
    <w:rsid w:val="009C5CC8"/>
    <w:rsid w:val="009C6AFD"/>
    <w:rsid w:val="009C6CC6"/>
    <w:rsid w:val="009C6D08"/>
    <w:rsid w:val="009C6DEE"/>
    <w:rsid w:val="009C7312"/>
    <w:rsid w:val="009C7517"/>
    <w:rsid w:val="009C7AAA"/>
    <w:rsid w:val="009D00F6"/>
    <w:rsid w:val="009D04D8"/>
    <w:rsid w:val="009D08EB"/>
    <w:rsid w:val="009D0D67"/>
    <w:rsid w:val="009D10FB"/>
    <w:rsid w:val="009D11E3"/>
    <w:rsid w:val="009D1525"/>
    <w:rsid w:val="009D1C88"/>
    <w:rsid w:val="009D2981"/>
    <w:rsid w:val="009D2ABE"/>
    <w:rsid w:val="009D2BC7"/>
    <w:rsid w:val="009D3004"/>
    <w:rsid w:val="009D30C5"/>
    <w:rsid w:val="009D327A"/>
    <w:rsid w:val="009D387D"/>
    <w:rsid w:val="009D3E4A"/>
    <w:rsid w:val="009D445A"/>
    <w:rsid w:val="009D477D"/>
    <w:rsid w:val="009D47A7"/>
    <w:rsid w:val="009D59F3"/>
    <w:rsid w:val="009D5C1C"/>
    <w:rsid w:val="009D60FD"/>
    <w:rsid w:val="009D61E0"/>
    <w:rsid w:val="009D754C"/>
    <w:rsid w:val="009E013A"/>
    <w:rsid w:val="009E08B6"/>
    <w:rsid w:val="009E11C4"/>
    <w:rsid w:val="009E1543"/>
    <w:rsid w:val="009E1D91"/>
    <w:rsid w:val="009E2972"/>
    <w:rsid w:val="009E2FA0"/>
    <w:rsid w:val="009E3322"/>
    <w:rsid w:val="009E3340"/>
    <w:rsid w:val="009E35E1"/>
    <w:rsid w:val="009E379F"/>
    <w:rsid w:val="009E3858"/>
    <w:rsid w:val="009E3CD0"/>
    <w:rsid w:val="009E3EDA"/>
    <w:rsid w:val="009E44F4"/>
    <w:rsid w:val="009E488F"/>
    <w:rsid w:val="009E49C9"/>
    <w:rsid w:val="009E4F9B"/>
    <w:rsid w:val="009E4FF9"/>
    <w:rsid w:val="009E5D17"/>
    <w:rsid w:val="009E65FE"/>
    <w:rsid w:val="009E738B"/>
    <w:rsid w:val="009E738E"/>
    <w:rsid w:val="009E753E"/>
    <w:rsid w:val="009E7C16"/>
    <w:rsid w:val="009E7C5D"/>
    <w:rsid w:val="009F01C8"/>
    <w:rsid w:val="009F0232"/>
    <w:rsid w:val="009F0604"/>
    <w:rsid w:val="009F0965"/>
    <w:rsid w:val="009F1441"/>
    <w:rsid w:val="009F19CE"/>
    <w:rsid w:val="009F19CF"/>
    <w:rsid w:val="009F1D8A"/>
    <w:rsid w:val="009F1DCA"/>
    <w:rsid w:val="009F217C"/>
    <w:rsid w:val="009F21D1"/>
    <w:rsid w:val="009F26BA"/>
    <w:rsid w:val="009F2C6B"/>
    <w:rsid w:val="009F2DF2"/>
    <w:rsid w:val="009F2E3B"/>
    <w:rsid w:val="009F2FC2"/>
    <w:rsid w:val="009F3452"/>
    <w:rsid w:val="009F34D8"/>
    <w:rsid w:val="009F3D65"/>
    <w:rsid w:val="009F4467"/>
    <w:rsid w:val="009F4542"/>
    <w:rsid w:val="009F485E"/>
    <w:rsid w:val="009F4EAF"/>
    <w:rsid w:val="009F540E"/>
    <w:rsid w:val="009F5560"/>
    <w:rsid w:val="009F5686"/>
    <w:rsid w:val="009F573F"/>
    <w:rsid w:val="009F65FA"/>
    <w:rsid w:val="009F67E1"/>
    <w:rsid w:val="009F69DE"/>
    <w:rsid w:val="009F6E84"/>
    <w:rsid w:val="009F7172"/>
    <w:rsid w:val="009F7431"/>
    <w:rsid w:val="009F7CFA"/>
    <w:rsid w:val="00A00D64"/>
    <w:rsid w:val="00A0105A"/>
    <w:rsid w:val="00A01D78"/>
    <w:rsid w:val="00A02233"/>
    <w:rsid w:val="00A02F2A"/>
    <w:rsid w:val="00A0317C"/>
    <w:rsid w:val="00A03716"/>
    <w:rsid w:val="00A03914"/>
    <w:rsid w:val="00A03B56"/>
    <w:rsid w:val="00A03BC6"/>
    <w:rsid w:val="00A04A2F"/>
    <w:rsid w:val="00A04EA7"/>
    <w:rsid w:val="00A051C9"/>
    <w:rsid w:val="00A055DC"/>
    <w:rsid w:val="00A05870"/>
    <w:rsid w:val="00A06AAF"/>
    <w:rsid w:val="00A06B9D"/>
    <w:rsid w:val="00A06BBE"/>
    <w:rsid w:val="00A06FB1"/>
    <w:rsid w:val="00A070C4"/>
    <w:rsid w:val="00A075FC"/>
    <w:rsid w:val="00A07B44"/>
    <w:rsid w:val="00A07CF3"/>
    <w:rsid w:val="00A106F5"/>
    <w:rsid w:val="00A109BE"/>
    <w:rsid w:val="00A10C36"/>
    <w:rsid w:val="00A11189"/>
    <w:rsid w:val="00A11240"/>
    <w:rsid w:val="00A11798"/>
    <w:rsid w:val="00A11AAA"/>
    <w:rsid w:val="00A11EEB"/>
    <w:rsid w:val="00A11FB3"/>
    <w:rsid w:val="00A1218A"/>
    <w:rsid w:val="00A12CD1"/>
    <w:rsid w:val="00A13281"/>
    <w:rsid w:val="00A1378F"/>
    <w:rsid w:val="00A13A22"/>
    <w:rsid w:val="00A1418C"/>
    <w:rsid w:val="00A141D2"/>
    <w:rsid w:val="00A14875"/>
    <w:rsid w:val="00A14C77"/>
    <w:rsid w:val="00A14FBF"/>
    <w:rsid w:val="00A15125"/>
    <w:rsid w:val="00A1521E"/>
    <w:rsid w:val="00A15BA3"/>
    <w:rsid w:val="00A15CCB"/>
    <w:rsid w:val="00A1623D"/>
    <w:rsid w:val="00A16822"/>
    <w:rsid w:val="00A1695C"/>
    <w:rsid w:val="00A16DE5"/>
    <w:rsid w:val="00A17527"/>
    <w:rsid w:val="00A175DF"/>
    <w:rsid w:val="00A17A50"/>
    <w:rsid w:val="00A17F32"/>
    <w:rsid w:val="00A20407"/>
    <w:rsid w:val="00A20CA9"/>
    <w:rsid w:val="00A20CFE"/>
    <w:rsid w:val="00A20E08"/>
    <w:rsid w:val="00A20F04"/>
    <w:rsid w:val="00A20F70"/>
    <w:rsid w:val="00A21B85"/>
    <w:rsid w:val="00A221F4"/>
    <w:rsid w:val="00A227CC"/>
    <w:rsid w:val="00A22850"/>
    <w:rsid w:val="00A22883"/>
    <w:rsid w:val="00A22890"/>
    <w:rsid w:val="00A228A3"/>
    <w:rsid w:val="00A228F6"/>
    <w:rsid w:val="00A22964"/>
    <w:rsid w:val="00A234FA"/>
    <w:rsid w:val="00A235D6"/>
    <w:rsid w:val="00A23C87"/>
    <w:rsid w:val="00A24BAE"/>
    <w:rsid w:val="00A253CA"/>
    <w:rsid w:val="00A256A0"/>
    <w:rsid w:val="00A25985"/>
    <w:rsid w:val="00A25B1C"/>
    <w:rsid w:val="00A25C7B"/>
    <w:rsid w:val="00A261DE"/>
    <w:rsid w:val="00A262BA"/>
    <w:rsid w:val="00A262F1"/>
    <w:rsid w:val="00A26DD9"/>
    <w:rsid w:val="00A26FD5"/>
    <w:rsid w:val="00A2767E"/>
    <w:rsid w:val="00A27944"/>
    <w:rsid w:val="00A30525"/>
    <w:rsid w:val="00A30D4B"/>
    <w:rsid w:val="00A30E81"/>
    <w:rsid w:val="00A3108C"/>
    <w:rsid w:val="00A31655"/>
    <w:rsid w:val="00A3255C"/>
    <w:rsid w:val="00A33315"/>
    <w:rsid w:val="00A3390B"/>
    <w:rsid w:val="00A33AF4"/>
    <w:rsid w:val="00A33D92"/>
    <w:rsid w:val="00A34D81"/>
    <w:rsid w:val="00A34E59"/>
    <w:rsid w:val="00A353B0"/>
    <w:rsid w:val="00A354DB"/>
    <w:rsid w:val="00A3576F"/>
    <w:rsid w:val="00A35C25"/>
    <w:rsid w:val="00A369AB"/>
    <w:rsid w:val="00A36A06"/>
    <w:rsid w:val="00A36A4A"/>
    <w:rsid w:val="00A403D8"/>
    <w:rsid w:val="00A40672"/>
    <w:rsid w:val="00A40D80"/>
    <w:rsid w:val="00A40DD3"/>
    <w:rsid w:val="00A41433"/>
    <w:rsid w:val="00A4190C"/>
    <w:rsid w:val="00A41FDC"/>
    <w:rsid w:val="00A4300A"/>
    <w:rsid w:val="00A43111"/>
    <w:rsid w:val="00A43C1F"/>
    <w:rsid w:val="00A43D46"/>
    <w:rsid w:val="00A440CA"/>
    <w:rsid w:val="00A441F8"/>
    <w:rsid w:val="00A4465D"/>
    <w:rsid w:val="00A4479C"/>
    <w:rsid w:val="00A450E5"/>
    <w:rsid w:val="00A454D2"/>
    <w:rsid w:val="00A455E4"/>
    <w:rsid w:val="00A4617E"/>
    <w:rsid w:val="00A463BC"/>
    <w:rsid w:val="00A465EF"/>
    <w:rsid w:val="00A46A65"/>
    <w:rsid w:val="00A46B6E"/>
    <w:rsid w:val="00A46C48"/>
    <w:rsid w:val="00A47631"/>
    <w:rsid w:val="00A47F37"/>
    <w:rsid w:val="00A47FEB"/>
    <w:rsid w:val="00A5016A"/>
    <w:rsid w:val="00A50483"/>
    <w:rsid w:val="00A50712"/>
    <w:rsid w:val="00A50BE7"/>
    <w:rsid w:val="00A50E97"/>
    <w:rsid w:val="00A515D7"/>
    <w:rsid w:val="00A51A2F"/>
    <w:rsid w:val="00A51D2E"/>
    <w:rsid w:val="00A521F2"/>
    <w:rsid w:val="00A526AE"/>
    <w:rsid w:val="00A527BB"/>
    <w:rsid w:val="00A52B02"/>
    <w:rsid w:val="00A52C86"/>
    <w:rsid w:val="00A53604"/>
    <w:rsid w:val="00A53CD9"/>
    <w:rsid w:val="00A53E5D"/>
    <w:rsid w:val="00A54479"/>
    <w:rsid w:val="00A54DD4"/>
    <w:rsid w:val="00A54E51"/>
    <w:rsid w:val="00A5504A"/>
    <w:rsid w:val="00A551D7"/>
    <w:rsid w:val="00A55680"/>
    <w:rsid w:val="00A5575D"/>
    <w:rsid w:val="00A560FD"/>
    <w:rsid w:val="00A5629A"/>
    <w:rsid w:val="00A567C3"/>
    <w:rsid w:val="00A56DF6"/>
    <w:rsid w:val="00A56F32"/>
    <w:rsid w:val="00A5FE1E"/>
    <w:rsid w:val="00A60579"/>
    <w:rsid w:val="00A60587"/>
    <w:rsid w:val="00A607A0"/>
    <w:rsid w:val="00A60BFB"/>
    <w:rsid w:val="00A60C36"/>
    <w:rsid w:val="00A61B1A"/>
    <w:rsid w:val="00A61C95"/>
    <w:rsid w:val="00A61CE3"/>
    <w:rsid w:val="00A61D62"/>
    <w:rsid w:val="00A61F89"/>
    <w:rsid w:val="00A62313"/>
    <w:rsid w:val="00A62653"/>
    <w:rsid w:val="00A62E46"/>
    <w:rsid w:val="00A639CE"/>
    <w:rsid w:val="00A64516"/>
    <w:rsid w:val="00A6472D"/>
    <w:rsid w:val="00A64996"/>
    <w:rsid w:val="00A656B7"/>
    <w:rsid w:val="00A65B84"/>
    <w:rsid w:val="00A65C72"/>
    <w:rsid w:val="00A65ECE"/>
    <w:rsid w:val="00A6658C"/>
    <w:rsid w:val="00A6684B"/>
    <w:rsid w:val="00A669A4"/>
    <w:rsid w:val="00A66A7A"/>
    <w:rsid w:val="00A678B6"/>
    <w:rsid w:val="00A678C9"/>
    <w:rsid w:val="00A67C5D"/>
    <w:rsid w:val="00A70153"/>
    <w:rsid w:val="00A70649"/>
    <w:rsid w:val="00A70D8C"/>
    <w:rsid w:val="00A70E5C"/>
    <w:rsid w:val="00A71311"/>
    <w:rsid w:val="00A7223E"/>
    <w:rsid w:val="00A72417"/>
    <w:rsid w:val="00A726A0"/>
    <w:rsid w:val="00A727C5"/>
    <w:rsid w:val="00A72F15"/>
    <w:rsid w:val="00A73308"/>
    <w:rsid w:val="00A73A57"/>
    <w:rsid w:val="00A73E4F"/>
    <w:rsid w:val="00A7441F"/>
    <w:rsid w:val="00A74483"/>
    <w:rsid w:val="00A7457D"/>
    <w:rsid w:val="00A748BC"/>
    <w:rsid w:val="00A74E0B"/>
    <w:rsid w:val="00A75AB4"/>
    <w:rsid w:val="00A760C3"/>
    <w:rsid w:val="00A767F9"/>
    <w:rsid w:val="00A80924"/>
    <w:rsid w:val="00A814B7"/>
    <w:rsid w:val="00A818BC"/>
    <w:rsid w:val="00A81B98"/>
    <w:rsid w:val="00A81D8F"/>
    <w:rsid w:val="00A81F9E"/>
    <w:rsid w:val="00A82B70"/>
    <w:rsid w:val="00A8360D"/>
    <w:rsid w:val="00A840DE"/>
    <w:rsid w:val="00A85B1F"/>
    <w:rsid w:val="00A85C4F"/>
    <w:rsid w:val="00A85D91"/>
    <w:rsid w:val="00A862C3"/>
    <w:rsid w:val="00A86564"/>
    <w:rsid w:val="00A87020"/>
    <w:rsid w:val="00A879ED"/>
    <w:rsid w:val="00A87C40"/>
    <w:rsid w:val="00A87F38"/>
    <w:rsid w:val="00A90547"/>
    <w:rsid w:val="00A90A52"/>
    <w:rsid w:val="00A91516"/>
    <w:rsid w:val="00A91C53"/>
    <w:rsid w:val="00A92C6B"/>
    <w:rsid w:val="00A931FD"/>
    <w:rsid w:val="00A936D4"/>
    <w:rsid w:val="00A93EAD"/>
    <w:rsid w:val="00A95009"/>
    <w:rsid w:val="00A952E4"/>
    <w:rsid w:val="00A95DB5"/>
    <w:rsid w:val="00A96140"/>
    <w:rsid w:val="00A96483"/>
    <w:rsid w:val="00A9651B"/>
    <w:rsid w:val="00A96680"/>
    <w:rsid w:val="00A9670A"/>
    <w:rsid w:val="00A96AB8"/>
    <w:rsid w:val="00A97847"/>
    <w:rsid w:val="00A97A8E"/>
    <w:rsid w:val="00AA03A2"/>
    <w:rsid w:val="00AA079D"/>
    <w:rsid w:val="00AA0880"/>
    <w:rsid w:val="00AA0901"/>
    <w:rsid w:val="00AA0AD0"/>
    <w:rsid w:val="00AA1383"/>
    <w:rsid w:val="00AA1893"/>
    <w:rsid w:val="00AA1B9A"/>
    <w:rsid w:val="00AA1CE5"/>
    <w:rsid w:val="00AA1EAB"/>
    <w:rsid w:val="00AA1F76"/>
    <w:rsid w:val="00AA1FDC"/>
    <w:rsid w:val="00AA2249"/>
    <w:rsid w:val="00AA2318"/>
    <w:rsid w:val="00AA2416"/>
    <w:rsid w:val="00AA26BE"/>
    <w:rsid w:val="00AA2BB0"/>
    <w:rsid w:val="00AA2BF3"/>
    <w:rsid w:val="00AA2C53"/>
    <w:rsid w:val="00AA3070"/>
    <w:rsid w:val="00AA3171"/>
    <w:rsid w:val="00AA4220"/>
    <w:rsid w:val="00AA43D9"/>
    <w:rsid w:val="00AA43E9"/>
    <w:rsid w:val="00AA45BF"/>
    <w:rsid w:val="00AA493F"/>
    <w:rsid w:val="00AA49A0"/>
    <w:rsid w:val="00AA519A"/>
    <w:rsid w:val="00AA59B0"/>
    <w:rsid w:val="00AA6A6D"/>
    <w:rsid w:val="00AA730B"/>
    <w:rsid w:val="00AA7425"/>
    <w:rsid w:val="00AA7663"/>
    <w:rsid w:val="00AA7D5B"/>
    <w:rsid w:val="00AB02EA"/>
    <w:rsid w:val="00AB0394"/>
    <w:rsid w:val="00AB08B2"/>
    <w:rsid w:val="00AB1204"/>
    <w:rsid w:val="00AB141A"/>
    <w:rsid w:val="00AB1A03"/>
    <w:rsid w:val="00AB1AE5"/>
    <w:rsid w:val="00AB1C54"/>
    <w:rsid w:val="00AB1F12"/>
    <w:rsid w:val="00AB2246"/>
    <w:rsid w:val="00AB24C3"/>
    <w:rsid w:val="00AB2C92"/>
    <w:rsid w:val="00AB2DE2"/>
    <w:rsid w:val="00AB2E1D"/>
    <w:rsid w:val="00AB3170"/>
    <w:rsid w:val="00AB3189"/>
    <w:rsid w:val="00AB363F"/>
    <w:rsid w:val="00AB3EF3"/>
    <w:rsid w:val="00AB432A"/>
    <w:rsid w:val="00AB4648"/>
    <w:rsid w:val="00AB487B"/>
    <w:rsid w:val="00AB4EEC"/>
    <w:rsid w:val="00AB55C4"/>
    <w:rsid w:val="00AB5CC5"/>
    <w:rsid w:val="00AB5CC9"/>
    <w:rsid w:val="00AB5E44"/>
    <w:rsid w:val="00AB5EA6"/>
    <w:rsid w:val="00AB62FD"/>
    <w:rsid w:val="00AB6786"/>
    <w:rsid w:val="00AB6D17"/>
    <w:rsid w:val="00AB6DBF"/>
    <w:rsid w:val="00AB761E"/>
    <w:rsid w:val="00AB77D3"/>
    <w:rsid w:val="00AB7BE4"/>
    <w:rsid w:val="00AB7FB1"/>
    <w:rsid w:val="00AC0353"/>
    <w:rsid w:val="00AC057D"/>
    <w:rsid w:val="00AC05BD"/>
    <w:rsid w:val="00AC07FB"/>
    <w:rsid w:val="00AC0FD3"/>
    <w:rsid w:val="00AC148B"/>
    <w:rsid w:val="00AC1C8F"/>
    <w:rsid w:val="00AC1C98"/>
    <w:rsid w:val="00AC1FE3"/>
    <w:rsid w:val="00AC2A44"/>
    <w:rsid w:val="00AC2DF2"/>
    <w:rsid w:val="00AC37B3"/>
    <w:rsid w:val="00AC39D3"/>
    <w:rsid w:val="00AC4227"/>
    <w:rsid w:val="00AC4788"/>
    <w:rsid w:val="00AC4857"/>
    <w:rsid w:val="00AC4861"/>
    <w:rsid w:val="00AC5170"/>
    <w:rsid w:val="00AC52D7"/>
    <w:rsid w:val="00AC5360"/>
    <w:rsid w:val="00AC5D5A"/>
    <w:rsid w:val="00AC62A1"/>
    <w:rsid w:val="00AC6E2C"/>
    <w:rsid w:val="00AC6E54"/>
    <w:rsid w:val="00AC745A"/>
    <w:rsid w:val="00AC76A0"/>
    <w:rsid w:val="00AC7C81"/>
    <w:rsid w:val="00AC7ECB"/>
    <w:rsid w:val="00AD02C6"/>
    <w:rsid w:val="00AD08EB"/>
    <w:rsid w:val="00AD0936"/>
    <w:rsid w:val="00AD0F19"/>
    <w:rsid w:val="00AD15CC"/>
    <w:rsid w:val="00AD1C1D"/>
    <w:rsid w:val="00AD1DB1"/>
    <w:rsid w:val="00AD1E94"/>
    <w:rsid w:val="00AD226F"/>
    <w:rsid w:val="00AD4291"/>
    <w:rsid w:val="00AD4394"/>
    <w:rsid w:val="00AD4531"/>
    <w:rsid w:val="00AD453D"/>
    <w:rsid w:val="00AD4977"/>
    <w:rsid w:val="00AD4FEF"/>
    <w:rsid w:val="00AD595F"/>
    <w:rsid w:val="00AD5EF1"/>
    <w:rsid w:val="00AD64A1"/>
    <w:rsid w:val="00AD6997"/>
    <w:rsid w:val="00AD7426"/>
    <w:rsid w:val="00AD74AD"/>
    <w:rsid w:val="00AD76C5"/>
    <w:rsid w:val="00AD7AD0"/>
    <w:rsid w:val="00AD7D55"/>
    <w:rsid w:val="00AD7FB3"/>
    <w:rsid w:val="00AE0052"/>
    <w:rsid w:val="00AE07B9"/>
    <w:rsid w:val="00AE07BD"/>
    <w:rsid w:val="00AE097A"/>
    <w:rsid w:val="00AE1194"/>
    <w:rsid w:val="00AE133C"/>
    <w:rsid w:val="00AE19B3"/>
    <w:rsid w:val="00AE2C3E"/>
    <w:rsid w:val="00AE2CEA"/>
    <w:rsid w:val="00AE36B0"/>
    <w:rsid w:val="00AE3CA3"/>
    <w:rsid w:val="00AE3FCC"/>
    <w:rsid w:val="00AE45E4"/>
    <w:rsid w:val="00AE460F"/>
    <w:rsid w:val="00AE465A"/>
    <w:rsid w:val="00AE49D0"/>
    <w:rsid w:val="00AE4A2E"/>
    <w:rsid w:val="00AE4F3B"/>
    <w:rsid w:val="00AE582C"/>
    <w:rsid w:val="00AE749C"/>
    <w:rsid w:val="00AE7EA3"/>
    <w:rsid w:val="00AE84F5"/>
    <w:rsid w:val="00AF012E"/>
    <w:rsid w:val="00AF0197"/>
    <w:rsid w:val="00AF1217"/>
    <w:rsid w:val="00AF1575"/>
    <w:rsid w:val="00AF1A63"/>
    <w:rsid w:val="00AF2218"/>
    <w:rsid w:val="00AF22FF"/>
    <w:rsid w:val="00AF242F"/>
    <w:rsid w:val="00AF2DB2"/>
    <w:rsid w:val="00AF2DFD"/>
    <w:rsid w:val="00AF2E68"/>
    <w:rsid w:val="00AF2EB3"/>
    <w:rsid w:val="00AF3012"/>
    <w:rsid w:val="00AF3276"/>
    <w:rsid w:val="00AF33B4"/>
    <w:rsid w:val="00AF3F40"/>
    <w:rsid w:val="00AF4141"/>
    <w:rsid w:val="00AF507C"/>
    <w:rsid w:val="00AF59B5"/>
    <w:rsid w:val="00AF5F53"/>
    <w:rsid w:val="00AF6149"/>
    <w:rsid w:val="00AF6924"/>
    <w:rsid w:val="00AF6BDE"/>
    <w:rsid w:val="00AF71AA"/>
    <w:rsid w:val="00AF7675"/>
    <w:rsid w:val="00AF7AC0"/>
    <w:rsid w:val="00AF7C3B"/>
    <w:rsid w:val="00AFDDAD"/>
    <w:rsid w:val="00B0009A"/>
    <w:rsid w:val="00B00C27"/>
    <w:rsid w:val="00B02401"/>
    <w:rsid w:val="00B02C12"/>
    <w:rsid w:val="00B02C16"/>
    <w:rsid w:val="00B0305C"/>
    <w:rsid w:val="00B03239"/>
    <w:rsid w:val="00B03644"/>
    <w:rsid w:val="00B03B69"/>
    <w:rsid w:val="00B03D70"/>
    <w:rsid w:val="00B0405C"/>
    <w:rsid w:val="00B04675"/>
    <w:rsid w:val="00B048F1"/>
    <w:rsid w:val="00B051C6"/>
    <w:rsid w:val="00B05589"/>
    <w:rsid w:val="00B06420"/>
    <w:rsid w:val="00B06A3F"/>
    <w:rsid w:val="00B06D51"/>
    <w:rsid w:val="00B06EE4"/>
    <w:rsid w:val="00B06FA1"/>
    <w:rsid w:val="00B072AE"/>
    <w:rsid w:val="00B10210"/>
    <w:rsid w:val="00B103D3"/>
    <w:rsid w:val="00B1087B"/>
    <w:rsid w:val="00B10C1D"/>
    <w:rsid w:val="00B112A8"/>
    <w:rsid w:val="00B1145B"/>
    <w:rsid w:val="00B11AC7"/>
    <w:rsid w:val="00B11BC1"/>
    <w:rsid w:val="00B11BE3"/>
    <w:rsid w:val="00B120DA"/>
    <w:rsid w:val="00B1221B"/>
    <w:rsid w:val="00B1262B"/>
    <w:rsid w:val="00B13126"/>
    <w:rsid w:val="00B1317A"/>
    <w:rsid w:val="00B132D5"/>
    <w:rsid w:val="00B1330D"/>
    <w:rsid w:val="00B13565"/>
    <w:rsid w:val="00B13E3C"/>
    <w:rsid w:val="00B14D30"/>
    <w:rsid w:val="00B151D4"/>
    <w:rsid w:val="00B155A2"/>
    <w:rsid w:val="00B16711"/>
    <w:rsid w:val="00B16B16"/>
    <w:rsid w:val="00B16F13"/>
    <w:rsid w:val="00B17226"/>
    <w:rsid w:val="00B176C4"/>
    <w:rsid w:val="00B1786C"/>
    <w:rsid w:val="00B17AA0"/>
    <w:rsid w:val="00B17C19"/>
    <w:rsid w:val="00B17C72"/>
    <w:rsid w:val="00B17FE3"/>
    <w:rsid w:val="00B2001D"/>
    <w:rsid w:val="00B202F2"/>
    <w:rsid w:val="00B20629"/>
    <w:rsid w:val="00B20658"/>
    <w:rsid w:val="00B20788"/>
    <w:rsid w:val="00B21EC8"/>
    <w:rsid w:val="00B220D2"/>
    <w:rsid w:val="00B22334"/>
    <w:rsid w:val="00B229CF"/>
    <w:rsid w:val="00B22A0C"/>
    <w:rsid w:val="00B22A22"/>
    <w:rsid w:val="00B23A1A"/>
    <w:rsid w:val="00B23B03"/>
    <w:rsid w:val="00B2442E"/>
    <w:rsid w:val="00B2486A"/>
    <w:rsid w:val="00B2529F"/>
    <w:rsid w:val="00B25C22"/>
    <w:rsid w:val="00B25D40"/>
    <w:rsid w:val="00B25E1F"/>
    <w:rsid w:val="00B260C3"/>
    <w:rsid w:val="00B263D1"/>
    <w:rsid w:val="00B26655"/>
    <w:rsid w:val="00B2725D"/>
    <w:rsid w:val="00B2763B"/>
    <w:rsid w:val="00B302A1"/>
    <w:rsid w:val="00B30386"/>
    <w:rsid w:val="00B30630"/>
    <w:rsid w:val="00B30875"/>
    <w:rsid w:val="00B311A1"/>
    <w:rsid w:val="00B325F8"/>
    <w:rsid w:val="00B32E65"/>
    <w:rsid w:val="00B33702"/>
    <w:rsid w:val="00B33A6B"/>
    <w:rsid w:val="00B34AD9"/>
    <w:rsid w:val="00B3597E"/>
    <w:rsid w:val="00B36760"/>
    <w:rsid w:val="00B36994"/>
    <w:rsid w:val="00B3784E"/>
    <w:rsid w:val="00B400F7"/>
    <w:rsid w:val="00B403F1"/>
    <w:rsid w:val="00B405C6"/>
    <w:rsid w:val="00B40612"/>
    <w:rsid w:val="00B4078F"/>
    <w:rsid w:val="00B40AC4"/>
    <w:rsid w:val="00B412BA"/>
    <w:rsid w:val="00B417FE"/>
    <w:rsid w:val="00B41D27"/>
    <w:rsid w:val="00B41E1B"/>
    <w:rsid w:val="00B42357"/>
    <w:rsid w:val="00B42A67"/>
    <w:rsid w:val="00B434FF"/>
    <w:rsid w:val="00B43AD6"/>
    <w:rsid w:val="00B43F83"/>
    <w:rsid w:val="00B4409B"/>
    <w:rsid w:val="00B441B9"/>
    <w:rsid w:val="00B44D33"/>
    <w:rsid w:val="00B44ED4"/>
    <w:rsid w:val="00B45510"/>
    <w:rsid w:val="00B4569A"/>
    <w:rsid w:val="00B456B6"/>
    <w:rsid w:val="00B45951"/>
    <w:rsid w:val="00B46A6E"/>
    <w:rsid w:val="00B46E78"/>
    <w:rsid w:val="00B47005"/>
    <w:rsid w:val="00B47DF6"/>
    <w:rsid w:val="00B508BC"/>
    <w:rsid w:val="00B50914"/>
    <w:rsid w:val="00B50CFD"/>
    <w:rsid w:val="00B51009"/>
    <w:rsid w:val="00B51320"/>
    <w:rsid w:val="00B51413"/>
    <w:rsid w:val="00B515B5"/>
    <w:rsid w:val="00B5171A"/>
    <w:rsid w:val="00B51828"/>
    <w:rsid w:val="00B52369"/>
    <w:rsid w:val="00B524C6"/>
    <w:rsid w:val="00B52687"/>
    <w:rsid w:val="00B527CC"/>
    <w:rsid w:val="00B52C75"/>
    <w:rsid w:val="00B536E0"/>
    <w:rsid w:val="00B537C7"/>
    <w:rsid w:val="00B53E74"/>
    <w:rsid w:val="00B54250"/>
    <w:rsid w:val="00B54744"/>
    <w:rsid w:val="00B548A9"/>
    <w:rsid w:val="00B55D80"/>
    <w:rsid w:val="00B55EAE"/>
    <w:rsid w:val="00B5644C"/>
    <w:rsid w:val="00B565BB"/>
    <w:rsid w:val="00B56A5C"/>
    <w:rsid w:val="00B56F99"/>
    <w:rsid w:val="00B57B31"/>
    <w:rsid w:val="00B57BD0"/>
    <w:rsid w:val="00B57C45"/>
    <w:rsid w:val="00B57C75"/>
    <w:rsid w:val="00B57D49"/>
    <w:rsid w:val="00B6035E"/>
    <w:rsid w:val="00B605FC"/>
    <w:rsid w:val="00B607AB"/>
    <w:rsid w:val="00B607E1"/>
    <w:rsid w:val="00B613B4"/>
    <w:rsid w:val="00B61883"/>
    <w:rsid w:val="00B626AC"/>
    <w:rsid w:val="00B62733"/>
    <w:rsid w:val="00B62855"/>
    <w:rsid w:val="00B62A0D"/>
    <w:rsid w:val="00B62C76"/>
    <w:rsid w:val="00B634C3"/>
    <w:rsid w:val="00B63857"/>
    <w:rsid w:val="00B63BE2"/>
    <w:rsid w:val="00B64609"/>
    <w:rsid w:val="00B64FBD"/>
    <w:rsid w:val="00B65022"/>
    <w:rsid w:val="00B6522D"/>
    <w:rsid w:val="00B65D8B"/>
    <w:rsid w:val="00B6601D"/>
    <w:rsid w:val="00B6605A"/>
    <w:rsid w:val="00B66ACC"/>
    <w:rsid w:val="00B66C1B"/>
    <w:rsid w:val="00B66EBF"/>
    <w:rsid w:val="00B66F16"/>
    <w:rsid w:val="00B6711A"/>
    <w:rsid w:val="00B67551"/>
    <w:rsid w:val="00B67842"/>
    <w:rsid w:val="00B67930"/>
    <w:rsid w:val="00B67D57"/>
    <w:rsid w:val="00B67D8F"/>
    <w:rsid w:val="00B67E25"/>
    <w:rsid w:val="00B69A68"/>
    <w:rsid w:val="00B702C9"/>
    <w:rsid w:val="00B70650"/>
    <w:rsid w:val="00B70651"/>
    <w:rsid w:val="00B70D13"/>
    <w:rsid w:val="00B70D52"/>
    <w:rsid w:val="00B70E2B"/>
    <w:rsid w:val="00B721FD"/>
    <w:rsid w:val="00B72433"/>
    <w:rsid w:val="00B72AC1"/>
    <w:rsid w:val="00B73071"/>
    <w:rsid w:val="00B733A1"/>
    <w:rsid w:val="00B73B24"/>
    <w:rsid w:val="00B74628"/>
    <w:rsid w:val="00B75114"/>
    <w:rsid w:val="00B754C5"/>
    <w:rsid w:val="00B755DB"/>
    <w:rsid w:val="00B75642"/>
    <w:rsid w:val="00B75D45"/>
    <w:rsid w:val="00B75EB5"/>
    <w:rsid w:val="00B760F6"/>
    <w:rsid w:val="00B7678A"/>
    <w:rsid w:val="00B76B62"/>
    <w:rsid w:val="00B76D31"/>
    <w:rsid w:val="00B7712F"/>
    <w:rsid w:val="00B774C1"/>
    <w:rsid w:val="00B778E6"/>
    <w:rsid w:val="00B7D23B"/>
    <w:rsid w:val="00B80264"/>
    <w:rsid w:val="00B80BD2"/>
    <w:rsid w:val="00B80C23"/>
    <w:rsid w:val="00B80F54"/>
    <w:rsid w:val="00B8102C"/>
    <w:rsid w:val="00B82A56"/>
    <w:rsid w:val="00B82BD0"/>
    <w:rsid w:val="00B82FD9"/>
    <w:rsid w:val="00B82FF9"/>
    <w:rsid w:val="00B83008"/>
    <w:rsid w:val="00B8338D"/>
    <w:rsid w:val="00B83456"/>
    <w:rsid w:val="00B836E0"/>
    <w:rsid w:val="00B836F4"/>
    <w:rsid w:val="00B8392B"/>
    <w:rsid w:val="00B83AA2"/>
    <w:rsid w:val="00B83DBF"/>
    <w:rsid w:val="00B83E73"/>
    <w:rsid w:val="00B83FAC"/>
    <w:rsid w:val="00B83FDC"/>
    <w:rsid w:val="00B840FB"/>
    <w:rsid w:val="00B846F5"/>
    <w:rsid w:val="00B847CA"/>
    <w:rsid w:val="00B849C8"/>
    <w:rsid w:val="00B84E23"/>
    <w:rsid w:val="00B856A7"/>
    <w:rsid w:val="00B85A54"/>
    <w:rsid w:val="00B85BC5"/>
    <w:rsid w:val="00B86D37"/>
    <w:rsid w:val="00B87201"/>
    <w:rsid w:val="00B8DA03"/>
    <w:rsid w:val="00B90423"/>
    <w:rsid w:val="00B904DE"/>
    <w:rsid w:val="00B9063A"/>
    <w:rsid w:val="00B906C6"/>
    <w:rsid w:val="00B90777"/>
    <w:rsid w:val="00B90BAC"/>
    <w:rsid w:val="00B915C8"/>
    <w:rsid w:val="00B91B93"/>
    <w:rsid w:val="00B91CA2"/>
    <w:rsid w:val="00B91DD8"/>
    <w:rsid w:val="00B91F8B"/>
    <w:rsid w:val="00B920D7"/>
    <w:rsid w:val="00B92228"/>
    <w:rsid w:val="00B92CE9"/>
    <w:rsid w:val="00B9306E"/>
    <w:rsid w:val="00B946B3"/>
    <w:rsid w:val="00B94A96"/>
    <w:rsid w:val="00B95F02"/>
    <w:rsid w:val="00B96143"/>
    <w:rsid w:val="00B96E76"/>
    <w:rsid w:val="00B96EB6"/>
    <w:rsid w:val="00B970AA"/>
    <w:rsid w:val="00B97467"/>
    <w:rsid w:val="00B97589"/>
    <w:rsid w:val="00B97AAD"/>
    <w:rsid w:val="00BA0168"/>
    <w:rsid w:val="00BA1692"/>
    <w:rsid w:val="00BA19C3"/>
    <w:rsid w:val="00BA20BC"/>
    <w:rsid w:val="00BA21A5"/>
    <w:rsid w:val="00BA313C"/>
    <w:rsid w:val="00BA3252"/>
    <w:rsid w:val="00BA3697"/>
    <w:rsid w:val="00BA39E1"/>
    <w:rsid w:val="00BA3C31"/>
    <w:rsid w:val="00BA5431"/>
    <w:rsid w:val="00BA6F24"/>
    <w:rsid w:val="00BA7757"/>
    <w:rsid w:val="00BA7A36"/>
    <w:rsid w:val="00BA7AF4"/>
    <w:rsid w:val="00BA7D0E"/>
    <w:rsid w:val="00BB1198"/>
    <w:rsid w:val="00BB11F6"/>
    <w:rsid w:val="00BB1799"/>
    <w:rsid w:val="00BB1CA1"/>
    <w:rsid w:val="00BB29DF"/>
    <w:rsid w:val="00BB2F09"/>
    <w:rsid w:val="00BB2FC6"/>
    <w:rsid w:val="00BB31FC"/>
    <w:rsid w:val="00BB33BE"/>
    <w:rsid w:val="00BB3727"/>
    <w:rsid w:val="00BB3A8F"/>
    <w:rsid w:val="00BB3AF2"/>
    <w:rsid w:val="00BB44C8"/>
    <w:rsid w:val="00BB44DF"/>
    <w:rsid w:val="00BB56F2"/>
    <w:rsid w:val="00BB5C29"/>
    <w:rsid w:val="00BB6003"/>
    <w:rsid w:val="00BB6078"/>
    <w:rsid w:val="00BB65F1"/>
    <w:rsid w:val="00BB695B"/>
    <w:rsid w:val="00BB6E08"/>
    <w:rsid w:val="00BB6F9E"/>
    <w:rsid w:val="00BB6FC6"/>
    <w:rsid w:val="00BB722F"/>
    <w:rsid w:val="00BB7663"/>
    <w:rsid w:val="00BB766F"/>
    <w:rsid w:val="00BB7A85"/>
    <w:rsid w:val="00BC054D"/>
    <w:rsid w:val="00BC059E"/>
    <w:rsid w:val="00BC0A94"/>
    <w:rsid w:val="00BC0C96"/>
    <w:rsid w:val="00BC0EE0"/>
    <w:rsid w:val="00BC130F"/>
    <w:rsid w:val="00BC141B"/>
    <w:rsid w:val="00BC1C48"/>
    <w:rsid w:val="00BC1D12"/>
    <w:rsid w:val="00BC2923"/>
    <w:rsid w:val="00BC2A8C"/>
    <w:rsid w:val="00BC2F50"/>
    <w:rsid w:val="00BC3762"/>
    <w:rsid w:val="00BC3787"/>
    <w:rsid w:val="00BC39AA"/>
    <w:rsid w:val="00BC4319"/>
    <w:rsid w:val="00BC4A5A"/>
    <w:rsid w:val="00BC55B6"/>
    <w:rsid w:val="00BC5AA9"/>
    <w:rsid w:val="00BC5FE8"/>
    <w:rsid w:val="00BC6022"/>
    <w:rsid w:val="00BC611C"/>
    <w:rsid w:val="00BC698C"/>
    <w:rsid w:val="00BC6F68"/>
    <w:rsid w:val="00BC7014"/>
    <w:rsid w:val="00BC71C6"/>
    <w:rsid w:val="00BC7218"/>
    <w:rsid w:val="00BC7644"/>
    <w:rsid w:val="00BC79A3"/>
    <w:rsid w:val="00BD137B"/>
    <w:rsid w:val="00BD2249"/>
    <w:rsid w:val="00BD2B1A"/>
    <w:rsid w:val="00BD3016"/>
    <w:rsid w:val="00BD331F"/>
    <w:rsid w:val="00BD38C9"/>
    <w:rsid w:val="00BD3991"/>
    <w:rsid w:val="00BD3E3F"/>
    <w:rsid w:val="00BD47B0"/>
    <w:rsid w:val="00BD4ADA"/>
    <w:rsid w:val="00BD4D98"/>
    <w:rsid w:val="00BD5190"/>
    <w:rsid w:val="00BD5A8C"/>
    <w:rsid w:val="00BD65C0"/>
    <w:rsid w:val="00BD6624"/>
    <w:rsid w:val="00BD7D50"/>
    <w:rsid w:val="00BE02D5"/>
    <w:rsid w:val="00BE04D9"/>
    <w:rsid w:val="00BE0636"/>
    <w:rsid w:val="00BE08B3"/>
    <w:rsid w:val="00BE0CA8"/>
    <w:rsid w:val="00BE11A7"/>
    <w:rsid w:val="00BE1BFF"/>
    <w:rsid w:val="00BE23D1"/>
    <w:rsid w:val="00BE2B63"/>
    <w:rsid w:val="00BE329B"/>
    <w:rsid w:val="00BE34C7"/>
    <w:rsid w:val="00BE3531"/>
    <w:rsid w:val="00BE3764"/>
    <w:rsid w:val="00BE3F03"/>
    <w:rsid w:val="00BE3F4D"/>
    <w:rsid w:val="00BE3FA1"/>
    <w:rsid w:val="00BE40E2"/>
    <w:rsid w:val="00BE468E"/>
    <w:rsid w:val="00BE4E9B"/>
    <w:rsid w:val="00BE4FA0"/>
    <w:rsid w:val="00BE52E8"/>
    <w:rsid w:val="00BE583F"/>
    <w:rsid w:val="00BE5976"/>
    <w:rsid w:val="00BE5CF8"/>
    <w:rsid w:val="00BE6052"/>
    <w:rsid w:val="00BE6560"/>
    <w:rsid w:val="00BE6A13"/>
    <w:rsid w:val="00BF0099"/>
    <w:rsid w:val="00BF03C8"/>
    <w:rsid w:val="00BF0722"/>
    <w:rsid w:val="00BF09EF"/>
    <w:rsid w:val="00BF19A5"/>
    <w:rsid w:val="00BF1A6F"/>
    <w:rsid w:val="00BF1B9D"/>
    <w:rsid w:val="00BF1BCD"/>
    <w:rsid w:val="00BF25F6"/>
    <w:rsid w:val="00BF28E8"/>
    <w:rsid w:val="00BF2B0C"/>
    <w:rsid w:val="00BF2B87"/>
    <w:rsid w:val="00BF3205"/>
    <w:rsid w:val="00BF32D1"/>
    <w:rsid w:val="00BF3CED"/>
    <w:rsid w:val="00BF4C7D"/>
    <w:rsid w:val="00BF4ED4"/>
    <w:rsid w:val="00BF54A5"/>
    <w:rsid w:val="00BF5750"/>
    <w:rsid w:val="00BF57A9"/>
    <w:rsid w:val="00BF59B3"/>
    <w:rsid w:val="00BF5EF3"/>
    <w:rsid w:val="00BF6C71"/>
    <w:rsid w:val="00BF765E"/>
    <w:rsid w:val="00BF7998"/>
    <w:rsid w:val="00BF7F52"/>
    <w:rsid w:val="00C01063"/>
    <w:rsid w:val="00C0120E"/>
    <w:rsid w:val="00C01468"/>
    <w:rsid w:val="00C0197B"/>
    <w:rsid w:val="00C01A00"/>
    <w:rsid w:val="00C01F8C"/>
    <w:rsid w:val="00C022EF"/>
    <w:rsid w:val="00C02531"/>
    <w:rsid w:val="00C028D2"/>
    <w:rsid w:val="00C02A35"/>
    <w:rsid w:val="00C02B29"/>
    <w:rsid w:val="00C03096"/>
    <w:rsid w:val="00C03349"/>
    <w:rsid w:val="00C03402"/>
    <w:rsid w:val="00C0386D"/>
    <w:rsid w:val="00C03B23"/>
    <w:rsid w:val="00C03F9D"/>
    <w:rsid w:val="00C04046"/>
    <w:rsid w:val="00C04239"/>
    <w:rsid w:val="00C0453E"/>
    <w:rsid w:val="00C04825"/>
    <w:rsid w:val="00C049B6"/>
    <w:rsid w:val="00C04A8C"/>
    <w:rsid w:val="00C05041"/>
    <w:rsid w:val="00C054C7"/>
    <w:rsid w:val="00C0585E"/>
    <w:rsid w:val="00C0593E"/>
    <w:rsid w:val="00C05A45"/>
    <w:rsid w:val="00C06BB9"/>
    <w:rsid w:val="00C070DB"/>
    <w:rsid w:val="00C07388"/>
    <w:rsid w:val="00C07F5D"/>
    <w:rsid w:val="00C0AE3E"/>
    <w:rsid w:val="00C0FAE5"/>
    <w:rsid w:val="00C10038"/>
    <w:rsid w:val="00C10111"/>
    <w:rsid w:val="00C1035B"/>
    <w:rsid w:val="00C10736"/>
    <w:rsid w:val="00C10AFF"/>
    <w:rsid w:val="00C10B35"/>
    <w:rsid w:val="00C11716"/>
    <w:rsid w:val="00C11A4E"/>
    <w:rsid w:val="00C120B7"/>
    <w:rsid w:val="00C125A7"/>
    <w:rsid w:val="00C12838"/>
    <w:rsid w:val="00C12873"/>
    <w:rsid w:val="00C12957"/>
    <w:rsid w:val="00C12EA2"/>
    <w:rsid w:val="00C135EA"/>
    <w:rsid w:val="00C13AF3"/>
    <w:rsid w:val="00C13B1C"/>
    <w:rsid w:val="00C13EB5"/>
    <w:rsid w:val="00C14A7A"/>
    <w:rsid w:val="00C14B40"/>
    <w:rsid w:val="00C14BE6"/>
    <w:rsid w:val="00C14F11"/>
    <w:rsid w:val="00C1543B"/>
    <w:rsid w:val="00C15F18"/>
    <w:rsid w:val="00C1696F"/>
    <w:rsid w:val="00C169A4"/>
    <w:rsid w:val="00C1767E"/>
    <w:rsid w:val="00C176E9"/>
    <w:rsid w:val="00C17BC7"/>
    <w:rsid w:val="00C2017A"/>
    <w:rsid w:val="00C20297"/>
    <w:rsid w:val="00C20370"/>
    <w:rsid w:val="00C20417"/>
    <w:rsid w:val="00C20469"/>
    <w:rsid w:val="00C20B03"/>
    <w:rsid w:val="00C20DE4"/>
    <w:rsid w:val="00C20F69"/>
    <w:rsid w:val="00C2155E"/>
    <w:rsid w:val="00C21636"/>
    <w:rsid w:val="00C219BC"/>
    <w:rsid w:val="00C22790"/>
    <w:rsid w:val="00C22D64"/>
    <w:rsid w:val="00C23206"/>
    <w:rsid w:val="00C240D2"/>
    <w:rsid w:val="00C24759"/>
    <w:rsid w:val="00C252BB"/>
    <w:rsid w:val="00C25444"/>
    <w:rsid w:val="00C266F5"/>
    <w:rsid w:val="00C30093"/>
    <w:rsid w:val="00C302AD"/>
    <w:rsid w:val="00C30532"/>
    <w:rsid w:val="00C30FA1"/>
    <w:rsid w:val="00C3119C"/>
    <w:rsid w:val="00C313FB"/>
    <w:rsid w:val="00C31447"/>
    <w:rsid w:val="00C3161C"/>
    <w:rsid w:val="00C31655"/>
    <w:rsid w:val="00C3212C"/>
    <w:rsid w:val="00C32709"/>
    <w:rsid w:val="00C32894"/>
    <w:rsid w:val="00C3289D"/>
    <w:rsid w:val="00C3469E"/>
    <w:rsid w:val="00C347F2"/>
    <w:rsid w:val="00C349B5"/>
    <w:rsid w:val="00C350B3"/>
    <w:rsid w:val="00C363B5"/>
    <w:rsid w:val="00C36B8A"/>
    <w:rsid w:val="00C3788E"/>
    <w:rsid w:val="00C37F35"/>
    <w:rsid w:val="00C40347"/>
    <w:rsid w:val="00C40560"/>
    <w:rsid w:val="00C4098B"/>
    <w:rsid w:val="00C410C9"/>
    <w:rsid w:val="00C41369"/>
    <w:rsid w:val="00C4150E"/>
    <w:rsid w:val="00C41515"/>
    <w:rsid w:val="00C41F4F"/>
    <w:rsid w:val="00C423B5"/>
    <w:rsid w:val="00C42445"/>
    <w:rsid w:val="00C42763"/>
    <w:rsid w:val="00C42E55"/>
    <w:rsid w:val="00C43062"/>
    <w:rsid w:val="00C43074"/>
    <w:rsid w:val="00C43371"/>
    <w:rsid w:val="00C43949"/>
    <w:rsid w:val="00C43C95"/>
    <w:rsid w:val="00C441A4"/>
    <w:rsid w:val="00C4430A"/>
    <w:rsid w:val="00C444F9"/>
    <w:rsid w:val="00C452C7"/>
    <w:rsid w:val="00C45761"/>
    <w:rsid w:val="00C457F8"/>
    <w:rsid w:val="00C45EDF"/>
    <w:rsid w:val="00C461AB"/>
    <w:rsid w:val="00C46538"/>
    <w:rsid w:val="00C46807"/>
    <w:rsid w:val="00C46914"/>
    <w:rsid w:val="00C471C6"/>
    <w:rsid w:val="00C474AD"/>
    <w:rsid w:val="00C47AA9"/>
    <w:rsid w:val="00C5005C"/>
    <w:rsid w:val="00C5033A"/>
    <w:rsid w:val="00C504BE"/>
    <w:rsid w:val="00C50C79"/>
    <w:rsid w:val="00C50CAA"/>
    <w:rsid w:val="00C50D68"/>
    <w:rsid w:val="00C51933"/>
    <w:rsid w:val="00C52B71"/>
    <w:rsid w:val="00C53031"/>
    <w:rsid w:val="00C5324D"/>
    <w:rsid w:val="00C53445"/>
    <w:rsid w:val="00C53799"/>
    <w:rsid w:val="00C53A02"/>
    <w:rsid w:val="00C53B64"/>
    <w:rsid w:val="00C53EEE"/>
    <w:rsid w:val="00C54086"/>
    <w:rsid w:val="00C54300"/>
    <w:rsid w:val="00C54554"/>
    <w:rsid w:val="00C54590"/>
    <w:rsid w:val="00C545B7"/>
    <w:rsid w:val="00C54A75"/>
    <w:rsid w:val="00C54C61"/>
    <w:rsid w:val="00C55676"/>
    <w:rsid w:val="00C559F0"/>
    <w:rsid w:val="00C55A35"/>
    <w:rsid w:val="00C562C5"/>
    <w:rsid w:val="00C56594"/>
    <w:rsid w:val="00C5676C"/>
    <w:rsid w:val="00C5677A"/>
    <w:rsid w:val="00C5745E"/>
    <w:rsid w:val="00C57462"/>
    <w:rsid w:val="00C5763E"/>
    <w:rsid w:val="00C600B2"/>
    <w:rsid w:val="00C601EE"/>
    <w:rsid w:val="00C6030F"/>
    <w:rsid w:val="00C60523"/>
    <w:rsid w:val="00C60910"/>
    <w:rsid w:val="00C60CF8"/>
    <w:rsid w:val="00C61990"/>
    <w:rsid w:val="00C61ABB"/>
    <w:rsid w:val="00C61F38"/>
    <w:rsid w:val="00C61F56"/>
    <w:rsid w:val="00C61FE5"/>
    <w:rsid w:val="00C621E8"/>
    <w:rsid w:val="00C622B1"/>
    <w:rsid w:val="00C62397"/>
    <w:rsid w:val="00C624DE"/>
    <w:rsid w:val="00C6277A"/>
    <w:rsid w:val="00C62795"/>
    <w:rsid w:val="00C62876"/>
    <w:rsid w:val="00C62BF4"/>
    <w:rsid w:val="00C630F2"/>
    <w:rsid w:val="00C6331B"/>
    <w:rsid w:val="00C6332B"/>
    <w:rsid w:val="00C635CE"/>
    <w:rsid w:val="00C637E1"/>
    <w:rsid w:val="00C6425B"/>
    <w:rsid w:val="00C644B8"/>
    <w:rsid w:val="00C6463B"/>
    <w:rsid w:val="00C651C8"/>
    <w:rsid w:val="00C6571D"/>
    <w:rsid w:val="00C65D3C"/>
    <w:rsid w:val="00C65FDD"/>
    <w:rsid w:val="00C66501"/>
    <w:rsid w:val="00C66869"/>
    <w:rsid w:val="00C66947"/>
    <w:rsid w:val="00C66C8F"/>
    <w:rsid w:val="00C66CB7"/>
    <w:rsid w:val="00C66E10"/>
    <w:rsid w:val="00C675B7"/>
    <w:rsid w:val="00C679D3"/>
    <w:rsid w:val="00C70455"/>
    <w:rsid w:val="00C706CB"/>
    <w:rsid w:val="00C71223"/>
    <w:rsid w:val="00C71398"/>
    <w:rsid w:val="00C714BE"/>
    <w:rsid w:val="00C7354C"/>
    <w:rsid w:val="00C73576"/>
    <w:rsid w:val="00C74834"/>
    <w:rsid w:val="00C74E9F"/>
    <w:rsid w:val="00C74ED8"/>
    <w:rsid w:val="00C75260"/>
    <w:rsid w:val="00C757BD"/>
    <w:rsid w:val="00C75DD5"/>
    <w:rsid w:val="00C760D4"/>
    <w:rsid w:val="00C769CE"/>
    <w:rsid w:val="00C770ED"/>
    <w:rsid w:val="00C77BE2"/>
    <w:rsid w:val="00C800AA"/>
    <w:rsid w:val="00C8019B"/>
    <w:rsid w:val="00C8110D"/>
    <w:rsid w:val="00C815D2"/>
    <w:rsid w:val="00C81AB4"/>
    <w:rsid w:val="00C81AFB"/>
    <w:rsid w:val="00C81BC0"/>
    <w:rsid w:val="00C81FE1"/>
    <w:rsid w:val="00C82EA5"/>
    <w:rsid w:val="00C82EB1"/>
    <w:rsid w:val="00C82F66"/>
    <w:rsid w:val="00C8319C"/>
    <w:rsid w:val="00C832C1"/>
    <w:rsid w:val="00C834A9"/>
    <w:rsid w:val="00C83942"/>
    <w:rsid w:val="00C83B0D"/>
    <w:rsid w:val="00C83F79"/>
    <w:rsid w:val="00C84BC3"/>
    <w:rsid w:val="00C84D54"/>
    <w:rsid w:val="00C8509B"/>
    <w:rsid w:val="00C85522"/>
    <w:rsid w:val="00C86012"/>
    <w:rsid w:val="00C8699E"/>
    <w:rsid w:val="00C870DC"/>
    <w:rsid w:val="00C8742F"/>
    <w:rsid w:val="00C87466"/>
    <w:rsid w:val="00C87626"/>
    <w:rsid w:val="00C877B8"/>
    <w:rsid w:val="00C87BF5"/>
    <w:rsid w:val="00C90165"/>
    <w:rsid w:val="00C90774"/>
    <w:rsid w:val="00C914DA"/>
    <w:rsid w:val="00C919D0"/>
    <w:rsid w:val="00C922AF"/>
    <w:rsid w:val="00C924C9"/>
    <w:rsid w:val="00C9266E"/>
    <w:rsid w:val="00C92A8A"/>
    <w:rsid w:val="00C92BD6"/>
    <w:rsid w:val="00C92F63"/>
    <w:rsid w:val="00C9304A"/>
    <w:rsid w:val="00C930C8"/>
    <w:rsid w:val="00C93596"/>
    <w:rsid w:val="00C93823"/>
    <w:rsid w:val="00C944E7"/>
    <w:rsid w:val="00C9481A"/>
    <w:rsid w:val="00C94A69"/>
    <w:rsid w:val="00C94F2B"/>
    <w:rsid w:val="00C94F2C"/>
    <w:rsid w:val="00C9599B"/>
    <w:rsid w:val="00C95E68"/>
    <w:rsid w:val="00C964B9"/>
    <w:rsid w:val="00C96584"/>
    <w:rsid w:val="00C96A11"/>
    <w:rsid w:val="00C96E7B"/>
    <w:rsid w:val="00C97CCE"/>
    <w:rsid w:val="00C97D80"/>
    <w:rsid w:val="00CA0A5C"/>
    <w:rsid w:val="00CA0F01"/>
    <w:rsid w:val="00CA182A"/>
    <w:rsid w:val="00CA194D"/>
    <w:rsid w:val="00CA1D7C"/>
    <w:rsid w:val="00CA20BD"/>
    <w:rsid w:val="00CA2398"/>
    <w:rsid w:val="00CA287B"/>
    <w:rsid w:val="00CA2E71"/>
    <w:rsid w:val="00CA2EE5"/>
    <w:rsid w:val="00CA325D"/>
    <w:rsid w:val="00CA3381"/>
    <w:rsid w:val="00CA3D17"/>
    <w:rsid w:val="00CA3D7A"/>
    <w:rsid w:val="00CA456F"/>
    <w:rsid w:val="00CA48F9"/>
    <w:rsid w:val="00CA4E6B"/>
    <w:rsid w:val="00CA536B"/>
    <w:rsid w:val="00CA53BA"/>
    <w:rsid w:val="00CA540C"/>
    <w:rsid w:val="00CA5787"/>
    <w:rsid w:val="00CA5799"/>
    <w:rsid w:val="00CA595E"/>
    <w:rsid w:val="00CA5A7D"/>
    <w:rsid w:val="00CA5D0E"/>
    <w:rsid w:val="00CA5E18"/>
    <w:rsid w:val="00CA5EC2"/>
    <w:rsid w:val="00CA616B"/>
    <w:rsid w:val="00CA6AFA"/>
    <w:rsid w:val="00CA6EA4"/>
    <w:rsid w:val="00CA7171"/>
    <w:rsid w:val="00CA7641"/>
    <w:rsid w:val="00CA7B10"/>
    <w:rsid w:val="00CA7CD9"/>
    <w:rsid w:val="00CB01C5"/>
    <w:rsid w:val="00CB01D0"/>
    <w:rsid w:val="00CB0566"/>
    <w:rsid w:val="00CB05A6"/>
    <w:rsid w:val="00CB0EDB"/>
    <w:rsid w:val="00CB127A"/>
    <w:rsid w:val="00CB1324"/>
    <w:rsid w:val="00CB1E4D"/>
    <w:rsid w:val="00CB1ECD"/>
    <w:rsid w:val="00CB1ED8"/>
    <w:rsid w:val="00CB2542"/>
    <w:rsid w:val="00CB26A5"/>
    <w:rsid w:val="00CB2D6A"/>
    <w:rsid w:val="00CB2DA0"/>
    <w:rsid w:val="00CB33B0"/>
    <w:rsid w:val="00CB39B7"/>
    <w:rsid w:val="00CB4035"/>
    <w:rsid w:val="00CB47E0"/>
    <w:rsid w:val="00CB4ED1"/>
    <w:rsid w:val="00CB56E5"/>
    <w:rsid w:val="00CB5ECF"/>
    <w:rsid w:val="00CB6655"/>
    <w:rsid w:val="00CB6A40"/>
    <w:rsid w:val="00CB6AE5"/>
    <w:rsid w:val="00CB71C7"/>
    <w:rsid w:val="00CB7429"/>
    <w:rsid w:val="00CB7545"/>
    <w:rsid w:val="00CB7687"/>
    <w:rsid w:val="00CB778C"/>
    <w:rsid w:val="00CB7866"/>
    <w:rsid w:val="00CC0644"/>
    <w:rsid w:val="00CC1225"/>
    <w:rsid w:val="00CC1378"/>
    <w:rsid w:val="00CC16C2"/>
    <w:rsid w:val="00CC1ADE"/>
    <w:rsid w:val="00CC1D8B"/>
    <w:rsid w:val="00CC24E5"/>
    <w:rsid w:val="00CC32CD"/>
    <w:rsid w:val="00CC34FA"/>
    <w:rsid w:val="00CC37C5"/>
    <w:rsid w:val="00CC38DF"/>
    <w:rsid w:val="00CC38EE"/>
    <w:rsid w:val="00CC3953"/>
    <w:rsid w:val="00CC3B76"/>
    <w:rsid w:val="00CC3D4E"/>
    <w:rsid w:val="00CC4029"/>
    <w:rsid w:val="00CC44A6"/>
    <w:rsid w:val="00CC55B2"/>
    <w:rsid w:val="00CC5AC1"/>
    <w:rsid w:val="00CC75DF"/>
    <w:rsid w:val="00CD007C"/>
    <w:rsid w:val="00CD0300"/>
    <w:rsid w:val="00CD04FB"/>
    <w:rsid w:val="00CD0732"/>
    <w:rsid w:val="00CD0A60"/>
    <w:rsid w:val="00CD0C94"/>
    <w:rsid w:val="00CD1616"/>
    <w:rsid w:val="00CD17DB"/>
    <w:rsid w:val="00CD1D48"/>
    <w:rsid w:val="00CD22AD"/>
    <w:rsid w:val="00CD25CC"/>
    <w:rsid w:val="00CD26F1"/>
    <w:rsid w:val="00CD2FB7"/>
    <w:rsid w:val="00CD32CA"/>
    <w:rsid w:val="00CD32CC"/>
    <w:rsid w:val="00CD3556"/>
    <w:rsid w:val="00CD3B5B"/>
    <w:rsid w:val="00CD4399"/>
    <w:rsid w:val="00CD50DD"/>
    <w:rsid w:val="00CD5B1D"/>
    <w:rsid w:val="00CD664A"/>
    <w:rsid w:val="00CD69CA"/>
    <w:rsid w:val="00CD706E"/>
    <w:rsid w:val="00CD7355"/>
    <w:rsid w:val="00CD7E72"/>
    <w:rsid w:val="00CD7FA8"/>
    <w:rsid w:val="00CE0EFD"/>
    <w:rsid w:val="00CE118D"/>
    <w:rsid w:val="00CE12B7"/>
    <w:rsid w:val="00CE1C6D"/>
    <w:rsid w:val="00CE1E68"/>
    <w:rsid w:val="00CE23EF"/>
    <w:rsid w:val="00CE299B"/>
    <w:rsid w:val="00CE3102"/>
    <w:rsid w:val="00CE43D1"/>
    <w:rsid w:val="00CE4489"/>
    <w:rsid w:val="00CE4938"/>
    <w:rsid w:val="00CE4DCC"/>
    <w:rsid w:val="00CE4DF8"/>
    <w:rsid w:val="00CE5002"/>
    <w:rsid w:val="00CE5105"/>
    <w:rsid w:val="00CE54ED"/>
    <w:rsid w:val="00CE56A3"/>
    <w:rsid w:val="00CE5971"/>
    <w:rsid w:val="00CE6053"/>
    <w:rsid w:val="00CE6107"/>
    <w:rsid w:val="00CE6889"/>
    <w:rsid w:val="00CE7126"/>
    <w:rsid w:val="00CE73F7"/>
    <w:rsid w:val="00CE76F5"/>
    <w:rsid w:val="00CE7804"/>
    <w:rsid w:val="00CF05D4"/>
    <w:rsid w:val="00CF084D"/>
    <w:rsid w:val="00CF0F49"/>
    <w:rsid w:val="00CF10DB"/>
    <w:rsid w:val="00CF147D"/>
    <w:rsid w:val="00CF1A2C"/>
    <w:rsid w:val="00CF1B9D"/>
    <w:rsid w:val="00CF1C75"/>
    <w:rsid w:val="00CF1D4D"/>
    <w:rsid w:val="00CF1E64"/>
    <w:rsid w:val="00CF1E65"/>
    <w:rsid w:val="00CF217A"/>
    <w:rsid w:val="00CF23B7"/>
    <w:rsid w:val="00CF2723"/>
    <w:rsid w:val="00CF3233"/>
    <w:rsid w:val="00CF323A"/>
    <w:rsid w:val="00CF3570"/>
    <w:rsid w:val="00CF35FB"/>
    <w:rsid w:val="00CF42B9"/>
    <w:rsid w:val="00CF4538"/>
    <w:rsid w:val="00CF4728"/>
    <w:rsid w:val="00CF4FEC"/>
    <w:rsid w:val="00CF505A"/>
    <w:rsid w:val="00CF5AD7"/>
    <w:rsid w:val="00CF5D49"/>
    <w:rsid w:val="00CF62BD"/>
    <w:rsid w:val="00CF6F3F"/>
    <w:rsid w:val="00CF700C"/>
    <w:rsid w:val="00CF7092"/>
    <w:rsid w:val="00CF717F"/>
    <w:rsid w:val="00CF75A9"/>
    <w:rsid w:val="00CF78FA"/>
    <w:rsid w:val="00CF7A1B"/>
    <w:rsid w:val="00CF7A5E"/>
    <w:rsid w:val="00CF7B46"/>
    <w:rsid w:val="00CF7F0E"/>
    <w:rsid w:val="00CF7F97"/>
    <w:rsid w:val="00CF7FB6"/>
    <w:rsid w:val="00D019C1"/>
    <w:rsid w:val="00D02247"/>
    <w:rsid w:val="00D0350D"/>
    <w:rsid w:val="00D04014"/>
    <w:rsid w:val="00D043EE"/>
    <w:rsid w:val="00D0488F"/>
    <w:rsid w:val="00D048B9"/>
    <w:rsid w:val="00D051CD"/>
    <w:rsid w:val="00D05872"/>
    <w:rsid w:val="00D05A60"/>
    <w:rsid w:val="00D0669B"/>
    <w:rsid w:val="00D0679B"/>
    <w:rsid w:val="00D07312"/>
    <w:rsid w:val="00D079F2"/>
    <w:rsid w:val="00D07BB1"/>
    <w:rsid w:val="00D07D69"/>
    <w:rsid w:val="00D07F16"/>
    <w:rsid w:val="00D10564"/>
    <w:rsid w:val="00D1148C"/>
    <w:rsid w:val="00D11D8A"/>
    <w:rsid w:val="00D120E2"/>
    <w:rsid w:val="00D124EC"/>
    <w:rsid w:val="00D125B1"/>
    <w:rsid w:val="00D126C1"/>
    <w:rsid w:val="00D12A6B"/>
    <w:rsid w:val="00D13043"/>
    <w:rsid w:val="00D134CC"/>
    <w:rsid w:val="00D1354B"/>
    <w:rsid w:val="00D13680"/>
    <w:rsid w:val="00D13A72"/>
    <w:rsid w:val="00D13B13"/>
    <w:rsid w:val="00D14919"/>
    <w:rsid w:val="00D14BDF"/>
    <w:rsid w:val="00D151C2"/>
    <w:rsid w:val="00D15768"/>
    <w:rsid w:val="00D15D2D"/>
    <w:rsid w:val="00D15F81"/>
    <w:rsid w:val="00D16573"/>
    <w:rsid w:val="00D171CE"/>
    <w:rsid w:val="00D17268"/>
    <w:rsid w:val="00D17A00"/>
    <w:rsid w:val="00D20104"/>
    <w:rsid w:val="00D206DD"/>
    <w:rsid w:val="00D2141E"/>
    <w:rsid w:val="00D226FC"/>
    <w:rsid w:val="00D22D02"/>
    <w:rsid w:val="00D22F26"/>
    <w:rsid w:val="00D2398A"/>
    <w:rsid w:val="00D23C92"/>
    <w:rsid w:val="00D23EC6"/>
    <w:rsid w:val="00D24056"/>
    <w:rsid w:val="00D249FB"/>
    <w:rsid w:val="00D24BF9"/>
    <w:rsid w:val="00D2546E"/>
    <w:rsid w:val="00D259DF"/>
    <w:rsid w:val="00D26313"/>
    <w:rsid w:val="00D268BB"/>
    <w:rsid w:val="00D26BF0"/>
    <w:rsid w:val="00D26C91"/>
    <w:rsid w:val="00D2783B"/>
    <w:rsid w:val="00D2E6F4"/>
    <w:rsid w:val="00D3026E"/>
    <w:rsid w:val="00D313B5"/>
    <w:rsid w:val="00D313D7"/>
    <w:rsid w:val="00D319FB"/>
    <w:rsid w:val="00D31BE9"/>
    <w:rsid w:val="00D31E2E"/>
    <w:rsid w:val="00D326D4"/>
    <w:rsid w:val="00D32D2F"/>
    <w:rsid w:val="00D32E2C"/>
    <w:rsid w:val="00D32FA2"/>
    <w:rsid w:val="00D333AD"/>
    <w:rsid w:val="00D335DC"/>
    <w:rsid w:val="00D336AA"/>
    <w:rsid w:val="00D33D5E"/>
    <w:rsid w:val="00D33E7F"/>
    <w:rsid w:val="00D34054"/>
    <w:rsid w:val="00D34692"/>
    <w:rsid w:val="00D363E9"/>
    <w:rsid w:val="00D366C6"/>
    <w:rsid w:val="00D36ACD"/>
    <w:rsid w:val="00D372C7"/>
    <w:rsid w:val="00D374E6"/>
    <w:rsid w:val="00D37646"/>
    <w:rsid w:val="00D379EB"/>
    <w:rsid w:val="00D37A49"/>
    <w:rsid w:val="00D400B1"/>
    <w:rsid w:val="00D4199F"/>
    <w:rsid w:val="00D41BCC"/>
    <w:rsid w:val="00D423A1"/>
    <w:rsid w:val="00D42B45"/>
    <w:rsid w:val="00D43014"/>
    <w:rsid w:val="00D430DE"/>
    <w:rsid w:val="00D43A30"/>
    <w:rsid w:val="00D43F1E"/>
    <w:rsid w:val="00D453BD"/>
    <w:rsid w:val="00D4572A"/>
    <w:rsid w:val="00D45738"/>
    <w:rsid w:val="00D464D6"/>
    <w:rsid w:val="00D466B6"/>
    <w:rsid w:val="00D46D8C"/>
    <w:rsid w:val="00D47000"/>
    <w:rsid w:val="00D47009"/>
    <w:rsid w:val="00D5021F"/>
    <w:rsid w:val="00D50741"/>
    <w:rsid w:val="00D50905"/>
    <w:rsid w:val="00D50B1F"/>
    <w:rsid w:val="00D50B95"/>
    <w:rsid w:val="00D50FD7"/>
    <w:rsid w:val="00D5199D"/>
    <w:rsid w:val="00D51AB5"/>
    <w:rsid w:val="00D51B44"/>
    <w:rsid w:val="00D51E47"/>
    <w:rsid w:val="00D51FF5"/>
    <w:rsid w:val="00D5206E"/>
    <w:rsid w:val="00D523E8"/>
    <w:rsid w:val="00D5257A"/>
    <w:rsid w:val="00D52F6B"/>
    <w:rsid w:val="00D536B6"/>
    <w:rsid w:val="00D539C2"/>
    <w:rsid w:val="00D53C04"/>
    <w:rsid w:val="00D53F80"/>
    <w:rsid w:val="00D543A1"/>
    <w:rsid w:val="00D54411"/>
    <w:rsid w:val="00D5451F"/>
    <w:rsid w:val="00D5455D"/>
    <w:rsid w:val="00D54622"/>
    <w:rsid w:val="00D54C8D"/>
    <w:rsid w:val="00D552BD"/>
    <w:rsid w:val="00D55C18"/>
    <w:rsid w:val="00D55E20"/>
    <w:rsid w:val="00D55F97"/>
    <w:rsid w:val="00D5622F"/>
    <w:rsid w:val="00D563B8"/>
    <w:rsid w:val="00D570A0"/>
    <w:rsid w:val="00D573E2"/>
    <w:rsid w:val="00D576BE"/>
    <w:rsid w:val="00D57A9E"/>
    <w:rsid w:val="00D57B01"/>
    <w:rsid w:val="00D60D23"/>
    <w:rsid w:val="00D615FD"/>
    <w:rsid w:val="00D618BD"/>
    <w:rsid w:val="00D61A0C"/>
    <w:rsid w:val="00D61CFD"/>
    <w:rsid w:val="00D61DB0"/>
    <w:rsid w:val="00D61F1B"/>
    <w:rsid w:val="00D620AD"/>
    <w:rsid w:val="00D6227C"/>
    <w:rsid w:val="00D6276B"/>
    <w:rsid w:val="00D6284B"/>
    <w:rsid w:val="00D62BC6"/>
    <w:rsid w:val="00D62D99"/>
    <w:rsid w:val="00D63321"/>
    <w:rsid w:val="00D6332D"/>
    <w:rsid w:val="00D63BD7"/>
    <w:rsid w:val="00D64181"/>
    <w:rsid w:val="00D643F5"/>
    <w:rsid w:val="00D64511"/>
    <w:rsid w:val="00D647A4"/>
    <w:rsid w:val="00D64F4B"/>
    <w:rsid w:val="00D65457"/>
    <w:rsid w:val="00D65488"/>
    <w:rsid w:val="00D65A29"/>
    <w:rsid w:val="00D65B10"/>
    <w:rsid w:val="00D65D75"/>
    <w:rsid w:val="00D664FA"/>
    <w:rsid w:val="00D66809"/>
    <w:rsid w:val="00D66EB1"/>
    <w:rsid w:val="00D67054"/>
    <w:rsid w:val="00D670D9"/>
    <w:rsid w:val="00D671D6"/>
    <w:rsid w:val="00D67238"/>
    <w:rsid w:val="00D67399"/>
    <w:rsid w:val="00D67459"/>
    <w:rsid w:val="00D676EA"/>
    <w:rsid w:val="00D67814"/>
    <w:rsid w:val="00D678EC"/>
    <w:rsid w:val="00D67FA6"/>
    <w:rsid w:val="00D7066F"/>
    <w:rsid w:val="00D70B03"/>
    <w:rsid w:val="00D7152A"/>
    <w:rsid w:val="00D7190A"/>
    <w:rsid w:val="00D71A71"/>
    <w:rsid w:val="00D71C9C"/>
    <w:rsid w:val="00D72649"/>
    <w:rsid w:val="00D727E7"/>
    <w:rsid w:val="00D72F62"/>
    <w:rsid w:val="00D73135"/>
    <w:rsid w:val="00D7314A"/>
    <w:rsid w:val="00D7314D"/>
    <w:rsid w:val="00D73C6F"/>
    <w:rsid w:val="00D73CA9"/>
    <w:rsid w:val="00D73CB3"/>
    <w:rsid w:val="00D7460C"/>
    <w:rsid w:val="00D74642"/>
    <w:rsid w:val="00D746DE"/>
    <w:rsid w:val="00D75043"/>
    <w:rsid w:val="00D7530A"/>
    <w:rsid w:val="00D7530B"/>
    <w:rsid w:val="00D75325"/>
    <w:rsid w:val="00D75436"/>
    <w:rsid w:val="00D75965"/>
    <w:rsid w:val="00D76634"/>
    <w:rsid w:val="00D76CAB"/>
    <w:rsid w:val="00D76F85"/>
    <w:rsid w:val="00D776E6"/>
    <w:rsid w:val="00D77BFD"/>
    <w:rsid w:val="00D802FE"/>
    <w:rsid w:val="00D80C6E"/>
    <w:rsid w:val="00D8116A"/>
    <w:rsid w:val="00D81563"/>
    <w:rsid w:val="00D815BB"/>
    <w:rsid w:val="00D815F3"/>
    <w:rsid w:val="00D817E5"/>
    <w:rsid w:val="00D8187E"/>
    <w:rsid w:val="00D82CBD"/>
    <w:rsid w:val="00D82E1E"/>
    <w:rsid w:val="00D83741"/>
    <w:rsid w:val="00D83A0C"/>
    <w:rsid w:val="00D83A24"/>
    <w:rsid w:val="00D83EC2"/>
    <w:rsid w:val="00D84022"/>
    <w:rsid w:val="00D844B4"/>
    <w:rsid w:val="00D848A3"/>
    <w:rsid w:val="00D85244"/>
    <w:rsid w:val="00D8542D"/>
    <w:rsid w:val="00D8554C"/>
    <w:rsid w:val="00D85C3E"/>
    <w:rsid w:val="00D8600F"/>
    <w:rsid w:val="00D860AD"/>
    <w:rsid w:val="00D86EB7"/>
    <w:rsid w:val="00D87213"/>
    <w:rsid w:val="00D874C2"/>
    <w:rsid w:val="00D90959"/>
    <w:rsid w:val="00D90E6D"/>
    <w:rsid w:val="00D90EA2"/>
    <w:rsid w:val="00D91427"/>
    <w:rsid w:val="00D923D7"/>
    <w:rsid w:val="00D925DC"/>
    <w:rsid w:val="00D92BBC"/>
    <w:rsid w:val="00D92BCA"/>
    <w:rsid w:val="00D92FEA"/>
    <w:rsid w:val="00D9310B"/>
    <w:rsid w:val="00D93154"/>
    <w:rsid w:val="00D93823"/>
    <w:rsid w:val="00D93AE9"/>
    <w:rsid w:val="00D93F50"/>
    <w:rsid w:val="00D9403D"/>
    <w:rsid w:val="00D942D3"/>
    <w:rsid w:val="00D9441C"/>
    <w:rsid w:val="00D94859"/>
    <w:rsid w:val="00D949D6"/>
    <w:rsid w:val="00D94B41"/>
    <w:rsid w:val="00D94EE3"/>
    <w:rsid w:val="00D951D9"/>
    <w:rsid w:val="00D954E0"/>
    <w:rsid w:val="00D95619"/>
    <w:rsid w:val="00D959DC"/>
    <w:rsid w:val="00D95A5E"/>
    <w:rsid w:val="00D95AEA"/>
    <w:rsid w:val="00D964AB"/>
    <w:rsid w:val="00D970CD"/>
    <w:rsid w:val="00DA0307"/>
    <w:rsid w:val="00DA0785"/>
    <w:rsid w:val="00DA0830"/>
    <w:rsid w:val="00DA11C3"/>
    <w:rsid w:val="00DA1680"/>
    <w:rsid w:val="00DA1725"/>
    <w:rsid w:val="00DA1CD2"/>
    <w:rsid w:val="00DA1D4C"/>
    <w:rsid w:val="00DA1E9B"/>
    <w:rsid w:val="00DA2A9A"/>
    <w:rsid w:val="00DA2B25"/>
    <w:rsid w:val="00DA2B56"/>
    <w:rsid w:val="00DA2D3E"/>
    <w:rsid w:val="00DA2F71"/>
    <w:rsid w:val="00DA31C7"/>
    <w:rsid w:val="00DA3498"/>
    <w:rsid w:val="00DA39A2"/>
    <w:rsid w:val="00DA4763"/>
    <w:rsid w:val="00DA5216"/>
    <w:rsid w:val="00DA5397"/>
    <w:rsid w:val="00DA53EF"/>
    <w:rsid w:val="00DA5C30"/>
    <w:rsid w:val="00DA6655"/>
    <w:rsid w:val="00DA666C"/>
    <w:rsid w:val="00DA6784"/>
    <w:rsid w:val="00DA67DF"/>
    <w:rsid w:val="00DA6CFB"/>
    <w:rsid w:val="00DA6ED3"/>
    <w:rsid w:val="00DA6F88"/>
    <w:rsid w:val="00DA7209"/>
    <w:rsid w:val="00DA7DAD"/>
    <w:rsid w:val="00DAAFF0"/>
    <w:rsid w:val="00DB01D4"/>
    <w:rsid w:val="00DB041A"/>
    <w:rsid w:val="00DB09FE"/>
    <w:rsid w:val="00DB0E1C"/>
    <w:rsid w:val="00DB1315"/>
    <w:rsid w:val="00DB15AC"/>
    <w:rsid w:val="00DB1DD1"/>
    <w:rsid w:val="00DB1ED0"/>
    <w:rsid w:val="00DB1F9C"/>
    <w:rsid w:val="00DB2623"/>
    <w:rsid w:val="00DB347C"/>
    <w:rsid w:val="00DB3865"/>
    <w:rsid w:val="00DB3B6F"/>
    <w:rsid w:val="00DB4217"/>
    <w:rsid w:val="00DB4907"/>
    <w:rsid w:val="00DB4F2D"/>
    <w:rsid w:val="00DB5641"/>
    <w:rsid w:val="00DB65B0"/>
    <w:rsid w:val="00DB6CB0"/>
    <w:rsid w:val="00DB7175"/>
    <w:rsid w:val="00DB71D7"/>
    <w:rsid w:val="00DB7819"/>
    <w:rsid w:val="00DB7D00"/>
    <w:rsid w:val="00DC049E"/>
    <w:rsid w:val="00DC0739"/>
    <w:rsid w:val="00DC0CFA"/>
    <w:rsid w:val="00DC0E0E"/>
    <w:rsid w:val="00DC0EA9"/>
    <w:rsid w:val="00DC1AC4"/>
    <w:rsid w:val="00DC1D83"/>
    <w:rsid w:val="00DC1DAB"/>
    <w:rsid w:val="00DC1FC7"/>
    <w:rsid w:val="00DC2A65"/>
    <w:rsid w:val="00DC2C77"/>
    <w:rsid w:val="00DC2CE7"/>
    <w:rsid w:val="00DC2F52"/>
    <w:rsid w:val="00DC379B"/>
    <w:rsid w:val="00DC47C6"/>
    <w:rsid w:val="00DC483F"/>
    <w:rsid w:val="00DC48E4"/>
    <w:rsid w:val="00DC4980"/>
    <w:rsid w:val="00DC531C"/>
    <w:rsid w:val="00DC53F6"/>
    <w:rsid w:val="00DC5468"/>
    <w:rsid w:val="00DC5A9F"/>
    <w:rsid w:val="00DC5B28"/>
    <w:rsid w:val="00DC5D9E"/>
    <w:rsid w:val="00DC5FF7"/>
    <w:rsid w:val="00DC6371"/>
    <w:rsid w:val="00DC6699"/>
    <w:rsid w:val="00DC66AF"/>
    <w:rsid w:val="00DC6AF4"/>
    <w:rsid w:val="00DC7584"/>
    <w:rsid w:val="00DC7789"/>
    <w:rsid w:val="00DC7A75"/>
    <w:rsid w:val="00DD01CB"/>
    <w:rsid w:val="00DD096A"/>
    <w:rsid w:val="00DD0AE7"/>
    <w:rsid w:val="00DD1E4A"/>
    <w:rsid w:val="00DD1E7C"/>
    <w:rsid w:val="00DD1EAB"/>
    <w:rsid w:val="00DD22D5"/>
    <w:rsid w:val="00DD3533"/>
    <w:rsid w:val="00DD39A1"/>
    <w:rsid w:val="00DD3BBC"/>
    <w:rsid w:val="00DD4161"/>
    <w:rsid w:val="00DD41F5"/>
    <w:rsid w:val="00DD437F"/>
    <w:rsid w:val="00DD4992"/>
    <w:rsid w:val="00DD4EB2"/>
    <w:rsid w:val="00DD56C8"/>
    <w:rsid w:val="00DD61D4"/>
    <w:rsid w:val="00DD6203"/>
    <w:rsid w:val="00DD63B8"/>
    <w:rsid w:val="00DD6509"/>
    <w:rsid w:val="00DD663B"/>
    <w:rsid w:val="00DD69A4"/>
    <w:rsid w:val="00DD6D97"/>
    <w:rsid w:val="00DD6F38"/>
    <w:rsid w:val="00DD70E6"/>
    <w:rsid w:val="00DD7340"/>
    <w:rsid w:val="00DD76F1"/>
    <w:rsid w:val="00DE02B9"/>
    <w:rsid w:val="00DE0590"/>
    <w:rsid w:val="00DE0C9E"/>
    <w:rsid w:val="00DE1410"/>
    <w:rsid w:val="00DE1AC5"/>
    <w:rsid w:val="00DE20A2"/>
    <w:rsid w:val="00DE28E2"/>
    <w:rsid w:val="00DE29BC"/>
    <w:rsid w:val="00DE2D75"/>
    <w:rsid w:val="00DE2E41"/>
    <w:rsid w:val="00DE2E73"/>
    <w:rsid w:val="00DE3196"/>
    <w:rsid w:val="00DE3802"/>
    <w:rsid w:val="00DE3C42"/>
    <w:rsid w:val="00DE48ED"/>
    <w:rsid w:val="00DE4EFD"/>
    <w:rsid w:val="00DE5942"/>
    <w:rsid w:val="00DE5CF8"/>
    <w:rsid w:val="00DE5D44"/>
    <w:rsid w:val="00DE6506"/>
    <w:rsid w:val="00DE6961"/>
    <w:rsid w:val="00DE6B69"/>
    <w:rsid w:val="00DE70F8"/>
    <w:rsid w:val="00DE7144"/>
    <w:rsid w:val="00DE76DA"/>
    <w:rsid w:val="00DE7963"/>
    <w:rsid w:val="00DE79C6"/>
    <w:rsid w:val="00DE7D1C"/>
    <w:rsid w:val="00DE7ED1"/>
    <w:rsid w:val="00DF010A"/>
    <w:rsid w:val="00DF019D"/>
    <w:rsid w:val="00DF0428"/>
    <w:rsid w:val="00DF0900"/>
    <w:rsid w:val="00DF093B"/>
    <w:rsid w:val="00DF0955"/>
    <w:rsid w:val="00DF0C62"/>
    <w:rsid w:val="00DF11A2"/>
    <w:rsid w:val="00DF1A3F"/>
    <w:rsid w:val="00DF1DA6"/>
    <w:rsid w:val="00DF1DD4"/>
    <w:rsid w:val="00DF2755"/>
    <w:rsid w:val="00DF29CE"/>
    <w:rsid w:val="00DF2A1D"/>
    <w:rsid w:val="00DF2A96"/>
    <w:rsid w:val="00DF31F8"/>
    <w:rsid w:val="00DF32F9"/>
    <w:rsid w:val="00DF33CF"/>
    <w:rsid w:val="00DF355B"/>
    <w:rsid w:val="00DF43D7"/>
    <w:rsid w:val="00DF43E1"/>
    <w:rsid w:val="00DF55CC"/>
    <w:rsid w:val="00DF5926"/>
    <w:rsid w:val="00DF5A09"/>
    <w:rsid w:val="00DF5D5B"/>
    <w:rsid w:val="00DF5DE7"/>
    <w:rsid w:val="00DF600B"/>
    <w:rsid w:val="00DF642C"/>
    <w:rsid w:val="00DF6A85"/>
    <w:rsid w:val="00DF6C19"/>
    <w:rsid w:val="00DF6C1B"/>
    <w:rsid w:val="00DF6DB7"/>
    <w:rsid w:val="00DF75EC"/>
    <w:rsid w:val="00DF7766"/>
    <w:rsid w:val="00DF7D1C"/>
    <w:rsid w:val="00E00861"/>
    <w:rsid w:val="00E0091E"/>
    <w:rsid w:val="00E00A7B"/>
    <w:rsid w:val="00E00BFF"/>
    <w:rsid w:val="00E00FA6"/>
    <w:rsid w:val="00E01395"/>
    <w:rsid w:val="00E0158B"/>
    <w:rsid w:val="00E0165F"/>
    <w:rsid w:val="00E01BE1"/>
    <w:rsid w:val="00E01C3A"/>
    <w:rsid w:val="00E02984"/>
    <w:rsid w:val="00E03AD8"/>
    <w:rsid w:val="00E03C7E"/>
    <w:rsid w:val="00E03D0C"/>
    <w:rsid w:val="00E03E7F"/>
    <w:rsid w:val="00E0402C"/>
    <w:rsid w:val="00E040C1"/>
    <w:rsid w:val="00E041CA"/>
    <w:rsid w:val="00E04517"/>
    <w:rsid w:val="00E04543"/>
    <w:rsid w:val="00E046EB"/>
    <w:rsid w:val="00E0496A"/>
    <w:rsid w:val="00E04CE4"/>
    <w:rsid w:val="00E04CE5"/>
    <w:rsid w:val="00E04FE2"/>
    <w:rsid w:val="00E0510A"/>
    <w:rsid w:val="00E05EB2"/>
    <w:rsid w:val="00E05EC6"/>
    <w:rsid w:val="00E05F35"/>
    <w:rsid w:val="00E0601A"/>
    <w:rsid w:val="00E07194"/>
    <w:rsid w:val="00E071DD"/>
    <w:rsid w:val="00E07C2B"/>
    <w:rsid w:val="00E100ED"/>
    <w:rsid w:val="00E10913"/>
    <w:rsid w:val="00E10D98"/>
    <w:rsid w:val="00E10F9F"/>
    <w:rsid w:val="00E1112E"/>
    <w:rsid w:val="00E1179C"/>
    <w:rsid w:val="00E118A0"/>
    <w:rsid w:val="00E11CAC"/>
    <w:rsid w:val="00E11E79"/>
    <w:rsid w:val="00E11EC0"/>
    <w:rsid w:val="00E11F57"/>
    <w:rsid w:val="00E12AA8"/>
    <w:rsid w:val="00E12DB6"/>
    <w:rsid w:val="00E13128"/>
    <w:rsid w:val="00E137DA"/>
    <w:rsid w:val="00E13ABA"/>
    <w:rsid w:val="00E13F2B"/>
    <w:rsid w:val="00E13F8F"/>
    <w:rsid w:val="00E143A5"/>
    <w:rsid w:val="00E147D5"/>
    <w:rsid w:val="00E14BAD"/>
    <w:rsid w:val="00E14C58"/>
    <w:rsid w:val="00E14EDD"/>
    <w:rsid w:val="00E16664"/>
    <w:rsid w:val="00E17456"/>
    <w:rsid w:val="00E178EF"/>
    <w:rsid w:val="00E17B23"/>
    <w:rsid w:val="00E17D50"/>
    <w:rsid w:val="00E17DB6"/>
    <w:rsid w:val="00E20332"/>
    <w:rsid w:val="00E20D05"/>
    <w:rsid w:val="00E211D9"/>
    <w:rsid w:val="00E21506"/>
    <w:rsid w:val="00E21A00"/>
    <w:rsid w:val="00E22801"/>
    <w:rsid w:val="00E228A6"/>
    <w:rsid w:val="00E22BC8"/>
    <w:rsid w:val="00E23253"/>
    <w:rsid w:val="00E23287"/>
    <w:rsid w:val="00E23352"/>
    <w:rsid w:val="00E23412"/>
    <w:rsid w:val="00E23465"/>
    <w:rsid w:val="00E24B7F"/>
    <w:rsid w:val="00E24BC8"/>
    <w:rsid w:val="00E25048"/>
    <w:rsid w:val="00E2520E"/>
    <w:rsid w:val="00E2541E"/>
    <w:rsid w:val="00E25422"/>
    <w:rsid w:val="00E25655"/>
    <w:rsid w:val="00E2676F"/>
    <w:rsid w:val="00E2693E"/>
    <w:rsid w:val="00E26BC8"/>
    <w:rsid w:val="00E27528"/>
    <w:rsid w:val="00E27580"/>
    <w:rsid w:val="00E27AEC"/>
    <w:rsid w:val="00E30265"/>
    <w:rsid w:val="00E30298"/>
    <w:rsid w:val="00E306FA"/>
    <w:rsid w:val="00E30C3C"/>
    <w:rsid w:val="00E310B3"/>
    <w:rsid w:val="00E31A9D"/>
    <w:rsid w:val="00E31BEF"/>
    <w:rsid w:val="00E32056"/>
    <w:rsid w:val="00E32725"/>
    <w:rsid w:val="00E32AB4"/>
    <w:rsid w:val="00E32ACF"/>
    <w:rsid w:val="00E32D03"/>
    <w:rsid w:val="00E32FA1"/>
    <w:rsid w:val="00E33C43"/>
    <w:rsid w:val="00E33EC3"/>
    <w:rsid w:val="00E33F79"/>
    <w:rsid w:val="00E342F1"/>
    <w:rsid w:val="00E34A37"/>
    <w:rsid w:val="00E34E4B"/>
    <w:rsid w:val="00E34ED0"/>
    <w:rsid w:val="00E354D1"/>
    <w:rsid w:val="00E355AC"/>
    <w:rsid w:val="00E355D3"/>
    <w:rsid w:val="00E359F1"/>
    <w:rsid w:val="00E36169"/>
    <w:rsid w:val="00E361CC"/>
    <w:rsid w:val="00E36271"/>
    <w:rsid w:val="00E36369"/>
    <w:rsid w:val="00E3646F"/>
    <w:rsid w:val="00E369DD"/>
    <w:rsid w:val="00E36E60"/>
    <w:rsid w:val="00E36FC1"/>
    <w:rsid w:val="00E373EF"/>
    <w:rsid w:val="00E40298"/>
    <w:rsid w:val="00E4064E"/>
    <w:rsid w:val="00E40C92"/>
    <w:rsid w:val="00E40F73"/>
    <w:rsid w:val="00E412E9"/>
    <w:rsid w:val="00E413DC"/>
    <w:rsid w:val="00E4238D"/>
    <w:rsid w:val="00E42C14"/>
    <w:rsid w:val="00E42FC1"/>
    <w:rsid w:val="00E43428"/>
    <w:rsid w:val="00E439DF"/>
    <w:rsid w:val="00E43CB7"/>
    <w:rsid w:val="00E43E90"/>
    <w:rsid w:val="00E442A0"/>
    <w:rsid w:val="00E442FA"/>
    <w:rsid w:val="00E44553"/>
    <w:rsid w:val="00E44B13"/>
    <w:rsid w:val="00E44C0F"/>
    <w:rsid w:val="00E44FE1"/>
    <w:rsid w:val="00E4534F"/>
    <w:rsid w:val="00E45411"/>
    <w:rsid w:val="00E45515"/>
    <w:rsid w:val="00E45756"/>
    <w:rsid w:val="00E457EE"/>
    <w:rsid w:val="00E4585F"/>
    <w:rsid w:val="00E45ACB"/>
    <w:rsid w:val="00E468A0"/>
    <w:rsid w:val="00E46AE4"/>
    <w:rsid w:val="00E46B85"/>
    <w:rsid w:val="00E46EE7"/>
    <w:rsid w:val="00E475C5"/>
    <w:rsid w:val="00E47928"/>
    <w:rsid w:val="00E47C42"/>
    <w:rsid w:val="00E47FDD"/>
    <w:rsid w:val="00E503D9"/>
    <w:rsid w:val="00E50572"/>
    <w:rsid w:val="00E506C7"/>
    <w:rsid w:val="00E511CA"/>
    <w:rsid w:val="00E517D1"/>
    <w:rsid w:val="00E51877"/>
    <w:rsid w:val="00E51F54"/>
    <w:rsid w:val="00E521DA"/>
    <w:rsid w:val="00E5227A"/>
    <w:rsid w:val="00E524D5"/>
    <w:rsid w:val="00E527AE"/>
    <w:rsid w:val="00E53264"/>
    <w:rsid w:val="00E538F3"/>
    <w:rsid w:val="00E539B2"/>
    <w:rsid w:val="00E53BB5"/>
    <w:rsid w:val="00E53C95"/>
    <w:rsid w:val="00E53D0E"/>
    <w:rsid w:val="00E541C7"/>
    <w:rsid w:val="00E54C01"/>
    <w:rsid w:val="00E551B7"/>
    <w:rsid w:val="00E5532D"/>
    <w:rsid w:val="00E55D3E"/>
    <w:rsid w:val="00E56FF0"/>
    <w:rsid w:val="00E57AB3"/>
    <w:rsid w:val="00E57B47"/>
    <w:rsid w:val="00E6040A"/>
    <w:rsid w:val="00E6060F"/>
    <w:rsid w:val="00E60638"/>
    <w:rsid w:val="00E60984"/>
    <w:rsid w:val="00E60A5D"/>
    <w:rsid w:val="00E60BD5"/>
    <w:rsid w:val="00E612E0"/>
    <w:rsid w:val="00E6159E"/>
    <w:rsid w:val="00E620E9"/>
    <w:rsid w:val="00E62351"/>
    <w:rsid w:val="00E625DE"/>
    <w:rsid w:val="00E62684"/>
    <w:rsid w:val="00E63716"/>
    <w:rsid w:val="00E63E00"/>
    <w:rsid w:val="00E647E0"/>
    <w:rsid w:val="00E64936"/>
    <w:rsid w:val="00E64F1D"/>
    <w:rsid w:val="00E655AD"/>
    <w:rsid w:val="00E65FCE"/>
    <w:rsid w:val="00E6654C"/>
    <w:rsid w:val="00E666D8"/>
    <w:rsid w:val="00E666FC"/>
    <w:rsid w:val="00E669B2"/>
    <w:rsid w:val="00E66D1D"/>
    <w:rsid w:val="00E66E4D"/>
    <w:rsid w:val="00E66F28"/>
    <w:rsid w:val="00E6702B"/>
    <w:rsid w:val="00E67248"/>
    <w:rsid w:val="00E67462"/>
    <w:rsid w:val="00E67A03"/>
    <w:rsid w:val="00E70C64"/>
    <w:rsid w:val="00E70D25"/>
    <w:rsid w:val="00E71294"/>
    <w:rsid w:val="00E717E4"/>
    <w:rsid w:val="00E72BA6"/>
    <w:rsid w:val="00E72BCA"/>
    <w:rsid w:val="00E72FBE"/>
    <w:rsid w:val="00E7314B"/>
    <w:rsid w:val="00E7350D"/>
    <w:rsid w:val="00E735ED"/>
    <w:rsid w:val="00E737F1"/>
    <w:rsid w:val="00E740A1"/>
    <w:rsid w:val="00E74394"/>
    <w:rsid w:val="00E7515F"/>
    <w:rsid w:val="00E7543E"/>
    <w:rsid w:val="00E75698"/>
    <w:rsid w:val="00E75A64"/>
    <w:rsid w:val="00E76A48"/>
    <w:rsid w:val="00E76CE5"/>
    <w:rsid w:val="00E76E33"/>
    <w:rsid w:val="00E770A1"/>
    <w:rsid w:val="00E7712E"/>
    <w:rsid w:val="00E775F7"/>
    <w:rsid w:val="00E77EE8"/>
    <w:rsid w:val="00E80366"/>
    <w:rsid w:val="00E80464"/>
    <w:rsid w:val="00E806F3"/>
    <w:rsid w:val="00E806FB"/>
    <w:rsid w:val="00E81110"/>
    <w:rsid w:val="00E812D0"/>
    <w:rsid w:val="00E816EE"/>
    <w:rsid w:val="00E81A03"/>
    <w:rsid w:val="00E81E9E"/>
    <w:rsid w:val="00E82029"/>
    <w:rsid w:val="00E827D3"/>
    <w:rsid w:val="00E82BE7"/>
    <w:rsid w:val="00E82E81"/>
    <w:rsid w:val="00E837D1"/>
    <w:rsid w:val="00E83E72"/>
    <w:rsid w:val="00E83FBB"/>
    <w:rsid w:val="00E84219"/>
    <w:rsid w:val="00E84F8B"/>
    <w:rsid w:val="00E854C0"/>
    <w:rsid w:val="00E8599E"/>
    <w:rsid w:val="00E85A09"/>
    <w:rsid w:val="00E86190"/>
    <w:rsid w:val="00E8668E"/>
    <w:rsid w:val="00E86EB8"/>
    <w:rsid w:val="00E86FFD"/>
    <w:rsid w:val="00E87232"/>
    <w:rsid w:val="00E87835"/>
    <w:rsid w:val="00E87C7A"/>
    <w:rsid w:val="00E87DA5"/>
    <w:rsid w:val="00E90325"/>
    <w:rsid w:val="00E90358"/>
    <w:rsid w:val="00E904A2"/>
    <w:rsid w:val="00E90800"/>
    <w:rsid w:val="00E90E83"/>
    <w:rsid w:val="00E91646"/>
    <w:rsid w:val="00E916A6"/>
    <w:rsid w:val="00E9196F"/>
    <w:rsid w:val="00E92314"/>
    <w:rsid w:val="00E925E9"/>
    <w:rsid w:val="00E92780"/>
    <w:rsid w:val="00E9308A"/>
    <w:rsid w:val="00E9338B"/>
    <w:rsid w:val="00E93468"/>
    <w:rsid w:val="00E93555"/>
    <w:rsid w:val="00E94262"/>
    <w:rsid w:val="00E94EBB"/>
    <w:rsid w:val="00E95408"/>
    <w:rsid w:val="00E955A8"/>
    <w:rsid w:val="00E95BE5"/>
    <w:rsid w:val="00E95C31"/>
    <w:rsid w:val="00E95ECC"/>
    <w:rsid w:val="00E96478"/>
    <w:rsid w:val="00E96A7C"/>
    <w:rsid w:val="00E96A94"/>
    <w:rsid w:val="00E972DC"/>
    <w:rsid w:val="00E97C44"/>
    <w:rsid w:val="00E97E25"/>
    <w:rsid w:val="00E97F58"/>
    <w:rsid w:val="00EA0022"/>
    <w:rsid w:val="00EA053A"/>
    <w:rsid w:val="00EA06D0"/>
    <w:rsid w:val="00EA0BF7"/>
    <w:rsid w:val="00EA0D40"/>
    <w:rsid w:val="00EA1F41"/>
    <w:rsid w:val="00EA2335"/>
    <w:rsid w:val="00EA2457"/>
    <w:rsid w:val="00EA26F1"/>
    <w:rsid w:val="00EA3098"/>
    <w:rsid w:val="00EA328F"/>
    <w:rsid w:val="00EA32D5"/>
    <w:rsid w:val="00EA34E3"/>
    <w:rsid w:val="00EA35C1"/>
    <w:rsid w:val="00EA3654"/>
    <w:rsid w:val="00EA3F03"/>
    <w:rsid w:val="00EA46A9"/>
    <w:rsid w:val="00EA5B78"/>
    <w:rsid w:val="00EA61B2"/>
    <w:rsid w:val="00EA65A5"/>
    <w:rsid w:val="00EA65C8"/>
    <w:rsid w:val="00EA6C41"/>
    <w:rsid w:val="00EA6CF4"/>
    <w:rsid w:val="00EA6D96"/>
    <w:rsid w:val="00EA6E80"/>
    <w:rsid w:val="00EA71A6"/>
    <w:rsid w:val="00EA74DC"/>
    <w:rsid w:val="00EB00EA"/>
    <w:rsid w:val="00EB019B"/>
    <w:rsid w:val="00EB03BF"/>
    <w:rsid w:val="00EB1145"/>
    <w:rsid w:val="00EB1FB1"/>
    <w:rsid w:val="00EB227B"/>
    <w:rsid w:val="00EB2384"/>
    <w:rsid w:val="00EB249E"/>
    <w:rsid w:val="00EB2536"/>
    <w:rsid w:val="00EB28EC"/>
    <w:rsid w:val="00EB344F"/>
    <w:rsid w:val="00EB35EA"/>
    <w:rsid w:val="00EB375C"/>
    <w:rsid w:val="00EB3BEB"/>
    <w:rsid w:val="00EB4592"/>
    <w:rsid w:val="00EB4597"/>
    <w:rsid w:val="00EB4816"/>
    <w:rsid w:val="00EB4B97"/>
    <w:rsid w:val="00EB4F11"/>
    <w:rsid w:val="00EB5A01"/>
    <w:rsid w:val="00EB5E4D"/>
    <w:rsid w:val="00EB5F34"/>
    <w:rsid w:val="00EB634D"/>
    <w:rsid w:val="00EB738E"/>
    <w:rsid w:val="00EB7399"/>
    <w:rsid w:val="00EB7DF4"/>
    <w:rsid w:val="00EB7E57"/>
    <w:rsid w:val="00EBB64F"/>
    <w:rsid w:val="00EC05AF"/>
    <w:rsid w:val="00EC078B"/>
    <w:rsid w:val="00EC0812"/>
    <w:rsid w:val="00EC192E"/>
    <w:rsid w:val="00EC2115"/>
    <w:rsid w:val="00EC24E9"/>
    <w:rsid w:val="00EC2660"/>
    <w:rsid w:val="00EC28B9"/>
    <w:rsid w:val="00EC2CFE"/>
    <w:rsid w:val="00EC326C"/>
    <w:rsid w:val="00EC3756"/>
    <w:rsid w:val="00EC42CB"/>
    <w:rsid w:val="00EC506C"/>
    <w:rsid w:val="00EC51E5"/>
    <w:rsid w:val="00EC5280"/>
    <w:rsid w:val="00EC56AB"/>
    <w:rsid w:val="00EC5D2A"/>
    <w:rsid w:val="00EC5FEA"/>
    <w:rsid w:val="00EC673F"/>
    <w:rsid w:val="00EC6B67"/>
    <w:rsid w:val="00EC7148"/>
    <w:rsid w:val="00ED029C"/>
    <w:rsid w:val="00ED0468"/>
    <w:rsid w:val="00ED0BD4"/>
    <w:rsid w:val="00ED1416"/>
    <w:rsid w:val="00ED19CA"/>
    <w:rsid w:val="00ED256B"/>
    <w:rsid w:val="00ED3C0A"/>
    <w:rsid w:val="00ED3C1F"/>
    <w:rsid w:val="00ED3E7E"/>
    <w:rsid w:val="00ED4343"/>
    <w:rsid w:val="00ED480A"/>
    <w:rsid w:val="00ED4E4A"/>
    <w:rsid w:val="00ED5223"/>
    <w:rsid w:val="00ED58FF"/>
    <w:rsid w:val="00ED5A2A"/>
    <w:rsid w:val="00ED5CDC"/>
    <w:rsid w:val="00ED61D0"/>
    <w:rsid w:val="00ED627D"/>
    <w:rsid w:val="00ED6D0B"/>
    <w:rsid w:val="00ED70C2"/>
    <w:rsid w:val="00ED75D9"/>
    <w:rsid w:val="00ED7933"/>
    <w:rsid w:val="00EE0039"/>
    <w:rsid w:val="00EE0395"/>
    <w:rsid w:val="00EE1421"/>
    <w:rsid w:val="00EE1CD8"/>
    <w:rsid w:val="00EE1CE5"/>
    <w:rsid w:val="00EE2196"/>
    <w:rsid w:val="00EE21FE"/>
    <w:rsid w:val="00EE2739"/>
    <w:rsid w:val="00EE28BE"/>
    <w:rsid w:val="00EE2EFD"/>
    <w:rsid w:val="00EE31E4"/>
    <w:rsid w:val="00EE35FC"/>
    <w:rsid w:val="00EE3A1E"/>
    <w:rsid w:val="00EE3CE4"/>
    <w:rsid w:val="00EE3D95"/>
    <w:rsid w:val="00EE4122"/>
    <w:rsid w:val="00EE4553"/>
    <w:rsid w:val="00EE466C"/>
    <w:rsid w:val="00EE48D2"/>
    <w:rsid w:val="00EE4968"/>
    <w:rsid w:val="00EE4ABF"/>
    <w:rsid w:val="00EE53EE"/>
    <w:rsid w:val="00EE553F"/>
    <w:rsid w:val="00EE584C"/>
    <w:rsid w:val="00EE5ADC"/>
    <w:rsid w:val="00EE5C30"/>
    <w:rsid w:val="00EE5F74"/>
    <w:rsid w:val="00EE65F0"/>
    <w:rsid w:val="00EE690D"/>
    <w:rsid w:val="00EE7133"/>
    <w:rsid w:val="00EE7195"/>
    <w:rsid w:val="00EE73C3"/>
    <w:rsid w:val="00EE7643"/>
    <w:rsid w:val="00EE79C8"/>
    <w:rsid w:val="00EE7B0F"/>
    <w:rsid w:val="00EE7E14"/>
    <w:rsid w:val="00EF0047"/>
    <w:rsid w:val="00EF02CB"/>
    <w:rsid w:val="00EF0416"/>
    <w:rsid w:val="00EF074B"/>
    <w:rsid w:val="00EF1221"/>
    <w:rsid w:val="00EF1379"/>
    <w:rsid w:val="00EF1DF8"/>
    <w:rsid w:val="00EF2318"/>
    <w:rsid w:val="00EF2817"/>
    <w:rsid w:val="00EF2F82"/>
    <w:rsid w:val="00EF30CD"/>
    <w:rsid w:val="00EF33C5"/>
    <w:rsid w:val="00EF396D"/>
    <w:rsid w:val="00EF3B23"/>
    <w:rsid w:val="00EF3C5B"/>
    <w:rsid w:val="00EF4479"/>
    <w:rsid w:val="00EF4553"/>
    <w:rsid w:val="00EF4ED7"/>
    <w:rsid w:val="00EF5740"/>
    <w:rsid w:val="00EF644E"/>
    <w:rsid w:val="00EF688C"/>
    <w:rsid w:val="00EF691E"/>
    <w:rsid w:val="00EF6984"/>
    <w:rsid w:val="00EF6DB2"/>
    <w:rsid w:val="00F000D3"/>
    <w:rsid w:val="00F00B99"/>
    <w:rsid w:val="00F00DA3"/>
    <w:rsid w:val="00F00EB4"/>
    <w:rsid w:val="00F0134A"/>
    <w:rsid w:val="00F0149E"/>
    <w:rsid w:val="00F020C8"/>
    <w:rsid w:val="00F0248A"/>
    <w:rsid w:val="00F02B8A"/>
    <w:rsid w:val="00F02F10"/>
    <w:rsid w:val="00F02F18"/>
    <w:rsid w:val="00F031DA"/>
    <w:rsid w:val="00F03A6A"/>
    <w:rsid w:val="00F0454D"/>
    <w:rsid w:val="00F04786"/>
    <w:rsid w:val="00F04FEA"/>
    <w:rsid w:val="00F055E5"/>
    <w:rsid w:val="00F057E3"/>
    <w:rsid w:val="00F063F6"/>
    <w:rsid w:val="00F06862"/>
    <w:rsid w:val="00F06F68"/>
    <w:rsid w:val="00F07080"/>
    <w:rsid w:val="00F0787B"/>
    <w:rsid w:val="00F07A5A"/>
    <w:rsid w:val="00F07C9D"/>
    <w:rsid w:val="00F07E16"/>
    <w:rsid w:val="00F07F12"/>
    <w:rsid w:val="00F1024B"/>
    <w:rsid w:val="00F10602"/>
    <w:rsid w:val="00F1075C"/>
    <w:rsid w:val="00F10E2A"/>
    <w:rsid w:val="00F117D1"/>
    <w:rsid w:val="00F11BD0"/>
    <w:rsid w:val="00F11FE2"/>
    <w:rsid w:val="00F129DF"/>
    <w:rsid w:val="00F12FAB"/>
    <w:rsid w:val="00F131D6"/>
    <w:rsid w:val="00F133B9"/>
    <w:rsid w:val="00F1368E"/>
    <w:rsid w:val="00F13970"/>
    <w:rsid w:val="00F13FAA"/>
    <w:rsid w:val="00F14171"/>
    <w:rsid w:val="00F142C3"/>
    <w:rsid w:val="00F144DB"/>
    <w:rsid w:val="00F146CE"/>
    <w:rsid w:val="00F14C19"/>
    <w:rsid w:val="00F14E6D"/>
    <w:rsid w:val="00F15084"/>
    <w:rsid w:val="00F1511D"/>
    <w:rsid w:val="00F15148"/>
    <w:rsid w:val="00F152AC"/>
    <w:rsid w:val="00F152F6"/>
    <w:rsid w:val="00F15615"/>
    <w:rsid w:val="00F156AD"/>
    <w:rsid w:val="00F156C7"/>
    <w:rsid w:val="00F15832"/>
    <w:rsid w:val="00F1614C"/>
    <w:rsid w:val="00F16692"/>
    <w:rsid w:val="00F17248"/>
    <w:rsid w:val="00F17328"/>
    <w:rsid w:val="00F17D5D"/>
    <w:rsid w:val="00F17DB3"/>
    <w:rsid w:val="00F203A2"/>
    <w:rsid w:val="00F213C7"/>
    <w:rsid w:val="00F21BE1"/>
    <w:rsid w:val="00F221F2"/>
    <w:rsid w:val="00F238F7"/>
    <w:rsid w:val="00F23E57"/>
    <w:rsid w:val="00F24457"/>
    <w:rsid w:val="00F247FA"/>
    <w:rsid w:val="00F24D96"/>
    <w:rsid w:val="00F26410"/>
    <w:rsid w:val="00F26472"/>
    <w:rsid w:val="00F26D8B"/>
    <w:rsid w:val="00F26F0E"/>
    <w:rsid w:val="00F272C0"/>
    <w:rsid w:val="00F27768"/>
    <w:rsid w:val="00F27BA7"/>
    <w:rsid w:val="00F300D7"/>
    <w:rsid w:val="00F308DA"/>
    <w:rsid w:val="00F30902"/>
    <w:rsid w:val="00F3095A"/>
    <w:rsid w:val="00F309F1"/>
    <w:rsid w:val="00F31266"/>
    <w:rsid w:val="00F31330"/>
    <w:rsid w:val="00F3148F"/>
    <w:rsid w:val="00F31BFB"/>
    <w:rsid w:val="00F3229F"/>
    <w:rsid w:val="00F32910"/>
    <w:rsid w:val="00F32A07"/>
    <w:rsid w:val="00F33569"/>
    <w:rsid w:val="00F33A9E"/>
    <w:rsid w:val="00F33B3F"/>
    <w:rsid w:val="00F341C2"/>
    <w:rsid w:val="00F34881"/>
    <w:rsid w:val="00F34ED7"/>
    <w:rsid w:val="00F35270"/>
    <w:rsid w:val="00F35519"/>
    <w:rsid w:val="00F35633"/>
    <w:rsid w:val="00F3573C"/>
    <w:rsid w:val="00F35CA9"/>
    <w:rsid w:val="00F35D17"/>
    <w:rsid w:val="00F362B3"/>
    <w:rsid w:val="00F36592"/>
    <w:rsid w:val="00F3664F"/>
    <w:rsid w:val="00F37102"/>
    <w:rsid w:val="00F37375"/>
    <w:rsid w:val="00F3FF75"/>
    <w:rsid w:val="00F400F3"/>
    <w:rsid w:val="00F40173"/>
    <w:rsid w:val="00F413B5"/>
    <w:rsid w:val="00F41866"/>
    <w:rsid w:val="00F41D5E"/>
    <w:rsid w:val="00F42108"/>
    <w:rsid w:val="00F42D05"/>
    <w:rsid w:val="00F42D7E"/>
    <w:rsid w:val="00F43458"/>
    <w:rsid w:val="00F43526"/>
    <w:rsid w:val="00F4381D"/>
    <w:rsid w:val="00F43C30"/>
    <w:rsid w:val="00F44387"/>
    <w:rsid w:val="00F44ABF"/>
    <w:rsid w:val="00F44C53"/>
    <w:rsid w:val="00F450B9"/>
    <w:rsid w:val="00F45390"/>
    <w:rsid w:val="00F454CF"/>
    <w:rsid w:val="00F4553D"/>
    <w:rsid w:val="00F45A5A"/>
    <w:rsid w:val="00F45FAA"/>
    <w:rsid w:val="00F461E7"/>
    <w:rsid w:val="00F46286"/>
    <w:rsid w:val="00F4633D"/>
    <w:rsid w:val="00F501CA"/>
    <w:rsid w:val="00F50247"/>
    <w:rsid w:val="00F5070D"/>
    <w:rsid w:val="00F50AE7"/>
    <w:rsid w:val="00F50CD0"/>
    <w:rsid w:val="00F50D73"/>
    <w:rsid w:val="00F514DA"/>
    <w:rsid w:val="00F516C3"/>
    <w:rsid w:val="00F5180A"/>
    <w:rsid w:val="00F51E04"/>
    <w:rsid w:val="00F51E43"/>
    <w:rsid w:val="00F52764"/>
    <w:rsid w:val="00F52968"/>
    <w:rsid w:val="00F52B03"/>
    <w:rsid w:val="00F52E91"/>
    <w:rsid w:val="00F532CB"/>
    <w:rsid w:val="00F53E11"/>
    <w:rsid w:val="00F542AE"/>
    <w:rsid w:val="00F542F7"/>
    <w:rsid w:val="00F54AD1"/>
    <w:rsid w:val="00F54FCF"/>
    <w:rsid w:val="00F55AF8"/>
    <w:rsid w:val="00F5600D"/>
    <w:rsid w:val="00F56456"/>
    <w:rsid w:val="00F56B8B"/>
    <w:rsid w:val="00F56D6A"/>
    <w:rsid w:val="00F5703E"/>
    <w:rsid w:val="00F5744F"/>
    <w:rsid w:val="00F577DD"/>
    <w:rsid w:val="00F57A9C"/>
    <w:rsid w:val="00F60725"/>
    <w:rsid w:val="00F60A41"/>
    <w:rsid w:val="00F60CB5"/>
    <w:rsid w:val="00F60D9F"/>
    <w:rsid w:val="00F623DE"/>
    <w:rsid w:val="00F6243B"/>
    <w:rsid w:val="00F625F7"/>
    <w:rsid w:val="00F629E2"/>
    <w:rsid w:val="00F62F45"/>
    <w:rsid w:val="00F632F4"/>
    <w:rsid w:val="00F63419"/>
    <w:rsid w:val="00F638DE"/>
    <w:rsid w:val="00F63DDA"/>
    <w:rsid w:val="00F640D5"/>
    <w:rsid w:val="00F6471E"/>
    <w:rsid w:val="00F64D6F"/>
    <w:rsid w:val="00F6576A"/>
    <w:rsid w:val="00F66818"/>
    <w:rsid w:val="00F66E06"/>
    <w:rsid w:val="00F675B6"/>
    <w:rsid w:val="00F67887"/>
    <w:rsid w:val="00F67A84"/>
    <w:rsid w:val="00F70071"/>
    <w:rsid w:val="00F7033D"/>
    <w:rsid w:val="00F71191"/>
    <w:rsid w:val="00F7148C"/>
    <w:rsid w:val="00F71799"/>
    <w:rsid w:val="00F719DF"/>
    <w:rsid w:val="00F71CAE"/>
    <w:rsid w:val="00F72198"/>
    <w:rsid w:val="00F72427"/>
    <w:rsid w:val="00F72472"/>
    <w:rsid w:val="00F7295B"/>
    <w:rsid w:val="00F72C03"/>
    <w:rsid w:val="00F73078"/>
    <w:rsid w:val="00F73376"/>
    <w:rsid w:val="00F73801"/>
    <w:rsid w:val="00F73DDB"/>
    <w:rsid w:val="00F74138"/>
    <w:rsid w:val="00F74145"/>
    <w:rsid w:val="00F74225"/>
    <w:rsid w:val="00F743A9"/>
    <w:rsid w:val="00F74870"/>
    <w:rsid w:val="00F748EC"/>
    <w:rsid w:val="00F749F2"/>
    <w:rsid w:val="00F74DF9"/>
    <w:rsid w:val="00F75A06"/>
    <w:rsid w:val="00F75AB0"/>
    <w:rsid w:val="00F75B3E"/>
    <w:rsid w:val="00F75E27"/>
    <w:rsid w:val="00F75EE4"/>
    <w:rsid w:val="00F75FB9"/>
    <w:rsid w:val="00F76611"/>
    <w:rsid w:val="00F76A7F"/>
    <w:rsid w:val="00F771C2"/>
    <w:rsid w:val="00F77276"/>
    <w:rsid w:val="00F77D1A"/>
    <w:rsid w:val="00F77E12"/>
    <w:rsid w:val="00F80283"/>
    <w:rsid w:val="00F80459"/>
    <w:rsid w:val="00F80C6A"/>
    <w:rsid w:val="00F80F38"/>
    <w:rsid w:val="00F810F0"/>
    <w:rsid w:val="00F81F83"/>
    <w:rsid w:val="00F81FC0"/>
    <w:rsid w:val="00F8290D"/>
    <w:rsid w:val="00F82C8A"/>
    <w:rsid w:val="00F8352D"/>
    <w:rsid w:val="00F84610"/>
    <w:rsid w:val="00F84D3E"/>
    <w:rsid w:val="00F85101"/>
    <w:rsid w:val="00F85599"/>
    <w:rsid w:val="00F85E76"/>
    <w:rsid w:val="00F86D9E"/>
    <w:rsid w:val="00F86F02"/>
    <w:rsid w:val="00F870A0"/>
    <w:rsid w:val="00F8741B"/>
    <w:rsid w:val="00F87E4C"/>
    <w:rsid w:val="00F90025"/>
    <w:rsid w:val="00F90402"/>
    <w:rsid w:val="00F91165"/>
    <w:rsid w:val="00F9134B"/>
    <w:rsid w:val="00F91783"/>
    <w:rsid w:val="00F91A3D"/>
    <w:rsid w:val="00F92513"/>
    <w:rsid w:val="00F926A1"/>
    <w:rsid w:val="00F92845"/>
    <w:rsid w:val="00F929A1"/>
    <w:rsid w:val="00F92B75"/>
    <w:rsid w:val="00F92BDF"/>
    <w:rsid w:val="00F9354A"/>
    <w:rsid w:val="00F935A5"/>
    <w:rsid w:val="00F9365F"/>
    <w:rsid w:val="00F9448B"/>
    <w:rsid w:val="00F94688"/>
    <w:rsid w:val="00F949FD"/>
    <w:rsid w:val="00F94DE9"/>
    <w:rsid w:val="00F956EA"/>
    <w:rsid w:val="00F962B7"/>
    <w:rsid w:val="00F96356"/>
    <w:rsid w:val="00F9650F"/>
    <w:rsid w:val="00F96E42"/>
    <w:rsid w:val="00F96E74"/>
    <w:rsid w:val="00F9723F"/>
    <w:rsid w:val="00F97396"/>
    <w:rsid w:val="00F97583"/>
    <w:rsid w:val="00F979BE"/>
    <w:rsid w:val="00FA0188"/>
    <w:rsid w:val="00FA01EA"/>
    <w:rsid w:val="00FA108D"/>
    <w:rsid w:val="00FA1126"/>
    <w:rsid w:val="00FA13BD"/>
    <w:rsid w:val="00FA1C62"/>
    <w:rsid w:val="00FA1F6D"/>
    <w:rsid w:val="00FA24C6"/>
    <w:rsid w:val="00FA2593"/>
    <w:rsid w:val="00FA266F"/>
    <w:rsid w:val="00FA2DDB"/>
    <w:rsid w:val="00FA3890"/>
    <w:rsid w:val="00FA3C96"/>
    <w:rsid w:val="00FA4583"/>
    <w:rsid w:val="00FA497E"/>
    <w:rsid w:val="00FA4DCD"/>
    <w:rsid w:val="00FA4E8C"/>
    <w:rsid w:val="00FA4F78"/>
    <w:rsid w:val="00FA540C"/>
    <w:rsid w:val="00FA5525"/>
    <w:rsid w:val="00FA5A70"/>
    <w:rsid w:val="00FA6415"/>
    <w:rsid w:val="00FA6426"/>
    <w:rsid w:val="00FA6546"/>
    <w:rsid w:val="00FA6AD5"/>
    <w:rsid w:val="00FA6D18"/>
    <w:rsid w:val="00FB0252"/>
    <w:rsid w:val="00FB0634"/>
    <w:rsid w:val="00FB065F"/>
    <w:rsid w:val="00FB0801"/>
    <w:rsid w:val="00FB0895"/>
    <w:rsid w:val="00FB0D09"/>
    <w:rsid w:val="00FB1CCC"/>
    <w:rsid w:val="00FB2222"/>
    <w:rsid w:val="00FB2654"/>
    <w:rsid w:val="00FB26A4"/>
    <w:rsid w:val="00FB26A8"/>
    <w:rsid w:val="00FB28D8"/>
    <w:rsid w:val="00FB2D96"/>
    <w:rsid w:val="00FB2EB9"/>
    <w:rsid w:val="00FB3417"/>
    <w:rsid w:val="00FB3519"/>
    <w:rsid w:val="00FB3A0A"/>
    <w:rsid w:val="00FB3DF9"/>
    <w:rsid w:val="00FB3FDB"/>
    <w:rsid w:val="00FB4683"/>
    <w:rsid w:val="00FB4E67"/>
    <w:rsid w:val="00FB5013"/>
    <w:rsid w:val="00FB529B"/>
    <w:rsid w:val="00FB571D"/>
    <w:rsid w:val="00FB5811"/>
    <w:rsid w:val="00FB591D"/>
    <w:rsid w:val="00FB5ABB"/>
    <w:rsid w:val="00FB6A55"/>
    <w:rsid w:val="00FB74A6"/>
    <w:rsid w:val="00FB767F"/>
    <w:rsid w:val="00FB7D0D"/>
    <w:rsid w:val="00FB7FDE"/>
    <w:rsid w:val="00FC01B5"/>
    <w:rsid w:val="00FC04BB"/>
    <w:rsid w:val="00FC08B1"/>
    <w:rsid w:val="00FC0ED0"/>
    <w:rsid w:val="00FC1480"/>
    <w:rsid w:val="00FC17AC"/>
    <w:rsid w:val="00FC1911"/>
    <w:rsid w:val="00FC2304"/>
    <w:rsid w:val="00FC23F4"/>
    <w:rsid w:val="00FC28F4"/>
    <w:rsid w:val="00FC2B20"/>
    <w:rsid w:val="00FC3FDA"/>
    <w:rsid w:val="00FC41A5"/>
    <w:rsid w:val="00FC422B"/>
    <w:rsid w:val="00FC4818"/>
    <w:rsid w:val="00FC4ACA"/>
    <w:rsid w:val="00FC4ECF"/>
    <w:rsid w:val="00FC5479"/>
    <w:rsid w:val="00FC550A"/>
    <w:rsid w:val="00FC56D2"/>
    <w:rsid w:val="00FC58D2"/>
    <w:rsid w:val="00FC58E4"/>
    <w:rsid w:val="00FC63E5"/>
    <w:rsid w:val="00FC6664"/>
    <w:rsid w:val="00FC6735"/>
    <w:rsid w:val="00FC6A42"/>
    <w:rsid w:val="00FC6AAD"/>
    <w:rsid w:val="00FC6F05"/>
    <w:rsid w:val="00FC71C6"/>
    <w:rsid w:val="00FD08B1"/>
    <w:rsid w:val="00FD0AFD"/>
    <w:rsid w:val="00FD10CA"/>
    <w:rsid w:val="00FD1154"/>
    <w:rsid w:val="00FD15ED"/>
    <w:rsid w:val="00FD1719"/>
    <w:rsid w:val="00FD1C81"/>
    <w:rsid w:val="00FD1D75"/>
    <w:rsid w:val="00FD212C"/>
    <w:rsid w:val="00FD28F7"/>
    <w:rsid w:val="00FD2D54"/>
    <w:rsid w:val="00FD2F56"/>
    <w:rsid w:val="00FD2F78"/>
    <w:rsid w:val="00FD32AF"/>
    <w:rsid w:val="00FD3523"/>
    <w:rsid w:val="00FD37DA"/>
    <w:rsid w:val="00FD3E41"/>
    <w:rsid w:val="00FD4145"/>
    <w:rsid w:val="00FD4547"/>
    <w:rsid w:val="00FD45FE"/>
    <w:rsid w:val="00FD46DD"/>
    <w:rsid w:val="00FD4870"/>
    <w:rsid w:val="00FD4B6E"/>
    <w:rsid w:val="00FD54B2"/>
    <w:rsid w:val="00FD6212"/>
    <w:rsid w:val="00FD656D"/>
    <w:rsid w:val="00FD67C9"/>
    <w:rsid w:val="00FD68CE"/>
    <w:rsid w:val="00FD6A2A"/>
    <w:rsid w:val="00FD6DB2"/>
    <w:rsid w:val="00FD785E"/>
    <w:rsid w:val="00FD78A6"/>
    <w:rsid w:val="00FD7CB0"/>
    <w:rsid w:val="00FD7DD0"/>
    <w:rsid w:val="00FD7EF0"/>
    <w:rsid w:val="00FE0439"/>
    <w:rsid w:val="00FE0685"/>
    <w:rsid w:val="00FE070A"/>
    <w:rsid w:val="00FE0E82"/>
    <w:rsid w:val="00FE17EC"/>
    <w:rsid w:val="00FE1C2E"/>
    <w:rsid w:val="00FE1D96"/>
    <w:rsid w:val="00FE1DB2"/>
    <w:rsid w:val="00FE2789"/>
    <w:rsid w:val="00FE2B94"/>
    <w:rsid w:val="00FE2C40"/>
    <w:rsid w:val="00FE2E68"/>
    <w:rsid w:val="00FE2E83"/>
    <w:rsid w:val="00FE2F8C"/>
    <w:rsid w:val="00FE2FCF"/>
    <w:rsid w:val="00FE3414"/>
    <w:rsid w:val="00FE3453"/>
    <w:rsid w:val="00FE45C1"/>
    <w:rsid w:val="00FE4BF9"/>
    <w:rsid w:val="00FE589A"/>
    <w:rsid w:val="00FE6262"/>
    <w:rsid w:val="00FE689C"/>
    <w:rsid w:val="00FE68AE"/>
    <w:rsid w:val="00FE76C5"/>
    <w:rsid w:val="00FE7A62"/>
    <w:rsid w:val="00FE7B80"/>
    <w:rsid w:val="00FF0E23"/>
    <w:rsid w:val="00FF13A8"/>
    <w:rsid w:val="00FF1629"/>
    <w:rsid w:val="00FF16BD"/>
    <w:rsid w:val="00FF1A76"/>
    <w:rsid w:val="00FF1B79"/>
    <w:rsid w:val="00FF1BCF"/>
    <w:rsid w:val="00FF1D6B"/>
    <w:rsid w:val="00FF20DD"/>
    <w:rsid w:val="00FF3DAF"/>
    <w:rsid w:val="00FF4923"/>
    <w:rsid w:val="00FF4B3A"/>
    <w:rsid w:val="00FF4B93"/>
    <w:rsid w:val="00FF4E93"/>
    <w:rsid w:val="00FF5014"/>
    <w:rsid w:val="00FF5235"/>
    <w:rsid w:val="00FF6C92"/>
    <w:rsid w:val="00FF6F02"/>
    <w:rsid w:val="00FF6FAD"/>
    <w:rsid w:val="00FF71A2"/>
    <w:rsid w:val="00FF76AA"/>
    <w:rsid w:val="0100A182"/>
    <w:rsid w:val="0101ADAB"/>
    <w:rsid w:val="0103B09A"/>
    <w:rsid w:val="0105BE7D"/>
    <w:rsid w:val="01072F8B"/>
    <w:rsid w:val="010942C6"/>
    <w:rsid w:val="010EDCDD"/>
    <w:rsid w:val="01104502"/>
    <w:rsid w:val="01123437"/>
    <w:rsid w:val="01146759"/>
    <w:rsid w:val="01160776"/>
    <w:rsid w:val="01254E86"/>
    <w:rsid w:val="012A2FC5"/>
    <w:rsid w:val="012BF906"/>
    <w:rsid w:val="012E1C11"/>
    <w:rsid w:val="01305DDC"/>
    <w:rsid w:val="013EE315"/>
    <w:rsid w:val="01488192"/>
    <w:rsid w:val="014AB513"/>
    <w:rsid w:val="014BB54D"/>
    <w:rsid w:val="014F9CA1"/>
    <w:rsid w:val="01521C67"/>
    <w:rsid w:val="0155C233"/>
    <w:rsid w:val="0157CC55"/>
    <w:rsid w:val="015AE490"/>
    <w:rsid w:val="015B4F29"/>
    <w:rsid w:val="015FD5E4"/>
    <w:rsid w:val="0161F847"/>
    <w:rsid w:val="016D1174"/>
    <w:rsid w:val="017DCC4D"/>
    <w:rsid w:val="017F83E2"/>
    <w:rsid w:val="0182DCF6"/>
    <w:rsid w:val="0183D08E"/>
    <w:rsid w:val="01861043"/>
    <w:rsid w:val="018A1AB3"/>
    <w:rsid w:val="018EE27A"/>
    <w:rsid w:val="018F2B54"/>
    <w:rsid w:val="01927D73"/>
    <w:rsid w:val="01995593"/>
    <w:rsid w:val="01A062E8"/>
    <w:rsid w:val="01A169DE"/>
    <w:rsid w:val="01A3C8CB"/>
    <w:rsid w:val="01A7D44A"/>
    <w:rsid w:val="01A86749"/>
    <w:rsid w:val="01A9D5ED"/>
    <w:rsid w:val="01AE9CDC"/>
    <w:rsid w:val="01B5B18A"/>
    <w:rsid w:val="01BF8731"/>
    <w:rsid w:val="01CDDB6B"/>
    <w:rsid w:val="01CF7017"/>
    <w:rsid w:val="01DCFDF4"/>
    <w:rsid w:val="01DDF557"/>
    <w:rsid w:val="01E23B85"/>
    <w:rsid w:val="01E73356"/>
    <w:rsid w:val="01E9DF58"/>
    <w:rsid w:val="01EE1C33"/>
    <w:rsid w:val="01F3D47F"/>
    <w:rsid w:val="01F6CDB4"/>
    <w:rsid w:val="01FB0945"/>
    <w:rsid w:val="01FC10EC"/>
    <w:rsid w:val="0200708D"/>
    <w:rsid w:val="02013D31"/>
    <w:rsid w:val="0203591C"/>
    <w:rsid w:val="0203BCB4"/>
    <w:rsid w:val="0205858E"/>
    <w:rsid w:val="02084D79"/>
    <w:rsid w:val="02086FD9"/>
    <w:rsid w:val="02095DD1"/>
    <w:rsid w:val="020DB053"/>
    <w:rsid w:val="020E72C7"/>
    <w:rsid w:val="0210E41F"/>
    <w:rsid w:val="0212E0CF"/>
    <w:rsid w:val="021ADB7A"/>
    <w:rsid w:val="021B42C0"/>
    <w:rsid w:val="02241ED4"/>
    <w:rsid w:val="02265344"/>
    <w:rsid w:val="02276850"/>
    <w:rsid w:val="02281B7B"/>
    <w:rsid w:val="0228AAFD"/>
    <w:rsid w:val="0231C3C6"/>
    <w:rsid w:val="023F1E4C"/>
    <w:rsid w:val="0240F330"/>
    <w:rsid w:val="0241DCBD"/>
    <w:rsid w:val="0244FDCA"/>
    <w:rsid w:val="025C0AB8"/>
    <w:rsid w:val="0274697F"/>
    <w:rsid w:val="02766115"/>
    <w:rsid w:val="0277A10D"/>
    <w:rsid w:val="027DEA9C"/>
    <w:rsid w:val="027E8F37"/>
    <w:rsid w:val="02805879"/>
    <w:rsid w:val="028745F2"/>
    <w:rsid w:val="028D60AF"/>
    <w:rsid w:val="02938E29"/>
    <w:rsid w:val="02956A5A"/>
    <w:rsid w:val="02963CB0"/>
    <w:rsid w:val="02A2A839"/>
    <w:rsid w:val="02A3FDC8"/>
    <w:rsid w:val="02A809CA"/>
    <w:rsid w:val="02A861D5"/>
    <w:rsid w:val="02AE45EC"/>
    <w:rsid w:val="02B0E5CF"/>
    <w:rsid w:val="02B3304D"/>
    <w:rsid w:val="02BA73AE"/>
    <w:rsid w:val="02BDFCEE"/>
    <w:rsid w:val="02C31C8D"/>
    <w:rsid w:val="02C9CE37"/>
    <w:rsid w:val="02CA3E68"/>
    <w:rsid w:val="02CE3D05"/>
    <w:rsid w:val="02D6FADA"/>
    <w:rsid w:val="02D82AF0"/>
    <w:rsid w:val="02DAA67C"/>
    <w:rsid w:val="02DE9287"/>
    <w:rsid w:val="02E50F49"/>
    <w:rsid w:val="02E6FC42"/>
    <w:rsid w:val="02E8B5AE"/>
    <w:rsid w:val="02EB7B4C"/>
    <w:rsid w:val="02EBB1A9"/>
    <w:rsid w:val="02EEE6CB"/>
    <w:rsid w:val="02F0376E"/>
    <w:rsid w:val="02F1535D"/>
    <w:rsid w:val="02F602BB"/>
    <w:rsid w:val="02F800DB"/>
    <w:rsid w:val="02FF39BD"/>
    <w:rsid w:val="0304E09A"/>
    <w:rsid w:val="030733B3"/>
    <w:rsid w:val="0308E76E"/>
    <w:rsid w:val="030B2D5E"/>
    <w:rsid w:val="0315CF34"/>
    <w:rsid w:val="031630E0"/>
    <w:rsid w:val="031816BB"/>
    <w:rsid w:val="0323EDAD"/>
    <w:rsid w:val="032ABA43"/>
    <w:rsid w:val="0333E677"/>
    <w:rsid w:val="0334AE92"/>
    <w:rsid w:val="033C5C35"/>
    <w:rsid w:val="033C6597"/>
    <w:rsid w:val="033FBBA3"/>
    <w:rsid w:val="034DE277"/>
    <w:rsid w:val="035332CF"/>
    <w:rsid w:val="0355AEDD"/>
    <w:rsid w:val="03583617"/>
    <w:rsid w:val="035BC00D"/>
    <w:rsid w:val="035CFFDD"/>
    <w:rsid w:val="0362740C"/>
    <w:rsid w:val="0364C73C"/>
    <w:rsid w:val="0365484D"/>
    <w:rsid w:val="03658694"/>
    <w:rsid w:val="03671601"/>
    <w:rsid w:val="03751296"/>
    <w:rsid w:val="03785826"/>
    <w:rsid w:val="037C8D29"/>
    <w:rsid w:val="037CB927"/>
    <w:rsid w:val="037E71C8"/>
    <w:rsid w:val="03807F46"/>
    <w:rsid w:val="03812935"/>
    <w:rsid w:val="0382D020"/>
    <w:rsid w:val="038358D6"/>
    <w:rsid w:val="03848404"/>
    <w:rsid w:val="038E55EB"/>
    <w:rsid w:val="038FDBC1"/>
    <w:rsid w:val="0393D263"/>
    <w:rsid w:val="039547F6"/>
    <w:rsid w:val="03962CDD"/>
    <w:rsid w:val="03A79418"/>
    <w:rsid w:val="03AE926C"/>
    <w:rsid w:val="03AEEF4D"/>
    <w:rsid w:val="03B198B0"/>
    <w:rsid w:val="03B300B9"/>
    <w:rsid w:val="03BB51D8"/>
    <w:rsid w:val="03BF9039"/>
    <w:rsid w:val="03DD1BF0"/>
    <w:rsid w:val="03E599A2"/>
    <w:rsid w:val="03E5A335"/>
    <w:rsid w:val="03E801ED"/>
    <w:rsid w:val="03ED667F"/>
    <w:rsid w:val="03F0648E"/>
    <w:rsid w:val="03F83E62"/>
    <w:rsid w:val="0400DB00"/>
    <w:rsid w:val="04017C1A"/>
    <w:rsid w:val="0406BBCE"/>
    <w:rsid w:val="04070043"/>
    <w:rsid w:val="04098C4F"/>
    <w:rsid w:val="040F89CB"/>
    <w:rsid w:val="04186F24"/>
    <w:rsid w:val="0418DED5"/>
    <w:rsid w:val="041C4686"/>
    <w:rsid w:val="04269C4C"/>
    <w:rsid w:val="043C8A1E"/>
    <w:rsid w:val="04415583"/>
    <w:rsid w:val="0442B6AD"/>
    <w:rsid w:val="0443640E"/>
    <w:rsid w:val="0448E2CB"/>
    <w:rsid w:val="044BBA95"/>
    <w:rsid w:val="044C92F4"/>
    <w:rsid w:val="0451A437"/>
    <w:rsid w:val="0452B354"/>
    <w:rsid w:val="04568E36"/>
    <w:rsid w:val="0456F0F7"/>
    <w:rsid w:val="045D371F"/>
    <w:rsid w:val="0461C531"/>
    <w:rsid w:val="0462CFB4"/>
    <w:rsid w:val="046B189A"/>
    <w:rsid w:val="046E5967"/>
    <w:rsid w:val="047054BE"/>
    <w:rsid w:val="04748DC9"/>
    <w:rsid w:val="04765AD3"/>
    <w:rsid w:val="0477854D"/>
    <w:rsid w:val="047A8DA1"/>
    <w:rsid w:val="0485587C"/>
    <w:rsid w:val="0486525F"/>
    <w:rsid w:val="04888E78"/>
    <w:rsid w:val="04890B2D"/>
    <w:rsid w:val="048D0659"/>
    <w:rsid w:val="04915160"/>
    <w:rsid w:val="0497FFF3"/>
    <w:rsid w:val="04A33D5C"/>
    <w:rsid w:val="04A6CD52"/>
    <w:rsid w:val="04AE3754"/>
    <w:rsid w:val="04B60F62"/>
    <w:rsid w:val="04B95C27"/>
    <w:rsid w:val="04BEDB81"/>
    <w:rsid w:val="04BF86C4"/>
    <w:rsid w:val="04C08952"/>
    <w:rsid w:val="04C58DB6"/>
    <w:rsid w:val="04C845E8"/>
    <w:rsid w:val="04CB89BC"/>
    <w:rsid w:val="04CD1CED"/>
    <w:rsid w:val="04D05BCF"/>
    <w:rsid w:val="04D07B9C"/>
    <w:rsid w:val="04D0EF51"/>
    <w:rsid w:val="04D7FA7A"/>
    <w:rsid w:val="04D8C8F7"/>
    <w:rsid w:val="04DA8F96"/>
    <w:rsid w:val="04DBD697"/>
    <w:rsid w:val="04DBFBDF"/>
    <w:rsid w:val="04DCFFE1"/>
    <w:rsid w:val="04EE5995"/>
    <w:rsid w:val="04EFAFC1"/>
    <w:rsid w:val="04F51B17"/>
    <w:rsid w:val="04F88F97"/>
    <w:rsid w:val="04FBD2FE"/>
    <w:rsid w:val="05021942"/>
    <w:rsid w:val="0503B363"/>
    <w:rsid w:val="05094C2C"/>
    <w:rsid w:val="05132CA6"/>
    <w:rsid w:val="05151CDF"/>
    <w:rsid w:val="051E4A92"/>
    <w:rsid w:val="05225C70"/>
    <w:rsid w:val="0524EB17"/>
    <w:rsid w:val="0526238C"/>
    <w:rsid w:val="0529A6A8"/>
    <w:rsid w:val="05316F6B"/>
    <w:rsid w:val="0533B1B2"/>
    <w:rsid w:val="05345C87"/>
    <w:rsid w:val="05349B6E"/>
    <w:rsid w:val="0535EF72"/>
    <w:rsid w:val="0536BFCC"/>
    <w:rsid w:val="0538EF33"/>
    <w:rsid w:val="053919F4"/>
    <w:rsid w:val="053ADF7D"/>
    <w:rsid w:val="053B75AA"/>
    <w:rsid w:val="053C98D3"/>
    <w:rsid w:val="053FCC5F"/>
    <w:rsid w:val="0543526A"/>
    <w:rsid w:val="05444B35"/>
    <w:rsid w:val="0545C14C"/>
    <w:rsid w:val="0551478C"/>
    <w:rsid w:val="0558DE07"/>
    <w:rsid w:val="05670ABC"/>
    <w:rsid w:val="056E6702"/>
    <w:rsid w:val="056FC666"/>
    <w:rsid w:val="057503A4"/>
    <w:rsid w:val="05763E92"/>
    <w:rsid w:val="0577A934"/>
    <w:rsid w:val="0578DFDE"/>
    <w:rsid w:val="057A24F4"/>
    <w:rsid w:val="058622C3"/>
    <w:rsid w:val="0588ECE8"/>
    <w:rsid w:val="058F8682"/>
    <w:rsid w:val="05910A07"/>
    <w:rsid w:val="0591ED7E"/>
    <w:rsid w:val="059303E5"/>
    <w:rsid w:val="05A00D27"/>
    <w:rsid w:val="05AB6266"/>
    <w:rsid w:val="05ADFCE0"/>
    <w:rsid w:val="05B15D04"/>
    <w:rsid w:val="05B61F48"/>
    <w:rsid w:val="05B878EE"/>
    <w:rsid w:val="05B9114D"/>
    <w:rsid w:val="05BDF4DD"/>
    <w:rsid w:val="05BFEAF9"/>
    <w:rsid w:val="05C4CA74"/>
    <w:rsid w:val="05CB7D5C"/>
    <w:rsid w:val="05CC9D40"/>
    <w:rsid w:val="05CE8560"/>
    <w:rsid w:val="05D1AB11"/>
    <w:rsid w:val="05D356D4"/>
    <w:rsid w:val="05D9790C"/>
    <w:rsid w:val="05DAA526"/>
    <w:rsid w:val="05E0C5E5"/>
    <w:rsid w:val="05E46279"/>
    <w:rsid w:val="05E57C1C"/>
    <w:rsid w:val="05E9E94D"/>
    <w:rsid w:val="05E9FA46"/>
    <w:rsid w:val="05EA438D"/>
    <w:rsid w:val="05EF0CD2"/>
    <w:rsid w:val="05EFA904"/>
    <w:rsid w:val="05EFC552"/>
    <w:rsid w:val="05F08AF6"/>
    <w:rsid w:val="05F722DF"/>
    <w:rsid w:val="05FBE5E1"/>
    <w:rsid w:val="05FF197F"/>
    <w:rsid w:val="0606209E"/>
    <w:rsid w:val="0606D721"/>
    <w:rsid w:val="060C066B"/>
    <w:rsid w:val="0611A9D4"/>
    <w:rsid w:val="0615ED84"/>
    <w:rsid w:val="061A313E"/>
    <w:rsid w:val="061EB2D3"/>
    <w:rsid w:val="0620DC90"/>
    <w:rsid w:val="062156AA"/>
    <w:rsid w:val="06227E13"/>
    <w:rsid w:val="0624714B"/>
    <w:rsid w:val="0625247A"/>
    <w:rsid w:val="062B0758"/>
    <w:rsid w:val="062B0917"/>
    <w:rsid w:val="0631C18E"/>
    <w:rsid w:val="063228CE"/>
    <w:rsid w:val="06364812"/>
    <w:rsid w:val="06389904"/>
    <w:rsid w:val="063A7D25"/>
    <w:rsid w:val="063E5E6D"/>
    <w:rsid w:val="0645948C"/>
    <w:rsid w:val="064855E6"/>
    <w:rsid w:val="064B7035"/>
    <w:rsid w:val="064DAA3E"/>
    <w:rsid w:val="064DC2A3"/>
    <w:rsid w:val="065115BD"/>
    <w:rsid w:val="065126A3"/>
    <w:rsid w:val="065C0753"/>
    <w:rsid w:val="0660F474"/>
    <w:rsid w:val="0667BEF1"/>
    <w:rsid w:val="0669757F"/>
    <w:rsid w:val="066A6EE4"/>
    <w:rsid w:val="066C87FD"/>
    <w:rsid w:val="067056A8"/>
    <w:rsid w:val="06705CD2"/>
    <w:rsid w:val="067096A9"/>
    <w:rsid w:val="0671D233"/>
    <w:rsid w:val="0676AB41"/>
    <w:rsid w:val="0676F7A2"/>
    <w:rsid w:val="067BA571"/>
    <w:rsid w:val="067BEE70"/>
    <w:rsid w:val="067F3227"/>
    <w:rsid w:val="067FC3D8"/>
    <w:rsid w:val="06819DDB"/>
    <w:rsid w:val="0682BD8A"/>
    <w:rsid w:val="068394D8"/>
    <w:rsid w:val="06868B5B"/>
    <w:rsid w:val="068720FD"/>
    <w:rsid w:val="068A2AA6"/>
    <w:rsid w:val="068CA3A8"/>
    <w:rsid w:val="068CE63D"/>
    <w:rsid w:val="06990B74"/>
    <w:rsid w:val="0699892D"/>
    <w:rsid w:val="069A0740"/>
    <w:rsid w:val="069C7CCB"/>
    <w:rsid w:val="069F03F6"/>
    <w:rsid w:val="06A5C55B"/>
    <w:rsid w:val="06A5FFF9"/>
    <w:rsid w:val="06AA5395"/>
    <w:rsid w:val="06AEBD1B"/>
    <w:rsid w:val="06B486C6"/>
    <w:rsid w:val="06B7EFE1"/>
    <w:rsid w:val="06B86FF8"/>
    <w:rsid w:val="06BB5FF2"/>
    <w:rsid w:val="06C5365C"/>
    <w:rsid w:val="06C86DF3"/>
    <w:rsid w:val="06CAD814"/>
    <w:rsid w:val="06CF9D01"/>
    <w:rsid w:val="06D085C8"/>
    <w:rsid w:val="06DCB5E7"/>
    <w:rsid w:val="06DCEF29"/>
    <w:rsid w:val="06E430FB"/>
    <w:rsid w:val="06EA9A0B"/>
    <w:rsid w:val="06EB8E5D"/>
    <w:rsid w:val="06EF582D"/>
    <w:rsid w:val="06F18C4B"/>
    <w:rsid w:val="06F7CA08"/>
    <w:rsid w:val="06F7E774"/>
    <w:rsid w:val="06FE4D1E"/>
    <w:rsid w:val="06FF85C7"/>
    <w:rsid w:val="07005B1A"/>
    <w:rsid w:val="0706A7E1"/>
    <w:rsid w:val="07072FB0"/>
    <w:rsid w:val="070B0D7D"/>
    <w:rsid w:val="070C4B38"/>
    <w:rsid w:val="070D2C1F"/>
    <w:rsid w:val="070DE8A4"/>
    <w:rsid w:val="071A894F"/>
    <w:rsid w:val="07295278"/>
    <w:rsid w:val="072A2879"/>
    <w:rsid w:val="0730A16A"/>
    <w:rsid w:val="0733EC28"/>
    <w:rsid w:val="07399F78"/>
    <w:rsid w:val="073DE00B"/>
    <w:rsid w:val="073FA7A6"/>
    <w:rsid w:val="07432DE9"/>
    <w:rsid w:val="07456E9A"/>
    <w:rsid w:val="074760B9"/>
    <w:rsid w:val="074C71D2"/>
    <w:rsid w:val="074CF0C8"/>
    <w:rsid w:val="074E83C0"/>
    <w:rsid w:val="0752A465"/>
    <w:rsid w:val="0754F22E"/>
    <w:rsid w:val="0776917C"/>
    <w:rsid w:val="0777E92F"/>
    <w:rsid w:val="07828C67"/>
    <w:rsid w:val="0788F985"/>
    <w:rsid w:val="078A2CBB"/>
    <w:rsid w:val="078EF6D8"/>
    <w:rsid w:val="0790A48A"/>
    <w:rsid w:val="079AA24C"/>
    <w:rsid w:val="079B0425"/>
    <w:rsid w:val="079C8315"/>
    <w:rsid w:val="07A13E9D"/>
    <w:rsid w:val="07A8E21A"/>
    <w:rsid w:val="07B3A06B"/>
    <w:rsid w:val="07B3CBE7"/>
    <w:rsid w:val="07B973F5"/>
    <w:rsid w:val="07BBEDB2"/>
    <w:rsid w:val="07C06FF6"/>
    <w:rsid w:val="07C61928"/>
    <w:rsid w:val="07CA527B"/>
    <w:rsid w:val="07CF7C57"/>
    <w:rsid w:val="07D45EF4"/>
    <w:rsid w:val="07D8EF8C"/>
    <w:rsid w:val="07D8FBD0"/>
    <w:rsid w:val="07DAA8D7"/>
    <w:rsid w:val="07E32129"/>
    <w:rsid w:val="07E3B33F"/>
    <w:rsid w:val="07E4BC2A"/>
    <w:rsid w:val="07E73327"/>
    <w:rsid w:val="07E8EA24"/>
    <w:rsid w:val="07EABCDF"/>
    <w:rsid w:val="07F37FE7"/>
    <w:rsid w:val="07F40ED2"/>
    <w:rsid w:val="07FC8336"/>
    <w:rsid w:val="07FF7306"/>
    <w:rsid w:val="0800FEE4"/>
    <w:rsid w:val="08012C1C"/>
    <w:rsid w:val="0809D40C"/>
    <w:rsid w:val="080CF23F"/>
    <w:rsid w:val="080F7739"/>
    <w:rsid w:val="0810C109"/>
    <w:rsid w:val="0810E5F0"/>
    <w:rsid w:val="08112BAC"/>
    <w:rsid w:val="081A60A0"/>
    <w:rsid w:val="081A817F"/>
    <w:rsid w:val="082D49A2"/>
    <w:rsid w:val="082F3FA6"/>
    <w:rsid w:val="08318965"/>
    <w:rsid w:val="08325791"/>
    <w:rsid w:val="08333ADE"/>
    <w:rsid w:val="0833E10B"/>
    <w:rsid w:val="08358953"/>
    <w:rsid w:val="083C7789"/>
    <w:rsid w:val="083CAFDF"/>
    <w:rsid w:val="08489284"/>
    <w:rsid w:val="08515AAE"/>
    <w:rsid w:val="0851B97C"/>
    <w:rsid w:val="08555B24"/>
    <w:rsid w:val="08594C3F"/>
    <w:rsid w:val="085A29FE"/>
    <w:rsid w:val="08606807"/>
    <w:rsid w:val="0860A7E3"/>
    <w:rsid w:val="0864BD70"/>
    <w:rsid w:val="0866506A"/>
    <w:rsid w:val="08679D4D"/>
    <w:rsid w:val="08682D97"/>
    <w:rsid w:val="08698146"/>
    <w:rsid w:val="086B95FD"/>
    <w:rsid w:val="086CBE19"/>
    <w:rsid w:val="0870EDCF"/>
    <w:rsid w:val="087C2206"/>
    <w:rsid w:val="08811EDE"/>
    <w:rsid w:val="0883E2B9"/>
    <w:rsid w:val="088AC358"/>
    <w:rsid w:val="088CE7E9"/>
    <w:rsid w:val="088D2403"/>
    <w:rsid w:val="088DF820"/>
    <w:rsid w:val="089173D0"/>
    <w:rsid w:val="0893ECF5"/>
    <w:rsid w:val="0896B5CB"/>
    <w:rsid w:val="08ABD8CC"/>
    <w:rsid w:val="08AE8C37"/>
    <w:rsid w:val="08B03846"/>
    <w:rsid w:val="08B9C9BB"/>
    <w:rsid w:val="08BC084E"/>
    <w:rsid w:val="08CEF785"/>
    <w:rsid w:val="08D01EB1"/>
    <w:rsid w:val="08D0FB8C"/>
    <w:rsid w:val="08D36425"/>
    <w:rsid w:val="08D749B2"/>
    <w:rsid w:val="08D9DE2E"/>
    <w:rsid w:val="08DBD0B0"/>
    <w:rsid w:val="08DD790D"/>
    <w:rsid w:val="08E1CB62"/>
    <w:rsid w:val="08E5C0C9"/>
    <w:rsid w:val="08E90335"/>
    <w:rsid w:val="08E9ED19"/>
    <w:rsid w:val="08F0698D"/>
    <w:rsid w:val="08F21917"/>
    <w:rsid w:val="08F5AAF7"/>
    <w:rsid w:val="08F8AFEC"/>
    <w:rsid w:val="09011C9C"/>
    <w:rsid w:val="09044387"/>
    <w:rsid w:val="090614B6"/>
    <w:rsid w:val="09066181"/>
    <w:rsid w:val="0906D765"/>
    <w:rsid w:val="09117556"/>
    <w:rsid w:val="091BAD8C"/>
    <w:rsid w:val="091C7966"/>
    <w:rsid w:val="091F52F6"/>
    <w:rsid w:val="0920CA9A"/>
    <w:rsid w:val="0929A394"/>
    <w:rsid w:val="092CE0FB"/>
    <w:rsid w:val="093042F3"/>
    <w:rsid w:val="0932E328"/>
    <w:rsid w:val="0934462E"/>
    <w:rsid w:val="09372EAF"/>
    <w:rsid w:val="093BBC58"/>
    <w:rsid w:val="09460BD5"/>
    <w:rsid w:val="09472EFD"/>
    <w:rsid w:val="09489DDF"/>
    <w:rsid w:val="09509ABD"/>
    <w:rsid w:val="09517B3A"/>
    <w:rsid w:val="0957C6A9"/>
    <w:rsid w:val="095C4F7F"/>
    <w:rsid w:val="095C8ED4"/>
    <w:rsid w:val="0961714C"/>
    <w:rsid w:val="0969B537"/>
    <w:rsid w:val="096C3AA6"/>
    <w:rsid w:val="096C3D47"/>
    <w:rsid w:val="097072A8"/>
    <w:rsid w:val="0973A192"/>
    <w:rsid w:val="09749C0F"/>
    <w:rsid w:val="0975814F"/>
    <w:rsid w:val="09759C02"/>
    <w:rsid w:val="097773B3"/>
    <w:rsid w:val="0978A3FA"/>
    <w:rsid w:val="09799373"/>
    <w:rsid w:val="0988C321"/>
    <w:rsid w:val="098BFE30"/>
    <w:rsid w:val="0995F8CD"/>
    <w:rsid w:val="09961682"/>
    <w:rsid w:val="09963EC9"/>
    <w:rsid w:val="0996A1A4"/>
    <w:rsid w:val="09983022"/>
    <w:rsid w:val="099A23E0"/>
    <w:rsid w:val="099C31BD"/>
    <w:rsid w:val="099F2ED2"/>
    <w:rsid w:val="099FE1AB"/>
    <w:rsid w:val="09A177BD"/>
    <w:rsid w:val="09A1FE6B"/>
    <w:rsid w:val="09A5F229"/>
    <w:rsid w:val="09A60EF6"/>
    <w:rsid w:val="09ACC483"/>
    <w:rsid w:val="09B3FA38"/>
    <w:rsid w:val="09B5101C"/>
    <w:rsid w:val="09B61336"/>
    <w:rsid w:val="09B7FC98"/>
    <w:rsid w:val="09BD9789"/>
    <w:rsid w:val="09C5826B"/>
    <w:rsid w:val="09C896BA"/>
    <w:rsid w:val="09CA89F0"/>
    <w:rsid w:val="09CD96BD"/>
    <w:rsid w:val="09D1BA82"/>
    <w:rsid w:val="09EFCF2D"/>
    <w:rsid w:val="09F28843"/>
    <w:rsid w:val="09F3AD35"/>
    <w:rsid w:val="09F7181A"/>
    <w:rsid w:val="09FBD50F"/>
    <w:rsid w:val="09FE441A"/>
    <w:rsid w:val="0A032763"/>
    <w:rsid w:val="0A0699EC"/>
    <w:rsid w:val="0A0B77E2"/>
    <w:rsid w:val="0A154311"/>
    <w:rsid w:val="0A1B9459"/>
    <w:rsid w:val="0A20EABE"/>
    <w:rsid w:val="0A2594B1"/>
    <w:rsid w:val="0A30F810"/>
    <w:rsid w:val="0A34721B"/>
    <w:rsid w:val="0A38F1C7"/>
    <w:rsid w:val="0A3E211F"/>
    <w:rsid w:val="0A3F8D4C"/>
    <w:rsid w:val="0A40E4C6"/>
    <w:rsid w:val="0A4F6F6A"/>
    <w:rsid w:val="0A5889A9"/>
    <w:rsid w:val="0A62D85A"/>
    <w:rsid w:val="0A63BB4E"/>
    <w:rsid w:val="0A65A088"/>
    <w:rsid w:val="0A6994EE"/>
    <w:rsid w:val="0A6CFB2D"/>
    <w:rsid w:val="0A6FDAFB"/>
    <w:rsid w:val="0A722876"/>
    <w:rsid w:val="0A73EB6E"/>
    <w:rsid w:val="0A775F54"/>
    <w:rsid w:val="0A789D6C"/>
    <w:rsid w:val="0A7A5CEE"/>
    <w:rsid w:val="0A7CA4BA"/>
    <w:rsid w:val="0A7F161F"/>
    <w:rsid w:val="0A7FC325"/>
    <w:rsid w:val="0A81223A"/>
    <w:rsid w:val="0A85055B"/>
    <w:rsid w:val="0A86CDCF"/>
    <w:rsid w:val="0A88544A"/>
    <w:rsid w:val="0A8BDFD0"/>
    <w:rsid w:val="0A90473F"/>
    <w:rsid w:val="0A927F8A"/>
    <w:rsid w:val="0A92A90D"/>
    <w:rsid w:val="0A93717E"/>
    <w:rsid w:val="0A98260B"/>
    <w:rsid w:val="0A98F64F"/>
    <w:rsid w:val="0A9C6A23"/>
    <w:rsid w:val="0A9D3911"/>
    <w:rsid w:val="0AA0F6C4"/>
    <w:rsid w:val="0AA32168"/>
    <w:rsid w:val="0AB0A03C"/>
    <w:rsid w:val="0AB17F48"/>
    <w:rsid w:val="0AB2842C"/>
    <w:rsid w:val="0AB9B53C"/>
    <w:rsid w:val="0AC56D66"/>
    <w:rsid w:val="0AC62918"/>
    <w:rsid w:val="0AC6632C"/>
    <w:rsid w:val="0AC93C57"/>
    <w:rsid w:val="0ACA3848"/>
    <w:rsid w:val="0ACE7E76"/>
    <w:rsid w:val="0AD1437F"/>
    <w:rsid w:val="0AD3B357"/>
    <w:rsid w:val="0AD5A2D5"/>
    <w:rsid w:val="0AD77D81"/>
    <w:rsid w:val="0AD7A4B5"/>
    <w:rsid w:val="0ADFA455"/>
    <w:rsid w:val="0AE3788F"/>
    <w:rsid w:val="0AE51019"/>
    <w:rsid w:val="0AE68897"/>
    <w:rsid w:val="0AE7953A"/>
    <w:rsid w:val="0AEA0AE8"/>
    <w:rsid w:val="0AEF1C8E"/>
    <w:rsid w:val="0AF5A413"/>
    <w:rsid w:val="0AF9BABE"/>
    <w:rsid w:val="0B09D0A3"/>
    <w:rsid w:val="0B10B40C"/>
    <w:rsid w:val="0B1CDFFB"/>
    <w:rsid w:val="0B204967"/>
    <w:rsid w:val="0B220C49"/>
    <w:rsid w:val="0B253C50"/>
    <w:rsid w:val="0B258F4E"/>
    <w:rsid w:val="0B28EDE9"/>
    <w:rsid w:val="0B2B42C9"/>
    <w:rsid w:val="0B36DEB2"/>
    <w:rsid w:val="0B401914"/>
    <w:rsid w:val="0B412E3C"/>
    <w:rsid w:val="0B440E26"/>
    <w:rsid w:val="0B4BC895"/>
    <w:rsid w:val="0B4DEF47"/>
    <w:rsid w:val="0B51A9C6"/>
    <w:rsid w:val="0B530369"/>
    <w:rsid w:val="0B534BC7"/>
    <w:rsid w:val="0B559A33"/>
    <w:rsid w:val="0B56CA2F"/>
    <w:rsid w:val="0B5DF4FD"/>
    <w:rsid w:val="0B630B5C"/>
    <w:rsid w:val="0B655139"/>
    <w:rsid w:val="0B68AF31"/>
    <w:rsid w:val="0B6A4927"/>
    <w:rsid w:val="0B6AC451"/>
    <w:rsid w:val="0B6AFCB5"/>
    <w:rsid w:val="0B6BC7C9"/>
    <w:rsid w:val="0B6D0696"/>
    <w:rsid w:val="0B6DC2BA"/>
    <w:rsid w:val="0B6FBC67"/>
    <w:rsid w:val="0B70F510"/>
    <w:rsid w:val="0B71C852"/>
    <w:rsid w:val="0B7C245A"/>
    <w:rsid w:val="0B7D44DE"/>
    <w:rsid w:val="0B8183CA"/>
    <w:rsid w:val="0B973BEF"/>
    <w:rsid w:val="0BA4FDBB"/>
    <w:rsid w:val="0BA5F945"/>
    <w:rsid w:val="0BAB8A7C"/>
    <w:rsid w:val="0BAD8F7C"/>
    <w:rsid w:val="0BAF01F5"/>
    <w:rsid w:val="0BB030B9"/>
    <w:rsid w:val="0BB14B9A"/>
    <w:rsid w:val="0BC0256F"/>
    <w:rsid w:val="0BC4D92C"/>
    <w:rsid w:val="0BC8E427"/>
    <w:rsid w:val="0BCEB872"/>
    <w:rsid w:val="0BD6964B"/>
    <w:rsid w:val="0BDD4CCE"/>
    <w:rsid w:val="0BE31A44"/>
    <w:rsid w:val="0BE6BF06"/>
    <w:rsid w:val="0BE968E1"/>
    <w:rsid w:val="0BF619CB"/>
    <w:rsid w:val="0BF957F2"/>
    <w:rsid w:val="0BFFFF4D"/>
    <w:rsid w:val="0C0081CC"/>
    <w:rsid w:val="0C01A50B"/>
    <w:rsid w:val="0C047141"/>
    <w:rsid w:val="0C07024C"/>
    <w:rsid w:val="0C094AD0"/>
    <w:rsid w:val="0C11DF96"/>
    <w:rsid w:val="0C1661DC"/>
    <w:rsid w:val="0C17B48F"/>
    <w:rsid w:val="0C1CE7B0"/>
    <w:rsid w:val="0C229ACA"/>
    <w:rsid w:val="0C2627CD"/>
    <w:rsid w:val="0C2A92DA"/>
    <w:rsid w:val="0C2ACD7C"/>
    <w:rsid w:val="0C2F40A1"/>
    <w:rsid w:val="0C304103"/>
    <w:rsid w:val="0C32703B"/>
    <w:rsid w:val="0C336542"/>
    <w:rsid w:val="0C33A440"/>
    <w:rsid w:val="0C36B325"/>
    <w:rsid w:val="0C3D43E8"/>
    <w:rsid w:val="0C3F68C7"/>
    <w:rsid w:val="0C3FD561"/>
    <w:rsid w:val="0C431E0C"/>
    <w:rsid w:val="0C43C72B"/>
    <w:rsid w:val="0C45A055"/>
    <w:rsid w:val="0C4769AF"/>
    <w:rsid w:val="0C4C3910"/>
    <w:rsid w:val="0C5053AB"/>
    <w:rsid w:val="0C5826C5"/>
    <w:rsid w:val="0C5DBBBE"/>
    <w:rsid w:val="0C5E44C7"/>
    <w:rsid w:val="0C5F9A10"/>
    <w:rsid w:val="0C64D2FE"/>
    <w:rsid w:val="0C682E2E"/>
    <w:rsid w:val="0C68A36D"/>
    <w:rsid w:val="0C6FBD1D"/>
    <w:rsid w:val="0C72C19A"/>
    <w:rsid w:val="0C76609A"/>
    <w:rsid w:val="0C7D0409"/>
    <w:rsid w:val="0C7EF1AC"/>
    <w:rsid w:val="0C821EEE"/>
    <w:rsid w:val="0C822348"/>
    <w:rsid w:val="0C82B4ED"/>
    <w:rsid w:val="0C82D1C5"/>
    <w:rsid w:val="0C82F9D7"/>
    <w:rsid w:val="0C842746"/>
    <w:rsid w:val="0C87AAF6"/>
    <w:rsid w:val="0C8B8669"/>
    <w:rsid w:val="0C906064"/>
    <w:rsid w:val="0C9A9B1E"/>
    <w:rsid w:val="0C9AFC71"/>
    <w:rsid w:val="0CA15834"/>
    <w:rsid w:val="0CA5D26A"/>
    <w:rsid w:val="0CA64CBA"/>
    <w:rsid w:val="0CAC43A4"/>
    <w:rsid w:val="0CAED6AF"/>
    <w:rsid w:val="0CBDE31A"/>
    <w:rsid w:val="0CBE4B67"/>
    <w:rsid w:val="0CBF1852"/>
    <w:rsid w:val="0CC18438"/>
    <w:rsid w:val="0CC2BBC7"/>
    <w:rsid w:val="0CC471E8"/>
    <w:rsid w:val="0CC565D8"/>
    <w:rsid w:val="0CC97376"/>
    <w:rsid w:val="0CD181F8"/>
    <w:rsid w:val="0CD6ADED"/>
    <w:rsid w:val="0CDA128E"/>
    <w:rsid w:val="0CDCFC09"/>
    <w:rsid w:val="0CE1C8F6"/>
    <w:rsid w:val="0CE2C50C"/>
    <w:rsid w:val="0CE49C8F"/>
    <w:rsid w:val="0CE4A3FA"/>
    <w:rsid w:val="0CE7CF59"/>
    <w:rsid w:val="0CE95887"/>
    <w:rsid w:val="0CEF4C94"/>
    <w:rsid w:val="0CF1C70A"/>
    <w:rsid w:val="0CF42376"/>
    <w:rsid w:val="0CFC091D"/>
    <w:rsid w:val="0D0126F0"/>
    <w:rsid w:val="0D01FBED"/>
    <w:rsid w:val="0D0228DD"/>
    <w:rsid w:val="0D05F601"/>
    <w:rsid w:val="0D0900D3"/>
    <w:rsid w:val="0D0DEC0C"/>
    <w:rsid w:val="0D13E841"/>
    <w:rsid w:val="0D1B2ACA"/>
    <w:rsid w:val="0D1BEEA0"/>
    <w:rsid w:val="0D1C4DC3"/>
    <w:rsid w:val="0D1D6BFD"/>
    <w:rsid w:val="0D1D8D1B"/>
    <w:rsid w:val="0D209E23"/>
    <w:rsid w:val="0D20DAE3"/>
    <w:rsid w:val="0D27A8B9"/>
    <w:rsid w:val="0D2BFE7B"/>
    <w:rsid w:val="0D2F4844"/>
    <w:rsid w:val="0D2FBD6C"/>
    <w:rsid w:val="0D32077F"/>
    <w:rsid w:val="0D37E7F3"/>
    <w:rsid w:val="0D3A9007"/>
    <w:rsid w:val="0D3DD5F6"/>
    <w:rsid w:val="0D404802"/>
    <w:rsid w:val="0D41F373"/>
    <w:rsid w:val="0D45E142"/>
    <w:rsid w:val="0D4807CF"/>
    <w:rsid w:val="0D482B0F"/>
    <w:rsid w:val="0D4BB76D"/>
    <w:rsid w:val="0D4C09D9"/>
    <w:rsid w:val="0D4E55C7"/>
    <w:rsid w:val="0D515BCF"/>
    <w:rsid w:val="0D52174E"/>
    <w:rsid w:val="0D54D855"/>
    <w:rsid w:val="0D567F32"/>
    <w:rsid w:val="0D58E328"/>
    <w:rsid w:val="0D60E954"/>
    <w:rsid w:val="0D661C8A"/>
    <w:rsid w:val="0D6DA622"/>
    <w:rsid w:val="0D703CEF"/>
    <w:rsid w:val="0D7055E2"/>
    <w:rsid w:val="0D72D0A5"/>
    <w:rsid w:val="0D796A55"/>
    <w:rsid w:val="0D7FBDB1"/>
    <w:rsid w:val="0D8B3673"/>
    <w:rsid w:val="0D8CABD2"/>
    <w:rsid w:val="0D8D1B11"/>
    <w:rsid w:val="0D91DFFE"/>
    <w:rsid w:val="0D94516D"/>
    <w:rsid w:val="0D99556A"/>
    <w:rsid w:val="0D9BD560"/>
    <w:rsid w:val="0DAFDD97"/>
    <w:rsid w:val="0DB37D71"/>
    <w:rsid w:val="0DBA0C26"/>
    <w:rsid w:val="0DBC361D"/>
    <w:rsid w:val="0DBFDD22"/>
    <w:rsid w:val="0DC15316"/>
    <w:rsid w:val="0DC40075"/>
    <w:rsid w:val="0DC4D0DD"/>
    <w:rsid w:val="0DD415CD"/>
    <w:rsid w:val="0DD7EF48"/>
    <w:rsid w:val="0DDC9850"/>
    <w:rsid w:val="0DDE1B76"/>
    <w:rsid w:val="0DE06DB7"/>
    <w:rsid w:val="0DE336C2"/>
    <w:rsid w:val="0DE732A3"/>
    <w:rsid w:val="0DEFADF0"/>
    <w:rsid w:val="0DF3D660"/>
    <w:rsid w:val="0DF51D21"/>
    <w:rsid w:val="0DFA8F0A"/>
    <w:rsid w:val="0DFC773A"/>
    <w:rsid w:val="0DFD0565"/>
    <w:rsid w:val="0E0019D1"/>
    <w:rsid w:val="0E0367B8"/>
    <w:rsid w:val="0E03E134"/>
    <w:rsid w:val="0E0540E1"/>
    <w:rsid w:val="0E091F14"/>
    <w:rsid w:val="0E09E998"/>
    <w:rsid w:val="0E0E838B"/>
    <w:rsid w:val="0E19C121"/>
    <w:rsid w:val="0E1A64C0"/>
    <w:rsid w:val="0E1AE198"/>
    <w:rsid w:val="0E1E3006"/>
    <w:rsid w:val="0E20E756"/>
    <w:rsid w:val="0E20F6BB"/>
    <w:rsid w:val="0E2590C5"/>
    <w:rsid w:val="0E269FCC"/>
    <w:rsid w:val="0E26A3AB"/>
    <w:rsid w:val="0E276BAA"/>
    <w:rsid w:val="0E2C6E03"/>
    <w:rsid w:val="0E2CA741"/>
    <w:rsid w:val="0E2EC579"/>
    <w:rsid w:val="0E378745"/>
    <w:rsid w:val="0E39BEC0"/>
    <w:rsid w:val="0E3B15E1"/>
    <w:rsid w:val="0E3F36E9"/>
    <w:rsid w:val="0E4441F9"/>
    <w:rsid w:val="0E47B971"/>
    <w:rsid w:val="0E4D6645"/>
    <w:rsid w:val="0E4E35E1"/>
    <w:rsid w:val="0E5404DC"/>
    <w:rsid w:val="0E5730C6"/>
    <w:rsid w:val="0E585755"/>
    <w:rsid w:val="0E6F50A5"/>
    <w:rsid w:val="0E7102F5"/>
    <w:rsid w:val="0E72592B"/>
    <w:rsid w:val="0E7441D5"/>
    <w:rsid w:val="0E74C4A7"/>
    <w:rsid w:val="0E76C1A8"/>
    <w:rsid w:val="0E85C38A"/>
    <w:rsid w:val="0E8A2468"/>
    <w:rsid w:val="0E8A96FE"/>
    <w:rsid w:val="0E90B20A"/>
    <w:rsid w:val="0E9C6CFD"/>
    <w:rsid w:val="0E9DCB19"/>
    <w:rsid w:val="0EA0ACBB"/>
    <w:rsid w:val="0EA63081"/>
    <w:rsid w:val="0EA91207"/>
    <w:rsid w:val="0EBF366D"/>
    <w:rsid w:val="0EBF789B"/>
    <w:rsid w:val="0EC1DF75"/>
    <w:rsid w:val="0EC4FE44"/>
    <w:rsid w:val="0ECB82A0"/>
    <w:rsid w:val="0ECF4EB0"/>
    <w:rsid w:val="0ED43926"/>
    <w:rsid w:val="0ED7BB95"/>
    <w:rsid w:val="0EDBD80E"/>
    <w:rsid w:val="0EDC2E83"/>
    <w:rsid w:val="0EE656FA"/>
    <w:rsid w:val="0EE902F2"/>
    <w:rsid w:val="0EFA56EF"/>
    <w:rsid w:val="0EFA9E3B"/>
    <w:rsid w:val="0EFF9A55"/>
    <w:rsid w:val="0F03B70E"/>
    <w:rsid w:val="0F0AF864"/>
    <w:rsid w:val="0F15023B"/>
    <w:rsid w:val="0F1A58F3"/>
    <w:rsid w:val="0F1CD969"/>
    <w:rsid w:val="0F21416B"/>
    <w:rsid w:val="0F258E22"/>
    <w:rsid w:val="0F25D6BF"/>
    <w:rsid w:val="0F26A3AC"/>
    <w:rsid w:val="0F284C12"/>
    <w:rsid w:val="0F2FA9D0"/>
    <w:rsid w:val="0F3151B3"/>
    <w:rsid w:val="0F31D6F7"/>
    <w:rsid w:val="0F31FC12"/>
    <w:rsid w:val="0F3271C5"/>
    <w:rsid w:val="0F3D42A5"/>
    <w:rsid w:val="0F3FC493"/>
    <w:rsid w:val="0F47CBC5"/>
    <w:rsid w:val="0F4ABCCB"/>
    <w:rsid w:val="0F4E889F"/>
    <w:rsid w:val="0F529474"/>
    <w:rsid w:val="0F53D51C"/>
    <w:rsid w:val="0F55C59E"/>
    <w:rsid w:val="0F563780"/>
    <w:rsid w:val="0F5E605D"/>
    <w:rsid w:val="0F61558E"/>
    <w:rsid w:val="0F6AA898"/>
    <w:rsid w:val="0F70F35A"/>
    <w:rsid w:val="0F710D82"/>
    <w:rsid w:val="0F734CC3"/>
    <w:rsid w:val="0F7733DC"/>
    <w:rsid w:val="0F776B29"/>
    <w:rsid w:val="0F7A9085"/>
    <w:rsid w:val="0F7BFDAE"/>
    <w:rsid w:val="0F7F9E91"/>
    <w:rsid w:val="0F7F9FB1"/>
    <w:rsid w:val="0F8A9233"/>
    <w:rsid w:val="0F8C1C87"/>
    <w:rsid w:val="0F927D39"/>
    <w:rsid w:val="0F92FD73"/>
    <w:rsid w:val="0F942E8E"/>
    <w:rsid w:val="0F95D6CF"/>
    <w:rsid w:val="0F9AA7C3"/>
    <w:rsid w:val="0F9E277D"/>
    <w:rsid w:val="0F9E65F5"/>
    <w:rsid w:val="0F9FB090"/>
    <w:rsid w:val="0F9FF949"/>
    <w:rsid w:val="0FA0C3C5"/>
    <w:rsid w:val="0FA2EFC1"/>
    <w:rsid w:val="0FA51505"/>
    <w:rsid w:val="0FA9C469"/>
    <w:rsid w:val="0FAC21A9"/>
    <w:rsid w:val="0FAD75EA"/>
    <w:rsid w:val="0FC2E8FD"/>
    <w:rsid w:val="0FCA361C"/>
    <w:rsid w:val="0FCB36BE"/>
    <w:rsid w:val="0FCC6D82"/>
    <w:rsid w:val="0FD5EECF"/>
    <w:rsid w:val="0FECC579"/>
    <w:rsid w:val="0FF761B0"/>
    <w:rsid w:val="0FFC03B5"/>
    <w:rsid w:val="1008CA9C"/>
    <w:rsid w:val="1012E60D"/>
    <w:rsid w:val="101737F7"/>
    <w:rsid w:val="101C1A73"/>
    <w:rsid w:val="1024ECDB"/>
    <w:rsid w:val="1030A125"/>
    <w:rsid w:val="1035085C"/>
    <w:rsid w:val="103E0BEB"/>
    <w:rsid w:val="1048DDD3"/>
    <w:rsid w:val="10498C06"/>
    <w:rsid w:val="104A7562"/>
    <w:rsid w:val="104C95C2"/>
    <w:rsid w:val="104F58FF"/>
    <w:rsid w:val="10508DFC"/>
    <w:rsid w:val="10540B4F"/>
    <w:rsid w:val="1054A28B"/>
    <w:rsid w:val="10585C4B"/>
    <w:rsid w:val="105A1180"/>
    <w:rsid w:val="105AB97A"/>
    <w:rsid w:val="105B4D98"/>
    <w:rsid w:val="105C4ACE"/>
    <w:rsid w:val="105C5CD2"/>
    <w:rsid w:val="105CDDAB"/>
    <w:rsid w:val="105EE2E6"/>
    <w:rsid w:val="106A9A00"/>
    <w:rsid w:val="10727926"/>
    <w:rsid w:val="10749B59"/>
    <w:rsid w:val="1077F730"/>
    <w:rsid w:val="107B7F9E"/>
    <w:rsid w:val="107D5486"/>
    <w:rsid w:val="107D7D88"/>
    <w:rsid w:val="108BE3B6"/>
    <w:rsid w:val="109A902C"/>
    <w:rsid w:val="109BCD20"/>
    <w:rsid w:val="109BFDAD"/>
    <w:rsid w:val="109EB18F"/>
    <w:rsid w:val="10A0C00D"/>
    <w:rsid w:val="10A17DA3"/>
    <w:rsid w:val="10A4F472"/>
    <w:rsid w:val="10A584F8"/>
    <w:rsid w:val="10A74F12"/>
    <w:rsid w:val="10AA23A7"/>
    <w:rsid w:val="10AB66E5"/>
    <w:rsid w:val="10AB7C92"/>
    <w:rsid w:val="10AEC584"/>
    <w:rsid w:val="10AEDEEA"/>
    <w:rsid w:val="10B4A9F5"/>
    <w:rsid w:val="10B82BB0"/>
    <w:rsid w:val="10BCD179"/>
    <w:rsid w:val="10BF2542"/>
    <w:rsid w:val="10BFF604"/>
    <w:rsid w:val="10C0F189"/>
    <w:rsid w:val="10C7C822"/>
    <w:rsid w:val="10C866EB"/>
    <w:rsid w:val="10CA7B4C"/>
    <w:rsid w:val="10CBDAB0"/>
    <w:rsid w:val="10CDFB27"/>
    <w:rsid w:val="10D2FA99"/>
    <w:rsid w:val="10D364C8"/>
    <w:rsid w:val="10D6780D"/>
    <w:rsid w:val="10DA51C7"/>
    <w:rsid w:val="10DB39EF"/>
    <w:rsid w:val="10E49E0A"/>
    <w:rsid w:val="10E4DC66"/>
    <w:rsid w:val="10E55536"/>
    <w:rsid w:val="10E6CFF4"/>
    <w:rsid w:val="10E9669C"/>
    <w:rsid w:val="10E980D3"/>
    <w:rsid w:val="10EF13C2"/>
    <w:rsid w:val="10F499B7"/>
    <w:rsid w:val="10F7B869"/>
    <w:rsid w:val="10FC599C"/>
    <w:rsid w:val="10FD738E"/>
    <w:rsid w:val="10FEF165"/>
    <w:rsid w:val="10FEF45C"/>
    <w:rsid w:val="11018196"/>
    <w:rsid w:val="1101B840"/>
    <w:rsid w:val="1106B199"/>
    <w:rsid w:val="110C933C"/>
    <w:rsid w:val="11119B8C"/>
    <w:rsid w:val="1112EBEF"/>
    <w:rsid w:val="1116A0C2"/>
    <w:rsid w:val="111A558B"/>
    <w:rsid w:val="111F6450"/>
    <w:rsid w:val="1120D04A"/>
    <w:rsid w:val="11272524"/>
    <w:rsid w:val="1129AAF5"/>
    <w:rsid w:val="11358D2A"/>
    <w:rsid w:val="113BDB9F"/>
    <w:rsid w:val="113D5E60"/>
    <w:rsid w:val="113FE60A"/>
    <w:rsid w:val="114281C0"/>
    <w:rsid w:val="114C5AA4"/>
    <w:rsid w:val="11526BC1"/>
    <w:rsid w:val="1157AF73"/>
    <w:rsid w:val="115E38B2"/>
    <w:rsid w:val="1168BAB5"/>
    <w:rsid w:val="116AD5D5"/>
    <w:rsid w:val="117132DF"/>
    <w:rsid w:val="11736271"/>
    <w:rsid w:val="11748A1D"/>
    <w:rsid w:val="1177C9BB"/>
    <w:rsid w:val="1181BFC5"/>
    <w:rsid w:val="1182876F"/>
    <w:rsid w:val="11834F40"/>
    <w:rsid w:val="118CFFCF"/>
    <w:rsid w:val="119645C0"/>
    <w:rsid w:val="1197071E"/>
    <w:rsid w:val="11A3AE78"/>
    <w:rsid w:val="11A42ECB"/>
    <w:rsid w:val="11A60C3F"/>
    <w:rsid w:val="11A75B5A"/>
    <w:rsid w:val="11AA455B"/>
    <w:rsid w:val="11B64FB3"/>
    <w:rsid w:val="11B7FF8A"/>
    <w:rsid w:val="11B965F8"/>
    <w:rsid w:val="11C02836"/>
    <w:rsid w:val="11C0C247"/>
    <w:rsid w:val="11C56720"/>
    <w:rsid w:val="11CB7C4B"/>
    <w:rsid w:val="11CEACFB"/>
    <w:rsid w:val="11D1435C"/>
    <w:rsid w:val="11D3F220"/>
    <w:rsid w:val="11D76E24"/>
    <w:rsid w:val="11DA5FE3"/>
    <w:rsid w:val="11DB2FC5"/>
    <w:rsid w:val="11E6CC11"/>
    <w:rsid w:val="11E79A50"/>
    <w:rsid w:val="11F7C976"/>
    <w:rsid w:val="11F7EBD7"/>
    <w:rsid w:val="11FE4A44"/>
    <w:rsid w:val="120AA50C"/>
    <w:rsid w:val="12139998"/>
    <w:rsid w:val="121CAA73"/>
    <w:rsid w:val="1225D4D2"/>
    <w:rsid w:val="1228A3E6"/>
    <w:rsid w:val="122A4211"/>
    <w:rsid w:val="1231787C"/>
    <w:rsid w:val="1235F5FC"/>
    <w:rsid w:val="12373D6F"/>
    <w:rsid w:val="1237BAD6"/>
    <w:rsid w:val="12394122"/>
    <w:rsid w:val="123B232A"/>
    <w:rsid w:val="123D43DB"/>
    <w:rsid w:val="12410AFC"/>
    <w:rsid w:val="124217CE"/>
    <w:rsid w:val="1248F3FF"/>
    <w:rsid w:val="124927FA"/>
    <w:rsid w:val="12499913"/>
    <w:rsid w:val="124E8088"/>
    <w:rsid w:val="124FC178"/>
    <w:rsid w:val="12511FA8"/>
    <w:rsid w:val="125144CB"/>
    <w:rsid w:val="125249C6"/>
    <w:rsid w:val="1252D783"/>
    <w:rsid w:val="1255D7B3"/>
    <w:rsid w:val="12569C1B"/>
    <w:rsid w:val="125983F3"/>
    <w:rsid w:val="125D3BC6"/>
    <w:rsid w:val="1271B03E"/>
    <w:rsid w:val="127369E7"/>
    <w:rsid w:val="1273B507"/>
    <w:rsid w:val="127C0DA4"/>
    <w:rsid w:val="127EACE1"/>
    <w:rsid w:val="128092DE"/>
    <w:rsid w:val="12815419"/>
    <w:rsid w:val="12851C17"/>
    <w:rsid w:val="128F448D"/>
    <w:rsid w:val="12A13956"/>
    <w:rsid w:val="12A24140"/>
    <w:rsid w:val="12A2BDE2"/>
    <w:rsid w:val="12A6CBD2"/>
    <w:rsid w:val="12A740C8"/>
    <w:rsid w:val="12AA2274"/>
    <w:rsid w:val="12ADA9DC"/>
    <w:rsid w:val="12AF1DD2"/>
    <w:rsid w:val="12BA0988"/>
    <w:rsid w:val="12BACC9D"/>
    <w:rsid w:val="12C96328"/>
    <w:rsid w:val="12CAD9D6"/>
    <w:rsid w:val="12CAE507"/>
    <w:rsid w:val="12CD0661"/>
    <w:rsid w:val="12D00089"/>
    <w:rsid w:val="12D0CC4B"/>
    <w:rsid w:val="12D9DB2C"/>
    <w:rsid w:val="12DA8903"/>
    <w:rsid w:val="12DF706B"/>
    <w:rsid w:val="12E38C64"/>
    <w:rsid w:val="12E79F0B"/>
    <w:rsid w:val="12EE6553"/>
    <w:rsid w:val="12F0419C"/>
    <w:rsid w:val="12F22074"/>
    <w:rsid w:val="12F33F01"/>
    <w:rsid w:val="12F4DA3C"/>
    <w:rsid w:val="12F7B827"/>
    <w:rsid w:val="12FA27F9"/>
    <w:rsid w:val="12FAA1EC"/>
    <w:rsid w:val="12FFF0E9"/>
    <w:rsid w:val="1300F5DC"/>
    <w:rsid w:val="1304A985"/>
    <w:rsid w:val="1305E11C"/>
    <w:rsid w:val="130660A7"/>
    <w:rsid w:val="13097D23"/>
    <w:rsid w:val="130B1B88"/>
    <w:rsid w:val="130B32A6"/>
    <w:rsid w:val="130F6A02"/>
    <w:rsid w:val="13101CB6"/>
    <w:rsid w:val="13112892"/>
    <w:rsid w:val="13169611"/>
    <w:rsid w:val="131B5CD6"/>
    <w:rsid w:val="131DD08B"/>
    <w:rsid w:val="13215697"/>
    <w:rsid w:val="13258C72"/>
    <w:rsid w:val="1333B545"/>
    <w:rsid w:val="1337CD13"/>
    <w:rsid w:val="133AFE99"/>
    <w:rsid w:val="133BE714"/>
    <w:rsid w:val="133C00C3"/>
    <w:rsid w:val="1340DFC5"/>
    <w:rsid w:val="134F9B30"/>
    <w:rsid w:val="1352B801"/>
    <w:rsid w:val="13549E2E"/>
    <w:rsid w:val="1355512A"/>
    <w:rsid w:val="13578F91"/>
    <w:rsid w:val="1357E5F3"/>
    <w:rsid w:val="136845CB"/>
    <w:rsid w:val="136EA0F5"/>
    <w:rsid w:val="136F02FA"/>
    <w:rsid w:val="1371C536"/>
    <w:rsid w:val="1375118A"/>
    <w:rsid w:val="137594C6"/>
    <w:rsid w:val="1376A256"/>
    <w:rsid w:val="137922CB"/>
    <w:rsid w:val="137AD2AC"/>
    <w:rsid w:val="13851E0D"/>
    <w:rsid w:val="138B1BD5"/>
    <w:rsid w:val="138B2D9B"/>
    <w:rsid w:val="138CAADA"/>
    <w:rsid w:val="138EAD81"/>
    <w:rsid w:val="13939606"/>
    <w:rsid w:val="13949A81"/>
    <w:rsid w:val="1394DE1C"/>
    <w:rsid w:val="1398C552"/>
    <w:rsid w:val="139DD4CB"/>
    <w:rsid w:val="13A29B07"/>
    <w:rsid w:val="13A68B6F"/>
    <w:rsid w:val="13B2B93F"/>
    <w:rsid w:val="13BC8B50"/>
    <w:rsid w:val="13C8C919"/>
    <w:rsid w:val="13CB8E60"/>
    <w:rsid w:val="13CCF02F"/>
    <w:rsid w:val="13CF403D"/>
    <w:rsid w:val="13D605F8"/>
    <w:rsid w:val="13D898E2"/>
    <w:rsid w:val="13DDFEBA"/>
    <w:rsid w:val="13E35773"/>
    <w:rsid w:val="13E4ED21"/>
    <w:rsid w:val="13E57751"/>
    <w:rsid w:val="13E6D087"/>
    <w:rsid w:val="13ED3526"/>
    <w:rsid w:val="13F624D3"/>
    <w:rsid w:val="13F7C67C"/>
    <w:rsid w:val="13F8B76E"/>
    <w:rsid w:val="140484D6"/>
    <w:rsid w:val="14063E0F"/>
    <w:rsid w:val="1418635C"/>
    <w:rsid w:val="1421B44B"/>
    <w:rsid w:val="142400F5"/>
    <w:rsid w:val="14240BA0"/>
    <w:rsid w:val="142C220D"/>
    <w:rsid w:val="142D417E"/>
    <w:rsid w:val="1432D805"/>
    <w:rsid w:val="143977B5"/>
    <w:rsid w:val="143C3AEC"/>
    <w:rsid w:val="143E78A4"/>
    <w:rsid w:val="14433FF7"/>
    <w:rsid w:val="1447B15F"/>
    <w:rsid w:val="144892E1"/>
    <w:rsid w:val="144F2540"/>
    <w:rsid w:val="14529800"/>
    <w:rsid w:val="1454E807"/>
    <w:rsid w:val="145B998A"/>
    <w:rsid w:val="145BE0DC"/>
    <w:rsid w:val="14608ED9"/>
    <w:rsid w:val="14699CD5"/>
    <w:rsid w:val="146AFB75"/>
    <w:rsid w:val="146E6E4B"/>
    <w:rsid w:val="14711E11"/>
    <w:rsid w:val="14759C41"/>
    <w:rsid w:val="14779392"/>
    <w:rsid w:val="147AE4BB"/>
    <w:rsid w:val="147C8156"/>
    <w:rsid w:val="1482DE81"/>
    <w:rsid w:val="148BC8BC"/>
    <w:rsid w:val="149069DA"/>
    <w:rsid w:val="149428A9"/>
    <w:rsid w:val="1494C043"/>
    <w:rsid w:val="14952229"/>
    <w:rsid w:val="1495570E"/>
    <w:rsid w:val="149AAA73"/>
    <w:rsid w:val="149D39E6"/>
    <w:rsid w:val="14A1667C"/>
    <w:rsid w:val="14A6C383"/>
    <w:rsid w:val="14AC174C"/>
    <w:rsid w:val="14AC65A3"/>
    <w:rsid w:val="14B08EB9"/>
    <w:rsid w:val="14B1C3C8"/>
    <w:rsid w:val="14B649BF"/>
    <w:rsid w:val="14BC5DD7"/>
    <w:rsid w:val="14BEF069"/>
    <w:rsid w:val="14C62EAE"/>
    <w:rsid w:val="14CDE65B"/>
    <w:rsid w:val="14D1D11A"/>
    <w:rsid w:val="14D261A8"/>
    <w:rsid w:val="14D37520"/>
    <w:rsid w:val="14D381C4"/>
    <w:rsid w:val="14D57EA4"/>
    <w:rsid w:val="14D84A43"/>
    <w:rsid w:val="14D9BDE8"/>
    <w:rsid w:val="14DA031B"/>
    <w:rsid w:val="14DE83FA"/>
    <w:rsid w:val="14E42AEE"/>
    <w:rsid w:val="14E7FFEA"/>
    <w:rsid w:val="14EAE0E4"/>
    <w:rsid w:val="14EB433B"/>
    <w:rsid w:val="14ED8782"/>
    <w:rsid w:val="14F76D80"/>
    <w:rsid w:val="14F7FD8B"/>
    <w:rsid w:val="14FBA133"/>
    <w:rsid w:val="14FBB942"/>
    <w:rsid w:val="14FE773B"/>
    <w:rsid w:val="14FF9D45"/>
    <w:rsid w:val="15054000"/>
    <w:rsid w:val="150666F9"/>
    <w:rsid w:val="150941A5"/>
    <w:rsid w:val="150BDFC7"/>
    <w:rsid w:val="150CA231"/>
    <w:rsid w:val="150DDA87"/>
    <w:rsid w:val="150E6EE0"/>
    <w:rsid w:val="1513AD78"/>
    <w:rsid w:val="152097F9"/>
    <w:rsid w:val="15239B3F"/>
    <w:rsid w:val="15263A73"/>
    <w:rsid w:val="1528003C"/>
    <w:rsid w:val="15289C14"/>
    <w:rsid w:val="1528BDDF"/>
    <w:rsid w:val="152BC9DC"/>
    <w:rsid w:val="152DA13D"/>
    <w:rsid w:val="153067C6"/>
    <w:rsid w:val="153757F6"/>
    <w:rsid w:val="1539369D"/>
    <w:rsid w:val="15394ED8"/>
    <w:rsid w:val="153D7E1A"/>
    <w:rsid w:val="153DDEB7"/>
    <w:rsid w:val="15478668"/>
    <w:rsid w:val="1548263F"/>
    <w:rsid w:val="1550CBB0"/>
    <w:rsid w:val="1555350D"/>
    <w:rsid w:val="1562CBF1"/>
    <w:rsid w:val="1566C684"/>
    <w:rsid w:val="1567A425"/>
    <w:rsid w:val="15693792"/>
    <w:rsid w:val="156B6D3A"/>
    <w:rsid w:val="156C0674"/>
    <w:rsid w:val="1572AEF8"/>
    <w:rsid w:val="15755D57"/>
    <w:rsid w:val="1583E6A8"/>
    <w:rsid w:val="1587DE4B"/>
    <w:rsid w:val="158F820E"/>
    <w:rsid w:val="1595803E"/>
    <w:rsid w:val="15A3AE1B"/>
    <w:rsid w:val="15BA08DA"/>
    <w:rsid w:val="15C18D4D"/>
    <w:rsid w:val="15C35722"/>
    <w:rsid w:val="15C52225"/>
    <w:rsid w:val="15C7DA14"/>
    <w:rsid w:val="15C7FE0D"/>
    <w:rsid w:val="15CFC593"/>
    <w:rsid w:val="15D13B61"/>
    <w:rsid w:val="15D3AEE4"/>
    <w:rsid w:val="15D3C0DD"/>
    <w:rsid w:val="15DD9AC0"/>
    <w:rsid w:val="15E385E4"/>
    <w:rsid w:val="15E78CCB"/>
    <w:rsid w:val="15E7D151"/>
    <w:rsid w:val="15E95A61"/>
    <w:rsid w:val="15E96A9A"/>
    <w:rsid w:val="15F36CF3"/>
    <w:rsid w:val="15F6E119"/>
    <w:rsid w:val="15F75BD5"/>
    <w:rsid w:val="160223DD"/>
    <w:rsid w:val="1603F4E9"/>
    <w:rsid w:val="16060D92"/>
    <w:rsid w:val="1607731F"/>
    <w:rsid w:val="160A1CC1"/>
    <w:rsid w:val="160F720F"/>
    <w:rsid w:val="161984CD"/>
    <w:rsid w:val="161B9140"/>
    <w:rsid w:val="161BD40F"/>
    <w:rsid w:val="161BFDE1"/>
    <w:rsid w:val="161DCC0A"/>
    <w:rsid w:val="1621436B"/>
    <w:rsid w:val="16234031"/>
    <w:rsid w:val="162968FC"/>
    <w:rsid w:val="16298C36"/>
    <w:rsid w:val="162C29F1"/>
    <w:rsid w:val="162E939D"/>
    <w:rsid w:val="163DF84D"/>
    <w:rsid w:val="163E74A6"/>
    <w:rsid w:val="163FDBD4"/>
    <w:rsid w:val="16470AF2"/>
    <w:rsid w:val="1649A22F"/>
    <w:rsid w:val="1652FF87"/>
    <w:rsid w:val="16554083"/>
    <w:rsid w:val="16599FF5"/>
    <w:rsid w:val="165DE6DF"/>
    <w:rsid w:val="166637E3"/>
    <w:rsid w:val="166A0D53"/>
    <w:rsid w:val="166B0827"/>
    <w:rsid w:val="166C8FFD"/>
    <w:rsid w:val="1671333D"/>
    <w:rsid w:val="16775686"/>
    <w:rsid w:val="167BC14E"/>
    <w:rsid w:val="167CDC2E"/>
    <w:rsid w:val="167EE329"/>
    <w:rsid w:val="167F53B9"/>
    <w:rsid w:val="16822EAE"/>
    <w:rsid w:val="168472F9"/>
    <w:rsid w:val="16868EB4"/>
    <w:rsid w:val="1687FAC7"/>
    <w:rsid w:val="1688F974"/>
    <w:rsid w:val="168DB2A1"/>
    <w:rsid w:val="16963C29"/>
    <w:rsid w:val="1699006F"/>
    <w:rsid w:val="169C656B"/>
    <w:rsid w:val="169CAF45"/>
    <w:rsid w:val="169E4399"/>
    <w:rsid w:val="169E71B3"/>
    <w:rsid w:val="169F4A55"/>
    <w:rsid w:val="16A47D93"/>
    <w:rsid w:val="16A68E06"/>
    <w:rsid w:val="16A714BA"/>
    <w:rsid w:val="16B070C8"/>
    <w:rsid w:val="16B0E2E1"/>
    <w:rsid w:val="16B2AC49"/>
    <w:rsid w:val="16B3E24D"/>
    <w:rsid w:val="16BA9047"/>
    <w:rsid w:val="16BCC9D7"/>
    <w:rsid w:val="16C2705F"/>
    <w:rsid w:val="16C2F17D"/>
    <w:rsid w:val="16C6B6D7"/>
    <w:rsid w:val="16CB6843"/>
    <w:rsid w:val="16CEDDF4"/>
    <w:rsid w:val="16DA5B13"/>
    <w:rsid w:val="16E07CEC"/>
    <w:rsid w:val="16E3AE5B"/>
    <w:rsid w:val="16EF1777"/>
    <w:rsid w:val="16EF52A6"/>
    <w:rsid w:val="16F40477"/>
    <w:rsid w:val="16F69577"/>
    <w:rsid w:val="16F72BD2"/>
    <w:rsid w:val="16FA9B9D"/>
    <w:rsid w:val="16FBABE2"/>
    <w:rsid w:val="16FCB73F"/>
    <w:rsid w:val="16FD64FB"/>
    <w:rsid w:val="17065E1D"/>
    <w:rsid w:val="17067DC8"/>
    <w:rsid w:val="170AA10C"/>
    <w:rsid w:val="172591CC"/>
    <w:rsid w:val="172643F8"/>
    <w:rsid w:val="17327D26"/>
    <w:rsid w:val="1735CB29"/>
    <w:rsid w:val="1738C934"/>
    <w:rsid w:val="1739AF98"/>
    <w:rsid w:val="1746E0A1"/>
    <w:rsid w:val="174DD070"/>
    <w:rsid w:val="17509351"/>
    <w:rsid w:val="17550DB2"/>
    <w:rsid w:val="17552332"/>
    <w:rsid w:val="17553F45"/>
    <w:rsid w:val="1756CD86"/>
    <w:rsid w:val="175927D1"/>
    <w:rsid w:val="175B8075"/>
    <w:rsid w:val="1760D490"/>
    <w:rsid w:val="1765C957"/>
    <w:rsid w:val="1766B2E5"/>
    <w:rsid w:val="176B5874"/>
    <w:rsid w:val="176C8EC0"/>
    <w:rsid w:val="1770D4F4"/>
    <w:rsid w:val="17759D9B"/>
    <w:rsid w:val="17761892"/>
    <w:rsid w:val="177736E9"/>
    <w:rsid w:val="177E246E"/>
    <w:rsid w:val="177EA47C"/>
    <w:rsid w:val="17905F2C"/>
    <w:rsid w:val="1797B6F7"/>
    <w:rsid w:val="179B2B37"/>
    <w:rsid w:val="17A0AA1D"/>
    <w:rsid w:val="17A34C00"/>
    <w:rsid w:val="17A41296"/>
    <w:rsid w:val="17AAE900"/>
    <w:rsid w:val="17B3E795"/>
    <w:rsid w:val="17B4D56C"/>
    <w:rsid w:val="17C5D0D5"/>
    <w:rsid w:val="17C77309"/>
    <w:rsid w:val="17CE984F"/>
    <w:rsid w:val="17D1F1F5"/>
    <w:rsid w:val="17D2E190"/>
    <w:rsid w:val="17DE2C1E"/>
    <w:rsid w:val="17E04936"/>
    <w:rsid w:val="17E0C49D"/>
    <w:rsid w:val="17E385C9"/>
    <w:rsid w:val="17E43092"/>
    <w:rsid w:val="17EF437B"/>
    <w:rsid w:val="17F1BE76"/>
    <w:rsid w:val="17F7C6FA"/>
    <w:rsid w:val="17F95E85"/>
    <w:rsid w:val="17FD5AD1"/>
    <w:rsid w:val="17FE16FC"/>
    <w:rsid w:val="180444DB"/>
    <w:rsid w:val="180584B4"/>
    <w:rsid w:val="18134D33"/>
    <w:rsid w:val="181AEA9F"/>
    <w:rsid w:val="181F3ADE"/>
    <w:rsid w:val="1822FCAE"/>
    <w:rsid w:val="1829DAF6"/>
    <w:rsid w:val="18309C98"/>
    <w:rsid w:val="1834CAEE"/>
    <w:rsid w:val="1834D457"/>
    <w:rsid w:val="183A05D8"/>
    <w:rsid w:val="183AD202"/>
    <w:rsid w:val="183E3005"/>
    <w:rsid w:val="183E5393"/>
    <w:rsid w:val="1840C289"/>
    <w:rsid w:val="184B47FF"/>
    <w:rsid w:val="184F2678"/>
    <w:rsid w:val="185CD634"/>
    <w:rsid w:val="185E7E66"/>
    <w:rsid w:val="186A606D"/>
    <w:rsid w:val="186E5E1F"/>
    <w:rsid w:val="1870D1C6"/>
    <w:rsid w:val="187135A1"/>
    <w:rsid w:val="18740E24"/>
    <w:rsid w:val="1875FF04"/>
    <w:rsid w:val="18824A03"/>
    <w:rsid w:val="18829D57"/>
    <w:rsid w:val="188522F1"/>
    <w:rsid w:val="18879E5B"/>
    <w:rsid w:val="1889EC05"/>
    <w:rsid w:val="188E6B8D"/>
    <w:rsid w:val="188FD5DD"/>
    <w:rsid w:val="1891465A"/>
    <w:rsid w:val="18A20A9F"/>
    <w:rsid w:val="18A3B067"/>
    <w:rsid w:val="18A957BE"/>
    <w:rsid w:val="18B2457B"/>
    <w:rsid w:val="18B2F938"/>
    <w:rsid w:val="18B73E4F"/>
    <w:rsid w:val="18B79552"/>
    <w:rsid w:val="18BC63CE"/>
    <w:rsid w:val="18BCAE15"/>
    <w:rsid w:val="18BEB405"/>
    <w:rsid w:val="18BF4894"/>
    <w:rsid w:val="18C08B53"/>
    <w:rsid w:val="18C98107"/>
    <w:rsid w:val="18CA88A3"/>
    <w:rsid w:val="18D56601"/>
    <w:rsid w:val="18D59B24"/>
    <w:rsid w:val="18DA0D02"/>
    <w:rsid w:val="18DCA095"/>
    <w:rsid w:val="18E433F3"/>
    <w:rsid w:val="18E4D37B"/>
    <w:rsid w:val="18E5EBA3"/>
    <w:rsid w:val="18E690A3"/>
    <w:rsid w:val="18E8719E"/>
    <w:rsid w:val="18E88977"/>
    <w:rsid w:val="18E950D4"/>
    <w:rsid w:val="18EB2DBD"/>
    <w:rsid w:val="18EC1C29"/>
    <w:rsid w:val="18ECB0C2"/>
    <w:rsid w:val="18FB2018"/>
    <w:rsid w:val="18FCCFAF"/>
    <w:rsid w:val="19145F7C"/>
    <w:rsid w:val="191543D2"/>
    <w:rsid w:val="19154644"/>
    <w:rsid w:val="191A6B71"/>
    <w:rsid w:val="191F7A66"/>
    <w:rsid w:val="1926B6C3"/>
    <w:rsid w:val="192C8538"/>
    <w:rsid w:val="192C93E5"/>
    <w:rsid w:val="1934CA10"/>
    <w:rsid w:val="19359480"/>
    <w:rsid w:val="193C3121"/>
    <w:rsid w:val="193DE57B"/>
    <w:rsid w:val="193FCD6A"/>
    <w:rsid w:val="1943C610"/>
    <w:rsid w:val="194631C6"/>
    <w:rsid w:val="194D32DF"/>
    <w:rsid w:val="194EC19C"/>
    <w:rsid w:val="1953D1F7"/>
    <w:rsid w:val="1957A4BC"/>
    <w:rsid w:val="195BE364"/>
    <w:rsid w:val="195C9F35"/>
    <w:rsid w:val="19616E07"/>
    <w:rsid w:val="196C47F8"/>
    <w:rsid w:val="196FEE2B"/>
    <w:rsid w:val="1970F57E"/>
    <w:rsid w:val="1973C665"/>
    <w:rsid w:val="197450B9"/>
    <w:rsid w:val="19751306"/>
    <w:rsid w:val="1976EAB0"/>
    <w:rsid w:val="1980A842"/>
    <w:rsid w:val="19857B30"/>
    <w:rsid w:val="19867924"/>
    <w:rsid w:val="198E196C"/>
    <w:rsid w:val="1995EBAE"/>
    <w:rsid w:val="199D32AF"/>
    <w:rsid w:val="19A2111F"/>
    <w:rsid w:val="19A9116D"/>
    <w:rsid w:val="19AC898B"/>
    <w:rsid w:val="19ADD0F1"/>
    <w:rsid w:val="19B00A3A"/>
    <w:rsid w:val="19B0BB19"/>
    <w:rsid w:val="19B3AAE1"/>
    <w:rsid w:val="19BB0627"/>
    <w:rsid w:val="19BB4396"/>
    <w:rsid w:val="19BBE04C"/>
    <w:rsid w:val="19BDABB2"/>
    <w:rsid w:val="19BEA7D1"/>
    <w:rsid w:val="19CA1851"/>
    <w:rsid w:val="19CA204A"/>
    <w:rsid w:val="19CAEA23"/>
    <w:rsid w:val="19CBEE7C"/>
    <w:rsid w:val="19D144EF"/>
    <w:rsid w:val="19D849D8"/>
    <w:rsid w:val="19DCAA4E"/>
    <w:rsid w:val="19DCAD8B"/>
    <w:rsid w:val="19DFBFF9"/>
    <w:rsid w:val="19EA2870"/>
    <w:rsid w:val="19EE8FBA"/>
    <w:rsid w:val="19F1B49D"/>
    <w:rsid w:val="19F44189"/>
    <w:rsid w:val="19FE0B40"/>
    <w:rsid w:val="19FFE681"/>
    <w:rsid w:val="1A012894"/>
    <w:rsid w:val="1A078E04"/>
    <w:rsid w:val="1A1221D3"/>
    <w:rsid w:val="1A156443"/>
    <w:rsid w:val="1A17FCC6"/>
    <w:rsid w:val="1A196D08"/>
    <w:rsid w:val="1A1ACEAD"/>
    <w:rsid w:val="1A1C5EF5"/>
    <w:rsid w:val="1A1E2BAA"/>
    <w:rsid w:val="1A1E8B9D"/>
    <w:rsid w:val="1A1FAC3C"/>
    <w:rsid w:val="1A2027CA"/>
    <w:rsid w:val="1A2C377F"/>
    <w:rsid w:val="1A2DB58B"/>
    <w:rsid w:val="1A3362FF"/>
    <w:rsid w:val="1A37E920"/>
    <w:rsid w:val="1A3F7925"/>
    <w:rsid w:val="1A456CEF"/>
    <w:rsid w:val="1A47BF55"/>
    <w:rsid w:val="1A4EC2F8"/>
    <w:rsid w:val="1A4F09F7"/>
    <w:rsid w:val="1A53DF07"/>
    <w:rsid w:val="1A54EC3E"/>
    <w:rsid w:val="1A5633F6"/>
    <w:rsid w:val="1A590D57"/>
    <w:rsid w:val="1A5A12D5"/>
    <w:rsid w:val="1A62B1DB"/>
    <w:rsid w:val="1A653376"/>
    <w:rsid w:val="1A65A25E"/>
    <w:rsid w:val="1A6608BD"/>
    <w:rsid w:val="1A6AFC1F"/>
    <w:rsid w:val="1A74639C"/>
    <w:rsid w:val="1A777279"/>
    <w:rsid w:val="1A7AC60E"/>
    <w:rsid w:val="1A7D14BF"/>
    <w:rsid w:val="1A7E30C9"/>
    <w:rsid w:val="1A83A62A"/>
    <w:rsid w:val="1A83B9DB"/>
    <w:rsid w:val="1A87E9E8"/>
    <w:rsid w:val="1A893A03"/>
    <w:rsid w:val="1A89A108"/>
    <w:rsid w:val="1A8B58CC"/>
    <w:rsid w:val="1A8F40E2"/>
    <w:rsid w:val="1A9A0D8C"/>
    <w:rsid w:val="1A9A93C8"/>
    <w:rsid w:val="1A9D0443"/>
    <w:rsid w:val="1AA00BC7"/>
    <w:rsid w:val="1AA4C92A"/>
    <w:rsid w:val="1AAC2E1A"/>
    <w:rsid w:val="1AB06E9C"/>
    <w:rsid w:val="1AB0B842"/>
    <w:rsid w:val="1AB54D82"/>
    <w:rsid w:val="1AB67F86"/>
    <w:rsid w:val="1AB9944F"/>
    <w:rsid w:val="1ABC2EB3"/>
    <w:rsid w:val="1ABF823A"/>
    <w:rsid w:val="1AC38B30"/>
    <w:rsid w:val="1AC79349"/>
    <w:rsid w:val="1AC7D810"/>
    <w:rsid w:val="1AD4CA15"/>
    <w:rsid w:val="1AD54CD5"/>
    <w:rsid w:val="1ADFF2AF"/>
    <w:rsid w:val="1AE38EBB"/>
    <w:rsid w:val="1AE9C627"/>
    <w:rsid w:val="1AEA861D"/>
    <w:rsid w:val="1AF0DF34"/>
    <w:rsid w:val="1AF185B9"/>
    <w:rsid w:val="1AF78732"/>
    <w:rsid w:val="1B014CA0"/>
    <w:rsid w:val="1B065779"/>
    <w:rsid w:val="1B0A5FAF"/>
    <w:rsid w:val="1B0BC157"/>
    <w:rsid w:val="1B10BE64"/>
    <w:rsid w:val="1B13D608"/>
    <w:rsid w:val="1B1506CD"/>
    <w:rsid w:val="1B159AD7"/>
    <w:rsid w:val="1B175C6E"/>
    <w:rsid w:val="1B1B5138"/>
    <w:rsid w:val="1B1FE928"/>
    <w:rsid w:val="1B22C7EE"/>
    <w:rsid w:val="1B2E510D"/>
    <w:rsid w:val="1B2EAFEE"/>
    <w:rsid w:val="1B32A367"/>
    <w:rsid w:val="1B3324CB"/>
    <w:rsid w:val="1B3B0195"/>
    <w:rsid w:val="1B44A0DE"/>
    <w:rsid w:val="1B47043D"/>
    <w:rsid w:val="1B4A18E2"/>
    <w:rsid w:val="1B4A78B8"/>
    <w:rsid w:val="1B4B6C01"/>
    <w:rsid w:val="1B5078F1"/>
    <w:rsid w:val="1B5135F2"/>
    <w:rsid w:val="1B555B43"/>
    <w:rsid w:val="1B5C7295"/>
    <w:rsid w:val="1B61D924"/>
    <w:rsid w:val="1B637D9B"/>
    <w:rsid w:val="1B69D1A6"/>
    <w:rsid w:val="1B7148FD"/>
    <w:rsid w:val="1B756B9A"/>
    <w:rsid w:val="1B75A6A5"/>
    <w:rsid w:val="1B772658"/>
    <w:rsid w:val="1B7C3DE4"/>
    <w:rsid w:val="1B7EC197"/>
    <w:rsid w:val="1B7F7F99"/>
    <w:rsid w:val="1B82F054"/>
    <w:rsid w:val="1B8AD391"/>
    <w:rsid w:val="1B8C0698"/>
    <w:rsid w:val="1B91315B"/>
    <w:rsid w:val="1B9AF879"/>
    <w:rsid w:val="1B9CDD65"/>
    <w:rsid w:val="1B9E3390"/>
    <w:rsid w:val="1BA307F3"/>
    <w:rsid w:val="1BA3AACA"/>
    <w:rsid w:val="1BA684C9"/>
    <w:rsid w:val="1BAAEA83"/>
    <w:rsid w:val="1BB50247"/>
    <w:rsid w:val="1BB5A874"/>
    <w:rsid w:val="1BB95EC8"/>
    <w:rsid w:val="1BBADC5D"/>
    <w:rsid w:val="1BBAF53F"/>
    <w:rsid w:val="1BBE3060"/>
    <w:rsid w:val="1BBF7F57"/>
    <w:rsid w:val="1BBFE573"/>
    <w:rsid w:val="1BC061DE"/>
    <w:rsid w:val="1BC48D05"/>
    <w:rsid w:val="1BC80532"/>
    <w:rsid w:val="1BCCB27A"/>
    <w:rsid w:val="1BCDA65A"/>
    <w:rsid w:val="1BCE47A4"/>
    <w:rsid w:val="1BD297AC"/>
    <w:rsid w:val="1BD6B3A1"/>
    <w:rsid w:val="1BD8F54B"/>
    <w:rsid w:val="1BDAED80"/>
    <w:rsid w:val="1BE43B7E"/>
    <w:rsid w:val="1BE66E12"/>
    <w:rsid w:val="1BEC8C7B"/>
    <w:rsid w:val="1BF59BC0"/>
    <w:rsid w:val="1BF7A6C2"/>
    <w:rsid w:val="1BFB7FD5"/>
    <w:rsid w:val="1C04F692"/>
    <w:rsid w:val="1C182093"/>
    <w:rsid w:val="1C1A20B4"/>
    <w:rsid w:val="1C1BB544"/>
    <w:rsid w:val="1C24F696"/>
    <w:rsid w:val="1C257C1A"/>
    <w:rsid w:val="1C2C4B83"/>
    <w:rsid w:val="1C308669"/>
    <w:rsid w:val="1C324919"/>
    <w:rsid w:val="1C381397"/>
    <w:rsid w:val="1C3B8418"/>
    <w:rsid w:val="1C3D1139"/>
    <w:rsid w:val="1C47545B"/>
    <w:rsid w:val="1C480DA3"/>
    <w:rsid w:val="1C489DD6"/>
    <w:rsid w:val="1C4B8B9B"/>
    <w:rsid w:val="1C4D8304"/>
    <w:rsid w:val="1C527550"/>
    <w:rsid w:val="1C52C187"/>
    <w:rsid w:val="1C52C44A"/>
    <w:rsid w:val="1C5ED574"/>
    <w:rsid w:val="1C5FF19A"/>
    <w:rsid w:val="1C61C65D"/>
    <w:rsid w:val="1C6F2761"/>
    <w:rsid w:val="1C71ADDB"/>
    <w:rsid w:val="1C72060E"/>
    <w:rsid w:val="1C72F9B8"/>
    <w:rsid w:val="1C798114"/>
    <w:rsid w:val="1C7A139F"/>
    <w:rsid w:val="1C7E3E89"/>
    <w:rsid w:val="1C84667F"/>
    <w:rsid w:val="1C84673C"/>
    <w:rsid w:val="1C86DEF2"/>
    <w:rsid w:val="1C87BE6B"/>
    <w:rsid w:val="1C8C1988"/>
    <w:rsid w:val="1C8D0CA3"/>
    <w:rsid w:val="1C9063E6"/>
    <w:rsid w:val="1C94EE97"/>
    <w:rsid w:val="1C9DCD6B"/>
    <w:rsid w:val="1CB459E7"/>
    <w:rsid w:val="1CB7D3F6"/>
    <w:rsid w:val="1CB9937C"/>
    <w:rsid w:val="1CB9CBF1"/>
    <w:rsid w:val="1CBB4150"/>
    <w:rsid w:val="1CC54374"/>
    <w:rsid w:val="1CCE4A43"/>
    <w:rsid w:val="1CD0CA1C"/>
    <w:rsid w:val="1CD450BF"/>
    <w:rsid w:val="1CD4C18D"/>
    <w:rsid w:val="1CD755BC"/>
    <w:rsid w:val="1CDA8A85"/>
    <w:rsid w:val="1CDBD3F5"/>
    <w:rsid w:val="1CDD5D62"/>
    <w:rsid w:val="1CE6F61D"/>
    <w:rsid w:val="1CEB6D87"/>
    <w:rsid w:val="1CED0E55"/>
    <w:rsid w:val="1CF1089D"/>
    <w:rsid w:val="1CF1BA4E"/>
    <w:rsid w:val="1CF2D79F"/>
    <w:rsid w:val="1CF38C2F"/>
    <w:rsid w:val="1CF71743"/>
    <w:rsid w:val="1CF88E00"/>
    <w:rsid w:val="1CFB1B58"/>
    <w:rsid w:val="1CFD89F2"/>
    <w:rsid w:val="1CFE23C0"/>
    <w:rsid w:val="1D0E8938"/>
    <w:rsid w:val="1D129F10"/>
    <w:rsid w:val="1D1373AF"/>
    <w:rsid w:val="1D151D16"/>
    <w:rsid w:val="1D1EC783"/>
    <w:rsid w:val="1D2B9C91"/>
    <w:rsid w:val="1D2F8216"/>
    <w:rsid w:val="1D31D155"/>
    <w:rsid w:val="1D368913"/>
    <w:rsid w:val="1D3881AB"/>
    <w:rsid w:val="1D3D4C4F"/>
    <w:rsid w:val="1D3D8843"/>
    <w:rsid w:val="1D3F912A"/>
    <w:rsid w:val="1D3FAB40"/>
    <w:rsid w:val="1D411D5F"/>
    <w:rsid w:val="1D52C5B8"/>
    <w:rsid w:val="1D53EF7B"/>
    <w:rsid w:val="1D547C1C"/>
    <w:rsid w:val="1D583CC1"/>
    <w:rsid w:val="1D62D131"/>
    <w:rsid w:val="1D79AD4D"/>
    <w:rsid w:val="1D81F4B4"/>
    <w:rsid w:val="1D830727"/>
    <w:rsid w:val="1D837BDA"/>
    <w:rsid w:val="1D91FF34"/>
    <w:rsid w:val="1D979D8F"/>
    <w:rsid w:val="1DA61D55"/>
    <w:rsid w:val="1DA69AB2"/>
    <w:rsid w:val="1DB2D832"/>
    <w:rsid w:val="1DB3D51A"/>
    <w:rsid w:val="1DB5875D"/>
    <w:rsid w:val="1DB794D6"/>
    <w:rsid w:val="1DB8BDA1"/>
    <w:rsid w:val="1DBC1F37"/>
    <w:rsid w:val="1DC01025"/>
    <w:rsid w:val="1DC08328"/>
    <w:rsid w:val="1DC3183D"/>
    <w:rsid w:val="1DC6D6EA"/>
    <w:rsid w:val="1DCC563C"/>
    <w:rsid w:val="1DD64FAE"/>
    <w:rsid w:val="1DD70495"/>
    <w:rsid w:val="1DD79E66"/>
    <w:rsid w:val="1DD9F227"/>
    <w:rsid w:val="1DDA4896"/>
    <w:rsid w:val="1DDB86E2"/>
    <w:rsid w:val="1DE1B206"/>
    <w:rsid w:val="1DE73264"/>
    <w:rsid w:val="1DE8B571"/>
    <w:rsid w:val="1DE8C960"/>
    <w:rsid w:val="1DF86F56"/>
    <w:rsid w:val="1E01E165"/>
    <w:rsid w:val="1E0883AC"/>
    <w:rsid w:val="1E0943ED"/>
    <w:rsid w:val="1E13B939"/>
    <w:rsid w:val="1E165F15"/>
    <w:rsid w:val="1E1A17B2"/>
    <w:rsid w:val="1E22C9DE"/>
    <w:rsid w:val="1E231698"/>
    <w:rsid w:val="1E2D6AFC"/>
    <w:rsid w:val="1E2F6CA1"/>
    <w:rsid w:val="1E30692F"/>
    <w:rsid w:val="1E315BC3"/>
    <w:rsid w:val="1E336086"/>
    <w:rsid w:val="1E339F9F"/>
    <w:rsid w:val="1E371FF9"/>
    <w:rsid w:val="1E38009A"/>
    <w:rsid w:val="1E38C6BE"/>
    <w:rsid w:val="1E3FE202"/>
    <w:rsid w:val="1E42F509"/>
    <w:rsid w:val="1E441B66"/>
    <w:rsid w:val="1E449ECE"/>
    <w:rsid w:val="1E4CF44F"/>
    <w:rsid w:val="1E4DB554"/>
    <w:rsid w:val="1E4F505D"/>
    <w:rsid w:val="1E5707B3"/>
    <w:rsid w:val="1E593C8B"/>
    <w:rsid w:val="1E5F930E"/>
    <w:rsid w:val="1E62AF63"/>
    <w:rsid w:val="1E686511"/>
    <w:rsid w:val="1E6FD20B"/>
    <w:rsid w:val="1E7BB3EA"/>
    <w:rsid w:val="1E7DD1BD"/>
    <w:rsid w:val="1E7ED642"/>
    <w:rsid w:val="1E86BC3A"/>
    <w:rsid w:val="1E8BD301"/>
    <w:rsid w:val="1E8D96F2"/>
    <w:rsid w:val="1E8DCE6D"/>
    <w:rsid w:val="1E8EAB9A"/>
    <w:rsid w:val="1E92734B"/>
    <w:rsid w:val="1E9656CF"/>
    <w:rsid w:val="1E97E4F0"/>
    <w:rsid w:val="1E98ED60"/>
    <w:rsid w:val="1E9B6A0B"/>
    <w:rsid w:val="1EA33AF1"/>
    <w:rsid w:val="1EABDF2E"/>
    <w:rsid w:val="1EBB3EF2"/>
    <w:rsid w:val="1EBC4D77"/>
    <w:rsid w:val="1EBD0CB3"/>
    <w:rsid w:val="1EBF8C1C"/>
    <w:rsid w:val="1EC14C3E"/>
    <w:rsid w:val="1EC68D04"/>
    <w:rsid w:val="1EC84552"/>
    <w:rsid w:val="1ECB1D21"/>
    <w:rsid w:val="1ECC5620"/>
    <w:rsid w:val="1ECD4FD4"/>
    <w:rsid w:val="1ED46799"/>
    <w:rsid w:val="1ED4BCA0"/>
    <w:rsid w:val="1EDF22FC"/>
    <w:rsid w:val="1EEFD1D5"/>
    <w:rsid w:val="1EF3A3BB"/>
    <w:rsid w:val="1EF529F3"/>
    <w:rsid w:val="1EF6FCBC"/>
    <w:rsid w:val="1EFBAB07"/>
    <w:rsid w:val="1EFDB938"/>
    <w:rsid w:val="1EFFA6F7"/>
    <w:rsid w:val="1F071299"/>
    <w:rsid w:val="1F0C0076"/>
    <w:rsid w:val="1F0C1426"/>
    <w:rsid w:val="1F0EAAC5"/>
    <w:rsid w:val="1F199408"/>
    <w:rsid w:val="1F2B80D8"/>
    <w:rsid w:val="1F2D3239"/>
    <w:rsid w:val="1F388E68"/>
    <w:rsid w:val="1F3AC5E4"/>
    <w:rsid w:val="1F3B2EF6"/>
    <w:rsid w:val="1F3D1B0D"/>
    <w:rsid w:val="1F3D5F71"/>
    <w:rsid w:val="1F412EEA"/>
    <w:rsid w:val="1F521ACF"/>
    <w:rsid w:val="1F550FD7"/>
    <w:rsid w:val="1F5CE8FF"/>
    <w:rsid w:val="1F5EAA08"/>
    <w:rsid w:val="1F608B97"/>
    <w:rsid w:val="1F60F323"/>
    <w:rsid w:val="1F62FA36"/>
    <w:rsid w:val="1F7343A1"/>
    <w:rsid w:val="1F73E9D5"/>
    <w:rsid w:val="1F7AAF5F"/>
    <w:rsid w:val="1F7AF8F5"/>
    <w:rsid w:val="1F7C3561"/>
    <w:rsid w:val="1F7C93D3"/>
    <w:rsid w:val="1F7E35E7"/>
    <w:rsid w:val="1F818F05"/>
    <w:rsid w:val="1F849C51"/>
    <w:rsid w:val="1F873481"/>
    <w:rsid w:val="1F87CB09"/>
    <w:rsid w:val="1F886AFE"/>
    <w:rsid w:val="1F8E38A9"/>
    <w:rsid w:val="1F909688"/>
    <w:rsid w:val="1F925D64"/>
    <w:rsid w:val="1F942EBF"/>
    <w:rsid w:val="1F994390"/>
    <w:rsid w:val="1F9970FB"/>
    <w:rsid w:val="1FA44446"/>
    <w:rsid w:val="1FAB66CB"/>
    <w:rsid w:val="1FAEF9BD"/>
    <w:rsid w:val="1FB98A3D"/>
    <w:rsid w:val="1FBF34C8"/>
    <w:rsid w:val="1FBFBB81"/>
    <w:rsid w:val="1FC3142C"/>
    <w:rsid w:val="1FC80B1C"/>
    <w:rsid w:val="1FCBB032"/>
    <w:rsid w:val="1FD25D5B"/>
    <w:rsid w:val="1FDA83B8"/>
    <w:rsid w:val="1FDCD64B"/>
    <w:rsid w:val="1FE2E2C2"/>
    <w:rsid w:val="1FE3A7B9"/>
    <w:rsid w:val="1FEEDE3A"/>
    <w:rsid w:val="1FEFA473"/>
    <w:rsid w:val="1FF078E0"/>
    <w:rsid w:val="1FF273CF"/>
    <w:rsid w:val="1FF50BD7"/>
    <w:rsid w:val="1FF59D29"/>
    <w:rsid w:val="1FFC1B7F"/>
    <w:rsid w:val="200729A2"/>
    <w:rsid w:val="20091714"/>
    <w:rsid w:val="200DAE43"/>
    <w:rsid w:val="200F8EFD"/>
    <w:rsid w:val="2010BE48"/>
    <w:rsid w:val="2012C8DD"/>
    <w:rsid w:val="2014793D"/>
    <w:rsid w:val="2014CE15"/>
    <w:rsid w:val="20205EE1"/>
    <w:rsid w:val="202794E0"/>
    <w:rsid w:val="2027A9A1"/>
    <w:rsid w:val="202DD347"/>
    <w:rsid w:val="2039F7B4"/>
    <w:rsid w:val="203AEBED"/>
    <w:rsid w:val="203CA5A8"/>
    <w:rsid w:val="203DB69A"/>
    <w:rsid w:val="203FEFF1"/>
    <w:rsid w:val="204AFDD4"/>
    <w:rsid w:val="204BB9B6"/>
    <w:rsid w:val="204E3496"/>
    <w:rsid w:val="204EA03E"/>
    <w:rsid w:val="20500B88"/>
    <w:rsid w:val="20509EA0"/>
    <w:rsid w:val="2055040E"/>
    <w:rsid w:val="20596C95"/>
    <w:rsid w:val="205AB749"/>
    <w:rsid w:val="205BC8E6"/>
    <w:rsid w:val="205BFB55"/>
    <w:rsid w:val="20624749"/>
    <w:rsid w:val="2062E6AD"/>
    <w:rsid w:val="20651CEF"/>
    <w:rsid w:val="206877FA"/>
    <w:rsid w:val="207AC780"/>
    <w:rsid w:val="207BF633"/>
    <w:rsid w:val="207D45D0"/>
    <w:rsid w:val="207DC161"/>
    <w:rsid w:val="207FE30E"/>
    <w:rsid w:val="20816A8C"/>
    <w:rsid w:val="2081BBEC"/>
    <w:rsid w:val="2084106D"/>
    <w:rsid w:val="2084ECC2"/>
    <w:rsid w:val="20853269"/>
    <w:rsid w:val="208579DA"/>
    <w:rsid w:val="208C1FC6"/>
    <w:rsid w:val="208EF850"/>
    <w:rsid w:val="209B58F9"/>
    <w:rsid w:val="20AADF41"/>
    <w:rsid w:val="20AFDDC7"/>
    <w:rsid w:val="20B3C9F8"/>
    <w:rsid w:val="20B73780"/>
    <w:rsid w:val="20B93D59"/>
    <w:rsid w:val="20BE77C6"/>
    <w:rsid w:val="20C04131"/>
    <w:rsid w:val="20C2502E"/>
    <w:rsid w:val="20C54553"/>
    <w:rsid w:val="20C710F3"/>
    <w:rsid w:val="20CE2036"/>
    <w:rsid w:val="20D607E8"/>
    <w:rsid w:val="20DB6671"/>
    <w:rsid w:val="20EC971B"/>
    <w:rsid w:val="20EF00A5"/>
    <w:rsid w:val="20EF09C1"/>
    <w:rsid w:val="20F453CE"/>
    <w:rsid w:val="20F59516"/>
    <w:rsid w:val="20F995F7"/>
    <w:rsid w:val="20FD04F6"/>
    <w:rsid w:val="20FD9B79"/>
    <w:rsid w:val="20FEA312"/>
    <w:rsid w:val="2100A1EB"/>
    <w:rsid w:val="2100F189"/>
    <w:rsid w:val="2104BBB7"/>
    <w:rsid w:val="21095079"/>
    <w:rsid w:val="2110FCA6"/>
    <w:rsid w:val="2115670B"/>
    <w:rsid w:val="2116EA5B"/>
    <w:rsid w:val="2118C717"/>
    <w:rsid w:val="2118D954"/>
    <w:rsid w:val="2121390C"/>
    <w:rsid w:val="2123C5E9"/>
    <w:rsid w:val="21260468"/>
    <w:rsid w:val="2128CFF5"/>
    <w:rsid w:val="2129244F"/>
    <w:rsid w:val="2146E502"/>
    <w:rsid w:val="214CDF3D"/>
    <w:rsid w:val="2151A6CD"/>
    <w:rsid w:val="21542D53"/>
    <w:rsid w:val="21584C7A"/>
    <w:rsid w:val="2159F7DE"/>
    <w:rsid w:val="215AA5EE"/>
    <w:rsid w:val="215CAC1D"/>
    <w:rsid w:val="2161C929"/>
    <w:rsid w:val="2161FB96"/>
    <w:rsid w:val="2163440C"/>
    <w:rsid w:val="216D30BB"/>
    <w:rsid w:val="216DB1AA"/>
    <w:rsid w:val="2172CA55"/>
    <w:rsid w:val="2179D43C"/>
    <w:rsid w:val="217D16E6"/>
    <w:rsid w:val="217EF4CE"/>
    <w:rsid w:val="21827D61"/>
    <w:rsid w:val="21834F2D"/>
    <w:rsid w:val="21836595"/>
    <w:rsid w:val="21846CAB"/>
    <w:rsid w:val="218545EC"/>
    <w:rsid w:val="21887044"/>
    <w:rsid w:val="218BDCE5"/>
    <w:rsid w:val="218D181B"/>
    <w:rsid w:val="218D6993"/>
    <w:rsid w:val="218DA727"/>
    <w:rsid w:val="218EF880"/>
    <w:rsid w:val="218F6314"/>
    <w:rsid w:val="2194CB8B"/>
    <w:rsid w:val="21966774"/>
    <w:rsid w:val="219EC89E"/>
    <w:rsid w:val="21A89F78"/>
    <w:rsid w:val="21B2B7CF"/>
    <w:rsid w:val="21B7EC0D"/>
    <w:rsid w:val="21BACA07"/>
    <w:rsid w:val="21BD555B"/>
    <w:rsid w:val="21BE409B"/>
    <w:rsid w:val="21C54F74"/>
    <w:rsid w:val="21CB9EEF"/>
    <w:rsid w:val="21CE8F26"/>
    <w:rsid w:val="21CF1758"/>
    <w:rsid w:val="21CFCF74"/>
    <w:rsid w:val="21D237C7"/>
    <w:rsid w:val="21D35BA1"/>
    <w:rsid w:val="21D45075"/>
    <w:rsid w:val="21D48D37"/>
    <w:rsid w:val="21D7A1E1"/>
    <w:rsid w:val="21E2849D"/>
    <w:rsid w:val="21E7AF68"/>
    <w:rsid w:val="21E8B0F7"/>
    <w:rsid w:val="21E94CB6"/>
    <w:rsid w:val="21EB803B"/>
    <w:rsid w:val="21EBDE1D"/>
    <w:rsid w:val="21EBF121"/>
    <w:rsid w:val="21F069BE"/>
    <w:rsid w:val="220AF3BB"/>
    <w:rsid w:val="22109F25"/>
    <w:rsid w:val="2216D398"/>
    <w:rsid w:val="2218B6DD"/>
    <w:rsid w:val="221BFD1E"/>
    <w:rsid w:val="22235514"/>
    <w:rsid w:val="22264CAF"/>
    <w:rsid w:val="222D9C92"/>
    <w:rsid w:val="2233A685"/>
    <w:rsid w:val="2233C6C5"/>
    <w:rsid w:val="22370328"/>
    <w:rsid w:val="22395314"/>
    <w:rsid w:val="223AD1EE"/>
    <w:rsid w:val="2246A464"/>
    <w:rsid w:val="2246B979"/>
    <w:rsid w:val="224E6BAF"/>
    <w:rsid w:val="2251B7B6"/>
    <w:rsid w:val="22570528"/>
    <w:rsid w:val="2264D66B"/>
    <w:rsid w:val="22666734"/>
    <w:rsid w:val="22687973"/>
    <w:rsid w:val="226B0918"/>
    <w:rsid w:val="226BF151"/>
    <w:rsid w:val="227135BC"/>
    <w:rsid w:val="2273532E"/>
    <w:rsid w:val="22740378"/>
    <w:rsid w:val="22775805"/>
    <w:rsid w:val="2278ACCB"/>
    <w:rsid w:val="227A489F"/>
    <w:rsid w:val="227C4D51"/>
    <w:rsid w:val="227E2B5F"/>
    <w:rsid w:val="22817A0D"/>
    <w:rsid w:val="228B5B29"/>
    <w:rsid w:val="2293CF68"/>
    <w:rsid w:val="22968FED"/>
    <w:rsid w:val="229F3DA3"/>
    <w:rsid w:val="22A2DC22"/>
    <w:rsid w:val="22A39713"/>
    <w:rsid w:val="22B8F0A6"/>
    <w:rsid w:val="22BF907E"/>
    <w:rsid w:val="22CC38B0"/>
    <w:rsid w:val="22CFAF29"/>
    <w:rsid w:val="22D3EB9B"/>
    <w:rsid w:val="22D50028"/>
    <w:rsid w:val="22E08BBD"/>
    <w:rsid w:val="22E346A7"/>
    <w:rsid w:val="22E446AE"/>
    <w:rsid w:val="22E685CC"/>
    <w:rsid w:val="22E7F73E"/>
    <w:rsid w:val="22ECB40C"/>
    <w:rsid w:val="22EE630A"/>
    <w:rsid w:val="22EF8432"/>
    <w:rsid w:val="22F056F2"/>
    <w:rsid w:val="22F6E7BC"/>
    <w:rsid w:val="22F81212"/>
    <w:rsid w:val="22FA3227"/>
    <w:rsid w:val="22FD8365"/>
    <w:rsid w:val="22FE345E"/>
    <w:rsid w:val="22FF1B6E"/>
    <w:rsid w:val="2303F717"/>
    <w:rsid w:val="23040A5D"/>
    <w:rsid w:val="230E9A97"/>
    <w:rsid w:val="23170258"/>
    <w:rsid w:val="231A3F6E"/>
    <w:rsid w:val="2321384E"/>
    <w:rsid w:val="23227BBB"/>
    <w:rsid w:val="2326267D"/>
    <w:rsid w:val="2329E73F"/>
    <w:rsid w:val="232AF1F1"/>
    <w:rsid w:val="232D8480"/>
    <w:rsid w:val="232E8B86"/>
    <w:rsid w:val="2337E087"/>
    <w:rsid w:val="233EE7FA"/>
    <w:rsid w:val="23442FD4"/>
    <w:rsid w:val="2348AD4F"/>
    <w:rsid w:val="234CF47B"/>
    <w:rsid w:val="23515E1B"/>
    <w:rsid w:val="235F9D2A"/>
    <w:rsid w:val="23618362"/>
    <w:rsid w:val="23664A08"/>
    <w:rsid w:val="23673F53"/>
    <w:rsid w:val="23709903"/>
    <w:rsid w:val="2376880F"/>
    <w:rsid w:val="2378BABA"/>
    <w:rsid w:val="237C73BB"/>
    <w:rsid w:val="23857E80"/>
    <w:rsid w:val="2386EE10"/>
    <w:rsid w:val="23AB32B0"/>
    <w:rsid w:val="23AD23AF"/>
    <w:rsid w:val="23AE8780"/>
    <w:rsid w:val="23B0E2DC"/>
    <w:rsid w:val="23B1865C"/>
    <w:rsid w:val="23BCE488"/>
    <w:rsid w:val="23BD3D98"/>
    <w:rsid w:val="23BD7A36"/>
    <w:rsid w:val="23C0E92B"/>
    <w:rsid w:val="23C1A1FE"/>
    <w:rsid w:val="23C44C3F"/>
    <w:rsid w:val="23C4D0B3"/>
    <w:rsid w:val="23C721C0"/>
    <w:rsid w:val="23D98D50"/>
    <w:rsid w:val="23D9D77F"/>
    <w:rsid w:val="23DAABC4"/>
    <w:rsid w:val="23DB627D"/>
    <w:rsid w:val="23E4891D"/>
    <w:rsid w:val="23E955D5"/>
    <w:rsid w:val="23EB14B7"/>
    <w:rsid w:val="23F5118A"/>
    <w:rsid w:val="23F5D04B"/>
    <w:rsid w:val="23FAD491"/>
    <w:rsid w:val="23FFD6E7"/>
    <w:rsid w:val="24081C78"/>
    <w:rsid w:val="240CC48F"/>
    <w:rsid w:val="2414074D"/>
    <w:rsid w:val="24143D59"/>
    <w:rsid w:val="241CAE96"/>
    <w:rsid w:val="241D1D0A"/>
    <w:rsid w:val="241DC4E7"/>
    <w:rsid w:val="242652EB"/>
    <w:rsid w:val="242771CF"/>
    <w:rsid w:val="242A91CC"/>
    <w:rsid w:val="242DD3C4"/>
    <w:rsid w:val="2431C835"/>
    <w:rsid w:val="2431EA4F"/>
    <w:rsid w:val="24337BCB"/>
    <w:rsid w:val="2439DCE5"/>
    <w:rsid w:val="2440117F"/>
    <w:rsid w:val="2440C385"/>
    <w:rsid w:val="2445239C"/>
    <w:rsid w:val="244AC2E2"/>
    <w:rsid w:val="244CADD6"/>
    <w:rsid w:val="244F1E7C"/>
    <w:rsid w:val="24538392"/>
    <w:rsid w:val="245BCB74"/>
    <w:rsid w:val="245D2C40"/>
    <w:rsid w:val="245E61C5"/>
    <w:rsid w:val="245FCA73"/>
    <w:rsid w:val="2468318E"/>
    <w:rsid w:val="2469725C"/>
    <w:rsid w:val="246C253B"/>
    <w:rsid w:val="247139AD"/>
    <w:rsid w:val="2472BD82"/>
    <w:rsid w:val="2475528A"/>
    <w:rsid w:val="24795E66"/>
    <w:rsid w:val="247A0882"/>
    <w:rsid w:val="247A0B44"/>
    <w:rsid w:val="247AED66"/>
    <w:rsid w:val="247D5880"/>
    <w:rsid w:val="247EF9E0"/>
    <w:rsid w:val="24814135"/>
    <w:rsid w:val="24862743"/>
    <w:rsid w:val="248BDABB"/>
    <w:rsid w:val="248D81E9"/>
    <w:rsid w:val="2491B3B7"/>
    <w:rsid w:val="2491FB02"/>
    <w:rsid w:val="2497C9C9"/>
    <w:rsid w:val="249EB12A"/>
    <w:rsid w:val="24A10D6B"/>
    <w:rsid w:val="24A1F69F"/>
    <w:rsid w:val="24A6F79C"/>
    <w:rsid w:val="24B18A6E"/>
    <w:rsid w:val="24B73225"/>
    <w:rsid w:val="24B73BCA"/>
    <w:rsid w:val="24B7FBDC"/>
    <w:rsid w:val="24BBBFA4"/>
    <w:rsid w:val="24BC45C7"/>
    <w:rsid w:val="24BFF70A"/>
    <w:rsid w:val="24C3CE0B"/>
    <w:rsid w:val="24C422A1"/>
    <w:rsid w:val="24C9BA1A"/>
    <w:rsid w:val="24CE4FBB"/>
    <w:rsid w:val="24D81E10"/>
    <w:rsid w:val="24E2599A"/>
    <w:rsid w:val="24E55EC7"/>
    <w:rsid w:val="24E90B08"/>
    <w:rsid w:val="24E92B1B"/>
    <w:rsid w:val="24EAF19B"/>
    <w:rsid w:val="24EC901C"/>
    <w:rsid w:val="24ED199D"/>
    <w:rsid w:val="24EDC8F4"/>
    <w:rsid w:val="24F3635C"/>
    <w:rsid w:val="24F586B7"/>
    <w:rsid w:val="24F5B42D"/>
    <w:rsid w:val="24F71DB8"/>
    <w:rsid w:val="24FFF080"/>
    <w:rsid w:val="25035ECD"/>
    <w:rsid w:val="250A9612"/>
    <w:rsid w:val="250B325D"/>
    <w:rsid w:val="250E5A2E"/>
    <w:rsid w:val="250ECD14"/>
    <w:rsid w:val="250FC5D2"/>
    <w:rsid w:val="2513A5AD"/>
    <w:rsid w:val="2516F528"/>
    <w:rsid w:val="2517218F"/>
    <w:rsid w:val="2519694A"/>
    <w:rsid w:val="251A283F"/>
    <w:rsid w:val="251B0B68"/>
    <w:rsid w:val="25220ECA"/>
    <w:rsid w:val="252672A9"/>
    <w:rsid w:val="252846C5"/>
    <w:rsid w:val="252C97B6"/>
    <w:rsid w:val="252EE6AF"/>
    <w:rsid w:val="252F5C53"/>
    <w:rsid w:val="2533F438"/>
    <w:rsid w:val="2536A6F5"/>
    <w:rsid w:val="253AABA2"/>
    <w:rsid w:val="254885AB"/>
    <w:rsid w:val="25499CDE"/>
    <w:rsid w:val="254B5029"/>
    <w:rsid w:val="25536596"/>
    <w:rsid w:val="25538488"/>
    <w:rsid w:val="2557766C"/>
    <w:rsid w:val="255795F9"/>
    <w:rsid w:val="25588175"/>
    <w:rsid w:val="255FEAB1"/>
    <w:rsid w:val="25611AD7"/>
    <w:rsid w:val="2564D3B5"/>
    <w:rsid w:val="25717C54"/>
    <w:rsid w:val="2578E731"/>
    <w:rsid w:val="257D9DB1"/>
    <w:rsid w:val="257EAD7F"/>
    <w:rsid w:val="25804966"/>
    <w:rsid w:val="2583845B"/>
    <w:rsid w:val="2583C3F5"/>
    <w:rsid w:val="25856684"/>
    <w:rsid w:val="25882763"/>
    <w:rsid w:val="25913680"/>
    <w:rsid w:val="2591CD61"/>
    <w:rsid w:val="259BC12E"/>
    <w:rsid w:val="25A7953D"/>
    <w:rsid w:val="25A8CB28"/>
    <w:rsid w:val="25A958F1"/>
    <w:rsid w:val="25ABA498"/>
    <w:rsid w:val="25ACD6A8"/>
    <w:rsid w:val="25ACDB68"/>
    <w:rsid w:val="25B07E65"/>
    <w:rsid w:val="25B12E3D"/>
    <w:rsid w:val="25B1EA82"/>
    <w:rsid w:val="25B21DE4"/>
    <w:rsid w:val="25BF2A5A"/>
    <w:rsid w:val="25C47A0F"/>
    <w:rsid w:val="25C69898"/>
    <w:rsid w:val="25C8D663"/>
    <w:rsid w:val="25D3EC23"/>
    <w:rsid w:val="25D922FC"/>
    <w:rsid w:val="25DFC037"/>
    <w:rsid w:val="25E3E782"/>
    <w:rsid w:val="25EB7701"/>
    <w:rsid w:val="25EDA0FE"/>
    <w:rsid w:val="25EDF230"/>
    <w:rsid w:val="25F97FC1"/>
    <w:rsid w:val="25F98EA7"/>
    <w:rsid w:val="260A17B4"/>
    <w:rsid w:val="261ADB66"/>
    <w:rsid w:val="261B85F8"/>
    <w:rsid w:val="261D23A4"/>
    <w:rsid w:val="261D4183"/>
    <w:rsid w:val="262280BC"/>
    <w:rsid w:val="26242E86"/>
    <w:rsid w:val="26243F77"/>
    <w:rsid w:val="26257423"/>
    <w:rsid w:val="26299966"/>
    <w:rsid w:val="262A1479"/>
    <w:rsid w:val="262A62EF"/>
    <w:rsid w:val="262B8D4F"/>
    <w:rsid w:val="262D6245"/>
    <w:rsid w:val="2634ACD4"/>
    <w:rsid w:val="26361E40"/>
    <w:rsid w:val="263A069C"/>
    <w:rsid w:val="263D897E"/>
    <w:rsid w:val="263DA356"/>
    <w:rsid w:val="26406478"/>
    <w:rsid w:val="26471669"/>
    <w:rsid w:val="264963BC"/>
    <w:rsid w:val="26505E1B"/>
    <w:rsid w:val="2659FFB5"/>
    <w:rsid w:val="265B01C6"/>
    <w:rsid w:val="2665A693"/>
    <w:rsid w:val="26697E6F"/>
    <w:rsid w:val="266AFFE6"/>
    <w:rsid w:val="266DB5CE"/>
    <w:rsid w:val="266DDB10"/>
    <w:rsid w:val="26747845"/>
    <w:rsid w:val="2681BA89"/>
    <w:rsid w:val="26848426"/>
    <w:rsid w:val="2685D642"/>
    <w:rsid w:val="268676F0"/>
    <w:rsid w:val="268DB542"/>
    <w:rsid w:val="2690C1BB"/>
    <w:rsid w:val="26919927"/>
    <w:rsid w:val="269235CB"/>
    <w:rsid w:val="269333D5"/>
    <w:rsid w:val="2695F61F"/>
    <w:rsid w:val="26961699"/>
    <w:rsid w:val="269F4BB3"/>
    <w:rsid w:val="26A0B35A"/>
    <w:rsid w:val="26A706BB"/>
    <w:rsid w:val="26ACA556"/>
    <w:rsid w:val="26ADCB6C"/>
    <w:rsid w:val="26B2174A"/>
    <w:rsid w:val="26B80299"/>
    <w:rsid w:val="26B9F361"/>
    <w:rsid w:val="26BA29F6"/>
    <w:rsid w:val="26BA7A76"/>
    <w:rsid w:val="26BF9075"/>
    <w:rsid w:val="26C7FB2B"/>
    <w:rsid w:val="26CAE525"/>
    <w:rsid w:val="26CDFA1B"/>
    <w:rsid w:val="26D0B208"/>
    <w:rsid w:val="26D8CB6F"/>
    <w:rsid w:val="26D91091"/>
    <w:rsid w:val="26DD40FB"/>
    <w:rsid w:val="26DF6331"/>
    <w:rsid w:val="26E4A56F"/>
    <w:rsid w:val="26E60914"/>
    <w:rsid w:val="26EBA8D7"/>
    <w:rsid w:val="26EC1633"/>
    <w:rsid w:val="26F647B5"/>
    <w:rsid w:val="26F6AF81"/>
    <w:rsid w:val="26FA9154"/>
    <w:rsid w:val="26FBC608"/>
    <w:rsid w:val="26FC036C"/>
    <w:rsid w:val="26FC966C"/>
    <w:rsid w:val="2702FDDD"/>
    <w:rsid w:val="270606A6"/>
    <w:rsid w:val="2709FFB1"/>
    <w:rsid w:val="2712544A"/>
    <w:rsid w:val="27133709"/>
    <w:rsid w:val="2713F014"/>
    <w:rsid w:val="2714B37E"/>
    <w:rsid w:val="2715ECB1"/>
    <w:rsid w:val="271A8BEE"/>
    <w:rsid w:val="271D99E7"/>
    <w:rsid w:val="27206812"/>
    <w:rsid w:val="27276932"/>
    <w:rsid w:val="272A50C9"/>
    <w:rsid w:val="272B2850"/>
    <w:rsid w:val="273E19DF"/>
    <w:rsid w:val="274AA421"/>
    <w:rsid w:val="274BC5FD"/>
    <w:rsid w:val="274F2F4D"/>
    <w:rsid w:val="27530B76"/>
    <w:rsid w:val="27590564"/>
    <w:rsid w:val="2759E49A"/>
    <w:rsid w:val="275A11CD"/>
    <w:rsid w:val="275D5075"/>
    <w:rsid w:val="275E02B7"/>
    <w:rsid w:val="2760F260"/>
    <w:rsid w:val="27687589"/>
    <w:rsid w:val="2775F418"/>
    <w:rsid w:val="277B1546"/>
    <w:rsid w:val="277FF593"/>
    <w:rsid w:val="27824EAE"/>
    <w:rsid w:val="2790B47B"/>
    <w:rsid w:val="27956E0F"/>
    <w:rsid w:val="279823F4"/>
    <w:rsid w:val="279D8560"/>
    <w:rsid w:val="279E8789"/>
    <w:rsid w:val="27A0B549"/>
    <w:rsid w:val="27AB31FC"/>
    <w:rsid w:val="27AE6F98"/>
    <w:rsid w:val="27B2EB4C"/>
    <w:rsid w:val="27B4F879"/>
    <w:rsid w:val="27B6FCA1"/>
    <w:rsid w:val="27C1B165"/>
    <w:rsid w:val="27C5DB1C"/>
    <w:rsid w:val="27C66AFB"/>
    <w:rsid w:val="27C793A1"/>
    <w:rsid w:val="27C98DE4"/>
    <w:rsid w:val="27C99854"/>
    <w:rsid w:val="27CABA4E"/>
    <w:rsid w:val="27CFA63C"/>
    <w:rsid w:val="27D49D58"/>
    <w:rsid w:val="27D4DFD6"/>
    <w:rsid w:val="27D7F0DF"/>
    <w:rsid w:val="27D81517"/>
    <w:rsid w:val="27E06CE9"/>
    <w:rsid w:val="27E4F012"/>
    <w:rsid w:val="27EB6727"/>
    <w:rsid w:val="27EC70D1"/>
    <w:rsid w:val="27ECA6CC"/>
    <w:rsid w:val="27F3A6BD"/>
    <w:rsid w:val="27F4B3E1"/>
    <w:rsid w:val="27F7A4E8"/>
    <w:rsid w:val="27F9DE53"/>
    <w:rsid w:val="2800B11B"/>
    <w:rsid w:val="28010F16"/>
    <w:rsid w:val="28037F8E"/>
    <w:rsid w:val="2807179C"/>
    <w:rsid w:val="2808A1CD"/>
    <w:rsid w:val="2813B0E6"/>
    <w:rsid w:val="2819B0AD"/>
    <w:rsid w:val="281AD918"/>
    <w:rsid w:val="281D116A"/>
    <w:rsid w:val="281E98B0"/>
    <w:rsid w:val="281EC57E"/>
    <w:rsid w:val="2821BD2F"/>
    <w:rsid w:val="28263737"/>
    <w:rsid w:val="2829B7D8"/>
    <w:rsid w:val="282AA91C"/>
    <w:rsid w:val="282D547D"/>
    <w:rsid w:val="282EEB86"/>
    <w:rsid w:val="283543F1"/>
    <w:rsid w:val="2836583D"/>
    <w:rsid w:val="28388134"/>
    <w:rsid w:val="284051CE"/>
    <w:rsid w:val="2843D8DD"/>
    <w:rsid w:val="28476EFE"/>
    <w:rsid w:val="284965BF"/>
    <w:rsid w:val="284B6267"/>
    <w:rsid w:val="28512231"/>
    <w:rsid w:val="285182C0"/>
    <w:rsid w:val="2855B2E5"/>
    <w:rsid w:val="285770CF"/>
    <w:rsid w:val="28590753"/>
    <w:rsid w:val="285E24E2"/>
    <w:rsid w:val="2864E462"/>
    <w:rsid w:val="286FE39A"/>
    <w:rsid w:val="28730B69"/>
    <w:rsid w:val="287474A8"/>
    <w:rsid w:val="28797715"/>
    <w:rsid w:val="287BFC33"/>
    <w:rsid w:val="287CBE89"/>
    <w:rsid w:val="2883BD23"/>
    <w:rsid w:val="28840667"/>
    <w:rsid w:val="288A26A6"/>
    <w:rsid w:val="288A2936"/>
    <w:rsid w:val="288DF5C4"/>
    <w:rsid w:val="288E4918"/>
    <w:rsid w:val="28900F33"/>
    <w:rsid w:val="2891ECDA"/>
    <w:rsid w:val="2899B775"/>
    <w:rsid w:val="289CF581"/>
    <w:rsid w:val="28A2570F"/>
    <w:rsid w:val="28A3F75C"/>
    <w:rsid w:val="28A5E343"/>
    <w:rsid w:val="28ACF2C0"/>
    <w:rsid w:val="28AF573A"/>
    <w:rsid w:val="28B16887"/>
    <w:rsid w:val="28B1894B"/>
    <w:rsid w:val="28B41CCC"/>
    <w:rsid w:val="28B428B7"/>
    <w:rsid w:val="28BD826F"/>
    <w:rsid w:val="28C07162"/>
    <w:rsid w:val="28C0A74F"/>
    <w:rsid w:val="28C2E4FE"/>
    <w:rsid w:val="28C42DC1"/>
    <w:rsid w:val="28C70537"/>
    <w:rsid w:val="28C87CDB"/>
    <w:rsid w:val="28CDBB9A"/>
    <w:rsid w:val="28CED819"/>
    <w:rsid w:val="28D0E682"/>
    <w:rsid w:val="28D55A3A"/>
    <w:rsid w:val="28D6F26F"/>
    <w:rsid w:val="28E72D7E"/>
    <w:rsid w:val="28EAEB7F"/>
    <w:rsid w:val="28EC5540"/>
    <w:rsid w:val="28ED1B50"/>
    <w:rsid w:val="28EDF237"/>
    <w:rsid w:val="28F04546"/>
    <w:rsid w:val="28F592CD"/>
    <w:rsid w:val="28FD3972"/>
    <w:rsid w:val="2901F386"/>
    <w:rsid w:val="29076533"/>
    <w:rsid w:val="290F627C"/>
    <w:rsid w:val="2913F255"/>
    <w:rsid w:val="2919A8DF"/>
    <w:rsid w:val="291E44CE"/>
    <w:rsid w:val="291FF23C"/>
    <w:rsid w:val="2921E959"/>
    <w:rsid w:val="2921FDEF"/>
    <w:rsid w:val="29260009"/>
    <w:rsid w:val="2928017B"/>
    <w:rsid w:val="292A2DEF"/>
    <w:rsid w:val="29340E9D"/>
    <w:rsid w:val="293427F5"/>
    <w:rsid w:val="293CCB63"/>
    <w:rsid w:val="29443EA0"/>
    <w:rsid w:val="29475BB3"/>
    <w:rsid w:val="2947F16B"/>
    <w:rsid w:val="294E38CE"/>
    <w:rsid w:val="294E5B63"/>
    <w:rsid w:val="29509874"/>
    <w:rsid w:val="295284B9"/>
    <w:rsid w:val="2955DAF4"/>
    <w:rsid w:val="295849C0"/>
    <w:rsid w:val="29587CFB"/>
    <w:rsid w:val="2959E022"/>
    <w:rsid w:val="295BF456"/>
    <w:rsid w:val="295F62B6"/>
    <w:rsid w:val="29603F62"/>
    <w:rsid w:val="2961DD3C"/>
    <w:rsid w:val="29632CDC"/>
    <w:rsid w:val="29666AFB"/>
    <w:rsid w:val="296748F0"/>
    <w:rsid w:val="29677832"/>
    <w:rsid w:val="29678512"/>
    <w:rsid w:val="296C2174"/>
    <w:rsid w:val="296C266C"/>
    <w:rsid w:val="29723DEA"/>
    <w:rsid w:val="2979BC05"/>
    <w:rsid w:val="2979DC08"/>
    <w:rsid w:val="2982AFAD"/>
    <w:rsid w:val="29850F53"/>
    <w:rsid w:val="29876324"/>
    <w:rsid w:val="29885B3F"/>
    <w:rsid w:val="298BDB14"/>
    <w:rsid w:val="298E52D4"/>
    <w:rsid w:val="298F7E8D"/>
    <w:rsid w:val="2995F050"/>
    <w:rsid w:val="2999F411"/>
    <w:rsid w:val="299EDC22"/>
    <w:rsid w:val="29A13F6D"/>
    <w:rsid w:val="29A31CD2"/>
    <w:rsid w:val="29A7EBCB"/>
    <w:rsid w:val="29AB4CBB"/>
    <w:rsid w:val="29AE416B"/>
    <w:rsid w:val="29B154F5"/>
    <w:rsid w:val="29B505E0"/>
    <w:rsid w:val="29B70828"/>
    <w:rsid w:val="29B836F3"/>
    <w:rsid w:val="29BA3F3D"/>
    <w:rsid w:val="29BEC347"/>
    <w:rsid w:val="29BF82A5"/>
    <w:rsid w:val="29C1D622"/>
    <w:rsid w:val="29C21EA7"/>
    <w:rsid w:val="29C34EAE"/>
    <w:rsid w:val="29C4DEEF"/>
    <w:rsid w:val="29C65F53"/>
    <w:rsid w:val="29CDF77C"/>
    <w:rsid w:val="29D10F27"/>
    <w:rsid w:val="29D2515D"/>
    <w:rsid w:val="29D3C636"/>
    <w:rsid w:val="29D6B417"/>
    <w:rsid w:val="29D750A3"/>
    <w:rsid w:val="29DCBAE0"/>
    <w:rsid w:val="29DCFD45"/>
    <w:rsid w:val="29E0599E"/>
    <w:rsid w:val="29E0B35B"/>
    <w:rsid w:val="29EA987D"/>
    <w:rsid w:val="29ED4110"/>
    <w:rsid w:val="29F278A6"/>
    <w:rsid w:val="29F50AE8"/>
    <w:rsid w:val="29F575CE"/>
    <w:rsid w:val="29F65A1C"/>
    <w:rsid w:val="2A011964"/>
    <w:rsid w:val="2A146D9E"/>
    <w:rsid w:val="2A1A9470"/>
    <w:rsid w:val="2A1B589D"/>
    <w:rsid w:val="2A1BDD8F"/>
    <w:rsid w:val="2A1CCA79"/>
    <w:rsid w:val="2A1FF08D"/>
    <w:rsid w:val="2A205CE8"/>
    <w:rsid w:val="2A287619"/>
    <w:rsid w:val="2A2B5578"/>
    <w:rsid w:val="2A2C74F9"/>
    <w:rsid w:val="2A35EC10"/>
    <w:rsid w:val="2A3693D4"/>
    <w:rsid w:val="2A3B90B9"/>
    <w:rsid w:val="2A4143F0"/>
    <w:rsid w:val="2A4BEEBB"/>
    <w:rsid w:val="2A573C59"/>
    <w:rsid w:val="2A633177"/>
    <w:rsid w:val="2A64FBAB"/>
    <w:rsid w:val="2A6AC722"/>
    <w:rsid w:val="2A6B50E9"/>
    <w:rsid w:val="2A6C1B9B"/>
    <w:rsid w:val="2A7002B0"/>
    <w:rsid w:val="2A772831"/>
    <w:rsid w:val="2A789A79"/>
    <w:rsid w:val="2A79DB66"/>
    <w:rsid w:val="2A7C8C22"/>
    <w:rsid w:val="2A8827E6"/>
    <w:rsid w:val="2A916A61"/>
    <w:rsid w:val="2A920D24"/>
    <w:rsid w:val="2A984A8C"/>
    <w:rsid w:val="2A9A2555"/>
    <w:rsid w:val="2AA37ACB"/>
    <w:rsid w:val="2AA45518"/>
    <w:rsid w:val="2AA80058"/>
    <w:rsid w:val="2AB482BE"/>
    <w:rsid w:val="2ABB2ED7"/>
    <w:rsid w:val="2ABD048D"/>
    <w:rsid w:val="2ABD8C01"/>
    <w:rsid w:val="2ABE6390"/>
    <w:rsid w:val="2ABEB550"/>
    <w:rsid w:val="2AC4A9B6"/>
    <w:rsid w:val="2AC6EE2B"/>
    <w:rsid w:val="2ACAFB4F"/>
    <w:rsid w:val="2ACCB189"/>
    <w:rsid w:val="2AD2964B"/>
    <w:rsid w:val="2AD57A64"/>
    <w:rsid w:val="2AE55879"/>
    <w:rsid w:val="2AE9B839"/>
    <w:rsid w:val="2AEA8F0C"/>
    <w:rsid w:val="2AECDFA7"/>
    <w:rsid w:val="2AF13168"/>
    <w:rsid w:val="2AF79CED"/>
    <w:rsid w:val="2AF9B7C9"/>
    <w:rsid w:val="2AFB3F82"/>
    <w:rsid w:val="2AFD74DC"/>
    <w:rsid w:val="2B00A004"/>
    <w:rsid w:val="2B0366CC"/>
    <w:rsid w:val="2B04D34F"/>
    <w:rsid w:val="2B11A46A"/>
    <w:rsid w:val="2B172BFC"/>
    <w:rsid w:val="2B1DDEEA"/>
    <w:rsid w:val="2B2065A0"/>
    <w:rsid w:val="2B228540"/>
    <w:rsid w:val="2B26390C"/>
    <w:rsid w:val="2B2785A0"/>
    <w:rsid w:val="2B2DA733"/>
    <w:rsid w:val="2B35C25D"/>
    <w:rsid w:val="2B464FBF"/>
    <w:rsid w:val="2B48B215"/>
    <w:rsid w:val="2B4F7DCB"/>
    <w:rsid w:val="2B519A0F"/>
    <w:rsid w:val="2B55D05D"/>
    <w:rsid w:val="2B585725"/>
    <w:rsid w:val="2B5870C3"/>
    <w:rsid w:val="2B5E1CC2"/>
    <w:rsid w:val="2B623FB3"/>
    <w:rsid w:val="2B628CCE"/>
    <w:rsid w:val="2B652ADF"/>
    <w:rsid w:val="2B66685E"/>
    <w:rsid w:val="2B69CE66"/>
    <w:rsid w:val="2B6FBB4A"/>
    <w:rsid w:val="2B75DF84"/>
    <w:rsid w:val="2B7D244F"/>
    <w:rsid w:val="2B7DB1F8"/>
    <w:rsid w:val="2B7F7126"/>
    <w:rsid w:val="2B849F4C"/>
    <w:rsid w:val="2B86A2E6"/>
    <w:rsid w:val="2B87630F"/>
    <w:rsid w:val="2B8928AB"/>
    <w:rsid w:val="2B8C0E17"/>
    <w:rsid w:val="2B9013EB"/>
    <w:rsid w:val="2B94CB06"/>
    <w:rsid w:val="2B96238D"/>
    <w:rsid w:val="2B98878E"/>
    <w:rsid w:val="2B9C1999"/>
    <w:rsid w:val="2BA0FD01"/>
    <w:rsid w:val="2BA9EE1E"/>
    <w:rsid w:val="2BABD738"/>
    <w:rsid w:val="2BAFFEBB"/>
    <w:rsid w:val="2BB981C8"/>
    <w:rsid w:val="2BBB9DD2"/>
    <w:rsid w:val="2BBD7F3E"/>
    <w:rsid w:val="2BC805BB"/>
    <w:rsid w:val="2BCB4230"/>
    <w:rsid w:val="2BD6B80C"/>
    <w:rsid w:val="2BD7FE47"/>
    <w:rsid w:val="2BE370E1"/>
    <w:rsid w:val="2BE8423E"/>
    <w:rsid w:val="2BEC6EED"/>
    <w:rsid w:val="2BECE0A8"/>
    <w:rsid w:val="2BF153D1"/>
    <w:rsid w:val="2BF39779"/>
    <w:rsid w:val="2BFAB5BC"/>
    <w:rsid w:val="2BFAF056"/>
    <w:rsid w:val="2C0031C8"/>
    <w:rsid w:val="2C04423D"/>
    <w:rsid w:val="2C068CD6"/>
    <w:rsid w:val="2C085E85"/>
    <w:rsid w:val="2C0C4D4E"/>
    <w:rsid w:val="2C0C72DA"/>
    <w:rsid w:val="2C0E98BB"/>
    <w:rsid w:val="2C1248C2"/>
    <w:rsid w:val="2C1B0466"/>
    <w:rsid w:val="2C1F225A"/>
    <w:rsid w:val="2C232C58"/>
    <w:rsid w:val="2C232EE9"/>
    <w:rsid w:val="2C25699E"/>
    <w:rsid w:val="2C2719D9"/>
    <w:rsid w:val="2C2760E2"/>
    <w:rsid w:val="2C2E3EDB"/>
    <w:rsid w:val="2C2FAC90"/>
    <w:rsid w:val="2C3DE613"/>
    <w:rsid w:val="2C4467F7"/>
    <w:rsid w:val="2C4D11EE"/>
    <w:rsid w:val="2C507290"/>
    <w:rsid w:val="2C50FF03"/>
    <w:rsid w:val="2C544BA8"/>
    <w:rsid w:val="2C55D3DE"/>
    <w:rsid w:val="2C5739E6"/>
    <w:rsid w:val="2C5CD841"/>
    <w:rsid w:val="2C5EC972"/>
    <w:rsid w:val="2C5FDDFC"/>
    <w:rsid w:val="2C68558F"/>
    <w:rsid w:val="2C687BD5"/>
    <w:rsid w:val="2C6EBEB6"/>
    <w:rsid w:val="2C6FC398"/>
    <w:rsid w:val="2C750CB4"/>
    <w:rsid w:val="2C77AD9B"/>
    <w:rsid w:val="2C7D3F75"/>
    <w:rsid w:val="2C7EC686"/>
    <w:rsid w:val="2C832BE6"/>
    <w:rsid w:val="2C8A8693"/>
    <w:rsid w:val="2C939866"/>
    <w:rsid w:val="2C991415"/>
    <w:rsid w:val="2C9D3731"/>
    <w:rsid w:val="2C9D6B51"/>
    <w:rsid w:val="2C9DDD8B"/>
    <w:rsid w:val="2CA9A80A"/>
    <w:rsid w:val="2CB29A9D"/>
    <w:rsid w:val="2CB3E149"/>
    <w:rsid w:val="2CB5AB83"/>
    <w:rsid w:val="2CB6B0D3"/>
    <w:rsid w:val="2CB8D828"/>
    <w:rsid w:val="2CC34F3A"/>
    <w:rsid w:val="2CC791D1"/>
    <w:rsid w:val="2CCB3C36"/>
    <w:rsid w:val="2CCEE9A3"/>
    <w:rsid w:val="2CD0EF4E"/>
    <w:rsid w:val="2CD8D8AA"/>
    <w:rsid w:val="2CDDDFEA"/>
    <w:rsid w:val="2CE61167"/>
    <w:rsid w:val="2CE8321C"/>
    <w:rsid w:val="2CED53E5"/>
    <w:rsid w:val="2CF65766"/>
    <w:rsid w:val="2CF9525A"/>
    <w:rsid w:val="2D00EED1"/>
    <w:rsid w:val="2D0111D9"/>
    <w:rsid w:val="2D016DEA"/>
    <w:rsid w:val="2D07E1C8"/>
    <w:rsid w:val="2D0CE82E"/>
    <w:rsid w:val="2D0D10B7"/>
    <w:rsid w:val="2D1820D1"/>
    <w:rsid w:val="2D185EF2"/>
    <w:rsid w:val="2D1E912C"/>
    <w:rsid w:val="2D23FEDB"/>
    <w:rsid w:val="2D26304F"/>
    <w:rsid w:val="2D272FCA"/>
    <w:rsid w:val="2D2BAFFF"/>
    <w:rsid w:val="2D2D3396"/>
    <w:rsid w:val="2D2F58C8"/>
    <w:rsid w:val="2D34FC49"/>
    <w:rsid w:val="2D3B8C2B"/>
    <w:rsid w:val="2D3C8B34"/>
    <w:rsid w:val="2D407897"/>
    <w:rsid w:val="2D41ADAE"/>
    <w:rsid w:val="2D443983"/>
    <w:rsid w:val="2D44C23D"/>
    <w:rsid w:val="2D4AE609"/>
    <w:rsid w:val="2D4D22A6"/>
    <w:rsid w:val="2D51421C"/>
    <w:rsid w:val="2D5C463D"/>
    <w:rsid w:val="2D5D58AF"/>
    <w:rsid w:val="2D612BF1"/>
    <w:rsid w:val="2D6352DE"/>
    <w:rsid w:val="2D66EEA4"/>
    <w:rsid w:val="2D691535"/>
    <w:rsid w:val="2D6A93D6"/>
    <w:rsid w:val="2D6E5511"/>
    <w:rsid w:val="2D6FB591"/>
    <w:rsid w:val="2D6FFC2C"/>
    <w:rsid w:val="2D711487"/>
    <w:rsid w:val="2D71F419"/>
    <w:rsid w:val="2D75D2E6"/>
    <w:rsid w:val="2D7B5E13"/>
    <w:rsid w:val="2D82098C"/>
    <w:rsid w:val="2D864E4E"/>
    <w:rsid w:val="2D8A9480"/>
    <w:rsid w:val="2D8C53EE"/>
    <w:rsid w:val="2D9454C1"/>
    <w:rsid w:val="2D948C8F"/>
    <w:rsid w:val="2D9573CC"/>
    <w:rsid w:val="2D98CC00"/>
    <w:rsid w:val="2DA1D8A6"/>
    <w:rsid w:val="2DA503CA"/>
    <w:rsid w:val="2DA57362"/>
    <w:rsid w:val="2DA98F82"/>
    <w:rsid w:val="2DAB9713"/>
    <w:rsid w:val="2DAFC851"/>
    <w:rsid w:val="2DB09F37"/>
    <w:rsid w:val="2DB26B00"/>
    <w:rsid w:val="2DB26CE3"/>
    <w:rsid w:val="2DB7DE29"/>
    <w:rsid w:val="2DB90492"/>
    <w:rsid w:val="2DBFF4FB"/>
    <w:rsid w:val="2DC05343"/>
    <w:rsid w:val="2DC60E79"/>
    <w:rsid w:val="2DC61D2B"/>
    <w:rsid w:val="2DCA569A"/>
    <w:rsid w:val="2DCFD387"/>
    <w:rsid w:val="2DD1AA1C"/>
    <w:rsid w:val="2DD21C60"/>
    <w:rsid w:val="2DD23A55"/>
    <w:rsid w:val="2DD2EB9B"/>
    <w:rsid w:val="2DD3D78E"/>
    <w:rsid w:val="2DD47B7E"/>
    <w:rsid w:val="2DD8EF2C"/>
    <w:rsid w:val="2DDA8D7B"/>
    <w:rsid w:val="2DDBFBE9"/>
    <w:rsid w:val="2DDF2BD6"/>
    <w:rsid w:val="2DDF742B"/>
    <w:rsid w:val="2DE25794"/>
    <w:rsid w:val="2DE798D2"/>
    <w:rsid w:val="2DEF1470"/>
    <w:rsid w:val="2DF1E2B8"/>
    <w:rsid w:val="2DF43E13"/>
    <w:rsid w:val="2DFB8643"/>
    <w:rsid w:val="2DFFA7B5"/>
    <w:rsid w:val="2E0417AA"/>
    <w:rsid w:val="2E07FD4D"/>
    <w:rsid w:val="2E0935A1"/>
    <w:rsid w:val="2E127021"/>
    <w:rsid w:val="2E1562EB"/>
    <w:rsid w:val="2E157E13"/>
    <w:rsid w:val="2E1AA40F"/>
    <w:rsid w:val="2E245B46"/>
    <w:rsid w:val="2E29D6D8"/>
    <w:rsid w:val="2E2A9B66"/>
    <w:rsid w:val="2E358FA1"/>
    <w:rsid w:val="2E35968B"/>
    <w:rsid w:val="2E37CD72"/>
    <w:rsid w:val="2E3B9078"/>
    <w:rsid w:val="2E3EE04C"/>
    <w:rsid w:val="2E4817AC"/>
    <w:rsid w:val="2E4B5AED"/>
    <w:rsid w:val="2E4ECD72"/>
    <w:rsid w:val="2E5038A6"/>
    <w:rsid w:val="2E5B7818"/>
    <w:rsid w:val="2E5D485A"/>
    <w:rsid w:val="2E5FC15A"/>
    <w:rsid w:val="2E688FF3"/>
    <w:rsid w:val="2E692A50"/>
    <w:rsid w:val="2E6B94FA"/>
    <w:rsid w:val="2E6BFB51"/>
    <w:rsid w:val="2E6CB3E2"/>
    <w:rsid w:val="2E6D0C90"/>
    <w:rsid w:val="2E712977"/>
    <w:rsid w:val="2E77A0B8"/>
    <w:rsid w:val="2E7BF307"/>
    <w:rsid w:val="2E7DAF2F"/>
    <w:rsid w:val="2E80E06E"/>
    <w:rsid w:val="2E80FDC8"/>
    <w:rsid w:val="2E82A333"/>
    <w:rsid w:val="2E852CC5"/>
    <w:rsid w:val="2E8675B0"/>
    <w:rsid w:val="2E8AFBDA"/>
    <w:rsid w:val="2E8EEF2A"/>
    <w:rsid w:val="2E8FB92B"/>
    <w:rsid w:val="2E923D3A"/>
    <w:rsid w:val="2E957DE7"/>
    <w:rsid w:val="2E96133B"/>
    <w:rsid w:val="2E99AFD3"/>
    <w:rsid w:val="2E9C9676"/>
    <w:rsid w:val="2E9FBC6B"/>
    <w:rsid w:val="2EA4C1EF"/>
    <w:rsid w:val="2EA5D561"/>
    <w:rsid w:val="2EA8192E"/>
    <w:rsid w:val="2EAEDE6B"/>
    <w:rsid w:val="2EAF2F18"/>
    <w:rsid w:val="2EAF8A23"/>
    <w:rsid w:val="2EB0ED96"/>
    <w:rsid w:val="2EB21F15"/>
    <w:rsid w:val="2EB357F4"/>
    <w:rsid w:val="2EB7DA19"/>
    <w:rsid w:val="2EC273D9"/>
    <w:rsid w:val="2EC2D9E0"/>
    <w:rsid w:val="2EC5738F"/>
    <w:rsid w:val="2EC74EBA"/>
    <w:rsid w:val="2EC77E94"/>
    <w:rsid w:val="2EC99DDA"/>
    <w:rsid w:val="2ECA95AC"/>
    <w:rsid w:val="2ECE29E6"/>
    <w:rsid w:val="2ECE8971"/>
    <w:rsid w:val="2ED43FF6"/>
    <w:rsid w:val="2ED91BA0"/>
    <w:rsid w:val="2EDA9625"/>
    <w:rsid w:val="2EDEA9AB"/>
    <w:rsid w:val="2EE37017"/>
    <w:rsid w:val="2EE6DF03"/>
    <w:rsid w:val="2EEA8982"/>
    <w:rsid w:val="2EEC509D"/>
    <w:rsid w:val="2EF0D5CD"/>
    <w:rsid w:val="2EF8EE21"/>
    <w:rsid w:val="2EFBEF21"/>
    <w:rsid w:val="2EFD0432"/>
    <w:rsid w:val="2F04726B"/>
    <w:rsid w:val="2F05B6D0"/>
    <w:rsid w:val="2F08630B"/>
    <w:rsid w:val="2F0A096B"/>
    <w:rsid w:val="2F1E8ED4"/>
    <w:rsid w:val="2F1F9F8C"/>
    <w:rsid w:val="2F230F70"/>
    <w:rsid w:val="2F2391B6"/>
    <w:rsid w:val="2F2A3D85"/>
    <w:rsid w:val="2F304D13"/>
    <w:rsid w:val="2F327D40"/>
    <w:rsid w:val="2F390752"/>
    <w:rsid w:val="2F3C1B11"/>
    <w:rsid w:val="2F3DA031"/>
    <w:rsid w:val="2F3E6FB2"/>
    <w:rsid w:val="2F42202B"/>
    <w:rsid w:val="2F43DDBD"/>
    <w:rsid w:val="2F4C1761"/>
    <w:rsid w:val="2F514DA6"/>
    <w:rsid w:val="2F515121"/>
    <w:rsid w:val="2F54EBCE"/>
    <w:rsid w:val="2F56D620"/>
    <w:rsid w:val="2F573C5F"/>
    <w:rsid w:val="2F5B2151"/>
    <w:rsid w:val="2F5CCAF6"/>
    <w:rsid w:val="2F5DEACF"/>
    <w:rsid w:val="2F5EEBDD"/>
    <w:rsid w:val="2F61E9C3"/>
    <w:rsid w:val="2F658CAC"/>
    <w:rsid w:val="2F69D4EB"/>
    <w:rsid w:val="2F6FBCB7"/>
    <w:rsid w:val="2F732E47"/>
    <w:rsid w:val="2F7769A2"/>
    <w:rsid w:val="2F801165"/>
    <w:rsid w:val="2F8274DE"/>
    <w:rsid w:val="2F82D3CF"/>
    <w:rsid w:val="2F8721BD"/>
    <w:rsid w:val="2F87D81A"/>
    <w:rsid w:val="2F89FB03"/>
    <w:rsid w:val="2F909104"/>
    <w:rsid w:val="2F9736E1"/>
    <w:rsid w:val="2F97E580"/>
    <w:rsid w:val="2F9D9ECE"/>
    <w:rsid w:val="2FA39E6F"/>
    <w:rsid w:val="2FA96629"/>
    <w:rsid w:val="2FA97BBF"/>
    <w:rsid w:val="2FAE16AD"/>
    <w:rsid w:val="2FB09FB7"/>
    <w:rsid w:val="2FB8552E"/>
    <w:rsid w:val="2FB9835B"/>
    <w:rsid w:val="2FBDE16D"/>
    <w:rsid w:val="2FBDEA33"/>
    <w:rsid w:val="2FC52200"/>
    <w:rsid w:val="2FCA3DEB"/>
    <w:rsid w:val="2FCC2CB1"/>
    <w:rsid w:val="2FD8C2EE"/>
    <w:rsid w:val="2FE21C74"/>
    <w:rsid w:val="2FE535B1"/>
    <w:rsid w:val="2FE8C767"/>
    <w:rsid w:val="2FEA54C6"/>
    <w:rsid w:val="2FF03FFC"/>
    <w:rsid w:val="2FF1D4C2"/>
    <w:rsid w:val="2FF2EF61"/>
    <w:rsid w:val="2FF3DA11"/>
    <w:rsid w:val="2FFA00CB"/>
    <w:rsid w:val="2FFAAE37"/>
    <w:rsid w:val="30009D03"/>
    <w:rsid w:val="3001E37E"/>
    <w:rsid w:val="300A6C40"/>
    <w:rsid w:val="300B7EB9"/>
    <w:rsid w:val="300E4903"/>
    <w:rsid w:val="3014E866"/>
    <w:rsid w:val="301A55E8"/>
    <w:rsid w:val="301AEC47"/>
    <w:rsid w:val="301C66C3"/>
    <w:rsid w:val="30253EF4"/>
    <w:rsid w:val="30285A4C"/>
    <w:rsid w:val="304268FE"/>
    <w:rsid w:val="3046B40C"/>
    <w:rsid w:val="30519FFF"/>
    <w:rsid w:val="3053DB97"/>
    <w:rsid w:val="3054C6AC"/>
    <w:rsid w:val="3058F3C7"/>
    <w:rsid w:val="30590DE2"/>
    <w:rsid w:val="305CDAE7"/>
    <w:rsid w:val="305FFD2C"/>
    <w:rsid w:val="306AB650"/>
    <w:rsid w:val="306CD1BE"/>
    <w:rsid w:val="3072804D"/>
    <w:rsid w:val="3074456B"/>
    <w:rsid w:val="3078CD66"/>
    <w:rsid w:val="307C7496"/>
    <w:rsid w:val="307D1A8C"/>
    <w:rsid w:val="3080AE7F"/>
    <w:rsid w:val="3085B1B2"/>
    <w:rsid w:val="3086FE94"/>
    <w:rsid w:val="30881628"/>
    <w:rsid w:val="30AF01D0"/>
    <w:rsid w:val="30BC8A1A"/>
    <w:rsid w:val="30BC9B9D"/>
    <w:rsid w:val="30BFD9AC"/>
    <w:rsid w:val="30C5433F"/>
    <w:rsid w:val="30C7EA20"/>
    <w:rsid w:val="30CA1827"/>
    <w:rsid w:val="30CBDC77"/>
    <w:rsid w:val="30CF6C1B"/>
    <w:rsid w:val="30D705AA"/>
    <w:rsid w:val="30D7D953"/>
    <w:rsid w:val="30D7F895"/>
    <w:rsid w:val="30D876FB"/>
    <w:rsid w:val="30DA0608"/>
    <w:rsid w:val="30DF41A0"/>
    <w:rsid w:val="30E197B8"/>
    <w:rsid w:val="30E44BB4"/>
    <w:rsid w:val="30E92B6C"/>
    <w:rsid w:val="30E951FD"/>
    <w:rsid w:val="30ED0C0E"/>
    <w:rsid w:val="30EE70A3"/>
    <w:rsid w:val="30F17EC2"/>
    <w:rsid w:val="30F4F00A"/>
    <w:rsid w:val="30F54B80"/>
    <w:rsid w:val="30F8E140"/>
    <w:rsid w:val="30FF8F9D"/>
    <w:rsid w:val="310AA8D1"/>
    <w:rsid w:val="310CC97C"/>
    <w:rsid w:val="3111C8EE"/>
    <w:rsid w:val="3115C553"/>
    <w:rsid w:val="3116860A"/>
    <w:rsid w:val="311E0ABD"/>
    <w:rsid w:val="311EA98D"/>
    <w:rsid w:val="31208C2B"/>
    <w:rsid w:val="3121D6EF"/>
    <w:rsid w:val="3128E60F"/>
    <w:rsid w:val="312D79F4"/>
    <w:rsid w:val="31319758"/>
    <w:rsid w:val="31373790"/>
    <w:rsid w:val="31386477"/>
    <w:rsid w:val="313D618D"/>
    <w:rsid w:val="313F71B4"/>
    <w:rsid w:val="313F8F99"/>
    <w:rsid w:val="3149C4CF"/>
    <w:rsid w:val="314AA868"/>
    <w:rsid w:val="314EECC8"/>
    <w:rsid w:val="3155A96C"/>
    <w:rsid w:val="31562233"/>
    <w:rsid w:val="31666739"/>
    <w:rsid w:val="316A28D7"/>
    <w:rsid w:val="316BCE22"/>
    <w:rsid w:val="3174DF19"/>
    <w:rsid w:val="3174E2FF"/>
    <w:rsid w:val="317E9B28"/>
    <w:rsid w:val="31857EC8"/>
    <w:rsid w:val="3187DAFD"/>
    <w:rsid w:val="31899A1E"/>
    <w:rsid w:val="31913E4F"/>
    <w:rsid w:val="319656E6"/>
    <w:rsid w:val="31969F5A"/>
    <w:rsid w:val="31995B90"/>
    <w:rsid w:val="319D272F"/>
    <w:rsid w:val="31A85B51"/>
    <w:rsid w:val="31B418FD"/>
    <w:rsid w:val="31B6717F"/>
    <w:rsid w:val="31BBAF3F"/>
    <w:rsid w:val="31BF74BF"/>
    <w:rsid w:val="31C4675C"/>
    <w:rsid w:val="31C611DD"/>
    <w:rsid w:val="31C789DB"/>
    <w:rsid w:val="31CECE79"/>
    <w:rsid w:val="31D03381"/>
    <w:rsid w:val="31DCCDB6"/>
    <w:rsid w:val="31E64553"/>
    <w:rsid w:val="31F20095"/>
    <w:rsid w:val="31F45B7B"/>
    <w:rsid w:val="31FCCC93"/>
    <w:rsid w:val="32035417"/>
    <w:rsid w:val="32035A55"/>
    <w:rsid w:val="3203B453"/>
    <w:rsid w:val="320F8E30"/>
    <w:rsid w:val="3215A7BE"/>
    <w:rsid w:val="321A84C1"/>
    <w:rsid w:val="322317EF"/>
    <w:rsid w:val="3226298E"/>
    <w:rsid w:val="3228AD17"/>
    <w:rsid w:val="323023A8"/>
    <w:rsid w:val="32306517"/>
    <w:rsid w:val="32396555"/>
    <w:rsid w:val="323B2837"/>
    <w:rsid w:val="3242D2CC"/>
    <w:rsid w:val="324B07A3"/>
    <w:rsid w:val="32506F96"/>
    <w:rsid w:val="3253E28B"/>
    <w:rsid w:val="3253FFE6"/>
    <w:rsid w:val="3256AAEE"/>
    <w:rsid w:val="32587FDC"/>
    <w:rsid w:val="325962D9"/>
    <w:rsid w:val="325D95AB"/>
    <w:rsid w:val="32632E57"/>
    <w:rsid w:val="3263E380"/>
    <w:rsid w:val="3264C06F"/>
    <w:rsid w:val="326A2BA8"/>
    <w:rsid w:val="326BB449"/>
    <w:rsid w:val="326D7702"/>
    <w:rsid w:val="327360F5"/>
    <w:rsid w:val="3273D688"/>
    <w:rsid w:val="327675B3"/>
    <w:rsid w:val="3277CD57"/>
    <w:rsid w:val="32816317"/>
    <w:rsid w:val="3281F174"/>
    <w:rsid w:val="3287486F"/>
    <w:rsid w:val="328C2046"/>
    <w:rsid w:val="328C8A8E"/>
    <w:rsid w:val="328D42B0"/>
    <w:rsid w:val="329AF30B"/>
    <w:rsid w:val="32A1B5FF"/>
    <w:rsid w:val="32A6ACDA"/>
    <w:rsid w:val="32AAD132"/>
    <w:rsid w:val="32B0307B"/>
    <w:rsid w:val="32B212AA"/>
    <w:rsid w:val="32B88E92"/>
    <w:rsid w:val="32BD4476"/>
    <w:rsid w:val="32BDDA6F"/>
    <w:rsid w:val="32CAB178"/>
    <w:rsid w:val="32CB01A2"/>
    <w:rsid w:val="32CFCBDC"/>
    <w:rsid w:val="32D2CC8D"/>
    <w:rsid w:val="32DDE8AB"/>
    <w:rsid w:val="32DF0B9A"/>
    <w:rsid w:val="32E0242F"/>
    <w:rsid w:val="32E2918A"/>
    <w:rsid w:val="32E68539"/>
    <w:rsid w:val="32E8EC80"/>
    <w:rsid w:val="32EBEDE4"/>
    <w:rsid w:val="32F2BD04"/>
    <w:rsid w:val="32F2BDA3"/>
    <w:rsid w:val="32F3D44D"/>
    <w:rsid w:val="32F4E044"/>
    <w:rsid w:val="32FAB50E"/>
    <w:rsid w:val="32FB81FA"/>
    <w:rsid w:val="33003C1C"/>
    <w:rsid w:val="3300F68B"/>
    <w:rsid w:val="3302E54A"/>
    <w:rsid w:val="33063320"/>
    <w:rsid w:val="330A8003"/>
    <w:rsid w:val="330D0E2A"/>
    <w:rsid w:val="330DA079"/>
    <w:rsid w:val="330E92AA"/>
    <w:rsid w:val="33189AA3"/>
    <w:rsid w:val="3320BC0F"/>
    <w:rsid w:val="3321AA6E"/>
    <w:rsid w:val="3326BEB4"/>
    <w:rsid w:val="332BEEE7"/>
    <w:rsid w:val="332C17A6"/>
    <w:rsid w:val="332EB0F9"/>
    <w:rsid w:val="33311153"/>
    <w:rsid w:val="333D9905"/>
    <w:rsid w:val="336977B7"/>
    <w:rsid w:val="3371AD1B"/>
    <w:rsid w:val="33726CF0"/>
    <w:rsid w:val="33763859"/>
    <w:rsid w:val="3376D272"/>
    <w:rsid w:val="33779479"/>
    <w:rsid w:val="33789EB0"/>
    <w:rsid w:val="337A324A"/>
    <w:rsid w:val="337E3ACC"/>
    <w:rsid w:val="33860496"/>
    <w:rsid w:val="3387C3C2"/>
    <w:rsid w:val="3387DF61"/>
    <w:rsid w:val="338FA6F8"/>
    <w:rsid w:val="339250B3"/>
    <w:rsid w:val="33961545"/>
    <w:rsid w:val="33961FB7"/>
    <w:rsid w:val="3396564B"/>
    <w:rsid w:val="33994654"/>
    <w:rsid w:val="339CAA03"/>
    <w:rsid w:val="339E11B0"/>
    <w:rsid w:val="339F7791"/>
    <w:rsid w:val="33A2CAF9"/>
    <w:rsid w:val="33A750CF"/>
    <w:rsid w:val="33AB9554"/>
    <w:rsid w:val="33AC263B"/>
    <w:rsid w:val="33AF1C73"/>
    <w:rsid w:val="33B05D58"/>
    <w:rsid w:val="33B0E100"/>
    <w:rsid w:val="33B38F61"/>
    <w:rsid w:val="33B6BEB5"/>
    <w:rsid w:val="33B81B02"/>
    <w:rsid w:val="33BB221A"/>
    <w:rsid w:val="33BB70DA"/>
    <w:rsid w:val="33BCA477"/>
    <w:rsid w:val="33BFA154"/>
    <w:rsid w:val="33C03F60"/>
    <w:rsid w:val="33CB3501"/>
    <w:rsid w:val="33CC02BB"/>
    <w:rsid w:val="33CE0626"/>
    <w:rsid w:val="33D8C98C"/>
    <w:rsid w:val="33D8EEEA"/>
    <w:rsid w:val="33DBADEE"/>
    <w:rsid w:val="33DBC0C8"/>
    <w:rsid w:val="33E02E98"/>
    <w:rsid w:val="33E1A436"/>
    <w:rsid w:val="33E753F7"/>
    <w:rsid w:val="33EB3768"/>
    <w:rsid w:val="33F44A22"/>
    <w:rsid w:val="33F4C510"/>
    <w:rsid w:val="33F4F7E8"/>
    <w:rsid w:val="33F59E9C"/>
    <w:rsid w:val="33FABAA0"/>
    <w:rsid w:val="34037CB0"/>
    <w:rsid w:val="340E2719"/>
    <w:rsid w:val="34111EFB"/>
    <w:rsid w:val="341B4177"/>
    <w:rsid w:val="342244A8"/>
    <w:rsid w:val="34284871"/>
    <w:rsid w:val="342C990A"/>
    <w:rsid w:val="342D0F0A"/>
    <w:rsid w:val="342EA7E4"/>
    <w:rsid w:val="343912E4"/>
    <w:rsid w:val="3439637B"/>
    <w:rsid w:val="3445AD81"/>
    <w:rsid w:val="34489399"/>
    <w:rsid w:val="344F12BE"/>
    <w:rsid w:val="345408F0"/>
    <w:rsid w:val="345D2221"/>
    <w:rsid w:val="345DE142"/>
    <w:rsid w:val="345ECEAE"/>
    <w:rsid w:val="3464DE9A"/>
    <w:rsid w:val="34677171"/>
    <w:rsid w:val="346D9E9B"/>
    <w:rsid w:val="346EA8BC"/>
    <w:rsid w:val="346FC5A1"/>
    <w:rsid w:val="3472C6B3"/>
    <w:rsid w:val="34730E5B"/>
    <w:rsid w:val="347857D8"/>
    <w:rsid w:val="347DFD71"/>
    <w:rsid w:val="34842D01"/>
    <w:rsid w:val="348661E8"/>
    <w:rsid w:val="3486D4A1"/>
    <w:rsid w:val="349631B1"/>
    <w:rsid w:val="3496B629"/>
    <w:rsid w:val="349F9230"/>
    <w:rsid w:val="34A52D3E"/>
    <w:rsid w:val="34BFD5D8"/>
    <w:rsid w:val="34BFDBC5"/>
    <w:rsid w:val="34C177AA"/>
    <w:rsid w:val="34C380F8"/>
    <w:rsid w:val="34CCC9B1"/>
    <w:rsid w:val="34CE8EAE"/>
    <w:rsid w:val="34D4ABF6"/>
    <w:rsid w:val="34D9859A"/>
    <w:rsid w:val="34DD55AC"/>
    <w:rsid w:val="34DD989D"/>
    <w:rsid w:val="34DFEF8A"/>
    <w:rsid w:val="34E260BD"/>
    <w:rsid w:val="34EDDB0B"/>
    <w:rsid w:val="34F04FBD"/>
    <w:rsid w:val="34F2E287"/>
    <w:rsid w:val="34F33EA7"/>
    <w:rsid w:val="34F5A1E1"/>
    <w:rsid w:val="34F81A86"/>
    <w:rsid w:val="34FC27CB"/>
    <w:rsid w:val="3502778C"/>
    <w:rsid w:val="35034C37"/>
    <w:rsid w:val="3505B0C5"/>
    <w:rsid w:val="3505C3F6"/>
    <w:rsid w:val="35079FF9"/>
    <w:rsid w:val="3509CCF2"/>
    <w:rsid w:val="350A97F4"/>
    <w:rsid w:val="350B3EC3"/>
    <w:rsid w:val="350B6D45"/>
    <w:rsid w:val="350BE116"/>
    <w:rsid w:val="350DDE97"/>
    <w:rsid w:val="3514EAB5"/>
    <w:rsid w:val="351551FA"/>
    <w:rsid w:val="3518EF3D"/>
    <w:rsid w:val="351A640C"/>
    <w:rsid w:val="351CC93C"/>
    <w:rsid w:val="3523FE9F"/>
    <w:rsid w:val="3527E2FF"/>
    <w:rsid w:val="352FC70D"/>
    <w:rsid w:val="3535BB17"/>
    <w:rsid w:val="3541B999"/>
    <w:rsid w:val="3549F6F9"/>
    <w:rsid w:val="354A25F8"/>
    <w:rsid w:val="354AB454"/>
    <w:rsid w:val="354CAC7B"/>
    <w:rsid w:val="3556B048"/>
    <w:rsid w:val="3557E977"/>
    <w:rsid w:val="355C4077"/>
    <w:rsid w:val="355CD185"/>
    <w:rsid w:val="355E3306"/>
    <w:rsid w:val="35639AA9"/>
    <w:rsid w:val="35645DE2"/>
    <w:rsid w:val="356F9EC6"/>
    <w:rsid w:val="35722A80"/>
    <w:rsid w:val="3577571D"/>
    <w:rsid w:val="357D157C"/>
    <w:rsid w:val="357E10EE"/>
    <w:rsid w:val="357F69E4"/>
    <w:rsid w:val="358168B9"/>
    <w:rsid w:val="35819E6B"/>
    <w:rsid w:val="35819FBD"/>
    <w:rsid w:val="35898C34"/>
    <w:rsid w:val="358BFF4E"/>
    <w:rsid w:val="358D98BA"/>
    <w:rsid w:val="35909B78"/>
    <w:rsid w:val="3599A6AA"/>
    <w:rsid w:val="359BF710"/>
    <w:rsid w:val="359D0DF2"/>
    <w:rsid w:val="359FC808"/>
    <w:rsid w:val="35A67051"/>
    <w:rsid w:val="35A6CA70"/>
    <w:rsid w:val="35A98F6C"/>
    <w:rsid w:val="35B49739"/>
    <w:rsid w:val="35B76C40"/>
    <w:rsid w:val="35BA9ADF"/>
    <w:rsid w:val="35CBBF1E"/>
    <w:rsid w:val="35CFACCC"/>
    <w:rsid w:val="35D30300"/>
    <w:rsid w:val="35D6F6F0"/>
    <w:rsid w:val="35D81DA1"/>
    <w:rsid w:val="35E5A4FD"/>
    <w:rsid w:val="35E6DA54"/>
    <w:rsid w:val="35EB66A1"/>
    <w:rsid w:val="35EE95D3"/>
    <w:rsid w:val="35F708E8"/>
    <w:rsid w:val="3601A5A3"/>
    <w:rsid w:val="36030143"/>
    <w:rsid w:val="36067D27"/>
    <w:rsid w:val="360C600E"/>
    <w:rsid w:val="36112D59"/>
    <w:rsid w:val="3612F8D9"/>
    <w:rsid w:val="361CE9D2"/>
    <w:rsid w:val="361DC63A"/>
    <w:rsid w:val="36228E22"/>
    <w:rsid w:val="36290FA8"/>
    <w:rsid w:val="362A10DF"/>
    <w:rsid w:val="363180D3"/>
    <w:rsid w:val="3631B4E3"/>
    <w:rsid w:val="363242C7"/>
    <w:rsid w:val="36346CA8"/>
    <w:rsid w:val="3636A817"/>
    <w:rsid w:val="363A70C9"/>
    <w:rsid w:val="363C0C0B"/>
    <w:rsid w:val="363D6572"/>
    <w:rsid w:val="363D810C"/>
    <w:rsid w:val="3647B9FD"/>
    <w:rsid w:val="364B99D1"/>
    <w:rsid w:val="364D0A5A"/>
    <w:rsid w:val="3651C8F0"/>
    <w:rsid w:val="365232D9"/>
    <w:rsid w:val="36530C87"/>
    <w:rsid w:val="36533681"/>
    <w:rsid w:val="3656FB2B"/>
    <w:rsid w:val="365AED36"/>
    <w:rsid w:val="365E7242"/>
    <w:rsid w:val="36679FBE"/>
    <w:rsid w:val="3668314D"/>
    <w:rsid w:val="36686D8A"/>
    <w:rsid w:val="3669CDEB"/>
    <w:rsid w:val="3671F8BE"/>
    <w:rsid w:val="36724F7C"/>
    <w:rsid w:val="3674C4C6"/>
    <w:rsid w:val="3678DCBD"/>
    <w:rsid w:val="3679F3EC"/>
    <w:rsid w:val="3680172A"/>
    <w:rsid w:val="368321DE"/>
    <w:rsid w:val="368466A6"/>
    <w:rsid w:val="3685759B"/>
    <w:rsid w:val="3685F580"/>
    <w:rsid w:val="368D6D89"/>
    <w:rsid w:val="3690F512"/>
    <w:rsid w:val="36965E27"/>
    <w:rsid w:val="369F8BAD"/>
    <w:rsid w:val="36A4367F"/>
    <w:rsid w:val="36AE1466"/>
    <w:rsid w:val="36B1C5D4"/>
    <w:rsid w:val="36BA07EB"/>
    <w:rsid w:val="36BE5387"/>
    <w:rsid w:val="36C187E4"/>
    <w:rsid w:val="36D0DB76"/>
    <w:rsid w:val="36D7B34F"/>
    <w:rsid w:val="36D88905"/>
    <w:rsid w:val="36D8ECB7"/>
    <w:rsid w:val="36DB0036"/>
    <w:rsid w:val="36DD8F3F"/>
    <w:rsid w:val="36DEFE20"/>
    <w:rsid w:val="36DF2908"/>
    <w:rsid w:val="36E4C2FF"/>
    <w:rsid w:val="36E72CAD"/>
    <w:rsid w:val="36EB1FCA"/>
    <w:rsid w:val="36EFD8C6"/>
    <w:rsid w:val="36F2964E"/>
    <w:rsid w:val="36F55CD9"/>
    <w:rsid w:val="36FB2CB0"/>
    <w:rsid w:val="36FD85AD"/>
    <w:rsid w:val="36FFE7A6"/>
    <w:rsid w:val="3700861F"/>
    <w:rsid w:val="3702753C"/>
    <w:rsid w:val="3704A4B4"/>
    <w:rsid w:val="3705873E"/>
    <w:rsid w:val="370B81F2"/>
    <w:rsid w:val="37136460"/>
    <w:rsid w:val="3714D9B4"/>
    <w:rsid w:val="371E020F"/>
    <w:rsid w:val="371F7006"/>
    <w:rsid w:val="3724EFB0"/>
    <w:rsid w:val="372974D8"/>
    <w:rsid w:val="372C74E6"/>
    <w:rsid w:val="372F1D8B"/>
    <w:rsid w:val="37305C55"/>
    <w:rsid w:val="37312F67"/>
    <w:rsid w:val="3731327D"/>
    <w:rsid w:val="3735E147"/>
    <w:rsid w:val="37362CCE"/>
    <w:rsid w:val="3738EAF5"/>
    <w:rsid w:val="3739CB83"/>
    <w:rsid w:val="373A918D"/>
    <w:rsid w:val="373B5CC5"/>
    <w:rsid w:val="373E0BDD"/>
    <w:rsid w:val="373F0D11"/>
    <w:rsid w:val="3740B041"/>
    <w:rsid w:val="37431372"/>
    <w:rsid w:val="37472CE7"/>
    <w:rsid w:val="3747A97B"/>
    <w:rsid w:val="37489698"/>
    <w:rsid w:val="374A9DEE"/>
    <w:rsid w:val="375B4868"/>
    <w:rsid w:val="37635D8E"/>
    <w:rsid w:val="3766D79D"/>
    <w:rsid w:val="3767B69B"/>
    <w:rsid w:val="376B49FD"/>
    <w:rsid w:val="3772D3C1"/>
    <w:rsid w:val="37765943"/>
    <w:rsid w:val="37786AC9"/>
    <w:rsid w:val="37794945"/>
    <w:rsid w:val="37831EEC"/>
    <w:rsid w:val="3790DE1D"/>
    <w:rsid w:val="379254B6"/>
    <w:rsid w:val="3792B09D"/>
    <w:rsid w:val="37951F4D"/>
    <w:rsid w:val="3795F586"/>
    <w:rsid w:val="379C122A"/>
    <w:rsid w:val="379C5657"/>
    <w:rsid w:val="379C95C2"/>
    <w:rsid w:val="37A3B5B8"/>
    <w:rsid w:val="37A6A8B9"/>
    <w:rsid w:val="37AA1D6D"/>
    <w:rsid w:val="37AD738F"/>
    <w:rsid w:val="37AF6F80"/>
    <w:rsid w:val="37B9058A"/>
    <w:rsid w:val="37BFF39D"/>
    <w:rsid w:val="37C8A97D"/>
    <w:rsid w:val="37CEBC5E"/>
    <w:rsid w:val="37D3876B"/>
    <w:rsid w:val="37D3ED1C"/>
    <w:rsid w:val="37DA5329"/>
    <w:rsid w:val="37E09F47"/>
    <w:rsid w:val="37E4CD99"/>
    <w:rsid w:val="37E92472"/>
    <w:rsid w:val="37EDF9C1"/>
    <w:rsid w:val="37F2E99D"/>
    <w:rsid w:val="37F5A5A9"/>
    <w:rsid w:val="37F6FF5C"/>
    <w:rsid w:val="37F71216"/>
    <w:rsid w:val="37F9966B"/>
    <w:rsid w:val="37F99753"/>
    <w:rsid w:val="37F9DB2F"/>
    <w:rsid w:val="37F9E10A"/>
    <w:rsid w:val="37FDE651"/>
    <w:rsid w:val="37FEF111"/>
    <w:rsid w:val="38052FD7"/>
    <w:rsid w:val="38070B95"/>
    <w:rsid w:val="38076CA8"/>
    <w:rsid w:val="380AD561"/>
    <w:rsid w:val="3812DC77"/>
    <w:rsid w:val="38198284"/>
    <w:rsid w:val="38286D13"/>
    <w:rsid w:val="382ACEF4"/>
    <w:rsid w:val="382FD42D"/>
    <w:rsid w:val="383D1292"/>
    <w:rsid w:val="383DAD42"/>
    <w:rsid w:val="383EEAC5"/>
    <w:rsid w:val="383F54F4"/>
    <w:rsid w:val="38406AA3"/>
    <w:rsid w:val="384DCE96"/>
    <w:rsid w:val="3850941F"/>
    <w:rsid w:val="3852C2D9"/>
    <w:rsid w:val="3859260C"/>
    <w:rsid w:val="3859D2A4"/>
    <w:rsid w:val="38685FF2"/>
    <w:rsid w:val="386AE641"/>
    <w:rsid w:val="386EF2C0"/>
    <w:rsid w:val="38704DC1"/>
    <w:rsid w:val="3872CFFE"/>
    <w:rsid w:val="3872D043"/>
    <w:rsid w:val="38753907"/>
    <w:rsid w:val="38795AF6"/>
    <w:rsid w:val="387B6B56"/>
    <w:rsid w:val="3894F66D"/>
    <w:rsid w:val="3895137A"/>
    <w:rsid w:val="389616B3"/>
    <w:rsid w:val="389855D9"/>
    <w:rsid w:val="389A1592"/>
    <w:rsid w:val="389ED1A4"/>
    <w:rsid w:val="389FBEF8"/>
    <w:rsid w:val="38A0D25F"/>
    <w:rsid w:val="38A10A72"/>
    <w:rsid w:val="38AC43A2"/>
    <w:rsid w:val="38AFA7BB"/>
    <w:rsid w:val="38B45048"/>
    <w:rsid w:val="38B68362"/>
    <w:rsid w:val="38B6C354"/>
    <w:rsid w:val="38B8FE41"/>
    <w:rsid w:val="38BBAF83"/>
    <w:rsid w:val="38BC3B5A"/>
    <w:rsid w:val="38BF12BA"/>
    <w:rsid w:val="38C27591"/>
    <w:rsid w:val="38C2C66C"/>
    <w:rsid w:val="38C609B7"/>
    <w:rsid w:val="38CD24E7"/>
    <w:rsid w:val="38CEA3D6"/>
    <w:rsid w:val="38D50205"/>
    <w:rsid w:val="38D7921A"/>
    <w:rsid w:val="38DB1133"/>
    <w:rsid w:val="38DB3E50"/>
    <w:rsid w:val="38DD6BCF"/>
    <w:rsid w:val="38DF32E5"/>
    <w:rsid w:val="38DF3848"/>
    <w:rsid w:val="38E14ED6"/>
    <w:rsid w:val="38E2265A"/>
    <w:rsid w:val="38E2CB92"/>
    <w:rsid w:val="38E385D8"/>
    <w:rsid w:val="38E67D6C"/>
    <w:rsid w:val="38ECB881"/>
    <w:rsid w:val="38EE188B"/>
    <w:rsid w:val="38FB768A"/>
    <w:rsid w:val="38FDAB70"/>
    <w:rsid w:val="39009ACE"/>
    <w:rsid w:val="39049C35"/>
    <w:rsid w:val="390AD90D"/>
    <w:rsid w:val="390B5D24"/>
    <w:rsid w:val="390EDBC3"/>
    <w:rsid w:val="3910B665"/>
    <w:rsid w:val="39187836"/>
    <w:rsid w:val="391A88E9"/>
    <w:rsid w:val="39266A65"/>
    <w:rsid w:val="392B0565"/>
    <w:rsid w:val="392B3F02"/>
    <w:rsid w:val="392E3728"/>
    <w:rsid w:val="39381709"/>
    <w:rsid w:val="39390B9D"/>
    <w:rsid w:val="393D9537"/>
    <w:rsid w:val="394212E1"/>
    <w:rsid w:val="3950F90A"/>
    <w:rsid w:val="3952F442"/>
    <w:rsid w:val="395BAA44"/>
    <w:rsid w:val="395F11B2"/>
    <w:rsid w:val="39602838"/>
    <w:rsid w:val="3960594F"/>
    <w:rsid w:val="39608BAC"/>
    <w:rsid w:val="3962012C"/>
    <w:rsid w:val="39649A2B"/>
    <w:rsid w:val="39684264"/>
    <w:rsid w:val="3969C34F"/>
    <w:rsid w:val="396A0FEE"/>
    <w:rsid w:val="396B42D6"/>
    <w:rsid w:val="396E0D08"/>
    <w:rsid w:val="3971D0AA"/>
    <w:rsid w:val="397EA5BB"/>
    <w:rsid w:val="39820C33"/>
    <w:rsid w:val="39847400"/>
    <w:rsid w:val="3989E994"/>
    <w:rsid w:val="398C7EB1"/>
    <w:rsid w:val="398F379E"/>
    <w:rsid w:val="39955B69"/>
    <w:rsid w:val="3995E469"/>
    <w:rsid w:val="3996C239"/>
    <w:rsid w:val="399E2A50"/>
    <w:rsid w:val="39A9E233"/>
    <w:rsid w:val="39AFF3B9"/>
    <w:rsid w:val="39B1D22E"/>
    <w:rsid w:val="39B21EEF"/>
    <w:rsid w:val="39B5157F"/>
    <w:rsid w:val="39B90008"/>
    <w:rsid w:val="39C5BE05"/>
    <w:rsid w:val="39C6E98A"/>
    <w:rsid w:val="39C9B0F9"/>
    <w:rsid w:val="39CADBDE"/>
    <w:rsid w:val="39D1C721"/>
    <w:rsid w:val="39DBEA22"/>
    <w:rsid w:val="39DFAF6F"/>
    <w:rsid w:val="39EB994E"/>
    <w:rsid w:val="39EC68CC"/>
    <w:rsid w:val="39ED1F5D"/>
    <w:rsid w:val="39EEEC3D"/>
    <w:rsid w:val="39EF3563"/>
    <w:rsid w:val="39F0962C"/>
    <w:rsid w:val="39F474A5"/>
    <w:rsid w:val="39F9C4EB"/>
    <w:rsid w:val="39FE4E47"/>
    <w:rsid w:val="39FE64E2"/>
    <w:rsid w:val="3A0078B4"/>
    <w:rsid w:val="3A0F8CE7"/>
    <w:rsid w:val="3A145C42"/>
    <w:rsid w:val="3A1569FA"/>
    <w:rsid w:val="3A15F19B"/>
    <w:rsid w:val="3A168EC2"/>
    <w:rsid w:val="3A16F9E7"/>
    <w:rsid w:val="3A1BD7CA"/>
    <w:rsid w:val="3A1CE45B"/>
    <w:rsid w:val="3A1D5384"/>
    <w:rsid w:val="3A1FEE82"/>
    <w:rsid w:val="3A2360C4"/>
    <w:rsid w:val="3A24A853"/>
    <w:rsid w:val="3A2DE5AA"/>
    <w:rsid w:val="3A3199FB"/>
    <w:rsid w:val="3A34BADB"/>
    <w:rsid w:val="3A398406"/>
    <w:rsid w:val="3A45600F"/>
    <w:rsid w:val="3A6C15EC"/>
    <w:rsid w:val="3A6CB529"/>
    <w:rsid w:val="3A6D78EA"/>
    <w:rsid w:val="3A6F5E16"/>
    <w:rsid w:val="3A6F77F3"/>
    <w:rsid w:val="3A6F86BC"/>
    <w:rsid w:val="3A725E5D"/>
    <w:rsid w:val="3A855094"/>
    <w:rsid w:val="3A87982A"/>
    <w:rsid w:val="3A8DF527"/>
    <w:rsid w:val="3A8E88AC"/>
    <w:rsid w:val="3A8EAF92"/>
    <w:rsid w:val="3A94E05F"/>
    <w:rsid w:val="3A99E977"/>
    <w:rsid w:val="3A99F3DE"/>
    <w:rsid w:val="3A9F76E3"/>
    <w:rsid w:val="3AA6D17E"/>
    <w:rsid w:val="3AA859A9"/>
    <w:rsid w:val="3AB8DF43"/>
    <w:rsid w:val="3AC5ED87"/>
    <w:rsid w:val="3ACA228F"/>
    <w:rsid w:val="3ACC27CE"/>
    <w:rsid w:val="3AD25107"/>
    <w:rsid w:val="3ADAB973"/>
    <w:rsid w:val="3ADF396B"/>
    <w:rsid w:val="3AE14556"/>
    <w:rsid w:val="3AE4397C"/>
    <w:rsid w:val="3AE61DE8"/>
    <w:rsid w:val="3AE7DE25"/>
    <w:rsid w:val="3AEA8173"/>
    <w:rsid w:val="3AEC0E16"/>
    <w:rsid w:val="3AF2BE1C"/>
    <w:rsid w:val="3AFF3298"/>
    <w:rsid w:val="3B0396CC"/>
    <w:rsid w:val="3B041344"/>
    <w:rsid w:val="3B05604E"/>
    <w:rsid w:val="3B096CB4"/>
    <w:rsid w:val="3B0EE1A7"/>
    <w:rsid w:val="3B12A6AD"/>
    <w:rsid w:val="3B15A304"/>
    <w:rsid w:val="3B21BA0F"/>
    <w:rsid w:val="3B265328"/>
    <w:rsid w:val="3B2B6DB9"/>
    <w:rsid w:val="3B30A15D"/>
    <w:rsid w:val="3B3355B0"/>
    <w:rsid w:val="3B362F6E"/>
    <w:rsid w:val="3B3A59E9"/>
    <w:rsid w:val="3B457A5A"/>
    <w:rsid w:val="3B45949D"/>
    <w:rsid w:val="3B4881AD"/>
    <w:rsid w:val="3B48DF08"/>
    <w:rsid w:val="3B4BABD0"/>
    <w:rsid w:val="3B4E6FEC"/>
    <w:rsid w:val="3B4F276F"/>
    <w:rsid w:val="3B520C74"/>
    <w:rsid w:val="3B555BED"/>
    <w:rsid w:val="3B59D746"/>
    <w:rsid w:val="3B5DA742"/>
    <w:rsid w:val="3B5DEFC9"/>
    <w:rsid w:val="3B61B9C1"/>
    <w:rsid w:val="3B61E566"/>
    <w:rsid w:val="3B70A6E3"/>
    <w:rsid w:val="3B76F458"/>
    <w:rsid w:val="3B7B6D43"/>
    <w:rsid w:val="3B7DD5C8"/>
    <w:rsid w:val="3B811A0E"/>
    <w:rsid w:val="3B84165A"/>
    <w:rsid w:val="3B8A8F52"/>
    <w:rsid w:val="3B913118"/>
    <w:rsid w:val="3B94577D"/>
    <w:rsid w:val="3B9A7903"/>
    <w:rsid w:val="3BA1C569"/>
    <w:rsid w:val="3BA203E4"/>
    <w:rsid w:val="3BA34566"/>
    <w:rsid w:val="3BA3AA9D"/>
    <w:rsid w:val="3BA9BAF7"/>
    <w:rsid w:val="3BABA858"/>
    <w:rsid w:val="3BB58DDF"/>
    <w:rsid w:val="3BB97B7B"/>
    <w:rsid w:val="3BC122F7"/>
    <w:rsid w:val="3BC215F7"/>
    <w:rsid w:val="3BC5C023"/>
    <w:rsid w:val="3BCACD77"/>
    <w:rsid w:val="3BCD7603"/>
    <w:rsid w:val="3BD00533"/>
    <w:rsid w:val="3BD4F646"/>
    <w:rsid w:val="3BDDBEE0"/>
    <w:rsid w:val="3BE22C04"/>
    <w:rsid w:val="3BE27763"/>
    <w:rsid w:val="3BE4FD61"/>
    <w:rsid w:val="3BE6F06D"/>
    <w:rsid w:val="3BE8623F"/>
    <w:rsid w:val="3BECA9CD"/>
    <w:rsid w:val="3BEF28FB"/>
    <w:rsid w:val="3BF0E85F"/>
    <w:rsid w:val="3BF8D404"/>
    <w:rsid w:val="3BFCA26B"/>
    <w:rsid w:val="3BFDF779"/>
    <w:rsid w:val="3BFF7DEE"/>
    <w:rsid w:val="3C004646"/>
    <w:rsid w:val="3C0705D2"/>
    <w:rsid w:val="3C091128"/>
    <w:rsid w:val="3C0B3750"/>
    <w:rsid w:val="3C0D834C"/>
    <w:rsid w:val="3C0ECE77"/>
    <w:rsid w:val="3C0F0AB9"/>
    <w:rsid w:val="3C106E23"/>
    <w:rsid w:val="3C13EEBF"/>
    <w:rsid w:val="3C1BD038"/>
    <w:rsid w:val="3C1DFB53"/>
    <w:rsid w:val="3C2C2854"/>
    <w:rsid w:val="3C2FCF61"/>
    <w:rsid w:val="3C316179"/>
    <w:rsid w:val="3C332762"/>
    <w:rsid w:val="3C39B5BD"/>
    <w:rsid w:val="3C3DB8E5"/>
    <w:rsid w:val="3C4D5874"/>
    <w:rsid w:val="3C4F760A"/>
    <w:rsid w:val="3C4FEDA1"/>
    <w:rsid w:val="3C50C310"/>
    <w:rsid w:val="3C584A93"/>
    <w:rsid w:val="3C5AC0C1"/>
    <w:rsid w:val="3C5C5B00"/>
    <w:rsid w:val="3C5D5DAF"/>
    <w:rsid w:val="3C5F20FD"/>
    <w:rsid w:val="3C626294"/>
    <w:rsid w:val="3C642006"/>
    <w:rsid w:val="3C6F0EA6"/>
    <w:rsid w:val="3C73E847"/>
    <w:rsid w:val="3C7E7451"/>
    <w:rsid w:val="3C81A3B1"/>
    <w:rsid w:val="3C82F93D"/>
    <w:rsid w:val="3C9825FE"/>
    <w:rsid w:val="3C9B395F"/>
    <w:rsid w:val="3C9F8E6C"/>
    <w:rsid w:val="3CA0C73F"/>
    <w:rsid w:val="3CA21B28"/>
    <w:rsid w:val="3CA5CEB7"/>
    <w:rsid w:val="3CA8E173"/>
    <w:rsid w:val="3CAA8A13"/>
    <w:rsid w:val="3CAB498F"/>
    <w:rsid w:val="3CAE29B2"/>
    <w:rsid w:val="3CB4F53E"/>
    <w:rsid w:val="3CB6C51C"/>
    <w:rsid w:val="3CBD7485"/>
    <w:rsid w:val="3CC2BD60"/>
    <w:rsid w:val="3CD1F848"/>
    <w:rsid w:val="3CDE1F88"/>
    <w:rsid w:val="3CE01444"/>
    <w:rsid w:val="3CE03E23"/>
    <w:rsid w:val="3CE3C65C"/>
    <w:rsid w:val="3CE61C02"/>
    <w:rsid w:val="3CE9BB90"/>
    <w:rsid w:val="3CF6BA10"/>
    <w:rsid w:val="3CFA20A7"/>
    <w:rsid w:val="3CFDE9E5"/>
    <w:rsid w:val="3D022C33"/>
    <w:rsid w:val="3D04993D"/>
    <w:rsid w:val="3D0A1E04"/>
    <w:rsid w:val="3D0C246B"/>
    <w:rsid w:val="3D114A75"/>
    <w:rsid w:val="3D14522D"/>
    <w:rsid w:val="3D1AA791"/>
    <w:rsid w:val="3D1AFF45"/>
    <w:rsid w:val="3D1CCAB3"/>
    <w:rsid w:val="3D219205"/>
    <w:rsid w:val="3D2C7053"/>
    <w:rsid w:val="3D2F50D9"/>
    <w:rsid w:val="3D319663"/>
    <w:rsid w:val="3D32020A"/>
    <w:rsid w:val="3D3937D8"/>
    <w:rsid w:val="3D3DB012"/>
    <w:rsid w:val="3D3F2BBC"/>
    <w:rsid w:val="3D45D177"/>
    <w:rsid w:val="3D4729E3"/>
    <w:rsid w:val="3D488997"/>
    <w:rsid w:val="3D491167"/>
    <w:rsid w:val="3D49AE28"/>
    <w:rsid w:val="3D49BD69"/>
    <w:rsid w:val="3D4C3898"/>
    <w:rsid w:val="3D555647"/>
    <w:rsid w:val="3D586559"/>
    <w:rsid w:val="3D62CFA0"/>
    <w:rsid w:val="3D680C69"/>
    <w:rsid w:val="3D6D5E22"/>
    <w:rsid w:val="3D71A33B"/>
    <w:rsid w:val="3D71D4EE"/>
    <w:rsid w:val="3D81E3A3"/>
    <w:rsid w:val="3D8BC061"/>
    <w:rsid w:val="3D8E28AE"/>
    <w:rsid w:val="3D90D30E"/>
    <w:rsid w:val="3D90DCA5"/>
    <w:rsid w:val="3D949203"/>
    <w:rsid w:val="3D978466"/>
    <w:rsid w:val="3D98B250"/>
    <w:rsid w:val="3D98E4B0"/>
    <w:rsid w:val="3D99500F"/>
    <w:rsid w:val="3D9A280C"/>
    <w:rsid w:val="3D9BD6F6"/>
    <w:rsid w:val="3D9CE2C5"/>
    <w:rsid w:val="3DA0AAB1"/>
    <w:rsid w:val="3DA37623"/>
    <w:rsid w:val="3DA8C112"/>
    <w:rsid w:val="3DAC49A0"/>
    <w:rsid w:val="3DAED017"/>
    <w:rsid w:val="3DB2710F"/>
    <w:rsid w:val="3DB2BBBB"/>
    <w:rsid w:val="3DB85923"/>
    <w:rsid w:val="3DB999C2"/>
    <w:rsid w:val="3DBA6CD1"/>
    <w:rsid w:val="3DC0986E"/>
    <w:rsid w:val="3DC1EF11"/>
    <w:rsid w:val="3DCC75B2"/>
    <w:rsid w:val="3DD2C573"/>
    <w:rsid w:val="3DD3515B"/>
    <w:rsid w:val="3DDB93AF"/>
    <w:rsid w:val="3DDE0C1D"/>
    <w:rsid w:val="3DE32300"/>
    <w:rsid w:val="3DE3E6C4"/>
    <w:rsid w:val="3DE465BA"/>
    <w:rsid w:val="3DEC749F"/>
    <w:rsid w:val="3DF35688"/>
    <w:rsid w:val="3DF6798F"/>
    <w:rsid w:val="3DFA331B"/>
    <w:rsid w:val="3E05D47E"/>
    <w:rsid w:val="3E05D755"/>
    <w:rsid w:val="3E070F2F"/>
    <w:rsid w:val="3E0FED36"/>
    <w:rsid w:val="3E1462F7"/>
    <w:rsid w:val="3E1D135E"/>
    <w:rsid w:val="3E200D97"/>
    <w:rsid w:val="3E202F23"/>
    <w:rsid w:val="3E217727"/>
    <w:rsid w:val="3E22C6A3"/>
    <w:rsid w:val="3E254ED2"/>
    <w:rsid w:val="3E259F73"/>
    <w:rsid w:val="3E25ACEA"/>
    <w:rsid w:val="3E280AB4"/>
    <w:rsid w:val="3E2B85A8"/>
    <w:rsid w:val="3E2DDF7B"/>
    <w:rsid w:val="3E321850"/>
    <w:rsid w:val="3E41DD85"/>
    <w:rsid w:val="3E4B2715"/>
    <w:rsid w:val="3E526A27"/>
    <w:rsid w:val="3E5AEA9D"/>
    <w:rsid w:val="3E5B3E65"/>
    <w:rsid w:val="3E694716"/>
    <w:rsid w:val="3E6999A2"/>
    <w:rsid w:val="3E6F879B"/>
    <w:rsid w:val="3E75265A"/>
    <w:rsid w:val="3E75956F"/>
    <w:rsid w:val="3E75E564"/>
    <w:rsid w:val="3E76F471"/>
    <w:rsid w:val="3E79BC7C"/>
    <w:rsid w:val="3E7CF795"/>
    <w:rsid w:val="3E9838AE"/>
    <w:rsid w:val="3E9A34CB"/>
    <w:rsid w:val="3EA1B54C"/>
    <w:rsid w:val="3EA66345"/>
    <w:rsid w:val="3EAC153C"/>
    <w:rsid w:val="3EAD2BFF"/>
    <w:rsid w:val="3EB06A0E"/>
    <w:rsid w:val="3EB096E7"/>
    <w:rsid w:val="3EB6D92A"/>
    <w:rsid w:val="3EBDB517"/>
    <w:rsid w:val="3EBEA414"/>
    <w:rsid w:val="3EC274DD"/>
    <w:rsid w:val="3EC2BE0D"/>
    <w:rsid w:val="3EC3E081"/>
    <w:rsid w:val="3EC4CE44"/>
    <w:rsid w:val="3EC9BC2A"/>
    <w:rsid w:val="3ECC6042"/>
    <w:rsid w:val="3ED39775"/>
    <w:rsid w:val="3ED6255C"/>
    <w:rsid w:val="3EDD5B30"/>
    <w:rsid w:val="3EDD90E9"/>
    <w:rsid w:val="3EE164AB"/>
    <w:rsid w:val="3EE37856"/>
    <w:rsid w:val="3EE83252"/>
    <w:rsid w:val="3EEBB5AD"/>
    <w:rsid w:val="3EEF893F"/>
    <w:rsid w:val="3EF50490"/>
    <w:rsid w:val="3EF77C08"/>
    <w:rsid w:val="3EF7EDFA"/>
    <w:rsid w:val="3EFDB936"/>
    <w:rsid w:val="3EFFCAD6"/>
    <w:rsid w:val="3F014FF6"/>
    <w:rsid w:val="3F03BE1D"/>
    <w:rsid w:val="3F05A6CE"/>
    <w:rsid w:val="3F094C8D"/>
    <w:rsid w:val="3F0C26D4"/>
    <w:rsid w:val="3F11F425"/>
    <w:rsid w:val="3F16062E"/>
    <w:rsid w:val="3F1735D3"/>
    <w:rsid w:val="3F17EBBE"/>
    <w:rsid w:val="3F186AB6"/>
    <w:rsid w:val="3F1D6FBA"/>
    <w:rsid w:val="3F1FFB03"/>
    <w:rsid w:val="3F215B86"/>
    <w:rsid w:val="3F24FA48"/>
    <w:rsid w:val="3F26CDD6"/>
    <w:rsid w:val="3F27CE95"/>
    <w:rsid w:val="3F2A85BB"/>
    <w:rsid w:val="3F2ADA02"/>
    <w:rsid w:val="3F324D7F"/>
    <w:rsid w:val="3F35959A"/>
    <w:rsid w:val="3F367DA2"/>
    <w:rsid w:val="3F3D69FB"/>
    <w:rsid w:val="3F446399"/>
    <w:rsid w:val="3F4AF9A9"/>
    <w:rsid w:val="3F4BF15C"/>
    <w:rsid w:val="3F553F3B"/>
    <w:rsid w:val="3F577D73"/>
    <w:rsid w:val="3F591133"/>
    <w:rsid w:val="3F59D89E"/>
    <w:rsid w:val="3F60A528"/>
    <w:rsid w:val="3F60AB18"/>
    <w:rsid w:val="3F614666"/>
    <w:rsid w:val="3F619A6A"/>
    <w:rsid w:val="3F62D8D8"/>
    <w:rsid w:val="3F6690C0"/>
    <w:rsid w:val="3F6A2260"/>
    <w:rsid w:val="3F6A4C69"/>
    <w:rsid w:val="3F6C9C36"/>
    <w:rsid w:val="3F6CC587"/>
    <w:rsid w:val="3F6F8565"/>
    <w:rsid w:val="3F72F390"/>
    <w:rsid w:val="3F7DE690"/>
    <w:rsid w:val="3F81ED9F"/>
    <w:rsid w:val="3F844AD0"/>
    <w:rsid w:val="3F8D56B9"/>
    <w:rsid w:val="3F93420B"/>
    <w:rsid w:val="3F992B67"/>
    <w:rsid w:val="3F99F47A"/>
    <w:rsid w:val="3F9B2C3B"/>
    <w:rsid w:val="3F9B78E0"/>
    <w:rsid w:val="3F9BD3E6"/>
    <w:rsid w:val="3F9F071F"/>
    <w:rsid w:val="3F9FD0D5"/>
    <w:rsid w:val="3FABE681"/>
    <w:rsid w:val="3FAE0218"/>
    <w:rsid w:val="3FB08440"/>
    <w:rsid w:val="3FB08C8D"/>
    <w:rsid w:val="3FB4E738"/>
    <w:rsid w:val="3FB68C57"/>
    <w:rsid w:val="3FB6B408"/>
    <w:rsid w:val="3FBDBDAD"/>
    <w:rsid w:val="3FC0DFB2"/>
    <w:rsid w:val="3FC12E5D"/>
    <w:rsid w:val="3FC407D5"/>
    <w:rsid w:val="3FC4ED85"/>
    <w:rsid w:val="3FC9D09E"/>
    <w:rsid w:val="3FCA44AF"/>
    <w:rsid w:val="3FCE8AF9"/>
    <w:rsid w:val="3FCEE3DA"/>
    <w:rsid w:val="3FD51730"/>
    <w:rsid w:val="3FD718C2"/>
    <w:rsid w:val="3FDACF52"/>
    <w:rsid w:val="3FDD1092"/>
    <w:rsid w:val="3FE30F0A"/>
    <w:rsid w:val="3FE3A28B"/>
    <w:rsid w:val="3FE7C92D"/>
    <w:rsid w:val="3FED771D"/>
    <w:rsid w:val="3FEF068B"/>
    <w:rsid w:val="3FF011FE"/>
    <w:rsid w:val="3FF39081"/>
    <w:rsid w:val="3FF7C596"/>
    <w:rsid w:val="3FFA89BE"/>
    <w:rsid w:val="3FFDC16A"/>
    <w:rsid w:val="3FFE2A81"/>
    <w:rsid w:val="4004A9BD"/>
    <w:rsid w:val="4006030A"/>
    <w:rsid w:val="400C8209"/>
    <w:rsid w:val="40106004"/>
    <w:rsid w:val="4017448D"/>
    <w:rsid w:val="401800C5"/>
    <w:rsid w:val="401A5318"/>
    <w:rsid w:val="401CA392"/>
    <w:rsid w:val="4032592D"/>
    <w:rsid w:val="4041A6FD"/>
    <w:rsid w:val="40460D79"/>
    <w:rsid w:val="404657D6"/>
    <w:rsid w:val="40478E1C"/>
    <w:rsid w:val="4047E5CA"/>
    <w:rsid w:val="40490ECF"/>
    <w:rsid w:val="404F39BB"/>
    <w:rsid w:val="40525DD9"/>
    <w:rsid w:val="40554D33"/>
    <w:rsid w:val="40559A92"/>
    <w:rsid w:val="4059AEA4"/>
    <w:rsid w:val="405BE2E1"/>
    <w:rsid w:val="40625895"/>
    <w:rsid w:val="40709A11"/>
    <w:rsid w:val="4072219D"/>
    <w:rsid w:val="407B99D2"/>
    <w:rsid w:val="407EA1A5"/>
    <w:rsid w:val="40810F30"/>
    <w:rsid w:val="408F9399"/>
    <w:rsid w:val="4090EBB3"/>
    <w:rsid w:val="4094E970"/>
    <w:rsid w:val="409AAF6D"/>
    <w:rsid w:val="409BC82B"/>
    <w:rsid w:val="409C5930"/>
    <w:rsid w:val="409D9616"/>
    <w:rsid w:val="40AB71A1"/>
    <w:rsid w:val="40AFF089"/>
    <w:rsid w:val="40B0FC19"/>
    <w:rsid w:val="40B2E696"/>
    <w:rsid w:val="40B3B991"/>
    <w:rsid w:val="40B6015F"/>
    <w:rsid w:val="40B7F4F8"/>
    <w:rsid w:val="40BB92B0"/>
    <w:rsid w:val="40BE4294"/>
    <w:rsid w:val="40BFA303"/>
    <w:rsid w:val="40C05D06"/>
    <w:rsid w:val="40C069C9"/>
    <w:rsid w:val="40C3D7B3"/>
    <w:rsid w:val="40C77C02"/>
    <w:rsid w:val="40C8D62C"/>
    <w:rsid w:val="40C8F11D"/>
    <w:rsid w:val="40CE5DE7"/>
    <w:rsid w:val="40CE64BF"/>
    <w:rsid w:val="40D29CFB"/>
    <w:rsid w:val="40D44A68"/>
    <w:rsid w:val="40D6B416"/>
    <w:rsid w:val="40DC2114"/>
    <w:rsid w:val="40E2AC39"/>
    <w:rsid w:val="40E50782"/>
    <w:rsid w:val="40E84B30"/>
    <w:rsid w:val="40E94CE9"/>
    <w:rsid w:val="40ED734E"/>
    <w:rsid w:val="40F48C8A"/>
    <w:rsid w:val="40F99951"/>
    <w:rsid w:val="40FC49D9"/>
    <w:rsid w:val="4104BE68"/>
    <w:rsid w:val="410CF54C"/>
    <w:rsid w:val="4112DEEB"/>
    <w:rsid w:val="4115F060"/>
    <w:rsid w:val="411739EB"/>
    <w:rsid w:val="41184FFF"/>
    <w:rsid w:val="411EBFD8"/>
    <w:rsid w:val="4124769C"/>
    <w:rsid w:val="412A64A0"/>
    <w:rsid w:val="4133A02F"/>
    <w:rsid w:val="4144A768"/>
    <w:rsid w:val="4148999F"/>
    <w:rsid w:val="414AC80B"/>
    <w:rsid w:val="414C6409"/>
    <w:rsid w:val="414D1EE6"/>
    <w:rsid w:val="414D5A8F"/>
    <w:rsid w:val="414EF4F0"/>
    <w:rsid w:val="415533E9"/>
    <w:rsid w:val="415FC38A"/>
    <w:rsid w:val="41655CD5"/>
    <w:rsid w:val="4166B2E4"/>
    <w:rsid w:val="416B3F2B"/>
    <w:rsid w:val="416CAEAD"/>
    <w:rsid w:val="4170133F"/>
    <w:rsid w:val="41747ABF"/>
    <w:rsid w:val="4174CFDE"/>
    <w:rsid w:val="4182B046"/>
    <w:rsid w:val="418ACB98"/>
    <w:rsid w:val="418E7DA5"/>
    <w:rsid w:val="4190D47C"/>
    <w:rsid w:val="4192C6A5"/>
    <w:rsid w:val="4195BC71"/>
    <w:rsid w:val="41A0EFD3"/>
    <w:rsid w:val="41A4BA37"/>
    <w:rsid w:val="41A6999E"/>
    <w:rsid w:val="41ABC4BD"/>
    <w:rsid w:val="41AF0C23"/>
    <w:rsid w:val="41B0CBB9"/>
    <w:rsid w:val="41B4EF2F"/>
    <w:rsid w:val="41B569CF"/>
    <w:rsid w:val="41B86096"/>
    <w:rsid w:val="41C06840"/>
    <w:rsid w:val="41C19DB3"/>
    <w:rsid w:val="41C2EF81"/>
    <w:rsid w:val="41C56A3E"/>
    <w:rsid w:val="41C8500E"/>
    <w:rsid w:val="41C8D6CE"/>
    <w:rsid w:val="41CC85D1"/>
    <w:rsid w:val="41CD7E13"/>
    <w:rsid w:val="41CF1635"/>
    <w:rsid w:val="41D310C3"/>
    <w:rsid w:val="41D4EA1A"/>
    <w:rsid w:val="41D6308C"/>
    <w:rsid w:val="41D77DC3"/>
    <w:rsid w:val="41D7D2F1"/>
    <w:rsid w:val="41E26620"/>
    <w:rsid w:val="41E5E99B"/>
    <w:rsid w:val="41E7CC00"/>
    <w:rsid w:val="41F4F0EE"/>
    <w:rsid w:val="41F646E7"/>
    <w:rsid w:val="41F66AC6"/>
    <w:rsid w:val="41F9700C"/>
    <w:rsid w:val="41FEA411"/>
    <w:rsid w:val="42002E5A"/>
    <w:rsid w:val="42093570"/>
    <w:rsid w:val="420F11CC"/>
    <w:rsid w:val="4217D8F9"/>
    <w:rsid w:val="421A334D"/>
    <w:rsid w:val="421F5101"/>
    <w:rsid w:val="4227EC8F"/>
    <w:rsid w:val="4228AD15"/>
    <w:rsid w:val="42324561"/>
    <w:rsid w:val="42335D11"/>
    <w:rsid w:val="4235010D"/>
    <w:rsid w:val="4238EC88"/>
    <w:rsid w:val="4241132D"/>
    <w:rsid w:val="4244A861"/>
    <w:rsid w:val="42498D02"/>
    <w:rsid w:val="424C49DA"/>
    <w:rsid w:val="424DA5A4"/>
    <w:rsid w:val="42506789"/>
    <w:rsid w:val="4260FEB4"/>
    <w:rsid w:val="4264DF4B"/>
    <w:rsid w:val="42666567"/>
    <w:rsid w:val="426A6EC3"/>
    <w:rsid w:val="426EF801"/>
    <w:rsid w:val="426F3B90"/>
    <w:rsid w:val="42763FCC"/>
    <w:rsid w:val="4277C0D8"/>
    <w:rsid w:val="427A9062"/>
    <w:rsid w:val="427AD0C8"/>
    <w:rsid w:val="427C1EE9"/>
    <w:rsid w:val="427E7E30"/>
    <w:rsid w:val="4280708E"/>
    <w:rsid w:val="4285574D"/>
    <w:rsid w:val="428594A5"/>
    <w:rsid w:val="42914EF8"/>
    <w:rsid w:val="4293ECB0"/>
    <w:rsid w:val="42973CEB"/>
    <w:rsid w:val="429C253D"/>
    <w:rsid w:val="429C8E5C"/>
    <w:rsid w:val="42A34776"/>
    <w:rsid w:val="42A36515"/>
    <w:rsid w:val="42A586EC"/>
    <w:rsid w:val="42ACBE6B"/>
    <w:rsid w:val="42AD8DE0"/>
    <w:rsid w:val="42B6085B"/>
    <w:rsid w:val="42B70BDE"/>
    <w:rsid w:val="42BBEF52"/>
    <w:rsid w:val="42BF7362"/>
    <w:rsid w:val="42C14307"/>
    <w:rsid w:val="42C7D561"/>
    <w:rsid w:val="42CD032E"/>
    <w:rsid w:val="42D0D90D"/>
    <w:rsid w:val="42D27BFA"/>
    <w:rsid w:val="42DCF4D1"/>
    <w:rsid w:val="42E2DEB1"/>
    <w:rsid w:val="42E64FFE"/>
    <w:rsid w:val="42E81F25"/>
    <w:rsid w:val="42EA0D54"/>
    <w:rsid w:val="42F18776"/>
    <w:rsid w:val="42F49101"/>
    <w:rsid w:val="42F5B1B8"/>
    <w:rsid w:val="42F74556"/>
    <w:rsid w:val="42F97E14"/>
    <w:rsid w:val="43069433"/>
    <w:rsid w:val="430AB798"/>
    <w:rsid w:val="430D70DB"/>
    <w:rsid w:val="430EE363"/>
    <w:rsid w:val="431242BD"/>
    <w:rsid w:val="4315FA5D"/>
    <w:rsid w:val="431B58DA"/>
    <w:rsid w:val="4322DC61"/>
    <w:rsid w:val="432FBD83"/>
    <w:rsid w:val="433440B9"/>
    <w:rsid w:val="43358249"/>
    <w:rsid w:val="43369CF2"/>
    <w:rsid w:val="4338AB02"/>
    <w:rsid w:val="433BE842"/>
    <w:rsid w:val="433D2481"/>
    <w:rsid w:val="433D3A7D"/>
    <w:rsid w:val="433E8A5B"/>
    <w:rsid w:val="4342C7C5"/>
    <w:rsid w:val="4347D0F2"/>
    <w:rsid w:val="4352DB3A"/>
    <w:rsid w:val="435B9048"/>
    <w:rsid w:val="435E6E78"/>
    <w:rsid w:val="4360FB49"/>
    <w:rsid w:val="43616DFD"/>
    <w:rsid w:val="43673CC6"/>
    <w:rsid w:val="436C2638"/>
    <w:rsid w:val="436C5621"/>
    <w:rsid w:val="43706A99"/>
    <w:rsid w:val="4374A1CD"/>
    <w:rsid w:val="437A0ADD"/>
    <w:rsid w:val="437DE69E"/>
    <w:rsid w:val="438559B2"/>
    <w:rsid w:val="43894D90"/>
    <w:rsid w:val="4389A3BB"/>
    <w:rsid w:val="438BDE98"/>
    <w:rsid w:val="438FD1A5"/>
    <w:rsid w:val="438FE57D"/>
    <w:rsid w:val="43951A81"/>
    <w:rsid w:val="43972A48"/>
    <w:rsid w:val="43992758"/>
    <w:rsid w:val="439C1BDC"/>
    <w:rsid w:val="43A0C2C0"/>
    <w:rsid w:val="43A1C102"/>
    <w:rsid w:val="43A970EA"/>
    <w:rsid w:val="43AA60E5"/>
    <w:rsid w:val="43AD5048"/>
    <w:rsid w:val="43B29315"/>
    <w:rsid w:val="43BA31F3"/>
    <w:rsid w:val="43BF6678"/>
    <w:rsid w:val="43C01448"/>
    <w:rsid w:val="43CC0171"/>
    <w:rsid w:val="43CEA36B"/>
    <w:rsid w:val="43D71196"/>
    <w:rsid w:val="43D7C7FC"/>
    <w:rsid w:val="43DACB67"/>
    <w:rsid w:val="43DB8A60"/>
    <w:rsid w:val="43DC3FCD"/>
    <w:rsid w:val="43DF9949"/>
    <w:rsid w:val="43E4FB5D"/>
    <w:rsid w:val="43E6178C"/>
    <w:rsid w:val="43EBD377"/>
    <w:rsid w:val="43EC02D4"/>
    <w:rsid w:val="43ED860B"/>
    <w:rsid w:val="43EEEC18"/>
    <w:rsid w:val="43F22B44"/>
    <w:rsid w:val="43F51CB5"/>
    <w:rsid w:val="43F76CDB"/>
    <w:rsid w:val="43F8EA8D"/>
    <w:rsid w:val="44016F9C"/>
    <w:rsid w:val="440424CE"/>
    <w:rsid w:val="440DC575"/>
    <w:rsid w:val="441524F9"/>
    <w:rsid w:val="441FDCBE"/>
    <w:rsid w:val="4423E1A5"/>
    <w:rsid w:val="442E8F5F"/>
    <w:rsid w:val="4434AC66"/>
    <w:rsid w:val="4439D6D6"/>
    <w:rsid w:val="443B1441"/>
    <w:rsid w:val="443CA204"/>
    <w:rsid w:val="443F3DB2"/>
    <w:rsid w:val="443FA5BF"/>
    <w:rsid w:val="44407EC4"/>
    <w:rsid w:val="44448C9E"/>
    <w:rsid w:val="44455633"/>
    <w:rsid w:val="4446FD43"/>
    <w:rsid w:val="4448A168"/>
    <w:rsid w:val="444E16B9"/>
    <w:rsid w:val="444E2FDE"/>
    <w:rsid w:val="4451CCF1"/>
    <w:rsid w:val="4454FCD7"/>
    <w:rsid w:val="445948C8"/>
    <w:rsid w:val="445EF69D"/>
    <w:rsid w:val="4460197B"/>
    <w:rsid w:val="446079C2"/>
    <w:rsid w:val="4460D07A"/>
    <w:rsid w:val="44699CE7"/>
    <w:rsid w:val="446C5A38"/>
    <w:rsid w:val="446DA037"/>
    <w:rsid w:val="4475A52E"/>
    <w:rsid w:val="4478FFD3"/>
    <w:rsid w:val="447ADD7C"/>
    <w:rsid w:val="447BA7D1"/>
    <w:rsid w:val="447BFBDA"/>
    <w:rsid w:val="448C0D63"/>
    <w:rsid w:val="448DDB48"/>
    <w:rsid w:val="448FB48B"/>
    <w:rsid w:val="4491119A"/>
    <w:rsid w:val="449BF386"/>
    <w:rsid w:val="44A07BD9"/>
    <w:rsid w:val="44A226BB"/>
    <w:rsid w:val="44A507D9"/>
    <w:rsid w:val="44A5CBBE"/>
    <w:rsid w:val="44A6A39D"/>
    <w:rsid w:val="44A6E85A"/>
    <w:rsid w:val="44AAF999"/>
    <w:rsid w:val="44AD84BA"/>
    <w:rsid w:val="44B27C51"/>
    <w:rsid w:val="44B5D7B3"/>
    <w:rsid w:val="44B96C02"/>
    <w:rsid w:val="44BF2F61"/>
    <w:rsid w:val="44C02552"/>
    <w:rsid w:val="44C508F6"/>
    <w:rsid w:val="44C76489"/>
    <w:rsid w:val="44C8638C"/>
    <w:rsid w:val="44CB1204"/>
    <w:rsid w:val="44CED0F8"/>
    <w:rsid w:val="44D0673D"/>
    <w:rsid w:val="44D4A4FF"/>
    <w:rsid w:val="44DC14B6"/>
    <w:rsid w:val="44DE1DDA"/>
    <w:rsid w:val="44E0C2B6"/>
    <w:rsid w:val="44E1AEA5"/>
    <w:rsid w:val="44E413AE"/>
    <w:rsid w:val="44E45FD8"/>
    <w:rsid w:val="44EED6FF"/>
    <w:rsid w:val="44F4C631"/>
    <w:rsid w:val="44F54A5F"/>
    <w:rsid w:val="44F7E900"/>
    <w:rsid w:val="44FA2FE6"/>
    <w:rsid w:val="44FA35C8"/>
    <w:rsid w:val="44FE98FA"/>
    <w:rsid w:val="4500FDE9"/>
    <w:rsid w:val="450114C4"/>
    <w:rsid w:val="450FD840"/>
    <w:rsid w:val="45134405"/>
    <w:rsid w:val="45160E2B"/>
    <w:rsid w:val="4516212C"/>
    <w:rsid w:val="451D09D0"/>
    <w:rsid w:val="45280132"/>
    <w:rsid w:val="45298989"/>
    <w:rsid w:val="452F6590"/>
    <w:rsid w:val="45325BDB"/>
    <w:rsid w:val="4534C079"/>
    <w:rsid w:val="4536ECC1"/>
    <w:rsid w:val="4537F56B"/>
    <w:rsid w:val="453A5036"/>
    <w:rsid w:val="453DD8B4"/>
    <w:rsid w:val="45441C5F"/>
    <w:rsid w:val="4551ACE3"/>
    <w:rsid w:val="45540617"/>
    <w:rsid w:val="4559232E"/>
    <w:rsid w:val="455A2AA0"/>
    <w:rsid w:val="455C3A97"/>
    <w:rsid w:val="455E5263"/>
    <w:rsid w:val="456B7A10"/>
    <w:rsid w:val="456C65F3"/>
    <w:rsid w:val="457099FC"/>
    <w:rsid w:val="45769A09"/>
    <w:rsid w:val="457D6A15"/>
    <w:rsid w:val="4584B29B"/>
    <w:rsid w:val="45871ADE"/>
    <w:rsid w:val="458982C2"/>
    <w:rsid w:val="458EB138"/>
    <w:rsid w:val="4591E00A"/>
    <w:rsid w:val="459430DD"/>
    <w:rsid w:val="45944BA9"/>
    <w:rsid w:val="459982D6"/>
    <w:rsid w:val="459A575A"/>
    <w:rsid w:val="459E4E3A"/>
    <w:rsid w:val="45AC2E91"/>
    <w:rsid w:val="45AFF46A"/>
    <w:rsid w:val="45B15357"/>
    <w:rsid w:val="45B46B70"/>
    <w:rsid w:val="45B90CD0"/>
    <w:rsid w:val="45BFEFF1"/>
    <w:rsid w:val="45C1F51F"/>
    <w:rsid w:val="45C87EFA"/>
    <w:rsid w:val="45D5AF66"/>
    <w:rsid w:val="45D66845"/>
    <w:rsid w:val="45DB67C5"/>
    <w:rsid w:val="45DD7C63"/>
    <w:rsid w:val="45E0C5AC"/>
    <w:rsid w:val="45E31F81"/>
    <w:rsid w:val="45E5AC45"/>
    <w:rsid w:val="45EC6049"/>
    <w:rsid w:val="45EDB71B"/>
    <w:rsid w:val="45EE255E"/>
    <w:rsid w:val="45F3CF55"/>
    <w:rsid w:val="45F86116"/>
    <w:rsid w:val="45F8EDFA"/>
    <w:rsid w:val="4603BFB8"/>
    <w:rsid w:val="4604B09C"/>
    <w:rsid w:val="460859FD"/>
    <w:rsid w:val="460D68B1"/>
    <w:rsid w:val="4614CB55"/>
    <w:rsid w:val="4619EB22"/>
    <w:rsid w:val="462000D5"/>
    <w:rsid w:val="4628773A"/>
    <w:rsid w:val="46293E2F"/>
    <w:rsid w:val="462B398B"/>
    <w:rsid w:val="462C6205"/>
    <w:rsid w:val="46400B06"/>
    <w:rsid w:val="464100B9"/>
    <w:rsid w:val="4652831F"/>
    <w:rsid w:val="465ABC61"/>
    <w:rsid w:val="465EDA04"/>
    <w:rsid w:val="466FDABE"/>
    <w:rsid w:val="46749091"/>
    <w:rsid w:val="46759001"/>
    <w:rsid w:val="46766FB8"/>
    <w:rsid w:val="46770767"/>
    <w:rsid w:val="46834BE3"/>
    <w:rsid w:val="4692E5DF"/>
    <w:rsid w:val="469305C8"/>
    <w:rsid w:val="46945A08"/>
    <w:rsid w:val="4698739F"/>
    <w:rsid w:val="469B11A2"/>
    <w:rsid w:val="469ED139"/>
    <w:rsid w:val="46A46487"/>
    <w:rsid w:val="46A52279"/>
    <w:rsid w:val="46A720C4"/>
    <w:rsid w:val="46A7BD4D"/>
    <w:rsid w:val="46A84C98"/>
    <w:rsid w:val="46A95839"/>
    <w:rsid w:val="46AA6F34"/>
    <w:rsid w:val="46ADD693"/>
    <w:rsid w:val="46B35EB4"/>
    <w:rsid w:val="46B52A2A"/>
    <w:rsid w:val="46BD070B"/>
    <w:rsid w:val="46C4ACCD"/>
    <w:rsid w:val="46C5AA7E"/>
    <w:rsid w:val="46CDEB26"/>
    <w:rsid w:val="46D035F4"/>
    <w:rsid w:val="46D0E8B8"/>
    <w:rsid w:val="46D146F0"/>
    <w:rsid w:val="46DDC171"/>
    <w:rsid w:val="46E668AB"/>
    <w:rsid w:val="46E92794"/>
    <w:rsid w:val="46EDE4A8"/>
    <w:rsid w:val="46EFF86A"/>
    <w:rsid w:val="46F16356"/>
    <w:rsid w:val="46F450FC"/>
    <w:rsid w:val="46F62ABD"/>
    <w:rsid w:val="46F6C36A"/>
    <w:rsid w:val="46FD2ECB"/>
    <w:rsid w:val="46FD5902"/>
    <w:rsid w:val="4714BE44"/>
    <w:rsid w:val="47162A49"/>
    <w:rsid w:val="471781C6"/>
    <w:rsid w:val="471DABD8"/>
    <w:rsid w:val="47237ADC"/>
    <w:rsid w:val="4724B13D"/>
    <w:rsid w:val="47261022"/>
    <w:rsid w:val="472B3AA1"/>
    <w:rsid w:val="472FEAB8"/>
    <w:rsid w:val="473C8D51"/>
    <w:rsid w:val="473E51A2"/>
    <w:rsid w:val="4740B584"/>
    <w:rsid w:val="47413CDE"/>
    <w:rsid w:val="474B5893"/>
    <w:rsid w:val="474D474B"/>
    <w:rsid w:val="474F344F"/>
    <w:rsid w:val="4754F032"/>
    <w:rsid w:val="475864E6"/>
    <w:rsid w:val="4759DFCD"/>
    <w:rsid w:val="475AC429"/>
    <w:rsid w:val="475E640F"/>
    <w:rsid w:val="47602E39"/>
    <w:rsid w:val="4769BF10"/>
    <w:rsid w:val="476BCBCB"/>
    <w:rsid w:val="4773B286"/>
    <w:rsid w:val="4774EBAF"/>
    <w:rsid w:val="47767B23"/>
    <w:rsid w:val="4777839D"/>
    <w:rsid w:val="4778B597"/>
    <w:rsid w:val="477996BD"/>
    <w:rsid w:val="477DA5EB"/>
    <w:rsid w:val="4788C47A"/>
    <w:rsid w:val="4788EB4B"/>
    <w:rsid w:val="478ABE6D"/>
    <w:rsid w:val="479151DD"/>
    <w:rsid w:val="4794F2B7"/>
    <w:rsid w:val="4797433C"/>
    <w:rsid w:val="4799C8E9"/>
    <w:rsid w:val="479A81C1"/>
    <w:rsid w:val="479A8CFA"/>
    <w:rsid w:val="479ACBDF"/>
    <w:rsid w:val="47A12A63"/>
    <w:rsid w:val="47A29926"/>
    <w:rsid w:val="47A3FCFC"/>
    <w:rsid w:val="47A728CE"/>
    <w:rsid w:val="47AE6F71"/>
    <w:rsid w:val="47AEDB2F"/>
    <w:rsid w:val="47B267D4"/>
    <w:rsid w:val="47B97B13"/>
    <w:rsid w:val="47B9CA6D"/>
    <w:rsid w:val="47BC7305"/>
    <w:rsid w:val="47C3026F"/>
    <w:rsid w:val="47C6DBDB"/>
    <w:rsid w:val="47CC8BF0"/>
    <w:rsid w:val="47CC9DA2"/>
    <w:rsid w:val="47CEB4E4"/>
    <w:rsid w:val="47CF17CC"/>
    <w:rsid w:val="47CF5EDA"/>
    <w:rsid w:val="47D4164D"/>
    <w:rsid w:val="47D49C3E"/>
    <w:rsid w:val="47D97730"/>
    <w:rsid w:val="47DBFEA0"/>
    <w:rsid w:val="47E9700F"/>
    <w:rsid w:val="47EB94FA"/>
    <w:rsid w:val="47EBE516"/>
    <w:rsid w:val="47EBF91D"/>
    <w:rsid w:val="47F4A948"/>
    <w:rsid w:val="47F4B899"/>
    <w:rsid w:val="47F6D3EF"/>
    <w:rsid w:val="47F8558C"/>
    <w:rsid w:val="47F8B75E"/>
    <w:rsid w:val="48040695"/>
    <w:rsid w:val="48070B43"/>
    <w:rsid w:val="480CFD73"/>
    <w:rsid w:val="480EB911"/>
    <w:rsid w:val="48161AB4"/>
    <w:rsid w:val="481BF0B6"/>
    <w:rsid w:val="4826039B"/>
    <w:rsid w:val="482687C0"/>
    <w:rsid w:val="4831865F"/>
    <w:rsid w:val="48341579"/>
    <w:rsid w:val="4836A50E"/>
    <w:rsid w:val="487414CB"/>
    <w:rsid w:val="487CC48C"/>
    <w:rsid w:val="48801F88"/>
    <w:rsid w:val="48895412"/>
    <w:rsid w:val="48910BC7"/>
    <w:rsid w:val="4891B400"/>
    <w:rsid w:val="4897CBC7"/>
    <w:rsid w:val="4898722B"/>
    <w:rsid w:val="489F9E62"/>
    <w:rsid w:val="48A07A9D"/>
    <w:rsid w:val="48A359D1"/>
    <w:rsid w:val="48A4033D"/>
    <w:rsid w:val="48A50190"/>
    <w:rsid w:val="48A52474"/>
    <w:rsid w:val="48A5D920"/>
    <w:rsid w:val="48AB4D83"/>
    <w:rsid w:val="48AC9572"/>
    <w:rsid w:val="48B93D9C"/>
    <w:rsid w:val="48BB96BF"/>
    <w:rsid w:val="48BEEB66"/>
    <w:rsid w:val="48BF0284"/>
    <w:rsid w:val="48C175AD"/>
    <w:rsid w:val="48C6F9BC"/>
    <w:rsid w:val="48C7F45E"/>
    <w:rsid w:val="48D23E48"/>
    <w:rsid w:val="48D2EB4C"/>
    <w:rsid w:val="48D7BC96"/>
    <w:rsid w:val="48DB06BA"/>
    <w:rsid w:val="48DBE442"/>
    <w:rsid w:val="48E08150"/>
    <w:rsid w:val="48E50171"/>
    <w:rsid w:val="48E7A075"/>
    <w:rsid w:val="48E925B3"/>
    <w:rsid w:val="48EDF6E4"/>
    <w:rsid w:val="48F3AD9C"/>
    <w:rsid w:val="48F500E2"/>
    <w:rsid w:val="48F7C0E9"/>
    <w:rsid w:val="48FABF6C"/>
    <w:rsid w:val="48FC6F4A"/>
    <w:rsid w:val="48FFDF84"/>
    <w:rsid w:val="49010CF1"/>
    <w:rsid w:val="49014FFE"/>
    <w:rsid w:val="490717C8"/>
    <w:rsid w:val="490FF477"/>
    <w:rsid w:val="4912B7AE"/>
    <w:rsid w:val="49151574"/>
    <w:rsid w:val="49171C80"/>
    <w:rsid w:val="49189F56"/>
    <w:rsid w:val="49231F54"/>
    <w:rsid w:val="49238505"/>
    <w:rsid w:val="49244124"/>
    <w:rsid w:val="492651AA"/>
    <w:rsid w:val="492867D4"/>
    <w:rsid w:val="492E4F6E"/>
    <w:rsid w:val="493CAF4E"/>
    <w:rsid w:val="49440F58"/>
    <w:rsid w:val="4945A613"/>
    <w:rsid w:val="4952FAC0"/>
    <w:rsid w:val="495B9B85"/>
    <w:rsid w:val="495D5EED"/>
    <w:rsid w:val="495E419A"/>
    <w:rsid w:val="49626CB8"/>
    <w:rsid w:val="4966CDB9"/>
    <w:rsid w:val="496919F7"/>
    <w:rsid w:val="496B055C"/>
    <w:rsid w:val="4972483D"/>
    <w:rsid w:val="4977F65B"/>
    <w:rsid w:val="497926DA"/>
    <w:rsid w:val="4986C9C3"/>
    <w:rsid w:val="498B9E8D"/>
    <w:rsid w:val="499A8BEF"/>
    <w:rsid w:val="49A38430"/>
    <w:rsid w:val="49A7464C"/>
    <w:rsid w:val="49B06879"/>
    <w:rsid w:val="49B19019"/>
    <w:rsid w:val="49B61B2F"/>
    <w:rsid w:val="49BB0A68"/>
    <w:rsid w:val="49BB35D6"/>
    <w:rsid w:val="49BCEA39"/>
    <w:rsid w:val="49BD65F1"/>
    <w:rsid w:val="49C19BD1"/>
    <w:rsid w:val="49C2B3DE"/>
    <w:rsid w:val="49C2FE53"/>
    <w:rsid w:val="49C4AE1B"/>
    <w:rsid w:val="49C5CDB7"/>
    <w:rsid w:val="49C7F78D"/>
    <w:rsid w:val="49C8F7D4"/>
    <w:rsid w:val="49C947EA"/>
    <w:rsid w:val="49CAFFBA"/>
    <w:rsid w:val="49CC0C12"/>
    <w:rsid w:val="49CC96B8"/>
    <w:rsid w:val="49CDE047"/>
    <w:rsid w:val="49CEF97F"/>
    <w:rsid w:val="49D2F954"/>
    <w:rsid w:val="49D51AA9"/>
    <w:rsid w:val="49D82035"/>
    <w:rsid w:val="49D86486"/>
    <w:rsid w:val="49E0046B"/>
    <w:rsid w:val="49E1BFE6"/>
    <w:rsid w:val="49E2AFBF"/>
    <w:rsid w:val="49E5B501"/>
    <w:rsid w:val="49E9FA50"/>
    <w:rsid w:val="49EE8F7F"/>
    <w:rsid w:val="49EE980B"/>
    <w:rsid w:val="49F0D5DF"/>
    <w:rsid w:val="49F1433A"/>
    <w:rsid w:val="49F66A2B"/>
    <w:rsid w:val="49F72008"/>
    <w:rsid w:val="49F76647"/>
    <w:rsid w:val="49F988C3"/>
    <w:rsid w:val="49FD08AE"/>
    <w:rsid w:val="49FE9A54"/>
    <w:rsid w:val="4A017D34"/>
    <w:rsid w:val="4A027632"/>
    <w:rsid w:val="4A0C2A6B"/>
    <w:rsid w:val="4A13E414"/>
    <w:rsid w:val="4A13F37E"/>
    <w:rsid w:val="4A19BF28"/>
    <w:rsid w:val="4A1AAFCA"/>
    <w:rsid w:val="4A1E3CD4"/>
    <w:rsid w:val="4A1EB750"/>
    <w:rsid w:val="4A2455F1"/>
    <w:rsid w:val="4A25B164"/>
    <w:rsid w:val="4A273CBE"/>
    <w:rsid w:val="4A27C57F"/>
    <w:rsid w:val="4A32357F"/>
    <w:rsid w:val="4A32C2AF"/>
    <w:rsid w:val="4A4157BC"/>
    <w:rsid w:val="4A48F5AD"/>
    <w:rsid w:val="4A4B13F0"/>
    <w:rsid w:val="4A50BF25"/>
    <w:rsid w:val="4A512F9F"/>
    <w:rsid w:val="4A5184AF"/>
    <w:rsid w:val="4A54645F"/>
    <w:rsid w:val="4A5544F6"/>
    <w:rsid w:val="4A604404"/>
    <w:rsid w:val="4A65FB9A"/>
    <w:rsid w:val="4A70EE6B"/>
    <w:rsid w:val="4A7E38F4"/>
    <w:rsid w:val="4A842187"/>
    <w:rsid w:val="4A89B783"/>
    <w:rsid w:val="4A8C2D16"/>
    <w:rsid w:val="4A8C6B1E"/>
    <w:rsid w:val="4A953EC3"/>
    <w:rsid w:val="4A9B7074"/>
    <w:rsid w:val="4A9BDD2F"/>
    <w:rsid w:val="4AA24157"/>
    <w:rsid w:val="4AAA8732"/>
    <w:rsid w:val="4AB035BF"/>
    <w:rsid w:val="4AB69C5F"/>
    <w:rsid w:val="4AB8355F"/>
    <w:rsid w:val="4ABD7823"/>
    <w:rsid w:val="4ABDDB23"/>
    <w:rsid w:val="4ABE9E4F"/>
    <w:rsid w:val="4AC7EDAC"/>
    <w:rsid w:val="4ACACB7F"/>
    <w:rsid w:val="4ACF3E6F"/>
    <w:rsid w:val="4AD3A279"/>
    <w:rsid w:val="4AD5AFB6"/>
    <w:rsid w:val="4ADA8A8F"/>
    <w:rsid w:val="4ADAF138"/>
    <w:rsid w:val="4ADB232F"/>
    <w:rsid w:val="4ADC9D60"/>
    <w:rsid w:val="4ADEF48A"/>
    <w:rsid w:val="4AE0A6AB"/>
    <w:rsid w:val="4AE58233"/>
    <w:rsid w:val="4AE71F53"/>
    <w:rsid w:val="4AE93282"/>
    <w:rsid w:val="4AEB6F9E"/>
    <w:rsid w:val="4AECBE73"/>
    <w:rsid w:val="4AEDD2EC"/>
    <w:rsid w:val="4AF083D6"/>
    <w:rsid w:val="4AF359EC"/>
    <w:rsid w:val="4AF6D087"/>
    <w:rsid w:val="4AF88031"/>
    <w:rsid w:val="4AFA2294"/>
    <w:rsid w:val="4AFA91CA"/>
    <w:rsid w:val="4AFDFDBB"/>
    <w:rsid w:val="4AFF1DA9"/>
    <w:rsid w:val="4AFFEB19"/>
    <w:rsid w:val="4B002740"/>
    <w:rsid w:val="4B0251A3"/>
    <w:rsid w:val="4B02573C"/>
    <w:rsid w:val="4B05FF2D"/>
    <w:rsid w:val="4B0893A3"/>
    <w:rsid w:val="4B1118E4"/>
    <w:rsid w:val="4B19FE3A"/>
    <w:rsid w:val="4B262EC1"/>
    <w:rsid w:val="4B26C344"/>
    <w:rsid w:val="4B26DD5A"/>
    <w:rsid w:val="4B289AED"/>
    <w:rsid w:val="4B355F3C"/>
    <w:rsid w:val="4B38776A"/>
    <w:rsid w:val="4B3BD56F"/>
    <w:rsid w:val="4B3FBC15"/>
    <w:rsid w:val="4B51DE1E"/>
    <w:rsid w:val="4B5448B5"/>
    <w:rsid w:val="4B628951"/>
    <w:rsid w:val="4B63E356"/>
    <w:rsid w:val="4B68717E"/>
    <w:rsid w:val="4B6CF899"/>
    <w:rsid w:val="4B6F6FCB"/>
    <w:rsid w:val="4B75C79A"/>
    <w:rsid w:val="4B76A691"/>
    <w:rsid w:val="4B780474"/>
    <w:rsid w:val="4B7C1910"/>
    <w:rsid w:val="4B7FD2AB"/>
    <w:rsid w:val="4B823AB6"/>
    <w:rsid w:val="4B9842E9"/>
    <w:rsid w:val="4B986393"/>
    <w:rsid w:val="4BA02020"/>
    <w:rsid w:val="4BA05DA2"/>
    <w:rsid w:val="4BA2B55E"/>
    <w:rsid w:val="4BA61929"/>
    <w:rsid w:val="4BA6EBEC"/>
    <w:rsid w:val="4BAC4A70"/>
    <w:rsid w:val="4BB05E25"/>
    <w:rsid w:val="4BB0E131"/>
    <w:rsid w:val="4BB4AB94"/>
    <w:rsid w:val="4BB4D7B8"/>
    <w:rsid w:val="4BB5CDA2"/>
    <w:rsid w:val="4BB7FD54"/>
    <w:rsid w:val="4BB8D7E9"/>
    <w:rsid w:val="4BC51C37"/>
    <w:rsid w:val="4BC70DD6"/>
    <w:rsid w:val="4BC79166"/>
    <w:rsid w:val="4BC8F03B"/>
    <w:rsid w:val="4BCB85A8"/>
    <w:rsid w:val="4BD4ED8E"/>
    <w:rsid w:val="4BD6DB19"/>
    <w:rsid w:val="4BDAA670"/>
    <w:rsid w:val="4BDCD98E"/>
    <w:rsid w:val="4BDCEC0C"/>
    <w:rsid w:val="4BDEA2F1"/>
    <w:rsid w:val="4BE832C3"/>
    <w:rsid w:val="4BEB73A4"/>
    <w:rsid w:val="4BEFAC8C"/>
    <w:rsid w:val="4BF775FC"/>
    <w:rsid w:val="4BF7851D"/>
    <w:rsid w:val="4BFB90DC"/>
    <w:rsid w:val="4C0894E6"/>
    <w:rsid w:val="4C0CDD77"/>
    <w:rsid w:val="4C0DA362"/>
    <w:rsid w:val="4C0DFE75"/>
    <w:rsid w:val="4C13FE20"/>
    <w:rsid w:val="4C165600"/>
    <w:rsid w:val="4C1AEE2A"/>
    <w:rsid w:val="4C215945"/>
    <w:rsid w:val="4C24FE84"/>
    <w:rsid w:val="4C27B061"/>
    <w:rsid w:val="4C311367"/>
    <w:rsid w:val="4C3230EE"/>
    <w:rsid w:val="4C39F375"/>
    <w:rsid w:val="4C3A9B75"/>
    <w:rsid w:val="4C42787F"/>
    <w:rsid w:val="4C4D80C9"/>
    <w:rsid w:val="4C4F7DD4"/>
    <w:rsid w:val="4C57EFCB"/>
    <w:rsid w:val="4C590D69"/>
    <w:rsid w:val="4C5BA1CC"/>
    <w:rsid w:val="4C5FE314"/>
    <w:rsid w:val="4C6418B5"/>
    <w:rsid w:val="4C76FB78"/>
    <w:rsid w:val="4C7F1970"/>
    <w:rsid w:val="4C81E094"/>
    <w:rsid w:val="4C88E7EF"/>
    <w:rsid w:val="4C9474DB"/>
    <w:rsid w:val="4C9475A2"/>
    <w:rsid w:val="4C9862C3"/>
    <w:rsid w:val="4C9D0416"/>
    <w:rsid w:val="4C9F3878"/>
    <w:rsid w:val="4CA58D06"/>
    <w:rsid w:val="4CB3CBAC"/>
    <w:rsid w:val="4CBD8993"/>
    <w:rsid w:val="4CC09190"/>
    <w:rsid w:val="4CC5D5F1"/>
    <w:rsid w:val="4CCA55B0"/>
    <w:rsid w:val="4CCA880E"/>
    <w:rsid w:val="4CCBA925"/>
    <w:rsid w:val="4CCBBA7E"/>
    <w:rsid w:val="4CCBC621"/>
    <w:rsid w:val="4CCD100D"/>
    <w:rsid w:val="4CCE4049"/>
    <w:rsid w:val="4CD0015C"/>
    <w:rsid w:val="4CD0206D"/>
    <w:rsid w:val="4CD092FF"/>
    <w:rsid w:val="4CD21423"/>
    <w:rsid w:val="4CD37D6C"/>
    <w:rsid w:val="4CD965DE"/>
    <w:rsid w:val="4CE0C1E3"/>
    <w:rsid w:val="4CE16FC6"/>
    <w:rsid w:val="4CE2BF0B"/>
    <w:rsid w:val="4CECC053"/>
    <w:rsid w:val="4CF349AF"/>
    <w:rsid w:val="4CF4AFF3"/>
    <w:rsid w:val="4CF5951F"/>
    <w:rsid w:val="4CF5F19D"/>
    <w:rsid w:val="4CF5FBE7"/>
    <w:rsid w:val="4CFE95F6"/>
    <w:rsid w:val="4CFEA4D7"/>
    <w:rsid w:val="4D0A10DE"/>
    <w:rsid w:val="4D0C2A13"/>
    <w:rsid w:val="4D0D31AF"/>
    <w:rsid w:val="4D0EA6C7"/>
    <w:rsid w:val="4D1204B4"/>
    <w:rsid w:val="4D16BBFC"/>
    <w:rsid w:val="4D16D26A"/>
    <w:rsid w:val="4D204C21"/>
    <w:rsid w:val="4D233423"/>
    <w:rsid w:val="4D26980C"/>
    <w:rsid w:val="4D29A54E"/>
    <w:rsid w:val="4D2D9B95"/>
    <w:rsid w:val="4D30CF10"/>
    <w:rsid w:val="4D34859E"/>
    <w:rsid w:val="4D393193"/>
    <w:rsid w:val="4D3A159C"/>
    <w:rsid w:val="4D3A8166"/>
    <w:rsid w:val="4D3D5444"/>
    <w:rsid w:val="4D3E8579"/>
    <w:rsid w:val="4D40996A"/>
    <w:rsid w:val="4D4247CC"/>
    <w:rsid w:val="4D4ED934"/>
    <w:rsid w:val="4D53BE4A"/>
    <w:rsid w:val="4D55923D"/>
    <w:rsid w:val="4D5C7578"/>
    <w:rsid w:val="4D689E7B"/>
    <w:rsid w:val="4D6A7B5F"/>
    <w:rsid w:val="4D6C4C58"/>
    <w:rsid w:val="4D7311F5"/>
    <w:rsid w:val="4D74C3E8"/>
    <w:rsid w:val="4D79AE4F"/>
    <w:rsid w:val="4D7ED39B"/>
    <w:rsid w:val="4D81A898"/>
    <w:rsid w:val="4D82B060"/>
    <w:rsid w:val="4D857AFE"/>
    <w:rsid w:val="4D8DC97D"/>
    <w:rsid w:val="4D970149"/>
    <w:rsid w:val="4D98243F"/>
    <w:rsid w:val="4D9B53D4"/>
    <w:rsid w:val="4D9CEB81"/>
    <w:rsid w:val="4DA0859B"/>
    <w:rsid w:val="4DA0FC6B"/>
    <w:rsid w:val="4DA90768"/>
    <w:rsid w:val="4DAC9718"/>
    <w:rsid w:val="4DAF5D11"/>
    <w:rsid w:val="4DB0F8BF"/>
    <w:rsid w:val="4DB1D5D2"/>
    <w:rsid w:val="4DB439BE"/>
    <w:rsid w:val="4DB5228D"/>
    <w:rsid w:val="4DB59457"/>
    <w:rsid w:val="4DB93319"/>
    <w:rsid w:val="4DB9AAAB"/>
    <w:rsid w:val="4DBA0BFA"/>
    <w:rsid w:val="4DC4956F"/>
    <w:rsid w:val="4DC64A24"/>
    <w:rsid w:val="4DCDF942"/>
    <w:rsid w:val="4DD44769"/>
    <w:rsid w:val="4DD9C486"/>
    <w:rsid w:val="4DDA6C22"/>
    <w:rsid w:val="4DDBB76E"/>
    <w:rsid w:val="4DDE34C5"/>
    <w:rsid w:val="4DE075C7"/>
    <w:rsid w:val="4DE090BF"/>
    <w:rsid w:val="4DE32441"/>
    <w:rsid w:val="4DE87553"/>
    <w:rsid w:val="4DF0C77A"/>
    <w:rsid w:val="4DF17BE8"/>
    <w:rsid w:val="4DFA577A"/>
    <w:rsid w:val="4E082195"/>
    <w:rsid w:val="4E0A9F20"/>
    <w:rsid w:val="4E0E956D"/>
    <w:rsid w:val="4E0FC1AB"/>
    <w:rsid w:val="4E129A98"/>
    <w:rsid w:val="4E13232C"/>
    <w:rsid w:val="4E1403C6"/>
    <w:rsid w:val="4E14D085"/>
    <w:rsid w:val="4E1C1D28"/>
    <w:rsid w:val="4E1D4F78"/>
    <w:rsid w:val="4E1E1AC8"/>
    <w:rsid w:val="4E1F7BE7"/>
    <w:rsid w:val="4E212EB8"/>
    <w:rsid w:val="4E239264"/>
    <w:rsid w:val="4E244A51"/>
    <w:rsid w:val="4E245C16"/>
    <w:rsid w:val="4E2B7601"/>
    <w:rsid w:val="4E2D9452"/>
    <w:rsid w:val="4E2D94D2"/>
    <w:rsid w:val="4E355D70"/>
    <w:rsid w:val="4E3B2371"/>
    <w:rsid w:val="4E3D14BC"/>
    <w:rsid w:val="4E42F908"/>
    <w:rsid w:val="4E4C66DD"/>
    <w:rsid w:val="4E4F4D87"/>
    <w:rsid w:val="4E5000B1"/>
    <w:rsid w:val="4E5095A4"/>
    <w:rsid w:val="4E54624C"/>
    <w:rsid w:val="4E5538D6"/>
    <w:rsid w:val="4E561F03"/>
    <w:rsid w:val="4E56BB82"/>
    <w:rsid w:val="4E5E16BB"/>
    <w:rsid w:val="4E5F0874"/>
    <w:rsid w:val="4E62D45E"/>
    <w:rsid w:val="4E65C80E"/>
    <w:rsid w:val="4E669400"/>
    <w:rsid w:val="4E70BDDE"/>
    <w:rsid w:val="4E71D51E"/>
    <w:rsid w:val="4E74E7C9"/>
    <w:rsid w:val="4E7A14B4"/>
    <w:rsid w:val="4E7E4461"/>
    <w:rsid w:val="4E7F9238"/>
    <w:rsid w:val="4E871560"/>
    <w:rsid w:val="4E875812"/>
    <w:rsid w:val="4E890118"/>
    <w:rsid w:val="4E89EA72"/>
    <w:rsid w:val="4E94C334"/>
    <w:rsid w:val="4E983B46"/>
    <w:rsid w:val="4E9BE9E3"/>
    <w:rsid w:val="4EAC8EC5"/>
    <w:rsid w:val="4EAC9D0D"/>
    <w:rsid w:val="4EB6E58E"/>
    <w:rsid w:val="4EB86650"/>
    <w:rsid w:val="4EB9BD91"/>
    <w:rsid w:val="4EBA695E"/>
    <w:rsid w:val="4EBD6848"/>
    <w:rsid w:val="4EC71D24"/>
    <w:rsid w:val="4EC8C005"/>
    <w:rsid w:val="4ECF8076"/>
    <w:rsid w:val="4ED036F9"/>
    <w:rsid w:val="4ED1C5FE"/>
    <w:rsid w:val="4ED99DF7"/>
    <w:rsid w:val="4EDB7C94"/>
    <w:rsid w:val="4EE2200D"/>
    <w:rsid w:val="4EE52CB0"/>
    <w:rsid w:val="4EEDE808"/>
    <w:rsid w:val="4EF27BF4"/>
    <w:rsid w:val="4EF74235"/>
    <w:rsid w:val="4EF7D2F8"/>
    <w:rsid w:val="4EFA10D9"/>
    <w:rsid w:val="4EFBBF49"/>
    <w:rsid w:val="4EFC45D0"/>
    <w:rsid w:val="4F07C817"/>
    <w:rsid w:val="4F0D4997"/>
    <w:rsid w:val="4F11DD8E"/>
    <w:rsid w:val="4F1AF5FB"/>
    <w:rsid w:val="4F1D12CA"/>
    <w:rsid w:val="4F1E7A70"/>
    <w:rsid w:val="4F203B29"/>
    <w:rsid w:val="4F2433B7"/>
    <w:rsid w:val="4F25E05B"/>
    <w:rsid w:val="4F317FF9"/>
    <w:rsid w:val="4F3F0D3F"/>
    <w:rsid w:val="4F461865"/>
    <w:rsid w:val="4F4C8423"/>
    <w:rsid w:val="4F4DFA6D"/>
    <w:rsid w:val="4F4E7B19"/>
    <w:rsid w:val="4F502FE9"/>
    <w:rsid w:val="4F5200A9"/>
    <w:rsid w:val="4F52C947"/>
    <w:rsid w:val="4F552727"/>
    <w:rsid w:val="4F5A3A8D"/>
    <w:rsid w:val="4F60D15F"/>
    <w:rsid w:val="4F64C535"/>
    <w:rsid w:val="4F6B4E96"/>
    <w:rsid w:val="4F6C2E57"/>
    <w:rsid w:val="4F7400C9"/>
    <w:rsid w:val="4F7B4708"/>
    <w:rsid w:val="4F86A363"/>
    <w:rsid w:val="4F89FDB1"/>
    <w:rsid w:val="4F8A3B0B"/>
    <w:rsid w:val="4F8A5492"/>
    <w:rsid w:val="4F8D811C"/>
    <w:rsid w:val="4F90A2B0"/>
    <w:rsid w:val="4F91AC40"/>
    <w:rsid w:val="4F94380B"/>
    <w:rsid w:val="4F94D93C"/>
    <w:rsid w:val="4F966265"/>
    <w:rsid w:val="4F967CA7"/>
    <w:rsid w:val="4F96CC24"/>
    <w:rsid w:val="4F9A1CF8"/>
    <w:rsid w:val="4F9AC896"/>
    <w:rsid w:val="4F9B74DB"/>
    <w:rsid w:val="4FAE91A4"/>
    <w:rsid w:val="4FB53146"/>
    <w:rsid w:val="4FBD4B5D"/>
    <w:rsid w:val="4FC7CF20"/>
    <w:rsid w:val="4FC9614B"/>
    <w:rsid w:val="4FCCCC6B"/>
    <w:rsid w:val="4FCE7A2D"/>
    <w:rsid w:val="4FDBF8FA"/>
    <w:rsid w:val="4FE4D248"/>
    <w:rsid w:val="4FF06849"/>
    <w:rsid w:val="4FF0A8D9"/>
    <w:rsid w:val="4FF53CE5"/>
    <w:rsid w:val="4FF6ECB4"/>
    <w:rsid w:val="500354DA"/>
    <w:rsid w:val="500C05E2"/>
    <w:rsid w:val="500C74CD"/>
    <w:rsid w:val="500D2E5A"/>
    <w:rsid w:val="5012BC4E"/>
    <w:rsid w:val="50173022"/>
    <w:rsid w:val="5017A65F"/>
    <w:rsid w:val="501C370C"/>
    <w:rsid w:val="5021526F"/>
    <w:rsid w:val="50288BAD"/>
    <w:rsid w:val="502E0EB2"/>
    <w:rsid w:val="5033004C"/>
    <w:rsid w:val="5035360C"/>
    <w:rsid w:val="503994EA"/>
    <w:rsid w:val="50404D9F"/>
    <w:rsid w:val="504120A8"/>
    <w:rsid w:val="50468008"/>
    <w:rsid w:val="504D5980"/>
    <w:rsid w:val="504F5044"/>
    <w:rsid w:val="50527408"/>
    <w:rsid w:val="505622EA"/>
    <w:rsid w:val="50562BED"/>
    <w:rsid w:val="50597D9B"/>
    <w:rsid w:val="505CE7F3"/>
    <w:rsid w:val="505D557B"/>
    <w:rsid w:val="505D92A8"/>
    <w:rsid w:val="50645AAA"/>
    <w:rsid w:val="50680EC2"/>
    <w:rsid w:val="506B4CB4"/>
    <w:rsid w:val="50734926"/>
    <w:rsid w:val="508A58E4"/>
    <w:rsid w:val="508C259E"/>
    <w:rsid w:val="509FFC85"/>
    <w:rsid w:val="50A1A56C"/>
    <w:rsid w:val="50A4034F"/>
    <w:rsid w:val="50A72B17"/>
    <w:rsid w:val="50A97742"/>
    <w:rsid w:val="50AB905C"/>
    <w:rsid w:val="50BEABA9"/>
    <w:rsid w:val="50BF417F"/>
    <w:rsid w:val="50C0AFDE"/>
    <w:rsid w:val="50C2A00F"/>
    <w:rsid w:val="50C47B10"/>
    <w:rsid w:val="50D48D72"/>
    <w:rsid w:val="50D8CE67"/>
    <w:rsid w:val="50D900FC"/>
    <w:rsid w:val="50DB0344"/>
    <w:rsid w:val="50E83F49"/>
    <w:rsid w:val="50E9CDA3"/>
    <w:rsid w:val="50EC4003"/>
    <w:rsid w:val="50ED3B61"/>
    <w:rsid w:val="50EE17E8"/>
    <w:rsid w:val="50EE3786"/>
    <w:rsid w:val="50F0FDF6"/>
    <w:rsid w:val="50FB1508"/>
    <w:rsid w:val="51045D8B"/>
    <w:rsid w:val="5106FE61"/>
    <w:rsid w:val="510BDE4E"/>
    <w:rsid w:val="510C69C6"/>
    <w:rsid w:val="510DE7A2"/>
    <w:rsid w:val="510EAB2A"/>
    <w:rsid w:val="510F7E24"/>
    <w:rsid w:val="51105668"/>
    <w:rsid w:val="511873EC"/>
    <w:rsid w:val="511CA64D"/>
    <w:rsid w:val="511CF73D"/>
    <w:rsid w:val="511DAC67"/>
    <w:rsid w:val="511FCB60"/>
    <w:rsid w:val="51286062"/>
    <w:rsid w:val="5139FB26"/>
    <w:rsid w:val="513A3898"/>
    <w:rsid w:val="5158FBDB"/>
    <w:rsid w:val="5159C8F1"/>
    <w:rsid w:val="515B1844"/>
    <w:rsid w:val="5163A5DA"/>
    <w:rsid w:val="5169CDB7"/>
    <w:rsid w:val="51705859"/>
    <w:rsid w:val="51714692"/>
    <w:rsid w:val="5179547E"/>
    <w:rsid w:val="5182AB20"/>
    <w:rsid w:val="5188CC49"/>
    <w:rsid w:val="518BB8C0"/>
    <w:rsid w:val="518BF374"/>
    <w:rsid w:val="518EB1EB"/>
    <w:rsid w:val="5191C45D"/>
    <w:rsid w:val="5196E63F"/>
    <w:rsid w:val="5199F945"/>
    <w:rsid w:val="5199F9BA"/>
    <w:rsid w:val="51A584C5"/>
    <w:rsid w:val="51B4F155"/>
    <w:rsid w:val="51BF803C"/>
    <w:rsid w:val="51C47081"/>
    <w:rsid w:val="51C76662"/>
    <w:rsid w:val="51D31472"/>
    <w:rsid w:val="51D36C84"/>
    <w:rsid w:val="51D6B892"/>
    <w:rsid w:val="51DA0CB9"/>
    <w:rsid w:val="51DD93D1"/>
    <w:rsid w:val="51DDF26D"/>
    <w:rsid w:val="51DE6BCF"/>
    <w:rsid w:val="51DF76F3"/>
    <w:rsid w:val="51E21778"/>
    <w:rsid w:val="51E45B54"/>
    <w:rsid w:val="51E7F3F3"/>
    <w:rsid w:val="51E80FA5"/>
    <w:rsid w:val="51EF625D"/>
    <w:rsid w:val="51F151AB"/>
    <w:rsid w:val="51F7F5E1"/>
    <w:rsid w:val="51F92018"/>
    <w:rsid w:val="51FD3AAF"/>
    <w:rsid w:val="5202827B"/>
    <w:rsid w:val="520947AC"/>
    <w:rsid w:val="520A8160"/>
    <w:rsid w:val="520BB490"/>
    <w:rsid w:val="52137748"/>
    <w:rsid w:val="52148B90"/>
    <w:rsid w:val="52152EA5"/>
    <w:rsid w:val="5217748D"/>
    <w:rsid w:val="521C5B09"/>
    <w:rsid w:val="521F0019"/>
    <w:rsid w:val="5228217B"/>
    <w:rsid w:val="522BD71E"/>
    <w:rsid w:val="523A4F61"/>
    <w:rsid w:val="523BD117"/>
    <w:rsid w:val="5241FB12"/>
    <w:rsid w:val="524B691F"/>
    <w:rsid w:val="524C8793"/>
    <w:rsid w:val="525350FA"/>
    <w:rsid w:val="525C2F4F"/>
    <w:rsid w:val="525D1D6D"/>
    <w:rsid w:val="5263C065"/>
    <w:rsid w:val="52665F45"/>
    <w:rsid w:val="52699F8A"/>
    <w:rsid w:val="526E67D5"/>
    <w:rsid w:val="526EA6DD"/>
    <w:rsid w:val="52777D1D"/>
    <w:rsid w:val="527DD16C"/>
    <w:rsid w:val="5289DC33"/>
    <w:rsid w:val="52913B5D"/>
    <w:rsid w:val="52918953"/>
    <w:rsid w:val="5292F769"/>
    <w:rsid w:val="529375AA"/>
    <w:rsid w:val="5299008E"/>
    <w:rsid w:val="52996C2E"/>
    <w:rsid w:val="529E5A55"/>
    <w:rsid w:val="52A5B0D0"/>
    <w:rsid w:val="52B1E6C1"/>
    <w:rsid w:val="52B48CA7"/>
    <w:rsid w:val="52B9ADF5"/>
    <w:rsid w:val="52BD8788"/>
    <w:rsid w:val="52C273E9"/>
    <w:rsid w:val="52C8929B"/>
    <w:rsid w:val="52C9FE51"/>
    <w:rsid w:val="52CEF9DA"/>
    <w:rsid w:val="52D3E135"/>
    <w:rsid w:val="52D56D2F"/>
    <w:rsid w:val="52DEE25D"/>
    <w:rsid w:val="52E00C7F"/>
    <w:rsid w:val="52E29C4D"/>
    <w:rsid w:val="52E3EE41"/>
    <w:rsid w:val="52EB3B5D"/>
    <w:rsid w:val="52F024AA"/>
    <w:rsid w:val="52F4FEDD"/>
    <w:rsid w:val="52FBADC2"/>
    <w:rsid w:val="52FC6E64"/>
    <w:rsid w:val="52FDB7E5"/>
    <w:rsid w:val="52FE2F77"/>
    <w:rsid w:val="530373F2"/>
    <w:rsid w:val="530692D0"/>
    <w:rsid w:val="53108B7D"/>
    <w:rsid w:val="5314FDFD"/>
    <w:rsid w:val="53183C45"/>
    <w:rsid w:val="5320E528"/>
    <w:rsid w:val="5330C925"/>
    <w:rsid w:val="5331580D"/>
    <w:rsid w:val="53317872"/>
    <w:rsid w:val="533803DF"/>
    <w:rsid w:val="53385950"/>
    <w:rsid w:val="5338D4C5"/>
    <w:rsid w:val="5339D2EE"/>
    <w:rsid w:val="533E2357"/>
    <w:rsid w:val="533E5000"/>
    <w:rsid w:val="53409454"/>
    <w:rsid w:val="534458D7"/>
    <w:rsid w:val="5346B8FC"/>
    <w:rsid w:val="534AF0F5"/>
    <w:rsid w:val="534BE0A7"/>
    <w:rsid w:val="5350EFDA"/>
    <w:rsid w:val="5357C092"/>
    <w:rsid w:val="53630732"/>
    <w:rsid w:val="536D2D88"/>
    <w:rsid w:val="536E4566"/>
    <w:rsid w:val="536F4742"/>
    <w:rsid w:val="5370D373"/>
    <w:rsid w:val="53718BDD"/>
    <w:rsid w:val="5376D13E"/>
    <w:rsid w:val="537A327A"/>
    <w:rsid w:val="537D5725"/>
    <w:rsid w:val="53811089"/>
    <w:rsid w:val="53852CAE"/>
    <w:rsid w:val="5386ED6F"/>
    <w:rsid w:val="5387D409"/>
    <w:rsid w:val="5388E18C"/>
    <w:rsid w:val="538F7816"/>
    <w:rsid w:val="5399E048"/>
    <w:rsid w:val="539AF9DA"/>
    <w:rsid w:val="539B28FF"/>
    <w:rsid w:val="539D5345"/>
    <w:rsid w:val="539F2CCB"/>
    <w:rsid w:val="53A01D14"/>
    <w:rsid w:val="53A6BC26"/>
    <w:rsid w:val="53AB0ADA"/>
    <w:rsid w:val="53B078C6"/>
    <w:rsid w:val="53B168BD"/>
    <w:rsid w:val="53B25125"/>
    <w:rsid w:val="53B4EB4F"/>
    <w:rsid w:val="53BDF044"/>
    <w:rsid w:val="53C1AB1F"/>
    <w:rsid w:val="53C1E736"/>
    <w:rsid w:val="53C3640D"/>
    <w:rsid w:val="53C8C87B"/>
    <w:rsid w:val="53CB1E91"/>
    <w:rsid w:val="53D0D13F"/>
    <w:rsid w:val="53D0F3F4"/>
    <w:rsid w:val="53D43EF2"/>
    <w:rsid w:val="53D71C0F"/>
    <w:rsid w:val="53E10A5E"/>
    <w:rsid w:val="53ED22C9"/>
    <w:rsid w:val="53F28F0B"/>
    <w:rsid w:val="53F30E13"/>
    <w:rsid w:val="53F3C41D"/>
    <w:rsid w:val="53F9AD49"/>
    <w:rsid w:val="53FF8B6F"/>
    <w:rsid w:val="53FFD9B4"/>
    <w:rsid w:val="540A4120"/>
    <w:rsid w:val="540BC168"/>
    <w:rsid w:val="5414BA10"/>
    <w:rsid w:val="5419BD63"/>
    <w:rsid w:val="541DB8CF"/>
    <w:rsid w:val="5422E973"/>
    <w:rsid w:val="5424AF56"/>
    <w:rsid w:val="542AB3E3"/>
    <w:rsid w:val="542E83D1"/>
    <w:rsid w:val="542FFC71"/>
    <w:rsid w:val="543AAF9B"/>
    <w:rsid w:val="543AC3B2"/>
    <w:rsid w:val="543CE135"/>
    <w:rsid w:val="5442E782"/>
    <w:rsid w:val="54433A7A"/>
    <w:rsid w:val="5443C489"/>
    <w:rsid w:val="5448E6C3"/>
    <w:rsid w:val="5449A156"/>
    <w:rsid w:val="545185E7"/>
    <w:rsid w:val="5453DF6C"/>
    <w:rsid w:val="5454B56E"/>
    <w:rsid w:val="545A41F8"/>
    <w:rsid w:val="545AA878"/>
    <w:rsid w:val="546598AD"/>
    <w:rsid w:val="546C8E5E"/>
    <w:rsid w:val="546F3625"/>
    <w:rsid w:val="546F4928"/>
    <w:rsid w:val="547391CB"/>
    <w:rsid w:val="54740A3C"/>
    <w:rsid w:val="54749141"/>
    <w:rsid w:val="547AD71D"/>
    <w:rsid w:val="547B7936"/>
    <w:rsid w:val="547C09E7"/>
    <w:rsid w:val="547DE189"/>
    <w:rsid w:val="547E17AB"/>
    <w:rsid w:val="547F90FA"/>
    <w:rsid w:val="54839F5D"/>
    <w:rsid w:val="5484234B"/>
    <w:rsid w:val="5487F268"/>
    <w:rsid w:val="548A8BB5"/>
    <w:rsid w:val="548DB7AC"/>
    <w:rsid w:val="5490128D"/>
    <w:rsid w:val="549ACF8D"/>
    <w:rsid w:val="549E58E2"/>
    <w:rsid w:val="549FA6FB"/>
    <w:rsid w:val="54B1C0DB"/>
    <w:rsid w:val="54B2F5C0"/>
    <w:rsid w:val="54B755C2"/>
    <w:rsid w:val="54BEE1C9"/>
    <w:rsid w:val="54C068D8"/>
    <w:rsid w:val="54C24F1B"/>
    <w:rsid w:val="54C2EA2A"/>
    <w:rsid w:val="54C38E37"/>
    <w:rsid w:val="54C945E5"/>
    <w:rsid w:val="54D3D4B0"/>
    <w:rsid w:val="54D6A617"/>
    <w:rsid w:val="54D902A4"/>
    <w:rsid w:val="54DAC676"/>
    <w:rsid w:val="54E3E000"/>
    <w:rsid w:val="54E67A75"/>
    <w:rsid w:val="54E900A2"/>
    <w:rsid w:val="54EA195C"/>
    <w:rsid w:val="54F07D27"/>
    <w:rsid w:val="54F7BA5D"/>
    <w:rsid w:val="54F98AE1"/>
    <w:rsid w:val="550BC868"/>
    <w:rsid w:val="550E5BF8"/>
    <w:rsid w:val="55112808"/>
    <w:rsid w:val="55115C29"/>
    <w:rsid w:val="55141401"/>
    <w:rsid w:val="5521A63A"/>
    <w:rsid w:val="5522A629"/>
    <w:rsid w:val="55236125"/>
    <w:rsid w:val="552DDB0F"/>
    <w:rsid w:val="553137F8"/>
    <w:rsid w:val="55335F17"/>
    <w:rsid w:val="553B4B67"/>
    <w:rsid w:val="553C0A93"/>
    <w:rsid w:val="553C8D9E"/>
    <w:rsid w:val="553EF9B4"/>
    <w:rsid w:val="55449268"/>
    <w:rsid w:val="5556C37E"/>
    <w:rsid w:val="555BE508"/>
    <w:rsid w:val="555CA051"/>
    <w:rsid w:val="555D95A7"/>
    <w:rsid w:val="555DD6C1"/>
    <w:rsid w:val="555DDF7C"/>
    <w:rsid w:val="555FE43E"/>
    <w:rsid w:val="55600977"/>
    <w:rsid w:val="5564112D"/>
    <w:rsid w:val="5564A381"/>
    <w:rsid w:val="5569862C"/>
    <w:rsid w:val="556D72B1"/>
    <w:rsid w:val="55746B7A"/>
    <w:rsid w:val="557BB08B"/>
    <w:rsid w:val="557D963D"/>
    <w:rsid w:val="557F94C4"/>
    <w:rsid w:val="55805778"/>
    <w:rsid w:val="55870074"/>
    <w:rsid w:val="55882457"/>
    <w:rsid w:val="5588D1FD"/>
    <w:rsid w:val="55908BDA"/>
    <w:rsid w:val="559167AE"/>
    <w:rsid w:val="55959CC7"/>
    <w:rsid w:val="5597A88F"/>
    <w:rsid w:val="559858BF"/>
    <w:rsid w:val="559D57CD"/>
    <w:rsid w:val="559D5F34"/>
    <w:rsid w:val="55A5A435"/>
    <w:rsid w:val="55A963D2"/>
    <w:rsid w:val="55AF1415"/>
    <w:rsid w:val="55B2CF4D"/>
    <w:rsid w:val="55BA3F51"/>
    <w:rsid w:val="55BCD1FF"/>
    <w:rsid w:val="55C051F5"/>
    <w:rsid w:val="55C2DF89"/>
    <w:rsid w:val="55C692A8"/>
    <w:rsid w:val="55C96685"/>
    <w:rsid w:val="55CF1D3F"/>
    <w:rsid w:val="55CFC5EC"/>
    <w:rsid w:val="55D4733D"/>
    <w:rsid w:val="55D9EA44"/>
    <w:rsid w:val="55E07357"/>
    <w:rsid w:val="55EE7EED"/>
    <w:rsid w:val="55F04453"/>
    <w:rsid w:val="55F0AE89"/>
    <w:rsid w:val="55F35BE8"/>
    <w:rsid w:val="55F3BCD9"/>
    <w:rsid w:val="55F7D00A"/>
    <w:rsid w:val="55FAF4ED"/>
    <w:rsid w:val="5602BB9F"/>
    <w:rsid w:val="56047462"/>
    <w:rsid w:val="5607AD82"/>
    <w:rsid w:val="560C682A"/>
    <w:rsid w:val="560CF846"/>
    <w:rsid w:val="560DDABF"/>
    <w:rsid w:val="56167199"/>
    <w:rsid w:val="561FC196"/>
    <w:rsid w:val="5620EA19"/>
    <w:rsid w:val="562334C6"/>
    <w:rsid w:val="5624C8E6"/>
    <w:rsid w:val="56258AF0"/>
    <w:rsid w:val="562755DE"/>
    <w:rsid w:val="562AC5DF"/>
    <w:rsid w:val="5639A6CC"/>
    <w:rsid w:val="563BE60A"/>
    <w:rsid w:val="563F058C"/>
    <w:rsid w:val="5644340B"/>
    <w:rsid w:val="564A9D86"/>
    <w:rsid w:val="564D2ED5"/>
    <w:rsid w:val="564FFCEF"/>
    <w:rsid w:val="56541717"/>
    <w:rsid w:val="565A7D0F"/>
    <w:rsid w:val="565BBDE8"/>
    <w:rsid w:val="565D0631"/>
    <w:rsid w:val="565D2036"/>
    <w:rsid w:val="566579ED"/>
    <w:rsid w:val="56673DB1"/>
    <w:rsid w:val="566A3A63"/>
    <w:rsid w:val="566AE80E"/>
    <w:rsid w:val="566BA508"/>
    <w:rsid w:val="566DA790"/>
    <w:rsid w:val="5670F0FE"/>
    <w:rsid w:val="567282EC"/>
    <w:rsid w:val="5674CF0E"/>
    <w:rsid w:val="56754124"/>
    <w:rsid w:val="567E0589"/>
    <w:rsid w:val="56826FD8"/>
    <w:rsid w:val="5687CE25"/>
    <w:rsid w:val="56886CAC"/>
    <w:rsid w:val="568D04B0"/>
    <w:rsid w:val="56908F88"/>
    <w:rsid w:val="5690B3D6"/>
    <w:rsid w:val="5693F428"/>
    <w:rsid w:val="56945023"/>
    <w:rsid w:val="56A0B46E"/>
    <w:rsid w:val="56A1BCEF"/>
    <w:rsid w:val="56A8390A"/>
    <w:rsid w:val="56A90B90"/>
    <w:rsid w:val="56AB31F0"/>
    <w:rsid w:val="56ACD1D0"/>
    <w:rsid w:val="56B7CB80"/>
    <w:rsid w:val="56B7E4E4"/>
    <w:rsid w:val="56BC6159"/>
    <w:rsid w:val="56BDB8E2"/>
    <w:rsid w:val="56BE2716"/>
    <w:rsid w:val="56BE91A7"/>
    <w:rsid w:val="56BF9A9A"/>
    <w:rsid w:val="56D1D718"/>
    <w:rsid w:val="56D2C9EE"/>
    <w:rsid w:val="56D59710"/>
    <w:rsid w:val="56D825D0"/>
    <w:rsid w:val="56D826D0"/>
    <w:rsid w:val="56D8EABB"/>
    <w:rsid w:val="56D9E1D7"/>
    <w:rsid w:val="56DAFDD5"/>
    <w:rsid w:val="56DCF264"/>
    <w:rsid w:val="56DFD469"/>
    <w:rsid w:val="56E22729"/>
    <w:rsid w:val="56E37966"/>
    <w:rsid w:val="56E6DE57"/>
    <w:rsid w:val="56F8617D"/>
    <w:rsid w:val="57005761"/>
    <w:rsid w:val="570061F6"/>
    <w:rsid w:val="5704A045"/>
    <w:rsid w:val="5704B8AC"/>
    <w:rsid w:val="57080664"/>
    <w:rsid w:val="570BF8F6"/>
    <w:rsid w:val="570D0515"/>
    <w:rsid w:val="571337BB"/>
    <w:rsid w:val="571E792A"/>
    <w:rsid w:val="571F89D7"/>
    <w:rsid w:val="572083AF"/>
    <w:rsid w:val="57216E08"/>
    <w:rsid w:val="5722E30D"/>
    <w:rsid w:val="5723A541"/>
    <w:rsid w:val="5727A8DD"/>
    <w:rsid w:val="572EB23C"/>
    <w:rsid w:val="572F5085"/>
    <w:rsid w:val="57311F64"/>
    <w:rsid w:val="5732129A"/>
    <w:rsid w:val="57368285"/>
    <w:rsid w:val="573F68B8"/>
    <w:rsid w:val="574C001A"/>
    <w:rsid w:val="574ED3CA"/>
    <w:rsid w:val="574EEC0E"/>
    <w:rsid w:val="575007F7"/>
    <w:rsid w:val="5759BFEC"/>
    <w:rsid w:val="576171FF"/>
    <w:rsid w:val="57650FF9"/>
    <w:rsid w:val="57671849"/>
    <w:rsid w:val="5767918A"/>
    <w:rsid w:val="57687EC3"/>
    <w:rsid w:val="5769E28C"/>
    <w:rsid w:val="576DD1C7"/>
    <w:rsid w:val="576F8E47"/>
    <w:rsid w:val="5770DBCC"/>
    <w:rsid w:val="57759204"/>
    <w:rsid w:val="5776EDE1"/>
    <w:rsid w:val="577C00B3"/>
    <w:rsid w:val="577CC88C"/>
    <w:rsid w:val="577FF020"/>
    <w:rsid w:val="578420AA"/>
    <w:rsid w:val="578BAE9B"/>
    <w:rsid w:val="578D6BA9"/>
    <w:rsid w:val="578ED084"/>
    <w:rsid w:val="5797C100"/>
    <w:rsid w:val="5799F333"/>
    <w:rsid w:val="579DBA9A"/>
    <w:rsid w:val="57A45066"/>
    <w:rsid w:val="57A886F1"/>
    <w:rsid w:val="57A9F823"/>
    <w:rsid w:val="57ADA5EC"/>
    <w:rsid w:val="57B5F678"/>
    <w:rsid w:val="57B6EA6B"/>
    <w:rsid w:val="57B72FAA"/>
    <w:rsid w:val="57BB4022"/>
    <w:rsid w:val="57C3C277"/>
    <w:rsid w:val="57C6DA9F"/>
    <w:rsid w:val="57C7937E"/>
    <w:rsid w:val="57C9D193"/>
    <w:rsid w:val="57CC5D44"/>
    <w:rsid w:val="57CC858E"/>
    <w:rsid w:val="57CE446A"/>
    <w:rsid w:val="57CF2AEC"/>
    <w:rsid w:val="57D17096"/>
    <w:rsid w:val="57D2726D"/>
    <w:rsid w:val="57D306F7"/>
    <w:rsid w:val="57DC5B26"/>
    <w:rsid w:val="57DDC3A2"/>
    <w:rsid w:val="57E08662"/>
    <w:rsid w:val="57E3C206"/>
    <w:rsid w:val="57ECD08C"/>
    <w:rsid w:val="57F3E645"/>
    <w:rsid w:val="57F9864F"/>
    <w:rsid w:val="57FCEDD7"/>
    <w:rsid w:val="57FEEBBB"/>
    <w:rsid w:val="580A02FE"/>
    <w:rsid w:val="5818B695"/>
    <w:rsid w:val="581FFB14"/>
    <w:rsid w:val="582082AF"/>
    <w:rsid w:val="58239DA4"/>
    <w:rsid w:val="58394792"/>
    <w:rsid w:val="583AA749"/>
    <w:rsid w:val="583DEC6C"/>
    <w:rsid w:val="584460CE"/>
    <w:rsid w:val="5844B3E4"/>
    <w:rsid w:val="5845EBBB"/>
    <w:rsid w:val="58464101"/>
    <w:rsid w:val="584C2B03"/>
    <w:rsid w:val="58509C2E"/>
    <w:rsid w:val="5851ED78"/>
    <w:rsid w:val="585521E4"/>
    <w:rsid w:val="585A717F"/>
    <w:rsid w:val="585C97E4"/>
    <w:rsid w:val="585D06A5"/>
    <w:rsid w:val="58635E49"/>
    <w:rsid w:val="5874DDF1"/>
    <w:rsid w:val="5878EC57"/>
    <w:rsid w:val="5881585E"/>
    <w:rsid w:val="5895B486"/>
    <w:rsid w:val="589C5049"/>
    <w:rsid w:val="58A28C03"/>
    <w:rsid w:val="58A31057"/>
    <w:rsid w:val="58AA82FF"/>
    <w:rsid w:val="58AC33EC"/>
    <w:rsid w:val="58AF4342"/>
    <w:rsid w:val="58B09F26"/>
    <w:rsid w:val="58B11E57"/>
    <w:rsid w:val="58B1CA69"/>
    <w:rsid w:val="58B37159"/>
    <w:rsid w:val="58B453E7"/>
    <w:rsid w:val="58BD0C0C"/>
    <w:rsid w:val="58C02F3F"/>
    <w:rsid w:val="58C1A9CD"/>
    <w:rsid w:val="58C290AE"/>
    <w:rsid w:val="58CAD6D5"/>
    <w:rsid w:val="58D8AFB1"/>
    <w:rsid w:val="58E070AC"/>
    <w:rsid w:val="58E2FC91"/>
    <w:rsid w:val="58E7EC82"/>
    <w:rsid w:val="58ED2583"/>
    <w:rsid w:val="58ED6FE4"/>
    <w:rsid w:val="58F16318"/>
    <w:rsid w:val="58F4225F"/>
    <w:rsid w:val="58F7F3C9"/>
    <w:rsid w:val="58FD63B8"/>
    <w:rsid w:val="590587BC"/>
    <w:rsid w:val="5909DA93"/>
    <w:rsid w:val="590B467B"/>
    <w:rsid w:val="5910BF4C"/>
    <w:rsid w:val="5915A364"/>
    <w:rsid w:val="5918D87B"/>
    <w:rsid w:val="592179F3"/>
    <w:rsid w:val="5922AE09"/>
    <w:rsid w:val="59278818"/>
    <w:rsid w:val="592C69AB"/>
    <w:rsid w:val="5931BBA5"/>
    <w:rsid w:val="59374DD3"/>
    <w:rsid w:val="5939FA05"/>
    <w:rsid w:val="593DAAA9"/>
    <w:rsid w:val="59411169"/>
    <w:rsid w:val="594F343C"/>
    <w:rsid w:val="5951E9B7"/>
    <w:rsid w:val="5956F037"/>
    <w:rsid w:val="59593D0D"/>
    <w:rsid w:val="595CC658"/>
    <w:rsid w:val="5960FAA4"/>
    <w:rsid w:val="5961658B"/>
    <w:rsid w:val="59634C10"/>
    <w:rsid w:val="59642728"/>
    <w:rsid w:val="5965BFA5"/>
    <w:rsid w:val="59675EE1"/>
    <w:rsid w:val="596E2D55"/>
    <w:rsid w:val="596E4A7F"/>
    <w:rsid w:val="597A7B0C"/>
    <w:rsid w:val="597CD4B3"/>
    <w:rsid w:val="5985DE35"/>
    <w:rsid w:val="598E0929"/>
    <w:rsid w:val="59916552"/>
    <w:rsid w:val="59966678"/>
    <w:rsid w:val="599A9748"/>
    <w:rsid w:val="599DD91F"/>
    <w:rsid w:val="59A2F70E"/>
    <w:rsid w:val="59A87A2F"/>
    <w:rsid w:val="59A99591"/>
    <w:rsid w:val="59AB3FC7"/>
    <w:rsid w:val="59AF2F4E"/>
    <w:rsid w:val="59B331D8"/>
    <w:rsid w:val="59BC0445"/>
    <w:rsid w:val="59C5F028"/>
    <w:rsid w:val="59CFDC24"/>
    <w:rsid w:val="59D57347"/>
    <w:rsid w:val="59D8B6F6"/>
    <w:rsid w:val="59D8D63A"/>
    <w:rsid w:val="59DC1F86"/>
    <w:rsid w:val="59E50F2E"/>
    <w:rsid w:val="59EDB463"/>
    <w:rsid w:val="59EFB1D9"/>
    <w:rsid w:val="59F3CB2C"/>
    <w:rsid w:val="59F4A41F"/>
    <w:rsid w:val="59F5348E"/>
    <w:rsid w:val="59F66F2D"/>
    <w:rsid w:val="59F9AB74"/>
    <w:rsid w:val="59FC42CA"/>
    <w:rsid w:val="59FD8F1B"/>
    <w:rsid w:val="59FEF763"/>
    <w:rsid w:val="5A04CD3B"/>
    <w:rsid w:val="5A099923"/>
    <w:rsid w:val="5A09FCE7"/>
    <w:rsid w:val="5A0B3067"/>
    <w:rsid w:val="5A170BF5"/>
    <w:rsid w:val="5A1B6545"/>
    <w:rsid w:val="5A1DC97E"/>
    <w:rsid w:val="5A26E2C8"/>
    <w:rsid w:val="5A27B2E5"/>
    <w:rsid w:val="5A2AC1A4"/>
    <w:rsid w:val="5A2B181E"/>
    <w:rsid w:val="5A327EA2"/>
    <w:rsid w:val="5A3287FD"/>
    <w:rsid w:val="5A36519E"/>
    <w:rsid w:val="5A36D97F"/>
    <w:rsid w:val="5A377F5F"/>
    <w:rsid w:val="5A3B35A4"/>
    <w:rsid w:val="5A3D7885"/>
    <w:rsid w:val="5A40A77B"/>
    <w:rsid w:val="5A435F3A"/>
    <w:rsid w:val="5A52D51D"/>
    <w:rsid w:val="5A58268E"/>
    <w:rsid w:val="5A58E2E6"/>
    <w:rsid w:val="5A609B88"/>
    <w:rsid w:val="5A636448"/>
    <w:rsid w:val="5A6F0824"/>
    <w:rsid w:val="5A7EEFE6"/>
    <w:rsid w:val="5A8076F8"/>
    <w:rsid w:val="5A84DE29"/>
    <w:rsid w:val="5A890CDB"/>
    <w:rsid w:val="5A8A003D"/>
    <w:rsid w:val="5A8A0107"/>
    <w:rsid w:val="5A8E73FD"/>
    <w:rsid w:val="5A9C138A"/>
    <w:rsid w:val="5A9D51B4"/>
    <w:rsid w:val="5AA0644C"/>
    <w:rsid w:val="5AA07267"/>
    <w:rsid w:val="5AA0E11D"/>
    <w:rsid w:val="5AA7E22D"/>
    <w:rsid w:val="5AA86CCA"/>
    <w:rsid w:val="5AB272C8"/>
    <w:rsid w:val="5AB2A917"/>
    <w:rsid w:val="5AB32D94"/>
    <w:rsid w:val="5AB9574D"/>
    <w:rsid w:val="5ABB4560"/>
    <w:rsid w:val="5ABC1691"/>
    <w:rsid w:val="5AC3A731"/>
    <w:rsid w:val="5AC4EADC"/>
    <w:rsid w:val="5AC593E8"/>
    <w:rsid w:val="5ACE1B7A"/>
    <w:rsid w:val="5ACF95B6"/>
    <w:rsid w:val="5AD25B14"/>
    <w:rsid w:val="5AD849F1"/>
    <w:rsid w:val="5ADD5BF5"/>
    <w:rsid w:val="5AE30B6F"/>
    <w:rsid w:val="5AEBF05C"/>
    <w:rsid w:val="5AF052D1"/>
    <w:rsid w:val="5AFD9955"/>
    <w:rsid w:val="5B005C8F"/>
    <w:rsid w:val="5B014696"/>
    <w:rsid w:val="5B080FBA"/>
    <w:rsid w:val="5B08A895"/>
    <w:rsid w:val="5B0A01A4"/>
    <w:rsid w:val="5B0F0833"/>
    <w:rsid w:val="5B0F7C48"/>
    <w:rsid w:val="5B11F47D"/>
    <w:rsid w:val="5B12BA96"/>
    <w:rsid w:val="5B1CE5D0"/>
    <w:rsid w:val="5B257898"/>
    <w:rsid w:val="5B27E3BC"/>
    <w:rsid w:val="5B2B3373"/>
    <w:rsid w:val="5B3050D0"/>
    <w:rsid w:val="5B30E8E0"/>
    <w:rsid w:val="5B3A78E1"/>
    <w:rsid w:val="5B423D7C"/>
    <w:rsid w:val="5B46195C"/>
    <w:rsid w:val="5B489FC3"/>
    <w:rsid w:val="5B493F71"/>
    <w:rsid w:val="5B4AC5B2"/>
    <w:rsid w:val="5B515298"/>
    <w:rsid w:val="5B525181"/>
    <w:rsid w:val="5B542AFE"/>
    <w:rsid w:val="5B5582D3"/>
    <w:rsid w:val="5B57282B"/>
    <w:rsid w:val="5B5C5E2C"/>
    <w:rsid w:val="5B665DC8"/>
    <w:rsid w:val="5B683B0B"/>
    <w:rsid w:val="5B78BB33"/>
    <w:rsid w:val="5B7D0A50"/>
    <w:rsid w:val="5B80BA03"/>
    <w:rsid w:val="5B8251C6"/>
    <w:rsid w:val="5B860D6F"/>
    <w:rsid w:val="5B910011"/>
    <w:rsid w:val="5B913B1B"/>
    <w:rsid w:val="5B95DB56"/>
    <w:rsid w:val="5B97F953"/>
    <w:rsid w:val="5B98592D"/>
    <w:rsid w:val="5B9B028C"/>
    <w:rsid w:val="5BA06501"/>
    <w:rsid w:val="5BA19633"/>
    <w:rsid w:val="5BA4B5FC"/>
    <w:rsid w:val="5BAC0F7D"/>
    <w:rsid w:val="5BAC2B6C"/>
    <w:rsid w:val="5BAED725"/>
    <w:rsid w:val="5BAFC9B6"/>
    <w:rsid w:val="5BB187A5"/>
    <w:rsid w:val="5BB7DF25"/>
    <w:rsid w:val="5BBAB68C"/>
    <w:rsid w:val="5BC6BB65"/>
    <w:rsid w:val="5BCE3564"/>
    <w:rsid w:val="5BDBE57F"/>
    <w:rsid w:val="5BDC037A"/>
    <w:rsid w:val="5BEBE676"/>
    <w:rsid w:val="5BEC736D"/>
    <w:rsid w:val="5BEF4E4C"/>
    <w:rsid w:val="5BFF17B1"/>
    <w:rsid w:val="5C04FA7F"/>
    <w:rsid w:val="5C08DC24"/>
    <w:rsid w:val="5C0C31BD"/>
    <w:rsid w:val="5C0D6BC7"/>
    <w:rsid w:val="5C0EB0F1"/>
    <w:rsid w:val="5C1007D6"/>
    <w:rsid w:val="5C179748"/>
    <w:rsid w:val="5C1E45B7"/>
    <w:rsid w:val="5C1EE215"/>
    <w:rsid w:val="5C2C1430"/>
    <w:rsid w:val="5C2D8404"/>
    <w:rsid w:val="5C2FA793"/>
    <w:rsid w:val="5C33D3CB"/>
    <w:rsid w:val="5C38C4B7"/>
    <w:rsid w:val="5C3C7E5F"/>
    <w:rsid w:val="5C3FA14A"/>
    <w:rsid w:val="5C44AB3B"/>
    <w:rsid w:val="5C4A3CAF"/>
    <w:rsid w:val="5C54B58A"/>
    <w:rsid w:val="5C5DC89A"/>
    <w:rsid w:val="5C653D1E"/>
    <w:rsid w:val="5C824CFD"/>
    <w:rsid w:val="5C83EC48"/>
    <w:rsid w:val="5C8840B8"/>
    <w:rsid w:val="5C8CF2E3"/>
    <w:rsid w:val="5CA8386B"/>
    <w:rsid w:val="5CAA8E5F"/>
    <w:rsid w:val="5CAD28C6"/>
    <w:rsid w:val="5CAEFC93"/>
    <w:rsid w:val="5CB18E0E"/>
    <w:rsid w:val="5CB29CD5"/>
    <w:rsid w:val="5CB302A8"/>
    <w:rsid w:val="5CB423B9"/>
    <w:rsid w:val="5CB59B73"/>
    <w:rsid w:val="5CBDFE46"/>
    <w:rsid w:val="5CC3ECF5"/>
    <w:rsid w:val="5CC60BC1"/>
    <w:rsid w:val="5CC702D6"/>
    <w:rsid w:val="5CD713BB"/>
    <w:rsid w:val="5CD79E0D"/>
    <w:rsid w:val="5CDB5538"/>
    <w:rsid w:val="5CDBEF7B"/>
    <w:rsid w:val="5CEFF86C"/>
    <w:rsid w:val="5CF2BF24"/>
    <w:rsid w:val="5CF66D67"/>
    <w:rsid w:val="5CF97E6D"/>
    <w:rsid w:val="5D012D3B"/>
    <w:rsid w:val="5D025A90"/>
    <w:rsid w:val="5D0852D6"/>
    <w:rsid w:val="5D08A89A"/>
    <w:rsid w:val="5D0955B0"/>
    <w:rsid w:val="5D0E6A28"/>
    <w:rsid w:val="5D117053"/>
    <w:rsid w:val="5D12B303"/>
    <w:rsid w:val="5D15CB80"/>
    <w:rsid w:val="5D163D50"/>
    <w:rsid w:val="5D214604"/>
    <w:rsid w:val="5D21A1EC"/>
    <w:rsid w:val="5D262D03"/>
    <w:rsid w:val="5D276510"/>
    <w:rsid w:val="5D2883A6"/>
    <w:rsid w:val="5D314800"/>
    <w:rsid w:val="5D33DF5C"/>
    <w:rsid w:val="5D3E9CAF"/>
    <w:rsid w:val="5D403AFE"/>
    <w:rsid w:val="5D43CAB9"/>
    <w:rsid w:val="5D46F387"/>
    <w:rsid w:val="5D51855F"/>
    <w:rsid w:val="5D562B28"/>
    <w:rsid w:val="5D5D4721"/>
    <w:rsid w:val="5D5D9690"/>
    <w:rsid w:val="5D5F51C2"/>
    <w:rsid w:val="5D61CEBE"/>
    <w:rsid w:val="5D66EEC4"/>
    <w:rsid w:val="5D6BB344"/>
    <w:rsid w:val="5D6C211D"/>
    <w:rsid w:val="5D72DC2F"/>
    <w:rsid w:val="5D74C937"/>
    <w:rsid w:val="5D79417F"/>
    <w:rsid w:val="5D7C295A"/>
    <w:rsid w:val="5D7E318B"/>
    <w:rsid w:val="5D83764C"/>
    <w:rsid w:val="5D849FFB"/>
    <w:rsid w:val="5D86CE41"/>
    <w:rsid w:val="5D8905AC"/>
    <w:rsid w:val="5D8925E9"/>
    <w:rsid w:val="5D8D4D8E"/>
    <w:rsid w:val="5D9192B2"/>
    <w:rsid w:val="5D932CE4"/>
    <w:rsid w:val="5D98B952"/>
    <w:rsid w:val="5D99F5B3"/>
    <w:rsid w:val="5D9AA8E9"/>
    <w:rsid w:val="5D9C415D"/>
    <w:rsid w:val="5D9DD1A9"/>
    <w:rsid w:val="5D9EA92D"/>
    <w:rsid w:val="5DA273EC"/>
    <w:rsid w:val="5DA97067"/>
    <w:rsid w:val="5DA99865"/>
    <w:rsid w:val="5DAC9C59"/>
    <w:rsid w:val="5DAD7BA5"/>
    <w:rsid w:val="5DB30477"/>
    <w:rsid w:val="5DB8262B"/>
    <w:rsid w:val="5DB9C5D8"/>
    <w:rsid w:val="5DBAD0DB"/>
    <w:rsid w:val="5DC4EFFF"/>
    <w:rsid w:val="5DC787DE"/>
    <w:rsid w:val="5DC97730"/>
    <w:rsid w:val="5DCC861A"/>
    <w:rsid w:val="5DCD3871"/>
    <w:rsid w:val="5DCE66F0"/>
    <w:rsid w:val="5DD0F3E7"/>
    <w:rsid w:val="5DE56211"/>
    <w:rsid w:val="5DF0C68B"/>
    <w:rsid w:val="5DF11F10"/>
    <w:rsid w:val="5DF7C633"/>
    <w:rsid w:val="5DF8BA19"/>
    <w:rsid w:val="5DFE662C"/>
    <w:rsid w:val="5E00CD91"/>
    <w:rsid w:val="5E028847"/>
    <w:rsid w:val="5E02C5A2"/>
    <w:rsid w:val="5E0595E8"/>
    <w:rsid w:val="5E064672"/>
    <w:rsid w:val="5E068F15"/>
    <w:rsid w:val="5E1262FF"/>
    <w:rsid w:val="5E169C8D"/>
    <w:rsid w:val="5E1C329E"/>
    <w:rsid w:val="5E1D0235"/>
    <w:rsid w:val="5E212677"/>
    <w:rsid w:val="5E2A588D"/>
    <w:rsid w:val="5E2DE7B6"/>
    <w:rsid w:val="5E371DE6"/>
    <w:rsid w:val="5E3AF55B"/>
    <w:rsid w:val="5E3B6257"/>
    <w:rsid w:val="5E3EE121"/>
    <w:rsid w:val="5E3F0E3A"/>
    <w:rsid w:val="5E41939B"/>
    <w:rsid w:val="5E4261E8"/>
    <w:rsid w:val="5E519E62"/>
    <w:rsid w:val="5E51BAFE"/>
    <w:rsid w:val="5E531BC9"/>
    <w:rsid w:val="5E5DC4D2"/>
    <w:rsid w:val="5E6033DE"/>
    <w:rsid w:val="5E639655"/>
    <w:rsid w:val="5E63D1A8"/>
    <w:rsid w:val="5E64F8E9"/>
    <w:rsid w:val="5E67B465"/>
    <w:rsid w:val="5E6821D4"/>
    <w:rsid w:val="5E683735"/>
    <w:rsid w:val="5E6972EA"/>
    <w:rsid w:val="5E6F0F73"/>
    <w:rsid w:val="5E71D425"/>
    <w:rsid w:val="5E7225A1"/>
    <w:rsid w:val="5E747BEF"/>
    <w:rsid w:val="5E75095B"/>
    <w:rsid w:val="5E76A885"/>
    <w:rsid w:val="5E7810B0"/>
    <w:rsid w:val="5E783450"/>
    <w:rsid w:val="5E7C6C89"/>
    <w:rsid w:val="5E7D2940"/>
    <w:rsid w:val="5E7EEB6F"/>
    <w:rsid w:val="5E827B0D"/>
    <w:rsid w:val="5E869B70"/>
    <w:rsid w:val="5E893A43"/>
    <w:rsid w:val="5E89BB21"/>
    <w:rsid w:val="5E9022D9"/>
    <w:rsid w:val="5E90E40F"/>
    <w:rsid w:val="5E926674"/>
    <w:rsid w:val="5E965962"/>
    <w:rsid w:val="5E96CE01"/>
    <w:rsid w:val="5E99031F"/>
    <w:rsid w:val="5E9CE245"/>
    <w:rsid w:val="5E9F9D1B"/>
    <w:rsid w:val="5EA21EE8"/>
    <w:rsid w:val="5EAA5CF7"/>
    <w:rsid w:val="5EAD153D"/>
    <w:rsid w:val="5EB016A8"/>
    <w:rsid w:val="5EB426B0"/>
    <w:rsid w:val="5EB4A557"/>
    <w:rsid w:val="5EB58994"/>
    <w:rsid w:val="5EB862F5"/>
    <w:rsid w:val="5EBDBF49"/>
    <w:rsid w:val="5EC2FF08"/>
    <w:rsid w:val="5EC6A108"/>
    <w:rsid w:val="5ECB8D15"/>
    <w:rsid w:val="5ECD1798"/>
    <w:rsid w:val="5ECD676C"/>
    <w:rsid w:val="5ED4D157"/>
    <w:rsid w:val="5ED97A23"/>
    <w:rsid w:val="5EDA80E1"/>
    <w:rsid w:val="5EE16FCE"/>
    <w:rsid w:val="5EE285F5"/>
    <w:rsid w:val="5EE2D595"/>
    <w:rsid w:val="5EEFE579"/>
    <w:rsid w:val="5EF19253"/>
    <w:rsid w:val="5EF5320E"/>
    <w:rsid w:val="5F064F06"/>
    <w:rsid w:val="5F081DC0"/>
    <w:rsid w:val="5F0A96D2"/>
    <w:rsid w:val="5F0F7EF1"/>
    <w:rsid w:val="5F1241F1"/>
    <w:rsid w:val="5F148A64"/>
    <w:rsid w:val="5F2594DB"/>
    <w:rsid w:val="5F2D8C42"/>
    <w:rsid w:val="5F329C3F"/>
    <w:rsid w:val="5F33CA81"/>
    <w:rsid w:val="5F357794"/>
    <w:rsid w:val="5F36FCA0"/>
    <w:rsid w:val="5F378117"/>
    <w:rsid w:val="5F3DC4EF"/>
    <w:rsid w:val="5F428EDD"/>
    <w:rsid w:val="5F44CB6C"/>
    <w:rsid w:val="5F451414"/>
    <w:rsid w:val="5F4ED2EC"/>
    <w:rsid w:val="5F4FAF12"/>
    <w:rsid w:val="5F59BBA7"/>
    <w:rsid w:val="5F6092ED"/>
    <w:rsid w:val="5F61B422"/>
    <w:rsid w:val="5F6387E6"/>
    <w:rsid w:val="5F64C6F6"/>
    <w:rsid w:val="5F6A551A"/>
    <w:rsid w:val="5F6A953F"/>
    <w:rsid w:val="5F6E297C"/>
    <w:rsid w:val="5F733481"/>
    <w:rsid w:val="5F748C6E"/>
    <w:rsid w:val="5F7A4B49"/>
    <w:rsid w:val="5F7CD06D"/>
    <w:rsid w:val="5F7DAEED"/>
    <w:rsid w:val="5F840930"/>
    <w:rsid w:val="5F850D15"/>
    <w:rsid w:val="5F89E8F9"/>
    <w:rsid w:val="5F97249D"/>
    <w:rsid w:val="5FA9A979"/>
    <w:rsid w:val="5FAB15DA"/>
    <w:rsid w:val="5FB0285C"/>
    <w:rsid w:val="5FB3DCAD"/>
    <w:rsid w:val="5FB79229"/>
    <w:rsid w:val="5FBE0FE5"/>
    <w:rsid w:val="5FC6A8A4"/>
    <w:rsid w:val="5FC81A6E"/>
    <w:rsid w:val="5FC82E55"/>
    <w:rsid w:val="5FCC1518"/>
    <w:rsid w:val="5FCD3BDC"/>
    <w:rsid w:val="5FD0472D"/>
    <w:rsid w:val="5FD16EC5"/>
    <w:rsid w:val="5FD2ECE7"/>
    <w:rsid w:val="5FD4CF53"/>
    <w:rsid w:val="5FD57623"/>
    <w:rsid w:val="5FD76C79"/>
    <w:rsid w:val="5FD7AF4C"/>
    <w:rsid w:val="5FD8FC43"/>
    <w:rsid w:val="5FDCB7EB"/>
    <w:rsid w:val="5FDF95CC"/>
    <w:rsid w:val="5FE00E10"/>
    <w:rsid w:val="5FE44408"/>
    <w:rsid w:val="5FE8D8AC"/>
    <w:rsid w:val="5FF0E78D"/>
    <w:rsid w:val="5FFDA89B"/>
    <w:rsid w:val="60046603"/>
    <w:rsid w:val="60096846"/>
    <w:rsid w:val="600A82DE"/>
    <w:rsid w:val="60122C84"/>
    <w:rsid w:val="6012D31C"/>
    <w:rsid w:val="60153E63"/>
    <w:rsid w:val="60167304"/>
    <w:rsid w:val="601BDF03"/>
    <w:rsid w:val="6022813F"/>
    <w:rsid w:val="602B874C"/>
    <w:rsid w:val="602DAFBA"/>
    <w:rsid w:val="602DF073"/>
    <w:rsid w:val="60313BD2"/>
    <w:rsid w:val="6034B2C6"/>
    <w:rsid w:val="60367226"/>
    <w:rsid w:val="6037E34A"/>
    <w:rsid w:val="6039F948"/>
    <w:rsid w:val="603C9579"/>
    <w:rsid w:val="60402E8A"/>
    <w:rsid w:val="6044C199"/>
    <w:rsid w:val="604A665B"/>
    <w:rsid w:val="604C94FB"/>
    <w:rsid w:val="604D3EBF"/>
    <w:rsid w:val="60544ED6"/>
    <w:rsid w:val="605C686A"/>
    <w:rsid w:val="605CC62F"/>
    <w:rsid w:val="6060DD60"/>
    <w:rsid w:val="60678125"/>
    <w:rsid w:val="606DADCB"/>
    <w:rsid w:val="60710986"/>
    <w:rsid w:val="60753EEC"/>
    <w:rsid w:val="607BF211"/>
    <w:rsid w:val="607CBF7F"/>
    <w:rsid w:val="607ED27F"/>
    <w:rsid w:val="6080E609"/>
    <w:rsid w:val="6081F073"/>
    <w:rsid w:val="60851CE0"/>
    <w:rsid w:val="608BBB7C"/>
    <w:rsid w:val="60910977"/>
    <w:rsid w:val="6092AF78"/>
    <w:rsid w:val="6094A2EC"/>
    <w:rsid w:val="60993368"/>
    <w:rsid w:val="609E1E60"/>
    <w:rsid w:val="60A05D08"/>
    <w:rsid w:val="60A49A9D"/>
    <w:rsid w:val="60A59F7C"/>
    <w:rsid w:val="60A6698C"/>
    <w:rsid w:val="60A6F322"/>
    <w:rsid w:val="60B2F85D"/>
    <w:rsid w:val="60B3E3B1"/>
    <w:rsid w:val="60B9FF55"/>
    <w:rsid w:val="60BEF4DF"/>
    <w:rsid w:val="60C106CF"/>
    <w:rsid w:val="60CF24F6"/>
    <w:rsid w:val="60CFB691"/>
    <w:rsid w:val="60CFC72C"/>
    <w:rsid w:val="60D9DB92"/>
    <w:rsid w:val="60DDCF89"/>
    <w:rsid w:val="60DFB2A5"/>
    <w:rsid w:val="60E0453F"/>
    <w:rsid w:val="60E16224"/>
    <w:rsid w:val="60E1F34C"/>
    <w:rsid w:val="60E6D895"/>
    <w:rsid w:val="60E90883"/>
    <w:rsid w:val="60F24C27"/>
    <w:rsid w:val="60F3413C"/>
    <w:rsid w:val="60F3A738"/>
    <w:rsid w:val="60F8951F"/>
    <w:rsid w:val="60FF2B6C"/>
    <w:rsid w:val="60FF7E0A"/>
    <w:rsid w:val="61024E0C"/>
    <w:rsid w:val="610BB658"/>
    <w:rsid w:val="6114F7EE"/>
    <w:rsid w:val="61151064"/>
    <w:rsid w:val="6116F1ED"/>
    <w:rsid w:val="611E34A5"/>
    <w:rsid w:val="61215F35"/>
    <w:rsid w:val="6121F66D"/>
    <w:rsid w:val="612B18FB"/>
    <w:rsid w:val="612D0017"/>
    <w:rsid w:val="6137B19F"/>
    <w:rsid w:val="613BFA15"/>
    <w:rsid w:val="6140CAC1"/>
    <w:rsid w:val="61459199"/>
    <w:rsid w:val="614D6C70"/>
    <w:rsid w:val="614E63E7"/>
    <w:rsid w:val="61548C19"/>
    <w:rsid w:val="6156D40E"/>
    <w:rsid w:val="616DBC25"/>
    <w:rsid w:val="61704BF6"/>
    <w:rsid w:val="61728D84"/>
    <w:rsid w:val="6175F5B5"/>
    <w:rsid w:val="617C2445"/>
    <w:rsid w:val="6182C6D3"/>
    <w:rsid w:val="6187C96C"/>
    <w:rsid w:val="6188BF3D"/>
    <w:rsid w:val="618B1954"/>
    <w:rsid w:val="6199011B"/>
    <w:rsid w:val="61A50AA8"/>
    <w:rsid w:val="61A8188D"/>
    <w:rsid w:val="61A82187"/>
    <w:rsid w:val="61B4B7CF"/>
    <w:rsid w:val="61C67CC4"/>
    <w:rsid w:val="61C69CA7"/>
    <w:rsid w:val="61CC094D"/>
    <w:rsid w:val="61D6DFA0"/>
    <w:rsid w:val="61D7D3FE"/>
    <w:rsid w:val="61DC50F0"/>
    <w:rsid w:val="61DC5C1E"/>
    <w:rsid w:val="61DCC5FA"/>
    <w:rsid w:val="61E10957"/>
    <w:rsid w:val="61E7BBE7"/>
    <w:rsid w:val="61EC41D9"/>
    <w:rsid w:val="61ED10CB"/>
    <w:rsid w:val="61FEB059"/>
    <w:rsid w:val="61FFEBB8"/>
    <w:rsid w:val="6200969B"/>
    <w:rsid w:val="62074838"/>
    <w:rsid w:val="620DF38C"/>
    <w:rsid w:val="6211340F"/>
    <w:rsid w:val="6211FE55"/>
    <w:rsid w:val="6212EFED"/>
    <w:rsid w:val="62134A8A"/>
    <w:rsid w:val="6213E243"/>
    <w:rsid w:val="621E61B6"/>
    <w:rsid w:val="6223FE05"/>
    <w:rsid w:val="62241541"/>
    <w:rsid w:val="6227A2A2"/>
    <w:rsid w:val="622AF7D9"/>
    <w:rsid w:val="622B1C7B"/>
    <w:rsid w:val="622D3CFF"/>
    <w:rsid w:val="622D83DA"/>
    <w:rsid w:val="622EA84B"/>
    <w:rsid w:val="62307FA7"/>
    <w:rsid w:val="62340389"/>
    <w:rsid w:val="62382CF2"/>
    <w:rsid w:val="623D8F3B"/>
    <w:rsid w:val="623FA0B2"/>
    <w:rsid w:val="62471841"/>
    <w:rsid w:val="62522C63"/>
    <w:rsid w:val="62556B9A"/>
    <w:rsid w:val="6255EC6E"/>
    <w:rsid w:val="625A0DC6"/>
    <w:rsid w:val="626083A6"/>
    <w:rsid w:val="6260EB7D"/>
    <w:rsid w:val="6261C7FD"/>
    <w:rsid w:val="626450DC"/>
    <w:rsid w:val="6269C111"/>
    <w:rsid w:val="626AC832"/>
    <w:rsid w:val="626E30E0"/>
    <w:rsid w:val="62754430"/>
    <w:rsid w:val="627B8A2B"/>
    <w:rsid w:val="627BE0D0"/>
    <w:rsid w:val="627CE238"/>
    <w:rsid w:val="62848971"/>
    <w:rsid w:val="6285A1CF"/>
    <w:rsid w:val="6288395E"/>
    <w:rsid w:val="628ADBEE"/>
    <w:rsid w:val="628C3E5F"/>
    <w:rsid w:val="629EE5BC"/>
    <w:rsid w:val="62A35DD3"/>
    <w:rsid w:val="62A4C118"/>
    <w:rsid w:val="62A5F7CA"/>
    <w:rsid w:val="62AB4FB9"/>
    <w:rsid w:val="62AC3967"/>
    <w:rsid w:val="62B33384"/>
    <w:rsid w:val="62B5C5CE"/>
    <w:rsid w:val="62B879C7"/>
    <w:rsid w:val="62BA87A4"/>
    <w:rsid w:val="62BC14D4"/>
    <w:rsid w:val="62C3249D"/>
    <w:rsid w:val="62C419B8"/>
    <w:rsid w:val="62C6B83B"/>
    <w:rsid w:val="62C9DB1E"/>
    <w:rsid w:val="62CC16BF"/>
    <w:rsid w:val="62D768C3"/>
    <w:rsid w:val="62DC4855"/>
    <w:rsid w:val="62DD8D43"/>
    <w:rsid w:val="62E0E34F"/>
    <w:rsid w:val="62F162C4"/>
    <w:rsid w:val="62F2DD5F"/>
    <w:rsid w:val="62F42112"/>
    <w:rsid w:val="62F42707"/>
    <w:rsid w:val="62FBABC1"/>
    <w:rsid w:val="63002E78"/>
    <w:rsid w:val="630142A8"/>
    <w:rsid w:val="6303C893"/>
    <w:rsid w:val="6304BAB8"/>
    <w:rsid w:val="630ABB78"/>
    <w:rsid w:val="6314D943"/>
    <w:rsid w:val="63174625"/>
    <w:rsid w:val="6319D92F"/>
    <w:rsid w:val="631B143F"/>
    <w:rsid w:val="631CB980"/>
    <w:rsid w:val="631DAB4C"/>
    <w:rsid w:val="632236D6"/>
    <w:rsid w:val="63236649"/>
    <w:rsid w:val="6324BED5"/>
    <w:rsid w:val="63256FF9"/>
    <w:rsid w:val="6325AEAF"/>
    <w:rsid w:val="6325F5A3"/>
    <w:rsid w:val="6326A482"/>
    <w:rsid w:val="6327F4BC"/>
    <w:rsid w:val="632D2176"/>
    <w:rsid w:val="63316126"/>
    <w:rsid w:val="6332A76F"/>
    <w:rsid w:val="63441C93"/>
    <w:rsid w:val="634540A8"/>
    <w:rsid w:val="634C3A49"/>
    <w:rsid w:val="634D11E0"/>
    <w:rsid w:val="63528A5F"/>
    <w:rsid w:val="635D40A2"/>
    <w:rsid w:val="6360B133"/>
    <w:rsid w:val="636A0237"/>
    <w:rsid w:val="636FE6B1"/>
    <w:rsid w:val="63708395"/>
    <w:rsid w:val="6370E471"/>
    <w:rsid w:val="63722D9C"/>
    <w:rsid w:val="63805404"/>
    <w:rsid w:val="638338AC"/>
    <w:rsid w:val="638561DC"/>
    <w:rsid w:val="638842E4"/>
    <w:rsid w:val="6389A0B4"/>
    <w:rsid w:val="638B3F73"/>
    <w:rsid w:val="6391FF3F"/>
    <w:rsid w:val="639A47F4"/>
    <w:rsid w:val="63A08003"/>
    <w:rsid w:val="63A0D7AC"/>
    <w:rsid w:val="63A9FAD8"/>
    <w:rsid w:val="63ABCA75"/>
    <w:rsid w:val="63AF237C"/>
    <w:rsid w:val="63B44CBB"/>
    <w:rsid w:val="63C091F0"/>
    <w:rsid w:val="63C0CFAA"/>
    <w:rsid w:val="63C1750C"/>
    <w:rsid w:val="63C31AD9"/>
    <w:rsid w:val="63C5A1A9"/>
    <w:rsid w:val="63C5A417"/>
    <w:rsid w:val="63C96B46"/>
    <w:rsid w:val="63CB568B"/>
    <w:rsid w:val="63CD2E8E"/>
    <w:rsid w:val="63DA4064"/>
    <w:rsid w:val="63DA5745"/>
    <w:rsid w:val="63DB3470"/>
    <w:rsid w:val="63DE080F"/>
    <w:rsid w:val="63EACA82"/>
    <w:rsid w:val="63EBED31"/>
    <w:rsid w:val="63EBFAE7"/>
    <w:rsid w:val="63F1270F"/>
    <w:rsid w:val="63F3D441"/>
    <w:rsid w:val="63F962AD"/>
    <w:rsid w:val="63FABCB3"/>
    <w:rsid w:val="640432BA"/>
    <w:rsid w:val="64045924"/>
    <w:rsid w:val="6405EE40"/>
    <w:rsid w:val="640963F5"/>
    <w:rsid w:val="6409AABB"/>
    <w:rsid w:val="64128E05"/>
    <w:rsid w:val="6416AF1F"/>
    <w:rsid w:val="6418CA82"/>
    <w:rsid w:val="6419AC53"/>
    <w:rsid w:val="641A0896"/>
    <w:rsid w:val="641AC2E8"/>
    <w:rsid w:val="642103F6"/>
    <w:rsid w:val="6421AEBB"/>
    <w:rsid w:val="642237F9"/>
    <w:rsid w:val="6425D45D"/>
    <w:rsid w:val="6426DF86"/>
    <w:rsid w:val="642710FE"/>
    <w:rsid w:val="64308A40"/>
    <w:rsid w:val="6430AC9B"/>
    <w:rsid w:val="64331134"/>
    <w:rsid w:val="64403C82"/>
    <w:rsid w:val="64435733"/>
    <w:rsid w:val="64470A0C"/>
    <w:rsid w:val="644DEEFA"/>
    <w:rsid w:val="6457F287"/>
    <w:rsid w:val="645BF26B"/>
    <w:rsid w:val="645CB24E"/>
    <w:rsid w:val="645FF81E"/>
    <w:rsid w:val="64628480"/>
    <w:rsid w:val="64635004"/>
    <w:rsid w:val="6469E325"/>
    <w:rsid w:val="6476E35E"/>
    <w:rsid w:val="647AB5A8"/>
    <w:rsid w:val="6483AC29"/>
    <w:rsid w:val="64904359"/>
    <w:rsid w:val="6490A787"/>
    <w:rsid w:val="6495D6C7"/>
    <w:rsid w:val="649C790D"/>
    <w:rsid w:val="649E729C"/>
    <w:rsid w:val="649FFE9E"/>
    <w:rsid w:val="64A3837D"/>
    <w:rsid w:val="64A77CD8"/>
    <w:rsid w:val="64B16EF4"/>
    <w:rsid w:val="64B2AE5D"/>
    <w:rsid w:val="64B4E27E"/>
    <w:rsid w:val="64B57572"/>
    <w:rsid w:val="64B666F6"/>
    <w:rsid w:val="64C0B0DA"/>
    <w:rsid w:val="64D2D809"/>
    <w:rsid w:val="64DAE0E8"/>
    <w:rsid w:val="64DEC42B"/>
    <w:rsid w:val="64E282B8"/>
    <w:rsid w:val="64E576E1"/>
    <w:rsid w:val="64E944E2"/>
    <w:rsid w:val="64EA07E7"/>
    <w:rsid w:val="64F0FECE"/>
    <w:rsid w:val="64F1199C"/>
    <w:rsid w:val="64F23654"/>
    <w:rsid w:val="64F25154"/>
    <w:rsid w:val="64F5AD93"/>
    <w:rsid w:val="650399BA"/>
    <w:rsid w:val="6507D815"/>
    <w:rsid w:val="6508C68F"/>
    <w:rsid w:val="650DEEF0"/>
    <w:rsid w:val="650E4250"/>
    <w:rsid w:val="650F8443"/>
    <w:rsid w:val="651648C2"/>
    <w:rsid w:val="651AA3A0"/>
    <w:rsid w:val="651F1905"/>
    <w:rsid w:val="65220D62"/>
    <w:rsid w:val="652E1A2C"/>
    <w:rsid w:val="65357523"/>
    <w:rsid w:val="65373EB2"/>
    <w:rsid w:val="6543B9C2"/>
    <w:rsid w:val="654C2A54"/>
    <w:rsid w:val="654CC956"/>
    <w:rsid w:val="654F9E3F"/>
    <w:rsid w:val="6552602A"/>
    <w:rsid w:val="655D819E"/>
    <w:rsid w:val="6560D866"/>
    <w:rsid w:val="6566D3D3"/>
    <w:rsid w:val="656B5783"/>
    <w:rsid w:val="656C3A48"/>
    <w:rsid w:val="656CB91F"/>
    <w:rsid w:val="657625BF"/>
    <w:rsid w:val="65787590"/>
    <w:rsid w:val="6579818C"/>
    <w:rsid w:val="6586B058"/>
    <w:rsid w:val="658A8706"/>
    <w:rsid w:val="658CCC20"/>
    <w:rsid w:val="658F650B"/>
    <w:rsid w:val="65933B53"/>
    <w:rsid w:val="6598EDBE"/>
    <w:rsid w:val="6599A4D9"/>
    <w:rsid w:val="659AD7CE"/>
    <w:rsid w:val="659AFD4C"/>
    <w:rsid w:val="659B2E8F"/>
    <w:rsid w:val="659E78D7"/>
    <w:rsid w:val="65A2696F"/>
    <w:rsid w:val="65AB02A0"/>
    <w:rsid w:val="65ABB8D3"/>
    <w:rsid w:val="65ADB193"/>
    <w:rsid w:val="65AEABBC"/>
    <w:rsid w:val="65B09829"/>
    <w:rsid w:val="65B14DC0"/>
    <w:rsid w:val="65B3474E"/>
    <w:rsid w:val="65B934B9"/>
    <w:rsid w:val="65C29543"/>
    <w:rsid w:val="65C44C8A"/>
    <w:rsid w:val="65C8E5EE"/>
    <w:rsid w:val="65CF84E3"/>
    <w:rsid w:val="65D8AB9A"/>
    <w:rsid w:val="65DB8243"/>
    <w:rsid w:val="65DD6ED9"/>
    <w:rsid w:val="65DE3B68"/>
    <w:rsid w:val="65E03581"/>
    <w:rsid w:val="65E1DD0C"/>
    <w:rsid w:val="65F5868E"/>
    <w:rsid w:val="65F8C4B2"/>
    <w:rsid w:val="65F96A4B"/>
    <w:rsid w:val="65FA9E68"/>
    <w:rsid w:val="65FEBEA3"/>
    <w:rsid w:val="66055C21"/>
    <w:rsid w:val="6605D25A"/>
    <w:rsid w:val="660D215C"/>
    <w:rsid w:val="660FE1F7"/>
    <w:rsid w:val="66112D17"/>
    <w:rsid w:val="66148F34"/>
    <w:rsid w:val="66159FC5"/>
    <w:rsid w:val="6616269C"/>
    <w:rsid w:val="661736A0"/>
    <w:rsid w:val="661E19D3"/>
    <w:rsid w:val="66272D41"/>
    <w:rsid w:val="662859D0"/>
    <w:rsid w:val="662F02C4"/>
    <w:rsid w:val="663230BF"/>
    <w:rsid w:val="66370C94"/>
    <w:rsid w:val="6640536D"/>
    <w:rsid w:val="664524B6"/>
    <w:rsid w:val="66509C4A"/>
    <w:rsid w:val="66526B08"/>
    <w:rsid w:val="6658BC21"/>
    <w:rsid w:val="665905DE"/>
    <w:rsid w:val="665BE0DD"/>
    <w:rsid w:val="665D7ABA"/>
    <w:rsid w:val="666465CB"/>
    <w:rsid w:val="6665E5A1"/>
    <w:rsid w:val="66673723"/>
    <w:rsid w:val="66677B36"/>
    <w:rsid w:val="666A59FD"/>
    <w:rsid w:val="666A9E76"/>
    <w:rsid w:val="666C7AD2"/>
    <w:rsid w:val="6672216F"/>
    <w:rsid w:val="667D500F"/>
    <w:rsid w:val="667DE362"/>
    <w:rsid w:val="66807964"/>
    <w:rsid w:val="66864565"/>
    <w:rsid w:val="668754D2"/>
    <w:rsid w:val="668A7F81"/>
    <w:rsid w:val="668F5B7B"/>
    <w:rsid w:val="6690B48A"/>
    <w:rsid w:val="6698C128"/>
    <w:rsid w:val="66A66D23"/>
    <w:rsid w:val="66AAFC2A"/>
    <w:rsid w:val="66ACDF5F"/>
    <w:rsid w:val="66AE9E97"/>
    <w:rsid w:val="66B01A92"/>
    <w:rsid w:val="66B2EEBA"/>
    <w:rsid w:val="66B555A3"/>
    <w:rsid w:val="66B95BB7"/>
    <w:rsid w:val="66BA2EE6"/>
    <w:rsid w:val="66BCE554"/>
    <w:rsid w:val="66C7A841"/>
    <w:rsid w:val="66CD9BCD"/>
    <w:rsid w:val="66D87613"/>
    <w:rsid w:val="66E2011A"/>
    <w:rsid w:val="66E93D0C"/>
    <w:rsid w:val="66ED1B89"/>
    <w:rsid w:val="66EE203E"/>
    <w:rsid w:val="66F15B83"/>
    <w:rsid w:val="66F54C61"/>
    <w:rsid w:val="66F80C13"/>
    <w:rsid w:val="66F9B32C"/>
    <w:rsid w:val="66FAB731"/>
    <w:rsid w:val="6700ACB7"/>
    <w:rsid w:val="670311E2"/>
    <w:rsid w:val="6703B606"/>
    <w:rsid w:val="670654F7"/>
    <w:rsid w:val="67089EB0"/>
    <w:rsid w:val="670C6D36"/>
    <w:rsid w:val="67126756"/>
    <w:rsid w:val="6712E4CF"/>
    <w:rsid w:val="671609F7"/>
    <w:rsid w:val="6716E405"/>
    <w:rsid w:val="671B8336"/>
    <w:rsid w:val="671BDFE3"/>
    <w:rsid w:val="67238D30"/>
    <w:rsid w:val="6724CF37"/>
    <w:rsid w:val="672577C2"/>
    <w:rsid w:val="672D3D0F"/>
    <w:rsid w:val="6733D385"/>
    <w:rsid w:val="67343954"/>
    <w:rsid w:val="6735C925"/>
    <w:rsid w:val="673F15AF"/>
    <w:rsid w:val="673F4EC9"/>
    <w:rsid w:val="674190FE"/>
    <w:rsid w:val="6749FA1D"/>
    <w:rsid w:val="6759CE67"/>
    <w:rsid w:val="676048B9"/>
    <w:rsid w:val="67608572"/>
    <w:rsid w:val="676120A8"/>
    <w:rsid w:val="67630C73"/>
    <w:rsid w:val="67641B3D"/>
    <w:rsid w:val="676675F6"/>
    <w:rsid w:val="67679BF3"/>
    <w:rsid w:val="676C71E6"/>
    <w:rsid w:val="6771914F"/>
    <w:rsid w:val="6771A2EC"/>
    <w:rsid w:val="6772F310"/>
    <w:rsid w:val="67791699"/>
    <w:rsid w:val="677B8261"/>
    <w:rsid w:val="677C43CE"/>
    <w:rsid w:val="677CF8CD"/>
    <w:rsid w:val="6782C738"/>
    <w:rsid w:val="678A236D"/>
    <w:rsid w:val="67944925"/>
    <w:rsid w:val="679947B9"/>
    <w:rsid w:val="679AF3D9"/>
    <w:rsid w:val="679CB2B3"/>
    <w:rsid w:val="679EE884"/>
    <w:rsid w:val="67A7EC4A"/>
    <w:rsid w:val="67A9FCCE"/>
    <w:rsid w:val="67AC9103"/>
    <w:rsid w:val="67B0276A"/>
    <w:rsid w:val="67B1B7E6"/>
    <w:rsid w:val="67C0E448"/>
    <w:rsid w:val="67C1C938"/>
    <w:rsid w:val="67C6BFA0"/>
    <w:rsid w:val="67C9B8AB"/>
    <w:rsid w:val="67CF058F"/>
    <w:rsid w:val="67CF6732"/>
    <w:rsid w:val="67D009B0"/>
    <w:rsid w:val="67D41072"/>
    <w:rsid w:val="67D7EA2A"/>
    <w:rsid w:val="67D85857"/>
    <w:rsid w:val="67D87C14"/>
    <w:rsid w:val="67DB5472"/>
    <w:rsid w:val="67E36532"/>
    <w:rsid w:val="67E58D49"/>
    <w:rsid w:val="67EE3765"/>
    <w:rsid w:val="67F0E969"/>
    <w:rsid w:val="67F25B07"/>
    <w:rsid w:val="67F276E3"/>
    <w:rsid w:val="67F2E13C"/>
    <w:rsid w:val="67F431F8"/>
    <w:rsid w:val="67FA8BA4"/>
    <w:rsid w:val="67FB24F4"/>
    <w:rsid w:val="67FBDFFD"/>
    <w:rsid w:val="67FD5559"/>
    <w:rsid w:val="6803ECD7"/>
    <w:rsid w:val="6804E237"/>
    <w:rsid w:val="6805EE94"/>
    <w:rsid w:val="680F92D2"/>
    <w:rsid w:val="68132936"/>
    <w:rsid w:val="68147EE4"/>
    <w:rsid w:val="6815A143"/>
    <w:rsid w:val="681ECBD7"/>
    <w:rsid w:val="68236B08"/>
    <w:rsid w:val="6824A463"/>
    <w:rsid w:val="6824D275"/>
    <w:rsid w:val="6825E2B8"/>
    <w:rsid w:val="68279245"/>
    <w:rsid w:val="682C495D"/>
    <w:rsid w:val="682D3774"/>
    <w:rsid w:val="683467A7"/>
    <w:rsid w:val="68387128"/>
    <w:rsid w:val="683CB361"/>
    <w:rsid w:val="683F9658"/>
    <w:rsid w:val="68443E04"/>
    <w:rsid w:val="684AE190"/>
    <w:rsid w:val="684B7A7D"/>
    <w:rsid w:val="68544AAE"/>
    <w:rsid w:val="68547473"/>
    <w:rsid w:val="68586826"/>
    <w:rsid w:val="68605DC0"/>
    <w:rsid w:val="6862391A"/>
    <w:rsid w:val="68640267"/>
    <w:rsid w:val="68660220"/>
    <w:rsid w:val="686665AD"/>
    <w:rsid w:val="6866BC92"/>
    <w:rsid w:val="6866CAB0"/>
    <w:rsid w:val="686825D6"/>
    <w:rsid w:val="686A9088"/>
    <w:rsid w:val="686B1D57"/>
    <w:rsid w:val="686D7E0C"/>
    <w:rsid w:val="687098DE"/>
    <w:rsid w:val="687AC30C"/>
    <w:rsid w:val="687EDFFA"/>
    <w:rsid w:val="68869FD8"/>
    <w:rsid w:val="6886DBB9"/>
    <w:rsid w:val="689028D3"/>
    <w:rsid w:val="6892081B"/>
    <w:rsid w:val="689AD494"/>
    <w:rsid w:val="689EB33F"/>
    <w:rsid w:val="68A66911"/>
    <w:rsid w:val="68AC270F"/>
    <w:rsid w:val="68AE341F"/>
    <w:rsid w:val="68B27241"/>
    <w:rsid w:val="68B7B639"/>
    <w:rsid w:val="68B9ECD8"/>
    <w:rsid w:val="68BCE62D"/>
    <w:rsid w:val="68C3BA43"/>
    <w:rsid w:val="68C8F979"/>
    <w:rsid w:val="68C99339"/>
    <w:rsid w:val="68D0C719"/>
    <w:rsid w:val="68D88EC4"/>
    <w:rsid w:val="68D8A43A"/>
    <w:rsid w:val="68DA0DA4"/>
    <w:rsid w:val="68DB5A24"/>
    <w:rsid w:val="68DB95FB"/>
    <w:rsid w:val="68DD3424"/>
    <w:rsid w:val="68E183A7"/>
    <w:rsid w:val="68E1F7C5"/>
    <w:rsid w:val="68E442B8"/>
    <w:rsid w:val="68E7E048"/>
    <w:rsid w:val="68F2F849"/>
    <w:rsid w:val="68F40275"/>
    <w:rsid w:val="68F57E8A"/>
    <w:rsid w:val="68FE53BE"/>
    <w:rsid w:val="6900FBE6"/>
    <w:rsid w:val="69086EDA"/>
    <w:rsid w:val="690C96B1"/>
    <w:rsid w:val="690EB139"/>
    <w:rsid w:val="691088E1"/>
    <w:rsid w:val="6911CF05"/>
    <w:rsid w:val="691D59E6"/>
    <w:rsid w:val="691DFA1E"/>
    <w:rsid w:val="691F9BD5"/>
    <w:rsid w:val="692378A2"/>
    <w:rsid w:val="6927BCB0"/>
    <w:rsid w:val="6929D653"/>
    <w:rsid w:val="692A3BA7"/>
    <w:rsid w:val="692E11F4"/>
    <w:rsid w:val="6931BF2B"/>
    <w:rsid w:val="69327201"/>
    <w:rsid w:val="69356169"/>
    <w:rsid w:val="693A9FEE"/>
    <w:rsid w:val="693C8DC6"/>
    <w:rsid w:val="693D3044"/>
    <w:rsid w:val="693FFB05"/>
    <w:rsid w:val="69400DDC"/>
    <w:rsid w:val="6944E784"/>
    <w:rsid w:val="6948DB4B"/>
    <w:rsid w:val="69492BD7"/>
    <w:rsid w:val="6951664F"/>
    <w:rsid w:val="69535258"/>
    <w:rsid w:val="695516F6"/>
    <w:rsid w:val="6956645B"/>
    <w:rsid w:val="69581092"/>
    <w:rsid w:val="695869D2"/>
    <w:rsid w:val="6959F69D"/>
    <w:rsid w:val="695F55A1"/>
    <w:rsid w:val="69612C68"/>
    <w:rsid w:val="696465D0"/>
    <w:rsid w:val="6964AA8A"/>
    <w:rsid w:val="6965387C"/>
    <w:rsid w:val="69687A5F"/>
    <w:rsid w:val="6968B16C"/>
    <w:rsid w:val="6968F380"/>
    <w:rsid w:val="6968F69C"/>
    <w:rsid w:val="696F209E"/>
    <w:rsid w:val="696F750A"/>
    <w:rsid w:val="6971B78B"/>
    <w:rsid w:val="697713BA"/>
    <w:rsid w:val="697C36DC"/>
    <w:rsid w:val="6981495E"/>
    <w:rsid w:val="69832B38"/>
    <w:rsid w:val="69839A6B"/>
    <w:rsid w:val="698804FF"/>
    <w:rsid w:val="698CC011"/>
    <w:rsid w:val="699996EE"/>
    <w:rsid w:val="699A1606"/>
    <w:rsid w:val="699EF203"/>
    <w:rsid w:val="69A81139"/>
    <w:rsid w:val="69A9B38E"/>
    <w:rsid w:val="69A9CA77"/>
    <w:rsid w:val="69AB46EA"/>
    <w:rsid w:val="69B10686"/>
    <w:rsid w:val="69B1B10C"/>
    <w:rsid w:val="69B4BDA7"/>
    <w:rsid w:val="69B51C83"/>
    <w:rsid w:val="69B6118D"/>
    <w:rsid w:val="69B6F3A7"/>
    <w:rsid w:val="69B75F22"/>
    <w:rsid w:val="69C06856"/>
    <w:rsid w:val="69C0C06B"/>
    <w:rsid w:val="69C294F3"/>
    <w:rsid w:val="69CB1D5C"/>
    <w:rsid w:val="69CBB80B"/>
    <w:rsid w:val="69CEEE07"/>
    <w:rsid w:val="69D1A78B"/>
    <w:rsid w:val="69DB092F"/>
    <w:rsid w:val="69E211E1"/>
    <w:rsid w:val="69E5AD66"/>
    <w:rsid w:val="69F1C5F8"/>
    <w:rsid w:val="69F5D4BA"/>
    <w:rsid w:val="6A08674A"/>
    <w:rsid w:val="6A091A0A"/>
    <w:rsid w:val="6A091EFA"/>
    <w:rsid w:val="6A1539D5"/>
    <w:rsid w:val="6A16E122"/>
    <w:rsid w:val="6A17289F"/>
    <w:rsid w:val="6A181082"/>
    <w:rsid w:val="6A1BA4AD"/>
    <w:rsid w:val="6A1EBD11"/>
    <w:rsid w:val="6A1F3533"/>
    <w:rsid w:val="6A24BCBB"/>
    <w:rsid w:val="6A273510"/>
    <w:rsid w:val="6A2EF706"/>
    <w:rsid w:val="6A3A265B"/>
    <w:rsid w:val="6A3B03FB"/>
    <w:rsid w:val="6A427208"/>
    <w:rsid w:val="6A4C5A9A"/>
    <w:rsid w:val="6A4D99AE"/>
    <w:rsid w:val="6A4E96D5"/>
    <w:rsid w:val="6A508309"/>
    <w:rsid w:val="6A5BE8CB"/>
    <w:rsid w:val="6A5E096F"/>
    <w:rsid w:val="6A5EF6EF"/>
    <w:rsid w:val="6A607353"/>
    <w:rsid w:val="6A63A91C"/>
    <w:rsid w:val="6A642AFD"/>
    <w:rsid w:val="6A683E53"/>
    <w:rsid w:val="6A6C0111"/>
    <w:rsid w:val="6A6F68FA"/>
    <w:rsid w:val="6A725C80"/>
    <w:rsid w:val="6A75B663"/>
    <w:rsid w:val="6A79391F"/>
    <w:rsid w:val="6A7A09A3"/>
    <w:rsid w:val="6A7A3BF8"/>
    <w:rsid w:val="6A7FF2DC"/>
    <w:rsid w:val="6A803E5A"/>
    <w:rsid w:val="6A851CF9"/>
    <w:rsid w:val="6A8B7447"/>
    <w:rsid w:val="6A8B8CBF"/>
    <w:rsid w:val="6A8FA3AA"/>
    <w:rsid w:val="6A8FFAA6"/>
    <w:rsid w:val="6A9270B0"/>
    <w:rsid w:val="6A935705"/>
    <w:rsid w:val="6A938A8A"/>
    <w:rsid w:val="6A967FE4"/>
    <w:rsid w:val="6A9CEE61"/>
    <w:rsid w:val="6AA171A6"/>
    <w:rsid w:val="6AA2D87A"/>
    <w:rsid w:val="6AB45869"/>
    <w:rsid w:val="6AB74216"/>
    <w:rsid w:val="6AB78500"/>
    <w:rsid w:val="6ABA7CB0"/>
    <w:rsid w:val="6AC0D51F"/>
    <w:rsid w:val="6AC0FE60"/>
    <w:rsid w:val="6AC43F20"/>
    <w:rsid w:val="6AC505A5"/>
    <w:rsid w:val="6AC5C079"/>
    <w:rsid w:val="6ACC4386"/>
    <w:rsid w:val="6AD311CD"/>
    <w:rsid w:val="6AD35F14"/>
    <w:rsid w:val="6AD4D459"/>
    <w:rsid w:val="6AD5056F"/>
    <w:rsid w:val="6AD90A47"/>
    <w:rsid w:val="6ADA63CE"/>
    <w:rsid w:val="6ADD0915"/>
    <w:rsid w:val="6ADD100F"/>
    <w:rsid w:val="6ADFD25E"/>
    <w:rsid w:val="6AE377EC"/>
    <w:rsid w:val="6AE58113"/>
    <w:rsid w:val="6AE69EC1"/>
    <w:rsid w:val="6AE975C8"/>
    <w:rsid w:val="6AEA4C3E"/>
    <w:rsid w:val="6AF00280"/>
    <w:rsid w:val="6AFBC048"/>
    <w:rsid w:val="6B009F37"/>
    <w:rsid w:val="6B00FAC2"/>
    <w:rsid w:val="6B052946"/>
    <w:rsid w:val="6B1349E6"/>
    <w:rsid w:val="6B1621F3"/>
    <w:rsid w:val="6B18EC66"/>
    <w:rsid w:val="6B25B6D6"/>
    <w:rsid w:val="6B265DE5"/>
    <w:rsid w:val="6B28E3E5"/>
    <w:rsid w:val="6B2E1E1A"/>
    <w:rsid w:val="6B2E98F1"/>
    <w:rsid w:val="6B2F1122"/>
    <w:rsid w:val="6B300FE2"/>
    <w:rsid w:val="6B3D2BC9"/>
    <w:rsid w:val="6B3E75E6"/>
    <w:rsid w:val="6B3ED6EA"/>
    <w:rsid w:val="6B4213D4"/>
    <w:rsid w:val="6B4516DE"/>
    <w:rsid w:val="6B516CE9"/>
    <w:rsid w:val="6B51EFC6"/>
    <w:rsid w:val="6B54BE5E"/>
    <w:rsid w:val="6B5882B9"/>
    <w:rsid w:val="6B5BC177"/>
    <w:rsid w:val="6B5F3B0F"/>
    <w:rsid w:val="6B65720F"/>
    <w:rsid w:val="6B6657A8"/>
    <w:rsid w:val="6B6749F7"/>
    <w:rsid w:val="6B693274"/>
    <w:rsid w:val="6B6D1154"/>
    <w:rsid w:val="6B747402"/>
    <w:rsid w:val="6B76BD06"/>
    <w:rsid w:val="6B77AB81"/>
    <w:rsid w:val="6B78EA14"/>
    <w:rsid w:val="6B795CA9"/>
    <w:rsid w:val="6B7990FB"/>
    <w:rsid w:val="6B80AE28"/>
    <w:rsid w:val="6B889A39"/>
    <w:rsid w:val="6B9203BE"/>
    <w:rsid w:val="6B957B70"/>
    <w:rsid w:val="6B97047B"/>
    <w:rsid w:val="6B9C73C6"/>
    <w:rsid w:val="6B9CA740"/>
    <w:rsid w:val="6BA0F14A"/>
    <w:rsid w:val="6BA26B71"/>
    <w:rsid w:val="6BA4E643"/>
    <w:rsid w:val="6BA885DC"/>
    <w:rsid w:val="6BAD0F6C"/>
    <w:rsid w:val="6BADD36E"/>
    <w:rsid w:val="6BAE4100"/>
    <w:rsid w:val="6BB11543"/>
    <w:rsid w:val="6BBAF4E3"/>
    <w:rsid w:val="6BC16E48"/>
    <w:rsid w:val="6BC33257"/>
    <w:rsid w:val="6BCD9403"/>
    <w:rsid w:val="6BE11B75"/>
    <w:rsid w:val="6BE22DE3"/>
    <w:rsid w:val="6BE31003"/>
    <w:rsid w:val="6BE8FBAB"/>
    <w:rsid w:val="6BEE0E6C"/>
    <w:rsid w:val="6BF09868"/>
    <w:rsid w:val="6BF3DE26"/>
    <w:rsid w:val="6BF4702D"/>
    <w:rsid w:val="6BF471DA"/>
    <w:rsid w:val="6BF6ABBD"/>
    <w:rsid w:val="6BFC6BFA"/>
    <w:rsid w:val="6BFDAB62"/>
    <w:rsid w:val="6BFE9D6B"/>
    <w:rsid w:val="6C00634B"/>
    <w:rsid w:val="6C014213"/>
    <w:rsid w:val="6C018978"/>
    <w:rsid w:val="6C069627"/>
    <w:rsid w:val="6C0761BE"/>
    <w:rsid w:val="6C0A169B"/>
    <w:rsid w:val="6C0A228D"/>
    <w:rsid w:val="6C1A1246"/>
    <w:rsid w:val="6C1BBAC8"/>
    <w:rsid w:val="6C1CFF1B"/>
    <w:rsid w:val="6C1E3D1A"/>
    <w:rsid w:val="6C223305"/>
    <w:rsid w:val="6C23C851"/>
    <w:rsid w:val="6C27EFD1"/>
    <w:rsid w:val="6C2CE1D8"/>
    <w:rsid w:val="6C2E0381"/>
    <w:rsid w:val="6C34FBEB"/>
    <w:rsid w:val="6C391033"/>
    <w:rsid w:val="6C3B4714"/>
    <w:rsid w:val="6C3E3121"/>
    <w:rsid w:val="6C3FA937"/>
    <w:rsid w:val="6C405C4C"/>
    <w:rsid w:val="6C426E80"/>
    <w:rsid w:val="6C462949"/>
    <w:rsid w:val="6C469625"/>
    <w:rsid w:val="6C46EAEF"/>
    <w:rsid w:val="6C4BBBA2"/>
    <w:rsid w:val="6C4E7EF7"/>
    <w:rsid w:val="6C4FC50F"/>
    <w:rsid w:val="6C5146C9"/>
    <w:rsid w:val="6C52F13E"/>
    <w:rsid w:val="6C5569AD"/>
    <w:rsid w:val="6C5BE752"/>
    <w:rsid w:val="6C5E4CB1"/>
    <w:rsid w:val="6C6274ED"/>
    <w:rsid w:val="6C63766A"/>
    <w:rsid w:val="6C639C0B"/>
    <w:rsid w:val="6C674B06"/>
    <w:rsid w:val="6C6BF8E9"/>
    <w:rsid w:val="6C6C2AAB"/>
    <w:rsid w:val="6C70844A"/>
    <w:rsid w:val="6C72F7CF"/>
    <w:rsid w:val="6C77A856"/>
    <w:rsid w:val="6C797926"/>
    <w:rsid w:val="6C798EBF"/>
    <w:rsid w:val="6C7EB2E1"/>
    <w:rsid w:val="6C80D50D"/>
    <w:rsid w:val="6C82F20C"/>
    <w:rsid w:val="6C87AE5E"/>
    <w:rsid w:val="6C8CBC2E"/>
    <w:rsid w:val="6C8DD302"/>
    <w:rsid w:val="6C8E5CCF"/>
    <w:rsid w:val="6C91CF70"/>
    <w:rsid w:val="6C93F7EF"/>
    <w:rsid w:val="6C95AE53"/>
    <w:rsid w:val="6C9761C5"/>
    <w:rsid w:val="6C9B4F1F"/>
    <w:rsid w:val="6C9EA0D1"/>
    <w:rsid w:val="6CA1CE40"/>
    <w:rsid w:val="6CA36546"/>
    <w:rsid w:val="6CAA8EEA"/>
    <w:rsid w:val="6CADE47D"/>
    <w:rsid w:val="6CB48337"/>
    <w:rsid w:val="6CB85D90"/>
    <w:rsid w:val="6CBCFF12"/>
    <w:rsid w:val="6CBD0251"/>
    <w:rsid w:val="6CC417E8"/>
    <w:rsid w:val="6CC6D7E2"/>
    <w:rsid w:val="6CD10286"/>
    <w:rsid w:val="6CDD9407"/>
    <w:rsid w:val="6CE36304"/>
    <w:rsid w:val="6CE4D4DF"/>
    <w:rsid w:val="6CE68979"/>
    <w:rsid w:val="6CE75257"/>
    <w:rsid w:val="6CEAB9D2"/>
    <w:rsid w:val="6CEE89C2"/>
    <w:rsid w:val="6CF46D17"/>
    <w:rsid w:val="6CFCC8EB"/>
    <w:rsid w:val="6D0B8224"/>
    <w:rsid w:val="6D0BB2F1"/>
    <w:rsid w:val="6D0D6281"/>
    <w:rsid w:val="6D0DB761"/>
    <w:rsid w:val="6D0E0D6C"/>
    <w:rsid w:val="6D0FB9F0"/>
    <w:rsid w:val="6D161C8D"/>
    <w:rsid w:val="6D16F428"/>
    <w:rsid w:val="6D1B3461"/>
    <w:rsid w:val="6D1E59DE"/>
    <w:rsid w:val="6D1F08D9"/>
    <w:rsid w:val="6D21F0BB"/>
    <w:rsid w:val="6D25D75C"/>
    <w:rsid w:val="6D27CC9D"/>
    <w:rsid w:val="6D2C8929"/>
    <w:rsid w:val="6D2CA6DF"/>
    <w:rsid w:val="6D2E3A4F"/>
    <w:rsid w:val="6D32061F"/>
    <w:rsid w:val="6D3EFFAB"/>
    <w:rsid w:val="6D4F4702"/>
    <w:rsid w:val="6D5090ED"/>
    <w:rsid w:val="6D5C8BAB"/>
    <w:rsid w:val="6D5FBEED"/>
    <w:rsid w:val="6D640BDD"/>
    <w:rsid w:val="6D69C497"/>
    <w:rsid w:val="6D6B780C"/>
    <w:rsid w:val="6D7AA41E"/>
    <w:rsid w:val="6D7D7BA5"/>
    <w:rsid w:val="6D814416"/>
    <w:rsid w:val="6D887C96"/>
    <w:rsid w:val="6D88831A"/>
    <w:rsid w:val="6D8A6E1D"/>
    <w:rsid w:val="6D8FCB9E"/>
    <w:rsid w:val="6D941C50"/>
    <w:rsid w:val="6D9633C8"/>
    <w:rsid w:val="6D992F36"/>
    <w:rsid w:val="6D9F64E3"/>
    <w:rsid w:val="6DA56C3F"/>
    <w:rsid w:val="6DB097CE"/>
    <w:rsid w:val="6DB22C73"/>
    <w:rsid w:val="6DB29B6D"/>
    <w:rsid w:val="6DB68E63"/>
    <w:rsid w:val="6DB720B2"/>
    <w:rsid w:val="6DBBF5E9"/>
    <w:rsid w:val="6DBC271A"/>
    <w:rsid w:val="6DBE5C46"/>
    <w:rsid w:val="6DC0E859"/>
    <w:rsid w:val="6DC48EDE"/>
    <w:rsid w:val="6DC4EC6F"/>
    <w:rsid w:val="6DC5CEDE"/>
    <w:rsid w:val="6DC64097"/>
    <w:rsid w:val="6DCB4D71"/>
    <w:rsid w:val="6DCD0B57"/>
    <w:rsid w:val="6DCD610A"/>
    <w:rsid w:val="6DCE46D3"/>
    <w:rsid w:val="6DD023CC"/>
    <w:rsid w:val="6DD63CFD"/>
    <w:rsid w:val="6DD68868"/>
    <w:rsid w:val="6DDE7E2B"/>
    <w:rsid w:val="6DE11502"/>
    <w:rsid w:val="6DE3BB4C"/>
    <w:rsid w:val="6DE463C0"/>
    <w:rsid w:val="6DE6194E"/>
    <w:rsid w:val="6DEE541F"/>
    <w:rsid w:val="6DF49860"/>
    <w:rsid w:val="6DF72AD1"/>
    <w:rsid w:val="6E07A778"/>
    <w:rsid w:val="6E0CD0A5"/>
    <w:rsid w:val="6E0E675E"/>
    <w:rsid w:val="6E0F3751"/>
    <w:rsid w:val="6E141013"/>
    <w:rsid w:val="6E181A2B"/>
    <w:rsid w:val="6E184AF3"/>
    <w:rsid w:val="6E1B36BA"/>
    <w:rsid w:val="6E1D31F2"/>
    <w:rsid w:val="6E1FB7BA"/>
    <w:rsid w:val="6E2670E6"/>
    <w:rsid w:val="6E2BB4CC"/>
    <w:rsid w:val="6E424C63"/>
    <w:rsid w:val="6E43BC38"/>
    <w:rsid w:val="6E46AE67"/>
    <w:rsid w:val="6E4AE86A"/>
    <w:rsid w:val="6E540552"/>
    <w:rsid w:val="6E54B977"/>
    <w:rsid w:val="6E559004"/>
    <w:rsid w:val="6E55FA9F"/>
    <w:rsid w:val="6E595177"/>
    <w:rsid w:val="6E5DB092"/>
    <w:rsid w:val="6E614F79"/>
    <w:rsid w:val="6E667E60"/>
    <w:rsid w:val="6E6AD19D"/>
    <w:rsid w:val="6E6C7743"/>
    <w:rsid w:val="6E6DFA6F"/>
    <w:rsid w:val="6E6EE1B9"/>
    <w:rsid w:val="6E742EF7"/>
    <w:rsid w:val="6E7A33D1"/>
    <w:rsid w:val="6E80499C"/>
    <w:rsid w:val="6E810E5F"/>
    <w:rsid w:val="6E81EE7C"/>
    <w:rsid w:val="6E83C496"/>
    <w:rsid w:val="6E83EACD"/>
    <w:rsid w:val="6E8F43C9"/>
    <w:rsid w:val="6E940FA7"/>
    <w:rsid w:val="6E945052"/>
    <w:rsid w:val="6E9478FD"/>
    <w:rsid w:val="6E9726CE"/>
    <w:rsid w:val="6EA7D888"/>
    <w:rsid w:val="6EA7FA8D"/>
    <w:rsid w:val="6EB3743C"/>
    <w:rsid w:val="6EB4FCCE"/>
    <w:rsid w:val="6EB63A73"/>
    <w:rsid w:val="6EBAFFB4"/>
    <w:rsid w:val="6EBBDB38"/>
    <w:rsid w:val="6EBEE66F"/>
    <w:rsid w:val="6ECA3AB8"/>
    <w:rsid w:val="6ECD24CF"/>
    <w:rsid w:val="6ECE470E"/>
    <w:rsid w:val="6ECF4101"/>
    <w:rsid w:val="6ED1C68F"/>
    <w:rsid w:val="6ED1E0D8"/>
    <w:rsid w:val="6ED5A3F3"/>
    <w:rsid w:val="6ED95504"/>
    <w:rsid w:val="6EDBF345"/>
    <w:rsid w:val="6EDCC7CA"/>
    <w:rsid w:val="6EDF9148"/>
    <w:rsid w:val="6EE2EDA9"/>
    <w:rsid w:val="6EEB301C"/>
    <w:rsid w:val="6EED2A88"/>
    <w:rsid w:val="6EEF375E"/>
    <w:rsid w:val="6EEFF34C"/>
    <w:rsid w:val="6EF31E36"/>
    <w:rsid w:val="6EF4384D"/>
    <w:rsid w:val="6F050D84"/>
    <w:rsid w:val="6F077A40"/>
    <w:rsid w:val="6F08767E"/>
    <w:rsid w:val="6F0BC2CC"/>
    <w:rsid w:val="6F0D4487"/>
    <w:rsid w:val="6F0DB59E"/>
    <w:rsid w:val="6F0DEE7D"/>
    <w:rsid w:val="6F1C7188"/>
    <w:rsid w:val="6F1F3E16"/>
    <w:rsid w:val="6F253B56"/>
    <w:rsid w:val="6F29F7F5"/>
    <w:rsid w:val="6F2D4E3F"/>
    <w:rsid w:val="6F32D361"/>
    <w:rsid w:val="6F341255"/>
    <w:rsid w:val="6F35A5EC"/>
    <w:rsid w:val="6F3826AD"/>
    <w:rsid w:val="6F39F1B5"/>
    <w:rsid w:val="6F39F347"/>
    <w:rsid w:val="6F3C8C81"/>
    <w:rsid w:val="6F3F13A8"/>
    <w:rsid w:val="6F3FA91F"/>
    <w:rsid w:val="6F401DBC"/>
    <w:rsid w:val="6F477CFA"/>
    <w:rsid w:val="6F5963E7"/>
    <w:rsid w:val="6F641F6C"/>
    <w:rsid w:val="6F6A8269"/>
    <w:rsid w:val="6F6D8CB1"/>
    <w:rsid w:val="6F7066E8"/>
    <w:rsid w:val="6F71C3B7"/>
    <w:rsid w:val="6F749C39"/>
    <w:rsid w:val="6F77DAFE"/>
    <w:rsid w:val="6F7EDEC8"/>
    <w:rsid w:val="6F823D08"/>
    <w:rsid w:val="6F8275D3"/>
    <w:rsid w:val="6F83F00D"/>
    <w:rsid w:val="6F846180"/>
    <w:rsid w:val="6F890842"/>
    <w:rsid w:val="6F8C53A9"/>
    <w:rsid w:val="6F8E195C"/>
    <w:rsid w:val="6F918A95"/>
    <w:rsid w:val="6F936F06"/>
    <w:rsid w:val="6F95DA58"/>
    <w:rsid w:val="6F9D1207"/>
    <w:rsid w:val="6FA8E108"/>
    <w:rsid w:val="6FABA9B6"/>
    <w:rsid w:val="6FADC9D1"/>
    <w:rsid w:val="6FB3F791"/>
    <w:rsid w:val="6FB55294"/>
    <w:rsid w:val="6FB6A83E"/>
    <w:rsid w:val="6FB99CC6"/>
    <w:rsid w:val="6FC128E0"/>
    <w:rsid w:val="6FC32828"/>
    <w:rsid w:val="6FC40757"/>
    <w:rsid w:val="6FCA9186"/>
    <w:rsid w:val="6FCFBB0B"/>
    <w:rsid w:val="6FD11AFB"/>
    <w:rsid w:val="6FD2B32E"/>
    <w:rsid w:val="6FD7FB71"/>
    <w:rsid w:val="6FD84383"/>
    <w:rsid w:val="6FDD014B"/>
    <w:rsid w:val="6FDEC482"/>
    <w:rsid w:val="6FE2ED86"/>
    <w:rsid w:val="6FEE0681"/>
    <w:rsid w:val="6FF2E694"/>
    <w:rsid w:val="6FF40E53"/>
    <w:rsid w:val="6FF4E15E"/>
    <w:rsid w:val="6FF78485"/>
    <w:rsid w:val="6FFA76A0"/>
    <w:rsid w:val="70099AF9"/>
    <w:rsid w:val="700BB755"/>
    <w:rsid w:val="7010C30D"/>
    <w:rsid w:val="7019A9DF"/>
    <w:rsid w:val="701BEAD9"/>
    <w:rsid w:val="701CE00E"/>
    <w:rsid w:val="7028F56D"/>
    <w:rsid w:val="702B9A10"/>
    <w:rsid w:val="702D8B40"/>
    <w:rsid w:val="702DAE17"/>
    <w:rsid w:val="70349782"/>
    <w:rsid w:val="7034FAAD"/>
    <w:rsid w:val="70359090"/>
    <w:rsid w:val="70364FF9"/>
    <w:rsid w:val="70378604"/>
    <w:rsid w:val="703AE150"/>
    <w:rsid w:val="703D2939"/>
    <w:rsid w:val="703E2910"/>
    <w:rsid w:val="7042CDC3"/>
    <w:rsid w:val="704AB082"/>
    <w:rsid w:val="704B50BA"/>
    <w:rsid w:val="704E166B"/>
    <w:rsid w:val="7052EE59"/>
    <w:rsid w:val="70639FD6"/>
    <w:rsid w:val="7064E126"/>
    <w:rsid w:val="706BE6AC"/>
    <w:rsid w:val="706F0E81"/>
    <w:rsid w:val="70752806"/>
    <w:rsid w:val="7076877D"/>
    <w:rsid w:val="70786BF2"/>
    <w:rsid w:val="707D7518"/>
    <w:rsid w:val="707F8B54"/>
    <w:rsid w:val="70855A07"/>
    <w:rsid w:val="708579D3"/>
    <w:rsid w:val="7086300F"/>
    <w:rsid w:val="708AD159"/>
    <w:rsid w:val="708B1C2F"/>
    <w:rsid w:val="7091E525"/>
    <w:rsid w:val="7095BCF6"/>
    <w:rsid w:val="70977EE6"/>
    <w:rsid w:val="709B7B02"/>
    <w:rsid w:val="70A34EF3"/>
    <w:rsid w:val="70A36BC1"/>
    <w:rsid w:val="70ABED1D"/>
    <w:rsid w:val="70AD890F"/>
    <w:rsid w:val="70AFB0AF"/>
    <w:rsid w:val="70B172E9"/>
    <w:rsid w:val="70C1770F"/>
    <w:rsid w:val="70C362B9"/>
    <w:rsid w:val="70C93733"/>
    <w:rsid w:val="70C954EF"/>
    <w:rsid w:val="70CEE994"/>
    <w:rsid w:val="70CEEC75"/>
    <w:rsid w:val="70D555C9"/>
    <w:rsid w:val="70D90BD7"/>
    <w:rsid w:val="70D9D8F3"/>
    <w:rsid w:val="70E0FACC"/>
    <w:rsid w:val="70E20936"/>
    <w:rsid w:val="70EE84D1"/>
    <w:rsid w:val="70F21331"/>
    <w:rsid w:val="70F42AB6"/>
    <w:rsid w:val="70F96C4D"/>
    <w:rsid w:val="710093A7"/>
    <w:rsid w:val="7100E149"/>
    <w:rsid w:val="7107A726"/>
    <w:rsid w:val="71099C13"/>
    <w:rsid w:val="71159E3B"/>
    <w:rsid w:val="7119591C"/>
    <w:rsid w:val="711DBF55"/>
    <w:rsid w:val="711FB210"/>
    <w:rsid w:val="7121EA78"/>
    <w:rsid w:val="7122CB34"/>
    <w:rsid w:val="712B2FD8"/>
    <w:rsid w:val="712D74DF"/>
    <w:rsid w:val="71350357"/>
    <w:rsid w:val="71397FF4"/>
    <w:rsid w:val="713C41CF"/>
    <w:rsid w:val="714CF6CF"/>
    <w:rsid w:val="714F4860"/>
    <w:rsid w:val="71535676"/>
    <w:rsid w:val="715541A4"/>
    <w:rsid w:val="71554748"/>
    <w:rsid w:val="7157CDC6"/>
    <w:rsid w:val="7158BCFB"/>
    <w:rsid w:val="71597BA8"/>
    <w:rsid w:val="715A8CEB"/>
    <w:rsid w:val="7164C8FB"/>
    <w:rsid w:val="71685DBD"/>
    <w:rsid w:val="716D4785"/>
    <w:rsid w:val="716E2F11"/>
    <w:rsid w:val="71745729"/>
    <w:rsid w:val="7175D888"/>
    <w:rsid w:val="7175EFC6"/>
    <w:rsid w:val="7180B67E"/>
    <w:rsid w:val="718B7CCF"/>
    <w:rsid w:val="718CB083"/>
    <w:rsid w:val="718E8B56"/>
    <w:rsid w:val="7192FD7F"/>
    <w:rsid w:val="7193D7E4"/>
    <w:rsid w:val="7194F4AC"/>
    <w:rsid w:val="7198CB5C"/>
    <w:rsid w:val="7199C59A"/>
    <w:rsid w:val="71A0AED8"/>
    <w:rsid w:val="71A4B932"/>
    <w:rsid w:val="71AB5C71"/>
    <w:rsid w:val="71AC450D"/>
    <w:rsid w:val="71AF2ADB"/>
    <w:rsid w:val="71AF493B"/>
    <w:rsid w:val="71B18DE4"/>
    <w:rsid w:val="71B956E1"/>
    <w:rsid w:val="71BC2C69"/>
    <w:rsid w:val="71BED5A2"/>
    <w:rsid w:val="71C5C273"/>
    <w:rsid w:val="71C7FACA"/>
    <w:rsid w:val="71CA74A0"/>
    <w:rsid w:val="71CD40FD"/>
    <w:rsid w:val="71D1D4AC"/>
    <w:rsid w:val="71D89BD5"/>
    <w:rsid w:val="71DC9D7B"/>
    <w:rsid w:val="71DCE19B"/>
    <w:rsid w:val="71DDEE9C"/>
    <w:rsid w:val="71DFF312"/>
    <w:rsid w:val="71E175D1"/>
    <w:rsid w:val="71E2A421"/>
    <w:rsid w:val="71F53A65"/>
    <w:rsid w:val="71F97832"/>
    <w:rsid w:val="71FA7585"/>
    <w:rsid w:val="71FA8B11"/>
    <w:rsid w:val="72001854"/>
    <w:rsid w:val="7205BE90"/>
    <w:rsid w:val="72094CC3"/>
    <w:rsid w:val="7209649B"/>
    <w:rsid w:val="720C37DA"/>
    <w:rsid w:val="720C7801"/>
    <w:rsid w:val="720DED00"/>
    <w:rsid w:val="720F9881"/>
    <w:rsid w:val="7213AAE5"/>
    <w:rsid w:val="72156137"/>
    <w:rsid w:val="721C53EE"/>
    <w:rsid w:val="72216DDE"/>
    <w:rsid w:val="722447EC"/>
    <w:rsid w:val="72257EF2"/>
    <w:rsid w:val="7225CFE3"/>
    <w:rsid w:val="7227C02D"/>
    <w:rsid w:val="7228A478"/>
    <w:rsid w:val="722B6DD4"/>
    <w:rsid w:val="723E490E"/>
    <w:rsid w:val="72412E79"/>
    <w:rsid w:val="72439633"/>
    <w:rsid w:val="724C217C"/>
    <w:rsid w:val="72587C50"/>
    <w:rsid w:val="725AC500"/>
    <w:rsid w:val="725BF99A"/>
    <w:rsid w:val="725C47AD"/>
    <w:rsid w:val="725DE10D"/>
    <w:rsid w:val="72600B53"/>
    <w:rsid w:val="72620CC2"/>
    <w:rsid w:val="72635BBF"/>
    <w:rsid w:val="72661CE4"/>
    <w:rsid w:val="726621F8"/>
    <w:rsid w:val="72662496"/>
    <w:rsid w:val="726A2F5A"/>
    <w:rsid w:val="726F173B"/>
    <w:rsid w:val="727866A7"/>
    <w:rsid w:val="727B6D54"/>
    <w:rsid w:val="727BF3E7"/>
    <w:rsid w:val="727E820E"/>
    <w:rsid w:val="727FE85C"/>
    <w:rsid w:val="72810B6C"/>
    <w:rsid w:val="728406D6"/>
    <w:rsid w:val="72949056"/>
    <w:rsid w:val="7298814B"/>
    <w:rsid w:val="729A0214"/>
    <w:rsid w:val="729C00CC"/>
    <w:rsid w:val="729E52BA"/>
    <w:rsid w:val="72A69C40"/>
    <w:rsid w:val="72A98EE1"/>
    <w:rsid w:val="72AA40BF"/>
    <w:rsid w:val="72AD4AE8"/>
    <w:rsid w:val="72AFC9EE"/>
    <w:rsid w:val="72B93AB9"/>
    <w:rsid w:val="72BD93D5"/>
    <w:rsid w:val="72C6AAF2"/>
    <w:rsid w:val="72C6EAFC"/>
    <w:rsid w:val="72C906E4"/>
    <w:rsid w:val="72CCF0ED"/>
    <w:rsid w:val="72D2AC85"/>
    <w:rsid w:val="72DDDCE5"/>
    <w:rsid w:val="72E4E2C8"/>
    <w:rsid w:val="72E6FCB7"/>
    <w:rsid w:val="72E70E76"/>
    <w:rsid w:val="72EB1A7B"/>
    <w:rsid w:val="72EE1498"/>
    <w:rsid w:val="72F52A64"/>
    <w:rsid w:val="72F6BFF2"/>
    <w:rsid w:val="72F6D6D0"/>
    <w:rsid w:val="72F74F2E"/>
    <w:rsid w:val="72FB86AB"/>
    <w:rsid w:val="72FBB621"/>
    <w:rsid w:val="730122DE"/>
    <w:rsid w:val="73088CE0"/>
    <w:rsid w:val="730C7EC2"/>
    <w:rsid w:val="73160C8B"/>
    <w:rsid w:val="73186BDD"/>
    <w:rsid w:val="731EAC00"/>
    <w:rsid w:val="7329D10B"/>
    <w:rsid w:val="73307EFB"/>
    <w:rsid w:val="73362E46"/>
    <w:rsid w:val="73374B21"/>
    <w:rsid w:val="733C1F86"/>
    <w:rsid w:val="733C5573"/>
    <w:rsid w:val="733D1B11"/>
    <w:rsid w:val="73430D00"/>
    <w:rsid w:val="734F6FC5"/>
    <w:rsid w:val="735226C9"/>
    <w:rsid w:val="7352F155"/>
    <w:rsid w:val="7359E060"/>
    <w:rsid w:val="735BE3FD"/>
    <w:rsid w:val="735C53E4"/>
    <w:rsid w:val="735D8054"/>
    <w:rsid w:val="73607FDB"/>
    <w:rsid w:val="73626D0B"/>
    <w:rsid w:val="7362AD55"/>
    <w:rsid w:val="736655A6"/>
    <w:rsid w:val="736E884C"/>
    <w:rsid w:val="7371BFAF"/>
    <w:rsid w:val="7375ADD7"/>
    <w:rsid w:val="73777466"/>
    <w:rsid w:val="7377D0CA"/>
    <w:rsid w:val="7379EA46"/>
    <w:rsid w:val="737A09C5"/>
    <w:rsid w:val="737EAC76"/>
    <w:rsid w:val="737F0E4F"/>
    <w:rsid w:val="737F5246"/>
    <w:rsid w:val="73830E36"/>
    <w:rsid w:val="7391E338"/>
    <w:rsid w:val="7396ACF6"/>
    <w:rsid w:val="7396F191"/>
    <w:rsid w:val="7398C2CA"/>
    <w:rsid w:val="73A32EFB"/>
    <w:rsid w:val="73A33549"/>
    <w:rsid w:val="73A98DA1"/>
    <w:rsid w:val="73A9E326"/>
    <w:rsid w:val="73AB19C4"/>
    <w:rsid w:val="73B5C427"/>
    <w:rsid w:val="73BE2E20"/>
    <w:rsid w:val="73BE3CD9"/>
    <w:rsid w:val="73C48A09"/>
    <w:rsid w:val="73C61760"/>
    <w:rsid w:val="73C69768"/>
    <w:rsid w:val="73C861EB"/>
    <w:rsid w:val="73CAA894"/>
    <w:rsid w:val="73CAC487"/>
    <w:rsid w:val="73CC659A"/>
    <w:rsid w:val="73DB7E68"/>
    <w:rsid w:val="73DD918A"/>
    <w:rsid w:val="73E2077B"/>
    <w:rsid w:val="73E62C88"/>
    <w:rsid w:val="73E769D2"/>
    <w:rsid w:val="73E7D5A8"/>
    <w:rsid w:val="73EB866D"/>
    <w:rsid w:val="73EBC82F"/>
    <w:rsid w:val="73F41F27"/>
    <w:rsid w:val="73F54C24"/>
    <w:rsid w:val="73F9E3A3"/>
    <w:rsid w:val="73FBA0D4"/>
    <w:rsid w:val="73FBFEF8"/>
    <w:rsid w:val="73FCDF17"/>
    <w:rsid w:val="73FF98C8"/>
    <w:rsid w:val="7400B412"/>
    <w:rsid w:val="7401D699"/>
    <w:rsid w:val="74096375"/>
    <w:rsid w:val="740A039A"/>
    <w:rsid w:val="74118301"/>
    <w:rsid w:val="74121C0E"/>
    <w:rsid w:val="741F5A28"/>
    <w:rsid w:val="7420D975"/>
    <w:rsid w:val="7428CA92"/>
    <w:rsid w:val="7430BF18"/>
    <w:rsid w:val="7431EF85"/>
    <w:rsid w:val="743CF784"/>
    <w:rsid w:val="744408D0"/>
    <w:rsid w:val="7445D292"/>
    <w:rsid w:val="7446CB25"/>
    <w:rsid w:val="7448002C"/>
    <w:rsid w:val="7448BCE6"/>
    <w:rsid w:val="744BD527"/>
    <w:rsid w:val="7461F062"/>
    <w:rsid w:val="74661E79"/>
    <w:rsid w:val="7466E4C9"/>
    <w:rsid w:val="746C579F"/>
    <w:rsid w:val="7471AD33"/>
    <w:rsid w:val="7472A3FF"/>
    <w:rsid w:val="7483DC0B"/>
    <w:rsid w:val="74868B29"/>
    <w:rsid w:val="748959A5"/>
    <w:rsid w:val="749192E5"/>
    <w:rsid w:val="74987A1C"/>
    <w:rsid w:val="749A377D"/>
    <w:rsid w:val="749B53F5"/>
    <w:rsid w:val="749C94D8"/>
    <w:rsid w:val="74A359C3"/>
    <w:rsid w:val="74A47B2B"/>
    <w:rsid w:val="74A47EE4"/>
    <w:rsid w:val="74AFDC6A"/>
    <w:rsid w:val="74B57654"/>
    <w:rsid w:val="74B69F98"/>
    <w:rsid w:val="74B75A36"/>
    <w:rsid w:val="74B99FF3"/>
    <w:rsid w:val="74BBCED8"/>
    <w:rsid w:val="74BCACE9"/>
    <w:rsid w:val="74C051AB"/>
    <w:rsid w:val="74C1ACBB"/>
    <w:rsid w:val="74C2A9E5"/>
    <w:rsid w:val="74C3AD1E"/>
    <w:rsid w:val="74C3DA22"/>
    <w:rsid w:val="74C43225"/>
    <w:rsid w:val="74CD7CE1"/>
    <w:rsid w:val="74D0496A"/>
    <w:rsid w:val="74DDFEB4"/>
    <w:rsid w:val="74E2AC13"/>
    <w:rsid w:val="74E6E08F"/>
    <w:rsid w:val="74E8608B"/>
    <w:rsid w:val="74EE88B0"/>
    <w:rsid w:val="74F201C1"/>
    <w:rsid w:val="74F57C40"/>
    <w:rsid w:val="74F7EF96"/>
    <w:rsid w:val="750034CA"/>
    <w:rsid w:val="75054DAF"/>
    <w:rsid w:val="75055144"/>
    <w:rsid w:val="750554EC"/>
    <w:rsid w:val="7518C014"/>
    <w:rsid w:val="751E6C01"/>
    <w:rsid w:val="751EAF1B"/>
    <w:rsid w:val="752B578F"/>
    <w:rsid w:val="752C950C"/>
    <w:rsid w:val="752E23D3"/>
    <w:rsid w:val="752E5B6C"/>
    <w:rsid w:val="75325269"/>
    <w:rsid w:val="75350D5B"/>
    <w:rsid w:val="753981EE"/>
    <w:rsid w:val="753C33A3"/>
    <w:rsid w:val="753D8048"/>
    <w:rsid w:val="75436CB1"/>
    <w:rsid w:val="75447D4D"/>
    <w:rsid w:val="754711EC"/>
    <w:rsid w:val="7549AB5B"/>
    <w:rsid w:val="7549DF2F"/>
    <w:rsid w:val="754C3D85"/>
    <w:rsid w:val="7550C1E2"/>
    <w:rsid w:val="7554A901"/>
    <w:rsid w:val="75586BC4"/>
    <w:rsid w:val="75587F91"/>
    <w:rsid w:val="755E0AD0"/>
    <w:rsid w:val="7566747C"/>
    <w:rsid w:val="7566E7BD"/>
    <w:rsid w:val="7569E7B3"/>
    <w:rsid w:val="756FE738"/>
    <w:rsid w:val="75821E8A"/>
    <w:rsid w:val="7582D393"/>
    <w:rsid w:val="7585A497"/>
    <w:rsid w:val="75867103"/>
    <w:rsid w:val="75882B56"/>
    <w:rsid w:val="758EB80F"/>
    <w:rsid w:val="758ED2A6"/>
    <w:rsid w:val="7590CC87"/>
    <w:rsid w:val="75915668"/>
    <w:rsid w:val="75967680"/>
    <w:rsid w:val="75A4A529"/>
    <w:rsid w:val="75A595DC"/>
    <w:rsid w:val="75A5DB12"/>
    <w:rsid w:val="75A78FF5"/>
    <w:rsid w:val="75AAEF8A"/>
    <w:rsid w:val="75AB6929"/>
    <w:rsid w:val="75BA4971"/>
    <w:rsid w:val="75C43810"/>
    <w:rsid w:val="75C8A45C"/>
    <w:rsid w:val="75CB79BA"/>
    <w:rsid w:val="75CC29AE"/>
    <w:rsid w:val="75D715E6"/>
    <w:rsid w:val="75E59CE4"/>
    <w:rsid w:val="75EC8739"/>
    <w:rsid w:val="75FB5E3E"/>
    <w:rsid w:val="75FDD472"/>
    <w:rsid w:val="7601B1C7"/>
    <w:rsid w:val="7601CAED"/>
    <w:rsid w:val="7602E696"/>
    <w:rsid w:val="7604631E"/>
    <w:rsid w:val="7609FD4A"/>
    <w:rsid w:val="761601C8"/>
    <w:rsid w:val="7622B543"/>
    <w:rsid w:val="7623BE2B"/>
    <w:rsid w:val="7623F0EE"/>
    <w:rsid w:val="7624BCA7"/>
    <w:rsid w:val="7627F314"/>
    <w:rsid w:val="7629B44D"/>
    <w:rsid w:val="763971BF"/>
    <w:rsid w:val="763A4C12"/>
    <w:rsid w:val="763A8441"/>
    <w:rsid w:val="763C8B2B"/>
    <w:rsid w:val="763FA65B"/>
    <w:rsid w:val="76446FE8"/>
    <w:rsid w:val="7644B8B2"/>
    <w:rsid w:val="7646DAC8"/>
    <w:rsid w:val="7649F08D"/>
    <w:rsid w:val="764A77AF"/>
    <w:rsid w:val="764B40A1"/>
    <w:rsid w:val="765044DD"/>
    <w:rsid w:val="7658C2A0"/>
    <w:rsid w:val="765E1DC4"/>
    <w:rsid w:val="7666F6B7"/>
    <w:rsid w:val="766845E3"/>
    <w:rsid w:val="76717BF2"/>
    <w:rsid w:val="7674063C"/>
    <w:rsid w:val="7677091B"/>
    <w:rsid w:val="767854BA"/>
    <w:rsid w:val="767CFAA1"/>
    <w:rsid w:val="7683F536"/>
    <w:rsid w:val="76850EE1"/>
    <w:rsid w:val="7686D9AC"/>
    <w:rsid w:val="7687E347"/>
    <w:rsid w:val="768B29A1"/>
    <w:rsid w:val="768D7C1F"/>
    <w:rsid w:val="768E0185"/>
    <w:rsid w:val="76912F68"/>
    <w:rsid w:val="7696171E"/>
    <w:rsid w:val="76985E50"/>
    <w:rsid w:val="7698CD6A"/>
    <w:rsid w:val="769B8D97"/>
    <w:rsid w:val="769C4EDF"/>
    <w:rsid w:val="769FE341"/>
    <w:rsid w:val="76A40960"/>
    <w:rsid w:val="76A69959"/>
    <w:rsid w:val="76A7EAFA"/>
    <w:rsid w:val="76A8C656"/>
    <w:rsid w:val="76AACC56"/>
    <w:rsid w:val="76AB2C93"/>
    <w:rsid w:val="76ACECE1"/>
    <w:rsid w:val="76B69605"/>
    <w:rsid w:val="76B7E14E"/>
    <w:rsid w:val="76C026F9"/>
    <w:rsid w:val="76CC9DFE"/>
    <w:rsid w:val="76CE773F"/>
    <w:rsid w:val="76D16C68"/>
    <w:rsid w:val="76D4009A"/>
    <w:rsid w:val="76DA328C"/>
    <w:rsid w:val="76E1F109"/>
    <w:rsid w:val="76E47354"/>
    <w:rsid w:val="76E50A80"/>
    <w:rsid w:val="76E519C9"/>
    <w:rsid w:val="76E5C9CD"/>
    <w:rsid w:val="76EB2DB5"/>
    <w:rsid w:val="76EB41EA"/>
    <w:rsid w:val="76EF8A35"/>
    <w:rsid w:val="76EFC699"/>
    <w:rsid w:val="76F37764"/>
    <w:rsid w:val="770138B2"/>
    <w:rsid w:val="7701FEF3"/>
    <w:rsid w:val="77023790"/>
    <w:rsid w:val="77048D95"/>
    <w:rsid w:val="77051262"/>
    <w:rsid w:val="770ABAAF"/>
    <w:rsid w:val="7713C747"/>
    <w:rsid w:val="7714C3FB"/>
    <w:rsid w:val="7718EEC8"/>
    <w:rsid w:val="771B9C9E"/>
    <w:rsid w:val="771BE80C"/>
    <w:rsid w:val="771FC675"/>
    <w:rsid w:val="77216534"/>
    <w:rsid w:val="77259FE3"/>
    <w:rsid w:val="77275306"/>
    <w:rsid w:val="772E7932"/>
    <w:rsid w:val="77319601"/>
    <w:rsid w:val="7732EE47"/>
    <w:rsid w:val="7735B703"/>
    <w:rsid w:val="7735F20E"/>
    <w:rsid w:val="7737F381"/>
    <w:rsid w:val="7749EA86"/>
    <w:rsid w:val="774A7DDE"/>
    <w:rsid w:val="775127CF"/>
    <w:rsid w:val="775ABB95"/>
    <w:rsid w:val="77602FD1"/>
    <w:rsid w:val="7760B933"/>
    <w:rsid w:val="7762B832"/>
    <w:rsid w:val="7768F89C"/>
    <w:rsid w:val="776D09E7"/>
    <w:rsid w:val="776D72C0"/>
    <w:rsid w:val="776F9097"/>
    <w:rsid w:val="777267DE"/>
    <w:rsid w:val="77757266"/>
    <w:rsid w:val="777E38A6"/>
    <w:rsid w:val="7786A5CF"/>
    <w:rsid w:val="778CAB1C"/>
    <w:rsid w:val="779FF660"/>
    <w:rsid w:val="77A68D70"/>
    <w:rsid w:val="77A702C1"/>
    <w:rsid w:val="77ADA89D"/>
    <w:rsid w:val="77ADDBE1"/>
    <w:rsid w:val="77B93FAC"/>
    <w:rsid w:val="77B9894E"/>
    <w:rsid w:val="77BB8396"/>
    <w:rsid w:val="77BD22AA"/>
    <w:rsid w:val="77BDE437"/>
    <w:rsid w:val="77CF2D60"/>
    <w:rsid w:val="77D64301"/>
    <w:rsid w:val="77D6AC94"/>
    <w:rsid w:val="77D6B80D"/>
    <w:rsid w:val="77DA7A8A"/>
    <w:rsid w:val="77DB2DD3"/>
    <w:rsid w:val="77DF0DA9"/>
    <w:rsid w:val="77E989D9"/>
    <w:rsid w:val="77F77456"/>
    <w:rsid w:val="77FD757F"/>
    <w:rsid w:val="77FFA2A3"/>
    <w:rsid w:val="7802EF3D"/>
    <w:rsid w:val="7804452B"/>
    <w:rsid w:val="780460EF"/>
    <w:rsid w:val="78088FFC"/>
    <w:rsid w:val="7818087C"/>
    <w:rsid w:val="7818842B"/>
    <w:rsid w:val="781DE6F5"/>
    <w:rsid w:val="7827617E"/>
    <w:rsid w:val="7827E7E5"/>
    <w:rsid w:val="7827F67A"/>
    <w:rsid w:val="7832AFFC"/>
    <w:rsid w:val="7833044B"/>
    <w:rsid w:val="783841A4"/>
    <w:rsid w:val="783FF520"/>
    <w:rsid w:val="7842AF30"/>
    <w:rsid w:val="7851C476"/>
    <w:rsid w:val="78549228"/>
    <w:rsid w:val="78550695"/>
    <w:rsid w:val="7859D055"/>
    <w:rsid w:val="785C04A2"/>
    <w:rsid w:val="785DE620"/>
    <w:rsid w:val="7873957F"/>
    <w:rsid w:val="78743024"/>
    <w:rsid w:val="787B17F2"/>
    <w:rsid w:val="7882A530"/>
    <w:rsid w:val="7888A8D2"/>
    <w:rsid w:val="788ABC14"/>
    <w:rsid w:val="788FEDE9"/>
    <w:rsid w:val="78903156"/>
    <w:rsid w:val="78964FFA"/>
    <w:rsid w:val="78993D63"/>
    <w:rsid w:val="789D5D1C"/>
    <w:rsid w:val="78A872A4"/>
    <w:rsid w:val="78AF28EB"/>
    <w:rsid w:val="78B3936B"/>
    <w:rsid w:val="78BC0BA4"/>
    <w:rsid w:val="78BD0586"/>
    <w:rsid w:val="78C312AE"/>
    <w:rsid w:val="78C39BA6"/>
    <w:rsid w:val="78C89985"/>
    <w:rsid w:val="78CE3FBB"/>
    <w:rsid w:val="78CF6D9B"/>
    <w:rsid w:val="78D7BCE0"/>
    <w:rsid w:val="78E0AA77"/>
    <w:rsid w:val="78E0BD0A"/>
    <w:rsid w:val="78E0EF30"/>
    <w:rsid w:val="78E283AC"/>
    <w:rsid w:val="78ECF55B"/>
    <w:rsid w:val="78F39A16"/>
    <w:rsid w:val="78F5AFB0"/>
    <w:rsid w:val="78F63007"/>
    <w:rsid w:val="78F7F90D"/>
    <w:rsid w:val="7900014D"/>
    <w:rsid w:val="7902719B"/>
    <w:rsid w:val="790BA8C0"/>
    <w:rsid w:val="790C6D76"/>
    <w:rsid w:val="790D4473"/>
    <w:rsid w:val="790FE4BF"/>
    <w:rsid w:val="7916B722"/>
    <w:rsid w:val="7916F251"/>
    <w:rsid w:val="791DA56F"/>
    <w:rsid w:val="79298325"/>
    <w:rsid w:val="7929A0B1"/>
    <w:rsid w:val="792E086B"/>
    <w:rsid w:val="792FC87F"/>
    <w:rsid w:val="79330863"/>
    <w:rsid w:val="793BB3E7"/>
    <w:rsid w:val="794155E1"/>
    <w:rsid w:val="794DF614"/>
    <w:rsid w:val="7956C25A"/>
    <w:rsid w:val="795BF30F"/>
    <w:rsid w:val="795C1515"/>
    <w:rsid w:val="795E1F69"/>
    <w:rsid w:val="796E9834"/>
    <w:rsid w:val="798493A0"/>
    <w:rsid w:val="798BDB7B"/>
    <w:rsid w:val="798BFCE2"/>
    <w:rsid w:val="798DED7B"/>
    <w:rsid w:val="798E9E93"/>
    <w:rsid w:val="799341E9"/>
    <w:rsid w:val="799738FD"/>
    <w:rsid w:val="799A1D92"/>
    <w:rsid w:val="79A07686"/>
    <w:rsid w:val="79B1F970"/>
    <w:rsid w:val="79B6A98B"/>
    <w:rsid w:val="79B6DAB6"/>
    <w:rsid w:val="79B88D1F"/>
    <w:rsid w:val="79BE9F08"/>
    <w:rsid w:val="79BEEE2E"/>
    <w:rsid w:val="79C17436"/>
    <w:rsid w:val="79C90001"/>
    <w:rsid w:val="79C9F0E0"/>
    <w:rsid w:val="79CD04B3"/>
    <w:rsid w:val="79D09CD6"/>
    <w:rsid w:val="79D39F4D"/>
    <w:rsid w:val="79D51408"/>
    <w:rsid w:val="79DB0607"/>
    <w:rsid w:val="79DCD429"/>
    <w:rsid w:val="79DEE576"/>
    <w:rsid w:val="79E0A8E1"/>
    <w:rsid w:val="79E20451"/>
    <w:rsid w:val="79E695ED"/>
    <w:rsid w:val="79EC274F"/>
    <w:rsid w:val="79F4379A"/>
    <w:rsid w:val="79F480F8"/>
    <w:rsid w:val="79F652EB"/>
    <w:rsid w:val="79F84126"/>
    <w:rsid w:val="79F9A6EA"/>
    <w:rsid w:val="79FB3A81"/>
    <w:rsid w:val="79FEE1C2"/>
    <w:rsid w:val="79FF9B48"/>
    <w:rsid w:val="7A050E06"/>
    <w:rsid w:val="7A055707"/>
    <w:rsid w:val="7A05B77A"/>
    <w:rsid w:val="7A05CE46"/>
    <w:rsid w:val="7A0DF22A"/>
    <w:rsid w:val="7A0FA1F4"/>
    <w:rsid w:val="7A106326"/>
    <w:rsid w:val="7A12BD52"/>
    <w:rsid w:val="7A18FA27"/>
    <w:rsid w:val="7A1C6A93"/>
    <w:rsid w:val="7A23265A"/>
    <w:rsid w:val="7A23EE16"/>
    <w:rsid w:val="7A263149"/>
    <w:rsid w:val="7A2772FF"/>
    <w:rsid w:val="7A29D181"/>
    <w:rsid w:val="7A2A97FE"/>
    <w:rsid w:val="7A3307CF"/>
    <w:rsid w:val="7A34FBCF"/>
    <w:rsid w:val="7A380763"/>
    <w:rsid w:val="7A3B603D"/>
    <w:rsid w:val="7A42D4B3"/>
    <w:rsid w:val="7A4464F3"/>
    <w:rsid w:val="7A4A7F38"/>
    <w:rsid w:val="7A4F5FFA"/>
    <w:rsid w:val="7A525307"/>
    <w:rsid w:val="7A55865D"/>
    <w:rsid w:val="7A56359C"/>
    <w:rsid w:val="7A65C341"/>
    <w:rsid w:val="7A6A02E1"/>
    <w:rsid w:val="7A6D66C2"/>
    <w:rsid w:val="7A6F312E"/>
    <w:rsid w:val="7A700F15"/>
    <w:rsid w:val="7A7D60DE"/>
    <w:rsid w:val="7A7F2088"/>
    <w:rsid w:val="7A832C5E"/>
    <w:rsid w:val="7A864057"/>
    <w:rsid w:val="7A89647B"/>
    <w:rsid w:val="7A8CB14B"/>
    <w:rsid w:val="7A90059A"/>
    <w:rsid w:val="7A9EC297"/>
    <w:rsid w:val="7AA36FC1"/>
    <w:rsid w:val="7AA9629D"/>
    <w:rsid w:val="7AA9C3BF"/>
    <w:rsid w:val="7AAC6869"/>
    <w:rsid w:val="7AAEFF7D"/>
    <w:rsid w:val="7AB33D73"/>
    <w:rsid w:val="7AB4F58B"/>
    <w:rsid w:val="7AB572BB"/>
    <w:rsid w:val="7ABF2D21"/>
    <w:rsid w:val="7AC0AFB9"/>
    <w:rsid w:val="7AC298C3"/>
    <w:rsid w:val="7AC3AA91"/>
    <w:rsid w:val="7ACB5110"/>
    <w:rsid w:val="7ACBAEC8"/>
    <w:rsid w:val="7ACE5D69"/>
    <w:rsid w:val="7AD0CBC3"/>
    <w:rsid w:val="7AD0FCE4"/>
    <w:rsid w:val="7AD6F6BE"/>
    <w:rsid w:val="7AD94B05"/>
    <w:rsid w:val="7ADA7863"/>
    <w:rsid w:val="7ADC1D91"/>
    <w:rsid w:val="7AE18B72"/>
    <w:rsid w:val="7AEE1440"/>
    <w:rsid w:val="7AFD9EDA"/>
    <w:rsid w:val="7AFF2F7C"/>
    <w:rsid w:val="7AFF6195"/>
    <w:rsid w:val="7B03E9E2"/>
    <w:rsid w:val="7B09DB0B"/>
    <w:rsid w:val="7B09F9C9"/>
    <w:rsid w:val="7B0A2580"/>
    <w:rsid w:val="7B0B5D67"/>
    <w:rsid w:val="7B0B7E21"/>
    <w:rsid w:val="7B13CA15"/>
    <w:rsid w:val="7B17984A"/>
    <w:rsid w:val="7B18E13A"/>
    <w:rsid w:val="7B1A5A17"/>
    <w:rsid w:val="7B1D1FE8"/>
    <w:rsid w:val="7B1E18CC"/>
    <w:rsid w:val="7B211F4B"/>
    <w:rsid w:val="7B24A712"/>
    <w:rsid w:val="7B2CA1A9"/>
    <w:rsid w:val="7B2F7833"/>
    <w:rsid w:val="7B2FC8C3"/>
    <w:rsid w:val="7B357D36"/>
    <w:rsid w:val="7B38C70E"/>
    <w:rsid w:val="7B3973DC"/>
    <w:rsid w:val="7B3A2892"/>
    <w:rsid w:val="7B403E69"/>
    <w:rsid w:val="7B4C6CD5"/>
    <w:rsid w:val="7B51DCD5"/>
    <w:rsid w:val="7B533DE7"/>
    <w:rsid w:val="7B534F53"/>
    <w:rsid w:val="7B567171"/>
    <w:rsid w:val="7B5FAD50"/>
    <w:rsid w:val="7B736796"/>
    <w:rsid w:val="7B743E61"/>
    <w:rsid w:val="7B76D66E"/>
    <w:rsid w:val="7B782717"/>
    <w:rsid w:val="7B7A0E13"/>
    <w:rsid w:val="7B7BCE42"/>
    <w:rsid w:val="7B83BB97"/>
    <w:rsid w:val="7B842212"/>
    <w:rsid w:val="7B878A76"/>
    <w:rsid w:val="7B88C23B"/>
    <w:rsid w:val="7B898445"/>
    <w:rsid w:val="7BA8E6AC"/>
    <w:rsid w:val="7BAA4475"/>
    <w:rsid w:val="7BAFF46C"/>
    <w:rsid w:val="7BAFF73C"/>
    <w:rsid w:val="7BBDE37F"/>
    <w:rsid w:val="7BC49D11"/>
    <w:rsid w:val="7BC7E962"/>
    <w:rsid w:val="7BC9395B"/>
    <w:rsid w:val="7BCB1B44"/>
    <w:rsid w:val="7BCD10F4"/>
    <w:rsid w:val="7BCDAE8E"/>
    <w:rsid w:val="7BCFCAE8"/>
    <w:rsid w:val="7BD1C07E"/>
    <w:rsid w:val="7BDD64B2"/>
    <w:rsid w:val="7BE12209"/>
    <w:rsid w:val="7BE55096"/>
    <w:rsid w:val="7BEE0115"/>
    <w:rsid w:val="7BF071DE"/>
    <w:rsid w:val="7BF1CE2D"/>
    <w:rsid w:val="7BF8A54A"/>
    <w:rsid w:val="7BF8D681"/>
    <w:rsid w:val="7BFBDEF2"/>
    <w:rsid w:val="7C034086"/>
    <w:rsid w:val="7C04D009"/>
    <w:rsid w:val="7C1706E8"/>
    <w:rsid w:val="7C1873F7"/>
    <w:rsid w:val="7C1CC350"/>
    <w:rsid w:val="7C1FCE06"/>
    <w:rsid w:val="7C1FDFCC"/>
    <w:rsid w:val="7C2DE936"/>
    <w:rsid w:val="7C2E95FB"/>
    <w:rsid w:val="7C2EC5E7"/>
    <w:rsid w:val="7C31F515"/>
    <w:rsid w:val="7C345829"/>
    <w:rsid w:val="7C3619F2"/>
    <w:rsid w:val="7C373835"/>
    <w:rsid w:val="7C49404A"/>
    <w:rsid w:val="7C55A0C1"/>
    <w:rsid w:val="7C56FED5"/>
    <w:rsid w:val="7C5B9549"/>
    <w:rsid w:val="7C62C0A3"/>
    <w:rsid w:val="7C645D48"/>
    <w:rsid w:val="7C647CC5"/>
    <w:rsid w:val="7C64E91E"/>
    <w:rsid w:val="7C654DF9"/>
    <w:rsid w:val="7C674F0F"/>
    <w:rsid w:val="7C6BB42D"/>
    <w:rsid w:val="7C70EEB4"/>
    <w:rsid w:val="7C72DBC5"/>
    <w:rsid w:val="7C73E0C5"/>
    <w:rsid w:val="7C790FDC"/>
    <w:rsid w:val="7C7B1ABF"/>
    <w:rsid w:val="7C837EB7"/>
    <w:rsid w:val="7C888543"/>
    <w:rsid w:val="7C89C720"/>
    <w:rsid w:val="7C8AD21C"/>
    <w:rsid w:val="7C8C0F2D"/>
    <w:rsid w:val="7C8D3C3C"/>
    <w:rsid w:val="7C8E3299"/>
    <w:rsid w:val="7C8F17AA"/>
    <w:rsid w:val="7C8F4176"/>
    <w:rsid w:val="7C9731AA"/>
    <w:rsid w:val="7C984DD0"/>
    <w:rsid w:val="7C9A0B02"/>
    <w:rsid w:val="7CA39B24"/>
    <w:rsid w:val="7CAD0B78"/>
    <w:rsid w:val="7CB2EB13"/>
    <w:rsid w:val="7CB52B84"/>
    <w:rsid w:val="7CB89E15"/>
    <w:rsid w:val="7CC067CA"/>
    <w:rsid w:val="7CC1A74E"/>
    <w:rsid w:val="7CC2B805"/>
    <w:rsid w:val="7CC394E0"/>
    <w:rsid w:val="7CC5EE6F"/>
    <w:rsid w:val="7CCCADA6"/>
    <w:rsid w:val="7CCCBE40"/>
    <w:rsid w:val="7CCFA180"/>
    <w:rsid w:val="7CD4FCE0"/>
    <w:rsid w:val="7CDBB87C"/>
    <w:rsid w:val="7CDC9FDE"/>
    <w:rsid w:val="7CDE6187"/>
    <w:rsid w:val="7CE37D76"/>
    <w:rsid w:val="7CE8AFD4"/>
    <w:rsid w:val="7CED83A1"/>
    <w:rsid w:val="7CEE06EB"/>
    <w:rsid w:val="7CEFFE37"/>
    <w:rsid w:val="7CF28A16"/>
    <w:rsid w:val="7CF86F3C"/>
    <w:rsid w:val="7CFB6BDA"/>
    <w:rsid w:val="7CFCEDE7"/>
    <w:rsid w:val="7CFFA391"/>
    <w:rsid w:val="7CFFA983"/>
    <w:rsid w:val="7D0584AB"/>
    <w:rsid w:val="7D0D6F15"/>
    <w:rsid w:val="7D10EE23"/>
    <w:rsid w:val="7D1155CE"/>
    <w:rsid w:val="7D13D0A6"/>
    <w:rsid w:val="7D1689C7"/>
    <w:rsid w:val="7D1789CC"/>
    <w:rsid w:val="7D227181"/>
    <w:rsid w:val="7D25BC76"/>
    <w:rsid w:val="7D27EC35"/>
    <w:rsid w:val="7D3409AD"/>
    <w:rsid w:val="7D3A56BC"/>
    <w:rsid w:val="7D411C94"/>
    <w:rsid w:val="7D427AF6"/>
    <w:rsid w:val="7D4CFB5F"/>
    <w:rsid w:val="7D4E6BD5"/>
    <w:rsid w:val="7D53AA16"/>
    <w:rsid w:val="7D5CA35F"/>
    <w:rsid w:val="7D5EB42F"/>
    <w:rsid w:val="7D6373DD"/>
    <w:rsid w:val="7D65DBA8"/>
    <w:rsid w:val="7D65E98E"/>
    <w:rsid w:val="7D66DCC4"/>
    <w:rsid w:val="7D707643"/>
    <w:rsid w:val="7D731988"/>
    <w:rsid w:val="7D73EE93"/>
    <w:rsid w:val="7D75CF08"/>
    <w:rsid w:val="7D784B02"/>
    <w:rsid w:val="7D84F252"/>
    <w:rsid w:val="7D872313"/>
    <w:rsid w:val="7D9135A7"/>
    <w:rsid w:val="7D97369C"/>
    <w:rsid w:val="7D9AFFA7"/>
    <w:rsid w:val="7D9B111F"/>
    <w:rsid w:val="7DA2586E"/>
    <w:rsid w:val="7DA948DA"/>
    <w:rsid w:val="7DB1492C"/>
    <w:rsid w:val="7DB1710F"/>
    <w:rsid w:val="7DB63F46"/>
    <w:rsid w:val="7DB86F6C"/>
    <w:rsid w:val="7DBE0A56"/>
    <w:rsid w:val="7DC26190"/>
    <w:rsid w:val="7DC59435"/>
    <w:rsid w:val="7DC5BACD"/>
    <w:rsid w:val="7DC81A19"/>
    <w:rsid w:val="7DC87B9E"/>
    <w:rsid w:val="7DCB72BF"/>
    <w:rsid w:val="7DCB974D"/>
    <w:rsid w:val="7DCFB6D9"/>
    <w:rsid w:val="7DD23348"/>
    <w:rsid w:val="7DDB27B2"/>
    <w:rsid w:val="7DDBE747"/>
    <w:rsid w:val="7DDF67A2"/>
    <w:rsid w:val="7DE2D826"/>
    <w:rsid w:val="7DF8B691"/>
    <w:rsid w:val="7DFAEB61"/>
    <w:rsid w:val="7DFF8476"/>
    <w:rsid w:val="7E019EAB"/>
    <w:rsid w:val="7E021AA5"/>
    <w:rsid w:val="7E02411A"/>
    <w:rsid w:val="7E0B1CCE"/>
    <w:rsid w:val="7E0EF334"/>
    <w:rsid w:val="7E133CB3"/>
    <w:rsid w:val="7E164E52"/>
    <w:rsid w:val="7E17B7F4"/>
    <w:rsid w:val="7E211A0A"/>
    <w:rsid w:val="7E252CB4"/>
    <w:rsid w:val="7E254891"/>
    <w:rsid w:val="7E274D31"/>
    <w:rsid w:val="7E28F975"/>
    <w:rsid w:val="7E2AEF55"/>
    <w:rsid w:val="7E2CD90B"/>
    <w:rsid w:val="7E30DCB8"/>
    <w:rsid w:val="7E34AF17"/>
    <w:rsid w:val="7E3810C7"/>
    <w:rsid w:val="7E3A8350"/>
    <w:rsid w:val="7E3F6A96"/>
    <w:rsid w:val="7E4347D3"/>
    <w:rsid w:val="7E4AE147"/>
    <w:rsid w:val="7E4D5C2D"/>
    <w:rsid w:val="7E4E609F"/>
    <w:rsid w:val="7E5B74A8"/>
    <w:rsid w:val="7E5D5F27"/>
    <w:rsid w:val="7E674682"/>
    <w:rsid w:val="7E68C88C"/>
    <w:rsid w:val="7E6910E9"/>
    <w:rsid w:val="7E69D38C"/>
    <w:rsid w:val="7E71645D"/>
    <w:rsid w:val="7E7B047D"/>
    <w:rsid w:val="7E8224A5"/>
    <w:rsid w:val="7E840340"/>
    <w:rsid w:val="7E8593A9"/>
    <w:rsid w:val="7E87DF8C"/>
    <w:rsid w:val="7E8CA3C2"/>
    <w:rsid w:val="7E8DB8F9"/>
    <w:rsid w:val="7E8E7704"/>
    <w:rsid w:val="7E9019C5"/>
    <w:rsid w:val="7E90FB76"/>
    <w:rsid w:val="7E91A76A"/>
    <w:rsid w:val="7E9ACF4F"/>
    <w:rsid w:val="7E9AEB80"/>
    <w:rsid w:val="7EA229D9"/>
    <w:rsid w:val="7EA50CC4"/>
    <w:rsid w:val="7EA783AE"/>
    <w:rsid w:val="7EA9E326"/>
    <w:rsid w:val="7EAF0884"/>
    <w:rsid w:val="7EB159CD"/>
    <w:rsid w:val="7EB41C7A"/>
    <w:rsid w:val="7EB8B430"/>
    <w:rsid w:val="7EBFA68D"/>
    <w:rsid w:val="7EC04CBA"/>
    <w:rsid w:val="7EC39B43"/>
    <w:rsid w:val="7EC89BE0"/>
    <w:rsid w:val="7EC94CC1"/>
    <w:rsid w:val="7EC9D9AC"/>
    <w:rsid w:val="7ECB0A6A"/>
    <w:rsid w:val="7ED37970"/>
    <w:rsid w:val="7ED5E0F0"/>
    <w:rsid w:val="7ED8A6EF"/>
    <w:rsid w:val="7EDC3FF1"/>
    <w:rsid w:val="7EE3EE24"/>
    <w:rsid w:val="7EE59DE5"/>
    <w:rsid w:val="7EF00AB1"/>
    <w:rsid w:val="7EF242C6"/>
    <w:rsid w:val="7EF544D1"/>
    <w:rsid w:val="7EFF5423"/>
    <w:rsid w:val="7F04A920"/>
    <w:rsid w:val="7F06C3B9"/>
    <w:rsid w:val="7F0C5EAC"/>
    <w:rsid w:val="7F0CE7D3"/>
    <w:rsid w:val="7F14A467"/>
    <w:rsid w:val="7F177483"/>
    <w:rsid w:val="7F21101C"/>
    <w:rsid w:val="7F25D7B1"/>
    <w:rsid w:val="7F2E1E3D"/>
    <w:rsid w:val="7F45D72B"/>
    <w:rsid w:val="7F4BE601"/>
    <w:rsid w:val="7F4D67FE"/>
    <w:rsid w:val="7F50E3B7"/>
    <w:rsid w:val="7F511BF6"/>
    <w:rsid w:val="7F5135C6"/>
    <w:rsid w:val="7F51F923"/>
    <w:rsid w:val="7F54A891"/>
    <w:rsid w:val="7F553966"/>
    <w:rsid w:val="7F55F84F"/>
    <w:rsid w:val="7F563BBB"/>
    <w:rsid w:val="7F57A897"/>
    <w:rsid w:val="7F602CBC"/>
    <w:rsid w:val="7F6B5D9B"/>
    <w:rsid w:val="7F6DDAF4"/>
    <w:rsid w:val="7F6F9F37"/>
    <w:rsid w:val="7F6FDCF7"/>
    <w:rsid w:val="7F70A1A5"/>
    <w:rsid w:val="7F70AE43"/>
    <w:rsid w:val="7F75002E"/>
    <w:rsid w:val="7F7561DB"/>
    <w:rsid w:val="7F75B952"/>
    <w:rsid w:val="7F7BDD3A"/>
    <w:rsid w:val="7F7F1E91"/>
    <w:rsid w:val="7F804A8C"/>
    <w:rsid w:val="7F83F099"/>
    <w:rsid w:val="7F8AA47B"/>
    <w:rsid w:val="7F8E86BB"/>
    <w:rsid w:val="7F949F8B"/>
    <w:rsid w:val="7F95F8E0"/>
    <w:rsid w:val="7F9D8566"/>
    <w:rsid w:val="7F9DFCE5"/>
    <w:rsid w:val="7FA29616"/>
    <w:rsid w:val="7FA41551"/>
    <w:rsid w:val="7FA8754F"/>
    <w:rsid w:val="7FABE36B"/>
    <w:rsid w:val="7FB84952"/>
    <w:rsid w:val="7FBA7C89"/>
    <w:rsid w:val="7FC1E7B7"/>
    <w:rsid w:val="7FC2B671"/>
    <w:rsid w:val="7FC31114"/>
    <w:rsid w:val="7FC5FD5C"/>
    <w:rsid w:val="7FC637DE"/>
    <w:rsid w:val="7FC67124"/>
    <w:rsid w:val="7FCC89B7"/>
    <w:rsid w:val="7FD0DE6A"/>
    <w:rsid w:val="7FD8884A"/>
    <w:rsid w:val="7FDC166F"/>
    <w:rsid w:val="7FE41158"/>
    <w:rsid w:val="7FE47D59"/>
    <w:rsid w:val="7FE58C5E"/>
    <w:rsid w:val="7FF03AC5"/>
    <w:rsid w:val="7FF52BE3"/>
    <w:rsid w:val="7FF605F3"/>
    <w:rsid w:val="7FF777C1"/>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1509A1"/>
  <w15:docId w15:val="{4D39B2A5-3CBF-1F42-B3F0-CABC1B290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1CC"/>
    <w:rPr>
      <w:rFonts w:ascii="Times New Roman" w:hAnsi="Times New Roman"/>
    </w:rPr>
  </w:style>
  <w:style w:type="paragraph" w:styleId="Rubrik1">
    <w:name w:val="heading 1"/>
    <w:basedOn w:val="Normal"/>
    <w:next w:val="Normal"/>
    <w:uiPriority w:val="9"/>
    <w:qFormat/>
    <w:rsid w:val="00E361CC"/>
    <w:pPr>
      <w:keepNext/>
      <w:keepLines/>
      <w:spacing w:before="480" w:after="120"/>
      <w:outlineLvl w:val="0"/>
    </w:pPr>
    <w:rPr>
      <w:b/>
      <w:sz w:val="48"/>
      <w:szCs w:val="48"/>
    </w:rPr>
  </w:style>
  <w:style w:type="paragraph" w:styleId="Rubrik2">
    <w:name w:val="heading 2"/>
    <w:basedOn w:val="Normal"/>
    <w:next w:val="Normal"/>
    <w:link w:val="Rubrik2Char"/>
    <w:uiPriority w:val="9"/>
    <w:unhideWhenUsed/>
    <w:qFormat/>
    <w:rsid w:val="00E361CC"/>
    <w:pPr>
      <w:keepNext/>
      <w:keepLines/>
      <w:spacing w:before="360" w:after="80"/>
      <w:outlineLvl w:val="1"/>
    </w:pPr>
    <w:rPr>
      <w:b/>
      <w:sz w:val="36"/>
      <w:szCs w:val="36"/>
    </w:rPr>
  </w:style>
  <w:style w:type="paragraph" w:styleId="Rubrik3">
    <w:name w:val="heading 3"/>
    <w:basedOn w:val="Normal"/>
    <w:next w:val="Normal"/>
    <w:link w:val="Rubrik3Char"/>
    <w:uiPriority w:val="9"/>
    <w:unhideWhenUsed/>
    <w:qFormat/>
    <w:rsid w:val="00E361CC"/>
    <w:pPr>
      <w:keepNext/>
      <w:keepLines/>
      <w:spacing w:before="280" w:after="80"/>
      <w:outlineLvl w:val="2"/>
    </w:pPr>
    <w:rPr>
      <w:b/>
      <w:sz w:val="28"/>
      <w:szCs w:val="28"/>
    </w:rPr>
  </w:style>
  <w:style w:type="paragraph" w:styleId="Rubrik4">
    <w:name w:val="heading 4"/>
    <w:basedOn w:val="Normal"/>
    <w:next w:val="Normal"/>
    <w:link w:val="Rubrik4Char"/>
    <w:uiPriority w:val="9"/>
    <w:unhideWhenUsed/>
    <w:qFormat/>
    <w:rsid w:val="00E361CC"/>
    <w:pPr>
      <w:keepNext/>
      <w:keepLines/>
      <w:spacing w:before="240" w:after="40"/>
      <w:outlineLvl w:val="3"/>
    </w:pPr>
    <w:rPr>
      <w:b/>
    </w:rPr>
  </w:style>
  <w:style w:type="paragraph" w:styleId="Rubrik5">
    <w:name w:val="heading 5"/>
    <w:basedOn w:val="Normal"/>
    <w:next w:val="Normal"/>
    <w:uiPriority w:val="9"/>
    <w:semiHidden/>
    <w:unhideWhenUsed/>
    <w:qFormat/>
    <w:pPr>
      <w:keepNext/>
      <w:keepLines/>
      <w:spacing w:before="220" w:after="40"/>
      <w:outlineLvl w:val="4"/>
    </w:pPr>
    <w:rPr>
      <w:b/>
      <w:sz w:val="22"/>
      <w:szCs w:val="22"/>
    </w:rPr>
  </w:style>
  <w:style w:type="paragraph" w:styleId="Rubrik6">
    <w:name w:val="heading 6"/>
    <w:basedOn w:val="Normal"/>
    <w:next w:val="Normal"/>
    <w:uiPriority w:val="9"/>
    <w:semiHidden/>
    <w:unhideWhenUsed/>
    <w:qFormat/>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Rubrik">
    <w:name w:val="Title"/>
    <w:basedOn w:val="Normal"/>
    <w:next w:val="Normal"/>
    <w:uiPriority w:val="10"/>
    <w:qFormat/>
    <w:pPr>
      <w:keepNext/>
      <w:keepLines/>
      <w:spacing w:before="480" w:after="120"/>
    </w:pPr>
    <w:rPr>
      <w:b/>
      <w:sz w:val="72"/>
      <w:szCs w:val="72"/>
    </w:rPr>
  </w:style>
  <w:style w:type="paragraph" w:styleId="Sidhuvud">
    <w:name w:val="header"/>
    <w:basedOn w:val="Normal"/>
    <w:link w:val="SidhuvudChar"/>
    <w:uiPriority w:val="99"/>
    <w:unhideWhenUsed/>
    <w:rsid w:val="008C1257"/>
    <w:pPr>
      <w:tabs>
        <w:tab w:val="center" w:pos="4153"/>
        <w:tab w:val="right" w:pos="8306"/>
      </w:tabs>
    </w:pPr>
  </w:style>
  <w:style w:type="character" w:customStyle="1" w:styleId="SidhuvudChar">
    <w:name w:val="Sidhuvud Char"/>
    <w:basedOn w:val="Standardstycketeckensnitt"/>
    <w:link w:val="Sidhuvud"/>
    <w:uiPriority w:val="99"/>
    <w:rsid w:val="008C1257"/>
  </w:style>
  <w:style w:type="paragraph" w:styleId="Sidfot">
    <w:name w:val="footer"/>
    <w:basedOn w:val="Normal"/>
    <w:link w:val="SidfotChar"/>
    <w:uiPriority w:val="99"/>
    <w:unhideWhenUsed/>
    <w:rsid w:val="008C1257"/>
    <w:pPr>
      <w:tabs>
        <w:tab w:val="center" w:pos="4153"/>
        <w:tab w:val="right" w:pos="8306"/>
      </w:tabs>
    </w:pPr>
  </w:style>
  <w:style w:type="character" w:customStyle="1" w:styleId="SidfotChar">
    <w:name w:val="Sidfot Char"/>
    <w:basedOn w:val="Standardstycketeckensnitt"/>
    <w:link w:val="Sidfot"/>
    <w:uiPriority w:val="99"/>
    <w:rsid w:val="008C1257"/>
  </w:style>
  <w:style w:type="paragraph" w:styleId="Ballongtext">
    <w:name w:val="Balloon Text"/>
    <w:basedOn w:val="Normal"/>
    <w:link w:val="BallongtextChar"/>
    <w:uiPriority w:val="99"/>
    <w:semiHidden/>
    <w:unhideWhenUsed/>
    <w:rsid w:val="008C1257"/>
    <w:rPr>
      <w:rFonts w:ascii="Lucida Grande" w:hAnsi="Lucida Grande"/>
      <w:sz w:val="18"/>
      <w:szCs w:val="18"/>
    </w:rPr>
  </w:style>
  <w:style w:type="character" w:customStyle="1" w:styleId="BallongtextChar">
    <w:name w:val="Ballongtext Char"/>
    <w:basedOn w:val="Standardstycketeckensnitt"/>
    <w:link w:val="Ballongtext"/>
    <w:uiPriority w:val="99"/>
    <w:semiHidden/>
    <w:rsid w:val="008C1257"/>
    <w:rPr>
      <w:rFonts w:ascii="Lucida Grande" w:hAnsi="Lucida Grande"/>
      <w:sz w:val="18"/>
      <w:szCs w:val="18"/>
    </w:rPr>
  </w:style>
  <w:style w:type="paragraph" w:customStyle="1" w:styleId="Brd2015Framvagn">
    <w:name w:val="Bröd 2015 (Framvagn)"/>
    <w:basedOn w:val="Normal"/>
    <w:uiPriority w:val="99"/>
    <w:rsid w:val="00AF3C88"/>
    <w:pPr>
      <w:tabs>
        <w:tab w:val="left" w:pos="300"/>
      </w:tabs>
      <w:autoSpaceDE w:val="0"/>
      <w:autoSpaceDN w:val="0"/>
      <w:adjustRightInd w:val="0"/>
      <w:spacing w:after="57" w:line="230" w:lineRule="atLeast"/>
      <w:jc w:val="both"/>
      <w:textAlignment w:val="center"/>
    </w:pPr>
    <w:rPr>
      <w:rFonts w:ascii="Akzidenz for Chalmers" w:hAnsi="Akzidenz for Chalmers" w:cs="Akzidenz for Chalmers"/>
      <w:color w:val="000000"/>
      <w:sz w:val="17"/>
      <w:szCs w:val="17"/>
    </w:rPr>
  </w:style>
  <w:style w:type="paragraph" w:customStyle="1" w:styleId="BasicParagraph">
    <w:name w:val="[Basic Paragraph]"/>
    <w:basedOn w:val="Normal"/>
    <w:uiPriority w:val="99"/>
    <w:rsid w:val="00E665FC"/>
    <w:pPr>
      <w:autoSpaceDE w:val="0"/>
      <w:autoSpaceDN w:val="0"/>
      <w:adjustRightInd w:val="0"/>
      <w:spacing w:line="288" w:lineRule="auto"/>
      <w:textAlignment w:val="center"/>
    </w:pPr>
    <w:rPr>
      <w:rFonts w:ascii="Minion Pro" w:hAnsi="Minion Pro" w:cs="Minion Pro"/>
      <w:color w:val="000000"/>
      <w:lang w:val="en-GB"/>
    </w:rPr>
  </w:style>
  <w:style w:type="character" w:styleId="Hyperlnk">
    <w:name w:val="Hyperlink"/>
    <w:basedOn w:val="Standardstycketeckensnitt"/>
    <w:uiPriority w:val="99"/>
    <w:unhideWhenUsed/>
    <w:rsid w:val="00FB50DD"/>
    <w:rPr>
      <w:color w:val="0000FF" w:themeColor="hyperlink"/>
      <w:u w:val="single"/>
    </w:rPr>
  </w:style>
  <w:style w:type="character" w:styleId="Olstomnmnande">
    <w:name w:val="Unresolved Mention"/>
    <w:basedOn w:val="Standardstycketeckensnitt"/>
    <w:uiPriority w:val="99"/>
    <w:semiHidden/>
    <w:unhideWhenUsed/>
    <w:rsid w:val="00FB50DD"/>
    <w:rPr>
      <w:color w:val="605E5C"/>
      <w:shd w:val="clear" w:color="auto" w:fill="E1DFDD"/>
    </w:rPr>
  </w:style>
  <w:style w:type="paragraph" w:customStyle="1" w:styleId="Default">
    <w:name w:val="Default"/>
    <w:rsid w:val="00EB4920"/>
    <w:pPr>
      <w:autoSpaceDE w:val="0"/>
      <w:autoSpaceDN w:val="0"/>
      <w:adjustRightInd w:val="0"/>
    </w:pPr>
    <w:rPr>
      <w:rFonts w:ascii="Akzidenz-Bd for Chalmers" w:hAnsi="Akzidenz-Bd for Chalmers" w:cs="Akzidenz-Bd for Chalmers"/>
      <w:color w:val="000000"/>
    </w:rPr>
  </w:style>
  <w:style w:type="paragraph" w:customStyle="1" w:styleId="Pa1">
    <w:name w:val="Pa1"/>
    <w:basedOn w:val="Default"/>
    <w:next w:val="Default"/>
    <w:uiPriority w:val="99"/>
    <w:rsid w:val="00EB4920"/>
    <w:pPr>
      <w:spacing w:line="241" w:lineRule="atLeast"/>
    </w:pPr>
    <w:rPr>
      <w:rFonts w:cstheme="minorBidi"/>
      <w:color w:val="auto"/>
    </w:rPr>
  </w:style>
  <w:style w:type="character" w:customStyle="1" w:styleId="A1">
    <w:name w:val="A1"/>
    <w:uiPriority w:val="99"/>
    <w:rsid w:val="00EB4920"/>
    <w:rPr>
      <w:rFonts w:cs="Akzidenz-Bd for Chalmers"/>
      <w:b/>
      <w:bCs/>
      <w:color w:val="FFFFFF"/>
      <w:sz w:val="16"/>
      <w:szCs w:val="16"/>
    </w:rPr>
  </w:style>
  <w:style w:type="paragraph" w:customStyle="1" w:styleId="Pa0">
    <w:name w:val="Pa0"/>
    <w:basedOn w:val="Default"/>
    <w:next w:val="Default"/>
    <w:uiPriority w:val="99"/>
    <w:rsid w:val="00EB4920"/>
    <w:pPr>
      <w:spacing w:line="241" w:lineRule="atLeast"/>
    </w:pPr>
    <w:rPr>
      <w:rFonts w:ascii="Akzidenz for Chalmers" w:hAnsi="Akzidenz for Chalmers" w:cstheme="minorBidi"/>
      <w:color w:val="auto"/>
    </w:rPr>
  </w:style>
  <w:style w:type="character" w:customStyle="1" w:styleId="A0">
    <w:name w:val="A0"/>
    <w:uiPriority w:val="99"/>
    <w:rsid w:val="00EB4920"/>
    <w:rPr>
      <w:rFonts w:cs="Akzidenz for Chalmers"/>
      <w:color w:val="221E1F"/>
      <w:sz w:val="18"/>
      <w:szCs w:val="18"/>
    </w:rPr>
  </w:style>
  <w:style w:type="paragraph" w:styleId="Revision">
    <w:name w:val="Revision"/>
    <w:hidden/>
    <w:uiPriority w:val="99"/>
    <w:semiHidden/>
    <w:rsid w:val="00FD2765"/>
  </w:style>
  <w:style w:type="paragraph" w:styleId="Ingetavstnd">
    <w:name w:val="No Spacing"/>
    <w:link w:val="IngetavstndChar"/>
    <w:uiPriority w:val="1"/>
    <w:qFormat/>
    <w:rsid w:val="00E361CC"/>
    <w:rPr>
      <w:rFonts w:ascii="Times New Roman" w:hAnsi="Times New Roman"/>
      <w:sz w:val="22"/>
      <w:szCs w:val="22"/>
      <w:lang w:eastAsia="zh-CN"/>
    </w:rPr>
  </w:style>
  <w:style w:type="character" w:customStyle="1" w:styleId="IngetavstndChar">
    <w:name w:val="Inget avstånd Char"/>
    <w:basedOn w:val="Standardstycketeckensnitt"/>
    <w:link w:val="Ingetavstnd"/>
    <w:uiPriority w:val="1"/>
    <w:rsid w:val="00E361CC"/>
    <w:rPr>
      <w:rFonts w:ascii="Times New Roman" w:hAnsi="Times New Roman"/>
      <w:sz w:val="22"/>
      <w:szCs w:val="22"/>
      <w:lang w:eastAsia="zh-CN"/>
    </w:rPr>
  </w:style>
  <w:style w:type="paragraph" w:styleId="Underrubrik">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Kommentarer">
    <w:name w:val="annotation text"/>
    <w:basedOn w:val="Normal"/>
    <w:link w:val="KommentarerChar"/>
    <w:unhideWhenUsed/>
    <w:rPr>
      <w:sz w:val="20"/>
      <w:szCs w:val="20"/>
    </w:rPr>
  </w:style>
  <w:style w:type="character" w:customStyle="1" w:styleId="KommentarerChar">
    <w:name w:val="Kommentarer Char"/>
    <w:basedOn w:val="Standardstycketeckensnitt"/>
    <w:link w:val="Kommentarer"/>
    <w:rPr>
      <w:sz w:val="20"/>
      <w:szCs w:val="20"/>
    </w:rPr>
  </w:style>
  <w:style w:type="character" w:styleId="Kommentarsreferens">
    <w:name w:val="annotation reference"/>
    <w:basedOn w:val="Standardstycketeckensnitt"/>
    <w:uiPriority w:val="99"/>
    <w:semiHidden/>
    <w:unhideWhenUsed/>
    <w:rPr>
      <w:sz w:val="16"/>
      <w:szCs w:val="16"/>
    </w:rPr>
  </w:style>
  <w:style w:type="paragraph" w:styleId="Kommentarsmne">
    <w:name w:val="annotation subject"/>
    <w:basedOn w:val="Kommentarer"/>
    <w:next w:val="Kommentarer"/>
    <w:link w:val="KommentarsmneChar"/>
    <w:uiPriority w:val="99"/>
    <w:semiHidden/>
    <w:unhideWhenUsed/>
    <w:rsid w:val="00A656B7"/>
    <w:rPr>
      <w:b/>
      <w:bCs/>
    </w:rPr>
  </w:style>
  <w:style w:type="character" w:customStyle="1" w:styleId="KommentarsmneChar">
    <w:name w:val="Kommentarsämne Char"/>
    <w:basedOn w:val="KommentarerChar"/>
    <w:link w:val="Kommentarsmne"/>
    <w:uiPriority w:val="99"/>
    <w:semiHidden/>
    <w:rsid w:val="00A656B7"/>
    <w:rPr>
      <w:b/>
      <w:bCs/>
      <w:sz w:val="20"/>
      <w:szCs w:val="20"/>
    </w:rPr>
  </w:style>
  <w:style w:type="paragraph" w:styleId="Liststycke">
    <w:name w:val="List Paragraph"/>
    <w:basedOn w:val="Normal"/>
    <w:uiPriority w:val="34"/>
    <w:qFormat/>
    <w:rsid w:val="009C1293"/>
    <w:pPr>
      <w:ind w:left="720"/>
      <w:contextualSpacing/>
    </w:pPr>
  </w:style>
  <w:style w:type="table" w:styleId="Tabellrutnt">
    <w:name w:val="Table Grid"/>
    <w:basedOn w:val="Normaltabell"/>
    <w:uiPriority w:val="59"/>
    <w:rsid w:val="0006162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Index1">
    <w:name w:val="index 1"/>
    <w:basedOn w:val="Normal"/>
    <w:next w:val="Normal"/>
    <w:semiHidden/>
    <w:rsid w:val="00C5324D"/>
    <w:pPr>
      <w:spacing w:before="120" w:after="120"/>
      <w:jc w:val="both"/>
    </w:pPr>
    <w:rPr>
      <w:rFonts w:eastAsia="Times New Roman" w:cs="Times New Roman"/>
      <w:szCs w:val="20"/>
      <w:lang w:val="en-GB" w:eastAsia="en-US"/>
    </w:rPr>
  </w:style>
  <w:style w:type="paragraph" w:styleId="Brdtext2">
    <w:name w:val="Body Text 2"/>
    <w:basedOn w:val="Normal"/>
    <w:link w:val="Brdtext2Char"/>
    <w:rsid w:val="00C5324D"/>
    <w:pPr>
      <w:tabs>
        <w:tab w:val="left" w:pos="851"/>
      </w:tabs>
      <w:spacing w:before="120" w:after="120" w:line="360" w:lineRule="auto"/>
      <w:jc w:val="center"/>
    </w:pPr>
    <w:rPr>
      <w:rFonts w:eastAsia="Times New Roman" w:cs="Times New Roman"/>
      <w:szCs w:val="20"/>
      <w:lang w:val="en-GB" w:eastAsia="en-US"/>
    </w:rPr>
  </w:style>
  <w:style w:type="character" w:customStyle="1" w:styleId="Brdtext2Char">
    <w:name w:val="Brödtext 2 Char"/>
    <w:basedOn w:val="Standardstycketeckensnitt"/>
    <w:link w:val="Brdtext2"/>
    <w:rsid w:val="00C5324D"/>
    <w:rPr>
      <w:rFonts w:ascii="Times New Roman" w:eastAsia="Times New Roman" w:hAnsi="Times New Roman" w:cs="Times New Roman"/>
      <w:szCs w:val="20"/>
      <w:lang w:val="en-GB" w:eastAsia="en-US"/>
    </w:rPr>
  </w:style>
  <w:style w:type="paragraph" w:styleId="Brdtext3">
    <w:name w:val="Body Text 3"/>
    <w:basedOn w:val="Normal"/>
    <w:link w:val="Brdtext3Char"/>
    <w:rsid w:val="00C5324D"/>
    <w:pPr>
      <w:spacing w:before="120" w:after="120" w:line="320" w:lineRule="exact"/>
      <w:jc w:val="both"/>
    </w:pPr>
    <w:rPr>
      <w:rFonts w:eastAsia="Times New Roman" w:cs="Times New Roman"/>
      <w:szCs w:val="20"/>
      <w:lang w:eastAsia="en-US"/>
    </w:rPr>
  </w:style>
  <w:style w:type="character" w:customStyle="1" w:styleId="Brdtext3Char">
    <w:name w:val="Brödtext 3 Char"/>
    <w:basedOn w:val="Standardstycketeckensnitt"/>
    <w:link w:val="Brdtext3"/>
    <w:rsid w:val="00C5324D"/>
    <w:rPr>
      <w:rFonts w:ascii="Times New Roman" w:eastAsia="Times New Roman" w:hAnsi="Times New Roman" w:cs="Times New Roman"/>
      <w:szCs w:val="20"/>
      <w:lang w:eastAsia="en-US"/>
    </w:rPr>
  </w:style>
  <w:style w:type="paragraph" w:customStyle="1" w:styleId="FigureLine">
    <w:name w:val="Figure Line"/>
    <w:basedOn w:val="Normal"/>
    <w:rsid w:val="00C5324D"/>
    <w:pPr>
      <w:keepNext/>
      <w:spacing w:before="480" w:after="120"/>
    </w:pPr>
    <w:rPr>
      <w:rFonts w:eastAsia="Times New Roman" w:cs="Times New Roman"/>
      <w:szCs w:val="20"/>
      <w:lang w:val="en-GB" w:eastAsia="en-US"/>
    </w:rPr>
  </w:style>
  <w:style w:type="character" w:styleId="Sidnummer">
    <w:name w:val="page number"/>
    <w:basedOn w:val="Standardstycketeckensnitt"/>
    <w:uiPriority w:val="99"/>
    <w:semiHidden/>
    <w:unhideWhenUsed/>
    <w:rsid w:val="00733890"/>
  </w:style>
  <w:style w:type="paragraph" w:styleId="Innehllsfrteckningsrubrik">
    <w:name w:val="TOC Heading"/>
    <w:basedOn w:val="Rubrik1"/>
    <w:next w:val="Normal"/>
    <w:uiPriority w:val="39"/>
    <w:unhideWhenUsed/>
    <w:qFormat/>
    <w:rsid w:val="004C50E7"/>
    <w:pPr>
      <w:spacing w:after="0" w:line="276" w:lineRule="auto"/>
      <w:outlineLvl w:val="9"/>
    </w:pPr>
    <w:rPr>
      <w:rFonts w:asciiTheme="majorHAnsi" w:eastAsiaTheme="majorEastAsia" w:hAnsiTheme="majorHAnsi" w:cstheme="majorBidi"/>
      <w:bCs/>
      <w:color w:val="365F91" w:themeColor="accent1" w:themeShade="BF"/>
      <w:sz w:val="28"/>
      <w:szCs w:val="28"/>
      <w:lang w:val="sv-SE"/>
    </w:rPr>
  </w:style>
  <w:style w:type="paragraph" w:styleId="Innehll2">
    <w:name w:val="toc 2"/>
    <w:basedOn w:val="Normal"/>
    <w:next w:val="Normal"/>
    <w:autoRedefine/>
    <w:uiPriority w:val="39"/>
    <w:unhideWhenUsed/>
    <w:rsid w:val="00512034"/>
    <w:pPr>
      <w:tabs>
        <w:tab w:val="left" w:pos="720"/>
        <w:tab w:val="right" w:leader="dot" w:pos="9624"/>
      </w:tabs>
      <w:spacing w:line="276" w:lineRule="auto"/>
      <w:ind w:left="240"/>
    </w:pPr>
    <w:rPr>
      <w:rFonts w:asciiTheme="minorHAnsi" w:hAnsiTheme="minorHAnsi"/>
      <w:smallCaps/>
      <w:sz w:val="20"/>
      <w:szCs w:val="20"/>
    </w:rPr>
  </w:style>
  <w:style w:type="paragraph" w:styleId="Innehll3">
    <w:name w:val="toc 3"/>
    <w:basedOn w:val="Normal"/>
    <w:next w:val="Normal"/>
    <w:autoRedefine/>
    <w:uiPriority w:val="39"/>
    <w:unhideWhenUsed/>
    <w:rsid w:val="004C50E7"/>
    <w:pPr>
      <w:ind w:left="480"/>
    </w:pPr>
    <w:rPr>
      <w:rFonts w:asciiTheme="minorHAnsi" w:hAnsiTheme="minorHAnsi"/>
      <w:i/>
      <w:iCs/>
      <w:sz w:val="20"/>
      <w:szCs w:val="20"/>
    </w:rPr>
  </w:style>
  <w:style w:type="paragraph" w:styleId="Innehll1">
    <w:name w:val="toc 1"/>
    <w:basedOn w:val="Normal"/>
    <w:next w:val="Normal"/>
    <w:autoRedefine/>
    <w:uiPriority w:val="39"/>
    <w:semiHidden/>
    <w:unhideWhenUsed/>
    <w:rsid w:val="004C50E7"/>
    <w:pPr>
      <w:spacing w:before="120" w:after="120"/>
    </w:pPr>
    <w:rPr>
      <w:rFonts w:asciiTheme="minorHAnsi" w:hAnsiTheme="minorHAnsi"/>
      <w:b/>
      <w:bCs/>
      <w:caps/>
      <w:sz w:val="20"/>
      <w:szCs w:val="20"/>
    </w:rPr>
  </w:style>
  <w:style w:type="paragraph" w:styleId="Innehll4">
    <w:name w:val="toc 4"/>
    <w:basedOn w:val="Normal"/>
    <w:next w:val="Normal"/>
    <w:autoRedefine/>
    <w:uiPriority w:val="39"/>
    <w:unhideWhenUsed/>
    <w:rsid w:val="004C50E7"/>
    <w:pPr>
      <w:ind w:left="720"/>
    </w:pPr>
    <w:rPr>
      <w:rFonts w:asciiTheme="minorHAnsi" w:hAnsiTheme="minorHAnsi"/>
      <w:sz w:val="18"/>
      <w:szCs w:val="18"/>
    </w:rPr>
  </w:style>
  <w:style w:type="paragraph" w:styleId="Innehll5">
    <w:name w:val="toc 5"/>
    <w:basedOn w:val="Normal"/>
    <w:next w:val="Normal"/>
    <w:autoRedefine/>
    <w:uiPriority w:val="39"/>
    <w:semiHidden/>
    <w:unhideWhenUsed/>
    <w:rsid w:val="004C50E7"/>
    <w:pPr>
      <w:ind w:left="960"/>
    </w:pPr>
    <w:rPr>
      <w:rFonts w:asciiTheme="minorHAnsi" w:hAnsiTheme="minorHAnsi"/>
      <w:sz w:val="18"/>
      <w:szCs w:val="18"/>
    </w:rPr>
  </w:style>
  <w:style w:type="paragraph" w:styleId="Innehll6">
    <w:name w:val="toc 6"/>
    <w:basedOn w:val="Normal"/>
    <w:next w:val="Normal"/>
    <w:autoRedefine/>
    <w:uiPriority w:val="39"/>
    <w:semiHidden/>
    <w:unhideWhenUsed/>
    <w:rsid w:val="004C50E7"/>
    <w:pPr>
      <w:ind w:left="1200"/>
    </w:pPr>
    <w:rPr>
      <w:rFonts w:asciiTheme="minorHAnsi" w:hAnsiTheme="minorHAnsi"/>
      <w:sz w:val="18"/>
      <w:szCs w:val="18"/>
    </w:rPr>
  </w:style>
  <w:style w:type="paragraph" w:styleId="Innehll7">
    <w:name w:val="toc 7"/>
    <w:basedOn w:val="Normal"/>
    <w:next w:val="Normal"/>
    <w:autoRedefine/>
    <w:uiPriority w:val="39"/>
    <w:semiHidden/>
    <w:unhideWhenUsed/>
    <w:rsid w:val="004C50E7"/>
    <w:pPr>
      <w:ind w:left="1440"/>
    </w:pPr>
    <w:rPr>
      <w:rFonts w:asciiTheme="minorHAnsi" w:hAnsiTheme="minorHAnsi"/>
      <w:sz w:val="18"/>
      <w:szCs w:val="18"/>
    </w:rPr>
  </w:style>
  <w:style w:type="paragraph" w:styleId="Innehll8">
    <w:name w:val="toc 8"/>
    <w:basedOn w:val="Normal"/>
    <w:next w:val="Normal"/>
    <w:autoRedefine/>
    <w:uiPriority w:val="39"/>
    <w:semiHidden/>
    <w:unhideWhenUsed/>
    <w:rsid w:val="004C50E7"/>
    <w:pPr>
      <w:ind w:left="1680"/>
    </w:pPr>
    <w:rPr>
      <w:rFonts w:asciiTheme="minorHAnsi" w:hAnsiTheme="minorHAnsi"/>
      <w:sz w:val="18"/>
      <w:szCs w:val="18"/>
    </w:rPr>
  </w:style>
  <w:style w:type="paragraph" w:styleId="Innehll9">
    <w:name w:val="toc 9"/>
    <w:basedOn w:val="Normal"/>
    <w:next w:val="Normal"/>
    <w:autoRedefine/>
    <w:uiPriority w:val="39"/>
    <w:semiHidden/>
    <w:unhideWhenUsed/>
    <w:rsid w:val="004C50E7"/>
    <w:pPr>
      <w:ind w:left="1920"/>
    </w:pPr>
    <w:rPr>
      <w:rFonts w:asciiTheme="minorHAnsi" w:hAnsiTheme="minorHAnsi"/>
      <w:sz w:val="18"/>
      <w:szCs w:val="18"/>
    </w:rPr>
  </w:style>
  <w:style w:type="paragraph" w:styleId="Normalwebb">
    <w:name w:val="Normal (Web)"/>
    <w:basedOn w:val="Normal"/>
    <w:uiPriority w:val="99"/>
    <w:unhideWhenUsed/>
    <w:rsid w:val="005031C3"/>
    <w:pPr>
      <w:spacing w:before="100" w:beforeAutospacing="1" w:after="100" w:afterAutospacing="1"/>
    </w:pPr>
    <w:rPr>
      <w:rFonts w:eastAsia="Times New Roman" w:cs="Times New Roman"/>
      <w:lang w:val="sv-SE"/>
    </w:rPr>
  </w:style>
  <w:style w:type="paragraph" w:styleId="Beskrivning">
    <w:name w:val="caption"/>
    <w:basedOn w:val="Normal"/>
    <w:next w:val="Normal"/>
    <w:uiPriority w:val="35"/>
    <w:unhideWhenUsed/>
    <w:qFormat/>
    <w:rsid w:val="00340583"/>
    <w:pPr>
      <w:spacing w:after="200"/>
    </w:pPr>
    <w:rPr>
      <w:i/>
      <w:iCs/>
      <w:color w:val="1F497D" w:themeColor="text2"/>
      <w:sz w:val="18"/>
      <w:szCs w:val="18"/>
    </w:rPr>
  </w:style>
  <w:style w:type="character" w:styleId="AnvndHyperlnk">
    <w:name w:val="FollowedHyperlink"/>
    <w:basedOn w:val="Standardstycketeckensnitt"/>
    <w:uiPriority w:val="99"/>
    <w:semiHidden/>
    <w:unhideWhenUsed/>
    <w:rsid w:val="002B5A1C"/>
    <w:rPr>
      <w:color w:val="800080" w:themeColor="followedHyperlink"/>
      <w:u w:val="single"/>
    </w:rPr>
  </w:style>
  <w:style w:type="character" w:customStyle="1" w:styleId="Rubrik2Char">
    <w:name w:val="Rubrik 2 Char"/>
    <w:basedOn w:val="Standardstycketeckensnitt"/>
    <w:link w:val="Rubrik2"/>
    <w:uiPriority w:val="9"/>
    <w:rsid w:val="00AE097A"/>
    <w:rPr>
      <w:rFonts w:ascii="Times New Roman" w:hAnsi="Times New Roman"/>
      <w:b/>
      <w:sz w:val="36"/>
      <w:szCs w:val="36"/>
    </w:rPr>
  </w:style>
  <w:style w:type="character" w:customStyle="1" w:styleId="Rubrik3Char">
    <w:name w:val="Rubrik 3 Char"/>
    <w:basedOn w:val="Standardstycketeckensnitt"/>
    <w:link w:val="Rubrik3"/>
    <w:uiPriority w:val="9"/>
    <w:rsid w:val="00AE097A"/>
    <w:rPr>
      <w:rFonts w:ascii="Times New Roman" w:hAnsi="Times New Roman"/>
      <w:b/>
      <w:sz w:val="28"/>
      <w:szCs w:val="28"/>
    </w:rPr>
  </w:style>
  <w:style w:type="character" w:customStyle="1" w:styleId="Rubrik4Char">
    <w:name w:val="Rubrik 4 Char"/>
    <w:basedOn w:val="Standardstycketeckensnitt"/>
    <w:link w:val="Rubrik4"/>
    <w:uiPriority w:val="9"/>
    <w:rsid w:val="00AE097A"/>
    <w:rPr>
      <w:rFonts w:ascii="Times New Roman" w:hAnsi="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65814">
      <w:bodyDiv w:val="1"/>
      <w:marLeft w:val="0"/>
      <w:marRight w:val="0"/>
      <w:marTop w:val="0"/>
      <w:marBottom w:val="0"/>
      <w:divBdr>
        <w:top w:val="none" w:sz="0" w:space="0" w:color="auto"/>
        <w:left w:val="none" w:sz="0" w:space="0" w:color="auto"/>
        <w:bottom w:val="none" w:sz="0" w:space="0" w:color="auto"/>
        <w:right w:val="none" w:sz="0" w:space="0" w:color="auto"/>
      </w:divBdr>
    </w:div>
    <w:div w:id="100298442">
      <w:bodyDiv w:val="1"/>
      <w:marLeft w:val="0"/>
      <w:marRight w:val="0"/>
      <w:marTop w:val="0"/>
      <w:marBottom w:val="0"/>
      <w:divBdr>
        <w:top w:val="none" w:sz="0" w:space="0" w:color="auto"/>
        <w:left w:val="none" w:sz="0" w:space="0" w:color="auto"/>
        <w:bottom w:val="none" w:sz="0" w:space="0" w:color="auto"/>
        <w:right w:val="none" w:sz="0" w:space="0" w:color="auto"/>
      </w:divBdr>
    </w:div>
    <w:div w:id="184565337">
      <w:bodyDiv w:val="1"/>
      <w:marLeft w:val="0"/>
      <w:marRight w:val="0"/>
      <w:marTop w:val="0"/>
      <w:marBottom w:val="0"/>
      <w:divBdr>
        <w:top w:val="none" w:sz="0" w:space="0" w:color="auto"/>
        <w:left w:val="none" w:sz="0" w:space="0" w:color="auto"/>
        <w:bottom w:val="none" w:sz="0" w:space="0" w:color="auto"/>
        <w:right w:val="none" w:sz="0" w:space="0" w:color="auto"/>
      </w:divBdr>
    </w:div>
    <w:div w:id="233199586">
      <w:bodyDiv w:val="1"/>
      <w:marLeft w:val="0"/>
      <w:marRight w:val="0"/>
      <w:marTop w:val="0"/>
      <w:marBottom w:val="0"/>
      <w:divBdr>
        <w:top w:val="none" w:sz="0" w:space="0" w:color="auto"/>
        <w:left w:val="none" w:sz="0" w:space="0" w:color="auto"/>
        <w:bottom w:val="none" w:sz="0" w:space="0" w:color="auto"/>
        <w:right w:val="none" w:sz="0" w:space="0" w:color="auto"/>
      </w:divBdr>
    </w:div>
    <w:div w:id="236289240">
      <w:bodyDiv w:val="1"/>
      <w:marLeft w:val="0"/>
      <w:marRight w:val="0"/>
      <w:marTop w:val="0"/>
      <w:marBottom w:val="0"/>
      <w:divBdr>
        <w:top w:val="none" w:sz="0" w:space="0" w:color="auto"/>
        <w:left w:val="none" w:sz="0" w:space="0" w:color="auto"/>
        <w:bottom w:val="none" w:sz="0" w:space="0" w:color="auto"/>
        <w:right w:val="none" w:sz="0" w:space="0" w:color="auto"/>
      </w:divBdr>
    </w:div>
    <w:div w:id="428044480">
      <w:bodyDiv w:val="1"/>
      <w:marLeft w:val="0"/>
      <w:marRight w:val="0"/>
      <w:marTop w:val="0"/>
      <w:marBottom w:val="0"/>
      <w:divBdr>
        <w:top w:val="none" w:sz="0" w:space="0" w:color="auto"/>
        <w:left w:val="none" w:sz="0" w:space="0" w:color="auto"/>
        <w:bottom w:val="none" w:sz="0" w:space="0" w:color="auto"/>
        <w:right w:val="none" w:sz="0" w:space="0" w:color="auto"/>
      </w:divBdr>
    </w:div>
    <w:div w:id="522285779">
      <w:bodyDiv w:val="1"/>
      <w:marLeft w:val="0"/>
      <w:marRight w:val="0"/>
      <w:marTop w:val="0"/>
      <w:marBottom w:val="0"/>
      <w:divBdr>
        <w:top w:val="none" w:sz="0" w:space="0" w:color="auto"/>
        <w:left w:val="none" w:sz="0" w:space="0" w:color="auto"/>
        <w:bottom w:val="none" w:sz="0" w:space="0" w:color="auto"/>
        <w:right w:val="none" w:sz="0" w:space="0" w:color="auto"/>
      </w:divBdr>
    </w:div>
    <w:div w:id="635725920">
      <w:bodyDiv w:val="1"/>
      <w:marLeft w:val="0"/>
      <w:marRight w:val="0"/>
      <w:marTop w:val="0"/>
      <w:marBottom w:val="0"/>
      <w:divBdr>
        <w:top w:val="none" w:sz="0" w:space="0" w:color="auto"/>
        <w:left w:val="none" w:sz="0" w:space="0" w:color="auto"/>
        <w:bottom w:val="none" w:sz="0" w:space="0" w:color="auto"/>
        <w:right w:val="none" w:sz="0" w:space="0" w:color="auto"/>
      </w:divBdr>
    </w:div>
    <w:div w:id="680665282">
      <w:bodyDiv w:val="1"/>
      <w:marLeft w:val="0"/>
      <w:marRight w:val="0"/>
      <w:marTop w:val="0"/>
      <w:marBottom w:val="0"/>
      <w:divBdr>
        <w:top w:val="none" w:sz="0" w:space="0" w:color="auto"/>
        <w:left w:val="none" w:sz="0" w:space="0" w:color="auto"/>
        <w:bottom w:val="none" w:sz="0" w:space="0" w:color="auto"/>
        <w:right w:val="none" w:sz="0" w:space="0" w:color="auto"/>
      </w:divBdr>
    </w:div>
    <w:div w:id="725833462">
      <w:bodyDiv w:val="1"/>
      <w:marLeft w:val="0"/>
      <w:marRight w:val="0"/>
      <w:marTop w:val="0"/>
      <w:marBottom w:val="0"/>
      <w:divBdr>
        <w:top w:val="none" w:sz="0" w:space="0" w:color="auto"/>
        <w:left w:val="none" w:sz="0" w:space="0" w:color="auto"/>
        <w:bottom w:val="none" w:sz="0" w:space="0" w:color="auto"/>
        <w:right w:val="none" w:sz="0" w:space="0" w:color="auto"/>
      </w:divBdr>
    </w:div>
    <w:div w:id="807698212">
      <w:bodyDiv w:val="1"/>
      <w:marLeft w:val="0"/>
      <w:marRight w:val="0"/>
      <w:marTop w:val="0"/>
      <w:marBottom w:val="0"/>
      <w:divBdr>
        <w:top w:val="none" w:sz="0" w:space="0" w:color="auto"/>
        <w:left w:val="none" w:sz="0" w:space="0" w:color="auto"/>
        <w:bottom w:val="none" w:sz="0" w:space="0" w:color="auto"/>
        <w:right w:val="none" w:sz="0" w:space="0" w:color="auto"/>
      </w:divBdr>
    </w:div>
    <w:div w:id="842010969">
      <w:bodyDiv w:val="1"/>
      <w:marLeft w:val="0"/>
      <w:marRight w:val="0"/>
      <w:marTop w:val="0"/>
      <w:marBottom w:val="0"/>
      <w:divBdr>
        <w:top w:val="none" w:sz="0" w:space="0" w:color="auto"/>
        <w:left w:val="none" w:sz="0" w:space="0" w:color="auto"/>
        <w:bottom w:val="none" w:sz="0" w:space="0" w:color="auto"/>
        <w:right w:val="none" w:sz="0" w:space="0" w:color="auto"/>
      </w:divBdr>
    </w:div>
    <w:div w:id="918246407">
      <w:bodyDiv w:val="1"/>
      <w:marLeft w:val="0"/>
      <w:marRight w:val="0"/>
      <w:marTop w:val="0"/>
      <w:marBottom w:val="0"/>
      <w:divBdr>
        <w:top w:val="none" w:sz="0" w:space="0" w:color="auto"/>
        <w:left w:val="none" w:sz="0" w:space="0" w:color="auto"/>
        <w:bottom w:val="none" w:sz="0" w:space="0" w:color="auto"/>
        <w:right w:val="none" w:sz="0" w:space="0" w:color="auto"/>
      </w:divBdr>
    </w:div>
    <w:div w:id="1075082800">
      <w:bodyDiv w:val="1"/>
      <w:marLeft w:val="0"/>
      <w:marRight w:val="0"/>
      <w:marTop w:val="0"/>
      <w:marBottom w:val="0"/>
      <w:divBdr>
        <w:top w:val="none" w:sz="0" w:space="0" w:color="auto"/>
        <w:left w:val="none" w:sz="0" w:space="0" w:color="auto"/>
        <w:bottom w:val="none" w:sz="0" w:space="0" w:color="auto"/>
        <w:right w:val="none" w:sz="0" w:space="0" w:color="auto"/>
      </w:divBdr>
    </w:div>
    <w:div w:id="1148550780">
      <w:bodyDiv w:val="1"/>
      <w:marLeft w:val="0"/>
      <w:marRight w:val="0"/>
      <w:marTop w:val="0"/>
      <w:marBottom w:val="0"/>
      <w:divBdr>
        <w:top w:val="none" w:sz="0" w:space="0" w:color="auto"/>
        <w:left w:val="none" w:sz="0" w:space="0" w:color="auto"/>
        <w:bottom w:val="none" w:sz="0" w:space="0" w:color="auto"/>
        <w:right w:val="none" w:sz="0" w:space="0" w:color="auto"/>
      </w:divBdr>
    </w:div>
    <w:div w:id="1204247680">
      <w:bodyDiv w:val="1"/>
      <w:marLeft w:val="0"/>
      <w:marRight w:val="0"/>
      <w:marTop w:val="0"/>
      <w:marBottom w:val="0"/>
      <w:divBdr>
        <w:top w:val="none" w:sz="0" w:space="0" w:color="auto"/>
        <w:left w:val="none" w:sz="0" w:space="0" w:color="auto"/>
        <w:bottom w:val="none" w:sz="0" w:space="0" w:color="auto"/>
        <w:right w:val="none" w:sz="0" w:space="0" w:color="auto"/>
      </w:divBdr>
    </w:div>
    <w:div w:id="1204437317">
      <w:bodyDiv w:val="1"/>
      <w:marLeft w:val="0"/>
      <w:marRight w:val="0"/>
      <w:marTop w:val="0"/>
      <w:marBottom w:val="0"/>
      <w:divBdr>
        <w:top w:val="none" w:sz="0" w:space="0" w:color="auto"/>
        <w:left w:val="none" w:sz="0" w:space="0" w:color="auto"/>
        <w:bottom w:val="none" w:sz="0" w:space="0" w:color="auto"/>
        <w:right w:val="none" w:sz="0" w:space="0" w:color="auto"/>
      </w:divBdr>
    </w:div>
    <w:div w:id="1213080411">
      <w:bodyDiv w:val="1"/>
      <w:marLeft w:val="0"/>
      <w:marRight w:val="0"/>
      <w:marTop w:val="0"/>
      <w:marBottom w:val="0"/>
      <w:divBdr>
        <w:top w:val="none" w:sz="0" w:space="0" w:color="auto"/>
        <w:left w:val="none" w:sz="0" w:space="0" w:color="auto"/>
        <w:bottom w:val="none" w:sz="0" w:space="0" w:color="auto"/>
        <w:right w:val="none" w:sz="0" w:space="0" w:color="auto"/>
      </w:divBdr>
    </w:div>
    <w:div w:id="1342006757">
      <w:bodyDiv w:val="1"/>
      <w:marLeft w:val="0"/>
      <w:marRight w:val="0"/>
      <w:marTop w:val="0"/>
      <w:marBottom w:val="0"/>
      <w:divBdr>
        <w:top w:val="none" w:sz="0" w:space="0" w:color="auto"/>
        <w:left w:val="none" w:sz="0" w:space="0" w:color="auto"/>
        <w:bottom w:val="none" w:sz="0" w:space="0" w:color="auto"/>
        <w:right w:val="none" w:sz="0" w:space="0" w:color="auto"/>
      </w:divBdr>
    </w:div>
    <w:div w:id="1496726922">
      <w:bodyDiv w:val="1"/>
      <w:marLeft w:val="0"/>
      <w:marRight w:val="0"/>
      <w:marTop w:val="0"/>
      <w:marBottom w:val="0"/>
      <w:divBdr>
        <w:top w:val="none" w:sz="0" w:space="0" w:color="auto"/>
        <w:left w:val="none" w:sz="0" w:space="0" w:color="auto"/>
        <w:bottom w:val="none" w:sz="0" w:space="0" w:color="auto"/>
        <w:right w:val="none" w:sz="0" w:space="0" w:color="auto"/>
      </w:divBdr>
    </w:div>
    <w:div w:id="1509564326">
      <w:bodyDiv w:val="1"/>
      <w:marLeft w:val="0"/>
      <w:marRight w:val="0"/>
      <w:marTop w:val="0"/>
      <w:marBottom w:val="0"/>
      <w:divBdr>
        <w:top w:val="none" w:sz="0" w:space="0" w:color="auto"/>
        <w:left w:val="none" w:sz="0" w:space="0" w:color="auto"/>
        <w:bottom w:val="none" w:sz="0" w:space="0" w:color="auto"/>
        <w:right w:val="none" w:sz="0" w:space="0" w:color="auto"/>
      </w:divBdr>
    </w:div>
    <w:div w:id="1556432644">
      <w:bodyDiv w:val="1"/>
      <w:marLeft w:val="0"/>
      <w:marRight w:val="0"/>
      <w:marTop w:val="0"/>
      <w:marBottom w:val="0"/>
      <w:divBdr>
        <w:top w:val="none" w:sz="0" w:space="0" w:color="auto"/>
        <w:left w:val="none" w:sz="0" w:space="0" w:color="auto"/>
        <w:bottom w:val="none" w:sz="0" w:space="0" w:color="auto"/>
        <w:right w:val="none" w:sz="0" w:space="0" w:color="auto"/>
      </w:divBdr>
    </w:div>
    <w:div w:id="1579250094">
      <w:bodyDiv w:val="1"/>
      <w:marLeft w:val="0"/>
      <w:marRight w:val="0"/>
      <w:marTop w:val="0"/>
      <w:marBottom w:val="0"/>
      <w:divBdr>
        <w:top w:val="none" w:sz="0" w:space="0" w:color="auto"/>
        <w:left w:val="none" w:sz="0" w:space="0" w:color="auto"/>
        <w:bottom w:val="none" w:sz="0" w:space="0" w:color="auto"/>
        <w:right w:val="none" w:sz="0" w:space="0" w:color="auto"/>
      </w:divBdr>
    </w:div>
    <w:div w:id="1642153579">
      <w:bodyDiv w:val="1"/>
      <w:marLeft w:val="0"/>
      <w:marRight w:val="0"/>
      <w:marTop w:val="0"/>
      <w:marBottom w:val="0"/>
      <w:divBdr>
        <w:top w:val="none" w:sz="0" w:space="0" w:color="auto"/>
        <w:left w:val="none" w:sz="0" w:space="0" w:color="auto"/>
        <w:bottom w:val="none" w:sz="0" w:space="0" w:color="auto"/>
        <w:right w:val="none" w:sz="0" w:space="0" w:color="auto"/>
      </w:divBdr>
    </w:div>
    <w:div w:id="1649824126">
      <w:bodyDiv w:val="1"/>
      <w:marLeft w:val="0"/>
      <w:marRight w:val="0"/>
      <w:marTop w:val="0"/>
      <w:marBottom w:val="0"/>
      <w:divBdr>
        <w:top w:val="none" w:sz="0" w:space="0" w:color="auto"/>
        <w:left w:val="none" w:sz="0" w:space="0" w:color="auto"/>
        <w:bottom w:val="none" w:sz="0" w:space="0" w:color="auto"/>
        <w:right w:val="none" w:sz="0" w:space="0" w:color="auto"/>
      </w:divBdr>
    </w:div>
    <w:div w:id="1752696702">
      <w:bodyDiv w:val="1"/>
      <w:marLeft w:val="0"/>
      <w:marRight w:val="0"/>
      <w:marTop w:val="0"/>
      <w:marBottom w:val="0"/>
      <w:divBdr>
        <w:top w:val="none" w:sz="0" w:space="0" w:color="auto"/>
        <w:left w:val="none" w:sz="0" w:space="0" w:color="auto"/>
        <w:bottom w:val="none" w:sz="0" w:space="0" w:color="auto"/>
        <w:right w:val="none" w:sz="0" w:space="0" w:color="auto"/>
      </w:divBdr>
    </w:div>
    <w:div w:id="1796631281">
      <w:bodyDiv w:val="1"/>
      <w:marLeft w:val="0"/>
      <w:marRight w:val="0"/>
      <w:marTop w:val="0"/>
      <w:marBottom w:val="0"/>
      <w:divBdr>
        <w:top w:val="none" w:sz="0" w:space="0" w:color="auto"/>
        <w:left w:val="none" w:sz="0" w:space="0" w:color="auto"/>
        <w:bottom w:val="none" w:sz="0" w:space="0" w:color="auto"/>
        <w:right w:val="none" w:sz="0" w:space="0" w:color="auto"/>
      </w:divBdr>
    </w:div>
    <w:div w:id="1797597560">
      <w:bodyDiv w:val="1"/>
      <w:marLeft w:val="0"/>
      <w:marRight w:val="0"/>
      <w:marTop w:val="0"/>
      <w:marBottom w:val="0"/>
      <w:divBdr>
        <w:top w:val="none" w:sz="0" w:space="0" w:color="auto"/>
        <w:left w:val="none" w:sz="0" w:space="0" w:color="auto"/>
        <w:bottom w:val="none" w:sz="0" w:space="0" w:color="auto"/>
        <w:right w:val="none" w:sz="0" w:space="0" w:color="auto"/>
      </w:divBdr>
    </w:div>
    <w:div w:id="1874414698">
      <w:bodyDiv w:val="1"/>
      <w:marLeft w:val="0"/>
      <w:marRight w:val="0"/>
      <w:marTop w:val="0"/>
      <w:marBottom w:val="0"/>
      <w:divBdr>
        <w:top w:val="none" w:sz="0" w:space="0" w:color="auto"/>
        <w:left w:val="none" w:sz="0" w:space="0" w:color="auto"/>
        <w:bottom w:val="none" w:sz="0" w:space="0" w:color="auto"/>
        <w:right w:val="none" w:sz="0" w:space="0" w:color="auto"/>
      </w:divBdr>
    </w:div>
    <w:div w:id="1980916222">
      <w:bodyDiv w:val="1"/>
      <w:marLeft w:val="0"/>
      <w:marRight w:val="0"/>
      <w:marTop w:val="0"/>
      <w:marBottom w:val="0"/>
      <w:divBdr>
        <w:top w:val="none" w:sz="0" w:space="0" w:color="auto"/>
        <w:left w:val="none" w:sz="0" w:space="0" w:color="auto"/>
        <w:bottom w:val="none" w:sz="0" w:space="0" w:color="auto"/>
        <w:right w:val="none" w:sz="0" w:space="0" w:color="auto"/>
      </w:divBdr>
    </w:div>
    <w:div w:id="2056157407">
      <w:bodyDiv w:val="1"/>
      <w:marLeft w:val="0"/>
      <w:marRight w:val="0"/>
      <w:marTop w:val="0"/>
      <w:marBottom w:val="0"/>
      <w:divBdr>
        <w:top w:val="none" w:sz="0" w:space="0" w:color="auto"/>
        <w:left w:val="none" w:sz="0" w:space="0" w:color="auto"/>
        <w:bottom w:val="none" w:sz="0" w:space="0" w:color="auto"/>
        <w:right w:val="none" w:sz="0" w:space="0" w:color="auto"/>
      </w:divBdr>
    </w:div>
    <w:div w:id="2080981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4.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1016/j.tre.2019.09.02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emf"/><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5.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guc+EID9Qkm6+vQisy7/M3e0sA==">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8FAA926-BBC0-0641-9893-C459DCF3A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1</TotalTime>
  <Pages>45</Pages>
  <Words>17473</Words>
  <Characters>92608</Characters>
  <Application>Microsoft Office Word</Application>
  <DocSecurity>0</DocSecurity>
  <Lines>771</Lines>
  <Paragraphs>219</Paragraphs>
  <ScaleCrop>false</ScaleCrop>
  <HeadingPairs>
    <vt:vector size="2" baseType="variant">
      <vt:variant>
        <vt:lpstr>Rubrik</vt:lpstr>
      </vt:variant>
      <vt:variant>
        <vt:i4>1</vt:i4>
      </vt:variant>
    </vt:vector>
  </HeadingPairs>
  <TitlesOfParts>
    <vt:vector size="1" baseType="lpstr">
      <vt:lpstr/>
    </vt:vector>
  </TitlesOfParts>
  <Manager/>
  <Company/>
  <LinksUpToDate>false</LinksUpToDate>
  <CharactersWithSpaces>109862</CharactersWithSpaces>
  <SharedDoc>false</SharedDoc>
  <HyperlinkBase/>
  <HLinks>
    <vt:vector size="348" baseType="variant">
      <vt:variant>
        <vt:i4>4521987</vt:i4>
      </vt:variant>
      <vt:variant>
        <vt:i4>357</vt:i4>
      </vt:variant>
      <vt:variant>
        <vt:i4>0</vt:i4>
      </vt:variant>
      <vt:variant>
        <vt:i4>5</vt:i4>
      </vt:variant>
      <vt:variant>
        <vt:lpwstr>https://doi.org/10.1016/j.tre.2019.09.020</vt:lpwstr>
      </vt:variant>
      <vt:variant>
        <vt:lpwstr/>
      </vt:variant>
      <vt:variant>
        <vt:i4>8257638</vt:i4>
      </vt:variant>
      <vt:variant>
        <vt:i4>354</vt:i4>
      </vt:variant>
      <vt:variant>
        <vt:i4>0</vt:i4>
      </vt:variant>
      <vt:variant>
        <vt:i4>5</vt:i4>
      </vt:variant>
      <vt:variant>
        <vt:lpwstr>https://www.msq.qld.gov.au/Safety/Situational-awareness</vt:lpwstr>
      </vt:variant>
      <vt:variant>
        <vt:lpwstr/>
      </vt:variant>
      <vt:variant>
        <vt:i4>3407890</vt:i4>
      </vt:variant>
      <vt:variant>
        <vt:i4>351</vt:i4>
      </vt:variant>
      <vt:variant>
        <vt:i4>0</vt:i4>
      </vt:variant>
      <vt:variant>
        <vt:i4>5</vt:i4>
      </vt:variant>
      <vt:variant>
        <vt:lpwstr>https://www.boeing.com/resources/boeingdotcom/features/innovation-quarterly/2019_q3/BTJ_checklist_full.pdf</vt:lpwstr>
      </vt:variant>
      <vt:variant>
        <vt:lpwstr/>
      </vt:variant>
      <vt:variant>
        <vt:i4>1441849</vt:i4>
      </vt:variant>
      <vt:variant>
        <vt:i4>326</vt:i4>
      </vt:variant>
      <vt:variant>
        <vt:i4>0</vt:i4>
      </vt:variant>
      <vt:variant>
        <vt:i4>5</vt:i4>
      </vt:variant>
      <vt:variant>
        <vt:lpwstr/>
      </vt:variant>
      <vt:variant>
        <vt:lpwstr>_Toc34142998</vt:lpwstr>
      </vt:variant>
      <vt:variant>
        <vt:i4>1638457</vt:i4>
      </vt:variant>
      <vt:variant>
        <vt:i4>320</vt:i4>
      </vt:variant>
      <vt:variant>
        <vt:i4>0</vt:i4>
      </vt:variant>
      <vt:variant>
        <vt:i4>5</vt:i4>
      </vt:variant>
      <vt:variant>
        <vt:lpwstr/>
      </vt:variant>
      <vt:variant>
        <vt:lpwstr>_Toc34142997</vt:lpwstr>
      </vt:variant>
      <vt:variant>
        <vt:i4>1572921</vt:i4>
      </vt:variant>
      <vt:variant>
        <vt:i4>314</vt:i4>
      </vt:variant>
      <vt:variant>
        <vt:i4>0</vt:i4>
      </vt:variant>
      <vt:variant>
        <vt:i4>5</vt:i4>
      </vt:variant>
      <vt:variant>
        <vt:lpwstr/>
      </vt:variant>
      <vt:variant>
        <vt:lpwstr>_Toc34142996</vt:lpwstr>
      </vt:variant>
      <vt:variant>
        <vt:i4>1769529</vt:i4>
      </vt:variant>
      <vt:variant>
        <vt:i4>308</vt:i4>
      </vt:variant>
      <vt:variant>
        <vt:i4>0</vt:i4>
      </vt:variant>
      <vt:variant>
        <vt:i4>5</vt:i4>
      </vt:variant>
      <vt:variant>
        <vt:lpwstr/>
      </vt:variant>
      <vt:variant>
        <vt:lpwstr>_Toc34142995</vt:lpwstr>
      </vt:variant>
      <vt:variant>
        <vt:i4>1703993</vt:i4>
      </vt:variant>
      <vt:variant>
        <vt:i4>302</vt:i4>
      </vt:variant>
      <vt:variant>
        <vt:i4>0</vt:i4>
      </vt:variant>
      <vt:variant>
        <vt:i4>5</vt:i4>
      </vt:variant>
      <vt:variant>
        <vt:lpwstr/>
      </vt:variant>
      <vt:variant>
        <vt:lpwstr>_Toc34142994</vt:lpwstr>
      </vt:variant>
      <vt:variant>
        <vt:i4>1900601</vt:i4>
      </vt:variant>
      <vt:variant>
        <vt:i4>296</vt:i4>
      </vt:variant>
      <vt:variant>
        <vt:i4>0</vt:i4>
      </vt:variant>
      <vt:variant>
        <vt:i4>5</vt:i4>
      </vt:variant>
      <vt:variant>
        <vt:lpwstr/>
      </vt:variant>
      <vt:variant>
        <vt:lpwstr>_Toc34142993</vt:lpwstr>
      </vt:variant>
      <vt:variant>
        <vt:i4>1835065</vt:i4>
      </vt:variant>
      <vt:variant>
        <vt:i4>290</vt:i4>
      </vt:variant>
      <vt:variant>
        <vt:i4>0</vt:i4>
      </vt:variant>
      <vt:variant>
        <vt:i4>5</vt:i4>
      </vt:variant>
      <vt:variant>
        <vt:lpwstr/>
      </vt:variant>
      <vt:variant>
        <vt:lpwstr>_Toc34142992</vt:lpwstr>
      </vt:variant>
      <vt:variant>
        <vt:i4>2031673</vt:i4>
      </vt:variant>
      <vt:variant>
        <vt:i4>284</vt:i4>
      </vt:variant>
      <vt:variant>
        <vt:i4>0</vt:i4>
      </vt:variant>
      <vt:variant>
        <vt:i4>5</vt:i4>
      </vt:variant>
      <vt:variant>
        <vt:lpwstr/>
      </vt:variant>
      <vt:variant>
        <vt:lpwstr>_Toc34142991</vt:lpwstr>
      </vt:variant>
      <vt:variant>
        <vt:i4>1966137</vt:i4>
      </vt:variant>
      <vt:variant>
        <vt:i4>278</vt:i4>
      </vt:variant>
      <vt:variant>
        <vt:i4>0</vt:i4>
      </vt:variant>
      <vt:variant>
        <vt:i4>5</vt:i4>
      </vt:variant>
      <vt:variant>
        <vt:lpwstr/>
      </vt:variant>
      <vt:variant>
        <vt:lpwstr>_Toc34142990</vt:lpwstr>
      </vt:variant>
      <vt:variant>
        <vt:i4>1507384</vt:i4>
      </vt:variant>
      <vt:variant>
        <vt:i4>272</vt:i4>
      </vt:variant>
      <vt:variant>
        <vt:i4>0</vt:i4>
      </vt:variant>
      <vt:variant>
        <vt:i4>5</vt:i4>
      </vt:variant>
      <vt:variant>
        <vt:lpwstr/>
      </vt:variant>
      <vt:variant>
        <vt:lpwstr>_Toc34142989</vt:lpwstr>
      </vt:variant>
      <vt:variant>
        <vt:i4>1441848</vt:i4>
      </vt:variant>
      <vt:variant>
        <vt:i4>266</vt:i4>
      </vt:variant>
      <vt:variant>
        <vt:i4>0</vt:i4>
      </vt:variant>
      <vt:variant>
        <vt:i4>5</vt:i4>
      </vt:variant>
      <vt:variant>
        <vt:lpwstr/>
      </vt:variant>
      <vt:variant>
        <vt:lpwstr>_Toc34142988</vt:lpwstr>
      </vt:variant>
      <vt:variant>
        <vt:i4>1638456</vt:i4>
      </vt:variant>
      <vt:variant>
        <vt:i4>260</vt:i4>
      </vt:variant>
      <vt:variant>
        <vt:i4>0</vt:i4>
      </vt:variant>
      <vt:variant>
        <vt:i4>5</vt:i4>
      </vt:variant>
      <vt:variant>
        <vt:lpwstr/>
      </vt:variant>
      <vt:variant>
        <vt:lpwstr>_Toc34142987</vt:lpwstr>
      </vt:variant>
      <vt:variant>
        <vt:i4>1572920</vt:i4>
      </vt:variant>
      <vt:variant>
        <vt:i4>254</vt:i4>
      </vt:variant>
      <vt:variant>
        <vt:i4>0</vt:i4>
      </vt:variant>
      <vt:variant>
        <vt:i4>5</vt:i4>
      </vt:variant>
      <vt:variant>
        <vt:lpwstr/>
      </vt:variant>
      <vt:variant>
        <vt:lpwstr>_Toc34142986</vt:lpwstr>
      </vt:variant>
      <vt:variant>
        <vt:i4>1769528</vt:i4>
      </vt:variant>
      <vt:variant>
        <vt:i4>248</vt:i4>
      </vt:variant>
      <vt:variant>
        <vt:i4>0</vt:i4>
      </vt:variant>
      <vt:variant>
        <vt:i4>5</vt:i4>
      </vt:variant>
      <vt:variant>
        <vt:lpwstr/>
      </vt:variant>
      <vt:variant>
        <vt:lpwstr>_Toc34142985</vt:lpwstr>
      </vt:variant>
      <vt:variant>
        <vt:i4>1703992</vt:i4>
      </vt:variant>
      <vt:variant>
        <vt:i4>242</vt:i4>
      </vt:variant>
      <vt:variant>
        <vt:i4>0</vt:i4>
      </vt:variant>
      <vt:variant>
        <vt:i4>5</vt:i4>
      </vt:variant>
      <vt:variant>
        <vt:lpwstr/>
      </vt:variant>
      <vt:variant>
        <vt:lpwstr>_Toc34142984</vt:lpwstr>
      </vt:variant>
      <vt:variant>
        <vt:i4>1900600</vt:i4>
      </vt:variant>
      <vt:variant>
        <vt:i4>236</vt:i4>
      </vt:variant>
      <vt:variant>
        <vt:i4>0</vt:i4>
      </vt:variant>
      <vt:variant>
        <vt:i4>5</vt:i4>
      </vt:variant>
      <vt:variant>
        <vt:lpwstr/>
      </vt:variant>
      <vt:variant>
        <vt:lpwstr>_Toc34142983</vt:lpwstr>
      </vt:variant>
      <vt:variant>
        <vt:i4>1835064</vt:i4>
      </vt:variant>
      <vt:variant>
        <vt:i4>230</vt:i4>
      </vt:variant>
      <vt:variant>
        <vt:i4>0</vt:i4>
      </vt:variant>
      <vt:variant>
        <vt:i4>5</vt:i4>
      </vt:variant>
      <vt:variant>
        <vt:lpwstr/>
      </vt:variant>
      <vt:variant>
        <vt:lpwstr>_Toc34142982</vt:lpwstr>
      </vt:variant>
      <vt:variant>
        <vt:i4>2031672</vt:i4>
      </vt:variant>
      <vt:variant>
        <vt:i4>224</vt:i4>
      </vt:variant>
      <vt:variant>
        <vt:i4>0</vt:i4>
      </vt:variant>
      <vt:variant>
        <vt:i4>5</vt:i4>
      </vt:variant>
      <vt:variant>
        <vt:lpwstr/>
      </vt:variant>
      <vt:variant>
        <vt:lpwstr>_Toc34142981</vt:lpwstr>
      </vt:variant>
      <vt:variant>
        <vt:i4>1966136</vt:i4>
      </vt:variant>
      <vt:variant>
        <vt:i4>218</vt:i4>
      </vt:variant>
      <vt:variant>
        <vt:i4>0</vt:i4>
      </vt:variant>
      <vt:variant>
        <vt:i4>5</vt:i4>
      </vt:variant>
      <vt:variant>
        <vt:lpwstr/>
      </vt:variant>
      <vt:variant>
        <vt:lpwstr>_Toc34142980</vt:lpwstr>
      </vt:variant>
      <vt:variant>
        <vt:i4>1507383</vt:i4>
      </vt:variant>
      <vt:variant>
        <vt:i4>212</vt:i4>
      </vt:variant>
      <vt:variant>
        <vt:i4>0</vt:i4>
      </vt:variant>
      <vt:variant>
        <vt:i4>5</vt:i4>
      </vt:variant>
      <vt:variant>
        <vt:lpwstr/>
      </vt:variant>
      <vt:variant>
        <vt:lpwstr>_Toc34142979</vt:lpwstr>
      </vt:variant>
      <vt:variant>
        <vt:i4>1441847</vt:i4>
      </vt:variant>
      <vt:variant>
        <vt:i4>206</vt:i4>
      </vt:variant>
      <vt:variant>
        <vt:i4>0</vt:i4>
      </vt:variant>
      <vt:variant>
        <vt:i4>5</vt:i4>
      </vt:variant>
      <vt:variant>
        <vt:lpwstr/>
      </vt:variant>
      <vt:variant>
        <vt:lpwstr>_Toc34142978</vt:lpwstr>
      </vt:variant>
      <vt:variant>
        <vt:i4>1638455</vt:i4>
      </vt:variant>
      <vt:variant>
        <vt:i4>200</vt:i4>
      </vt:variant>
      <vt:variant>
        <vt:i4>0</vt:i4>
      </vt:variant>
      <vt:variant>
        <vt:i4>5</vt:i4>
      </vt:variant>
      <vt:variant>
        <vt:lpwstr/>
      </vt:variant>
      <vt:variant>
        <vt:lpwstr>_Toc34142977</vt:lpwstr>
      </vt:variant>
      <vt:variant>
        <vt:i4>1572919</vt:i4>
      </vt:variant>
      <vt:variant>
        <vt:i4>194</vt:i4>
      </vt:variant>
      <vt:variant>
        <vt:i4>0</vt:i4>
      </vt:variant>
      <vt:variant>
        <vt:i4>5</vt:i4>
      </vt:variant>
      <vt:variant>
        <vt:lpwstr/>
      </vt:variant>
      <vt:variant>
        <vt:lpwstr>_Toc34142976</vt:lpwstr>
      </vt:variant>
      <vt:variant>
        <vt:i4>1769527</vt:i4>
      </vt:variant>
      <vt:variant>
        <vt:i4>188</vt:i4>
      </vt:variant>
      <vt:variant>
        <vt:i4>0</vt:i4>
      </vt:variant>
      <vt:variant>
        <vt:i4>5</vt:i4>
      </vt:variant>
      <vt:variant>
        <vt:lpwstr/>
      </vt:variant>
      <vt:variant>
        <vt:lpwstr>_Toc34142975</vt:lpwstr>
      </vt:variant>
      <vt:variant>
        <vt:i4>1703991</vt:i4>
      </vt:variant>
      <vt:variant>
        <vt:i4>182</vt:i4>
      </vt:variant>
      <vt:variant>
        <vt:i4>0</vt:i4>
      </vt:variant>
      <vt:variant>
        <vt:i4>5</vt:i4>
      </vt:variant>
      <vt:variant>
        <vt:lpwstr/>
      </vt:variant>
      <vt:variant>
        <vt:lpwstr>_Toc34142974</vt:lpwstr>
      </vt:variant>
      <vt:variant>
        <vt:i4>1900599</vt:i4>
      </vt:variant>
      <vt:variant>
        <vt:i4>176</vt:i4>
      </vt:variant>
      <vt:variant>
        <vt:i4>0</vt:i4>
      </vt:variant>
      <vt:variant>
        <vt:i4>5</vt:i4>
      </vt:variant>
      <vt:variant>
        <vt:lpwstr/>
      </vt:variant>
      <vt:variant>
        <vt:lpwstr>_Toc34142973</vt:lpwstr>
      </vt:variant>
      <vt:variant>
        <vt:i4>1835063</vt:i4>
      </vt:variant>
      <vt:variant>
        <vt:i4>170</vt:i4>
      </vt:variant>
      <vt:variant>
        <vt:i4>0</vt:i4>
      </vt:variant>
      <vt:variant>
        <vt:i4>5</vt:i4>
      </vt:variant>
      <vt:variant>
        <vt:lpwstr/>
      </vt:variant>
      <vt:variant>
        <vt:lpwstr>_Toc34142972</vt:lpwstr>
      </vt:variant>
      <vt:variant>
        <vt:i4>2031671</vt:i4>
      </vt:variant>
      <vt:variant>
        <vt:i4>164</vt:i4>
      </vt:variant>
      <vt:variant>
        <vt:i4>0</vt:i4>
      </vt:variant>
      <vt:variant>
        <vt:i4>5</vt:i4>
      </vt:variant>
      <vt:variant>
        <vt:lpwstr/>
      </vt:variant>
      <vt:variant>
        <vt:lpwstr>_Toc34142971</vt:lpwstr>
      </vt:variant>
      <vt:variant>
        <vt:i4>1966135</vt:i4>
      </vt:variant>
      <vt:variant>
        <vt:i4>158</vt:i4>
      </vt:variant>
      <vt:variant>
        <vt:i4>0</vt:i4>
      </vt:variant>
      <vt:variant>
        <vt:i4>5</vt:i4>
      </vt:variant>
      <vt:variant>
        <vt:lpwstr/>
      </vt:variant>
      <vt:variant>
        <vt:lpwstr>_Toc34142970</vt:lpwstr>
      </vt:variant>
      <vt:variant>
        <vt:i4>1507382</vt:i4>
      </vt:variant>
      <vt:variant>
        <vt:i4>152</vt:i4>
      </vt:variant>
      <vt:variant>
        <vt:i4>0</vt:i4>
      </vt:variant>
      <vt:variant>
        <vt:i4>5</vt:i4>
      </vt:variant>
      <vt:variant>
        <vt:lpwstr/>
      </vt:variant>
      <vt:variant>
        <vt:lpwstr>_Toc34142969</vt:lpwstr>
      </vt:variant>
      <vt:variant>
        <vt:i4>1441846</vt:i4>
      </vt:variant>
      <vt:variant>
        <vt:i4>146</vt:i4>
      </vt:variant>
      <vt:variant>
        <vt:i4>0</vt:i4>
      </vt:variant>
      <vt:variant>
        <vt:i4>5</vt:i4>
      </vt:variant>
      <vt:variant>
        <vt:lpwstr/>
      </vt:variant>
      <vt:variant>
        <vt:lpwstr>_Toc34142968</vt:lpwstr>
      </vt:variant>
      <vt:variant>
        <vt:i4>1638454</vt:i4>
      </vt:variant>
      <vt:variant>
        <vt:i4>140</vt:i4>
      </vt:variant>
      <vt:variant>
        <vt:i4>0</vt:i4>
      </vt:variant>
      <vt:variant>
        <vt:i4>5</vt:i4>
      </vt:variant>
      <vt:variant>
        <vt:lpwstr/>
      </vt:variant>
      <vt:variant>
        <vt:lpwstr>_Toc34142967</vt:lpwstr>
      </vt:variant>
      <vt:variant>
        <vt:i4>1572918</vt:i4>
      </vt:variant>
      <vt:variant>
        <vt:i4>134</vt:i4>
      </vt:variant>
      <vt:variant>
        <vt:i4>0</vt:i4>
      </vt:variant>
      <vt:variant>
        <vt:i4>5</vt:i4>
      </vt:variant>
      <vt:variant>
        <vt:lpwstr/>
      </vt:variant>
      <vt:variant>
        <vt:lpwstr>_Toc34142966</vt:lpwstr>
      </vt:variant>
      <vt:variant>
        <vt:i4>1769526</vt:i4>
      </vt:variant>
      <vt:variant>
        <vt:i4>128</vt:i4>
      </vt:variant>
      <vt:variant>
        <vt:i4>0</vt:i4>
      </vt:variant>
      <vt:variant>
        <vt:i4>5</vt:i4>
      </vt:variant>
      <vt:variant>
        <vt:lpwstr/>
      </vt:variant>
      <vt:variant>
        <vt:lpwstr>_Toc34142965</vt:lpwstr>
      </vt:variant>
      <vt:variant>
        <vt:i4>1703990</vt:i4>
      </vt:variant>
      <vt:variant>
        <vt:i4>122</vt:i4>
      </vt:variant>
      <vt:variant>
        <vt:i4>0</vt:i4>
      </vt:variant>
      <vt:variant>
        <vt:i4>5</vt:i4>
      </vt:variant>
      <vt:variant>
        <vt:lpwstr/>
      </vt:variant>
      <vt:variant>
        <vt:lpwstr>_Toc34142964</vt:lpwstr>
      </vt:variant>
      <vt:variant>
        <vt:i4>1900598</vt:i4>
      </vt:variant>
      <vt:variant>
        <vt:i4>116</vt:i4>
      </vt:variant>
      <vt:variant>
        <vt:i4>0</vt:i4>
      </vt:variant>
      <vt:variant>
        <vt:i4>5</vt:i4>
      </vt:variant>
      <vt:variant>
        <vt:lpwstr/>
      </vt:variant>
      <vt:variant>
        <vt:lpwstr>_Toc34142963</vt:lpwstr>
      </vt:variant>
      <vt:variant>
        <vt:i4>1835062</vt:i4>
      </vt:variant>
      <vt:variant>
        <vt:i4>110</vt:i4>
      </vt:variant>
      <vt:variant>
        <vt:i4>0</vt:i4>
      </vt:variant>
      <vt:variant>
        <vt:i4>5</vt:i4>
      </vt:variant>
      <vt:variant>
        <vt:lpwstr/>
      </vt:variant>
      <vt:variant>
        <vt:lpwstr>_Toc34142962</vt:lpwstr>
      </vt:variant>
      <vt:variant>
        <vt:i4>2031670</vt:i4>
      </vt:variant>
      <vt:variant>
        <vt:i4>104</vt:i4>
      </vt:variant>
      <vt:variant>
        <vt:i4>0</vt:i4>
      </vt:variant>
      <vt:variant>
        <vt:i4>5</vt:i4>
      </vt:variant>
      <vt:variant>
        <vt:lpwstr/>
      </vt:variant>
      <vt:variant>
        <vt:lpwstr>_Toc34142961</vt:lpwstr>
      </vt:variant>
      <vt:variant>
        <vt:i4>1966134</vt:i4>
      </vt:variant>
      <vt:variant>
        <vt:i4>98</vt:i4>
      </vt:variant>
      <vt:variant>
        <vt:i4>0</vt:i4>
      </vt:variant>
      <vt:variant>
        <vt:i4>5</vt:i4>
      </vt:variant>
      <vt:variant>
        <vt:lpwstr/>
      </vt:variant>
      <vt:variant>
        <vt:lpwstr>_Toc34142960</vt:lpwstr>
      </vt:variant>
      <vt:variant>
        <vt:i4>1507381</vt:i4>
      </vt:variant>
      <vt:variant>
        <vt:i4>92</vt:i4>
      </vt:variant>
      <vt:variant>
        <vt:i4>0</vt:i4>
      </vt:variant>
      <vt:variant>
        <vt:i4>5</vt:i4>
      </vt:variant>
      <vt:variant>
        <vt:lpwstr/>
      </vt:variant>
      <vt:variant>
        <vt:lpwstr>_Toc34142959</vt:lpwstr>
      </vt:variant>
      <vt:variant>
        <vt:i4>1441845</vt:i4>
      </vt:variant>
      <vt:variant>
        <vt:i4>86</vt:i4>
      </vt:variant>
      <vt:variant>
        <vt:i4>0</vt:i4>
      </vt:variant>
      <vt:variant>
        <vt:i4>5</vt:i4>
      </vt:variant>
      <vt:variant>
        <vt:lpwstr/>
      </vt:variant>
      <vt:variant>
        <vt:lpwstr>_Toc34142958</vt:lpwstr>
      </vt:variant>
      <vt:variant>
        <vt:i4>1638453</vt:i4>
      </vt:variant>
      <vt:variant>
        <vt:i4>80</vt:i4>
      </vt:variant>
      <vt:variant>
        <vt:i4>0</vt:i4>
      </vt:variant>
      <vt:variant>
        <vt:i4>5</vt:i4>
      </vt:variant>
      <vt:variant>
        <vt:lpwstr/>
      </vt:variant>
      <vt:variant>
        <vt:lpwstr>_Toc34142957</vt:lpwstr>
      </vt:variant>
      <vt:variant>
        <vt:i4>1572917</vt:i4>
      </vt:variant>
      <vt:variant>
        <vt:i4>74</vt:i4>
      </vt:variant>
      <vt:variant>
        <vt:i4>0</vt:i4>
      </vt:variant>
      <vt:variant>
        <vt:i4>5</vt:i4>
      </vt:variant>
      <vt:variant>
        <vt:lpwstr/>
      </vt:variant>
      <vt:variant>
        <vt:lpwstr>_Toc34142956</vt:lpwstr>
      </vt:variant>
      <vt:variant>
        <vt:i4>1769525</vt:i4>
      </vt:variant>
      <vt:variant>
        <vt:i4>68</vt:i4>
      </vt:variant>
      <vt:variant>
        <vt:i4>0</vt:i4>
      </vt:variant>
      <vt:variant>
        <vt:i4>5</vt:i4>
      </vt:variant>
      <vt:variant>
        <vt:lpwstr/>
      </vt:variant>
      <vt:variant>
        <vt:lpwstr>_Toc34142955</vt:lpwstr>
      </vt:variant>
      <vt:variant>
        <vt:i4>1703989</vt:i4>
      </vt:variant>
      <vt:variant>
        <vt:i4>62</vt:i4>
      </vt:variant>
      <vt:variant>
        <vt:i4>0</vt:i4>
      </vt:variant>
      <vt:variant>
        <vt:i4>5</vt:i4>
      </vt:variant>
      <vt:variant>
        <vt:lpwstr/>
      </vt:variant>
      <vt:variant>
        <vt:lpwstr>_Toc34142954</vt:lpwstr>
      </vt:variant>
      <vt:variant>
        <vt:i4>1900597</vt:i4>
      </vt:variant>
      <vt:variant>
        <vt:i4>56</vt:i4>
      </vt:variant>
      <vt:variant>
        <vt:i4>0</vt:i4>
      </vt:variant>
      <vt:variant>
        <vt:i4>5</vt:i4>
      </vt:variant>
      <vt:variant>
        <vt:lpwstr/>
      </vt:variant>
      <vt:variant>
        <vt:lpwstr>_Toc34142953</vt:lpwstr>
      </vt:variant>
      <vt:variant>
        <vt:i4>1835061</vt:i4>
      </vt:variant>
      <vt:variant>
        <vt:i4>50</vt:i4>
      </vt:variant>
      <vt:variant>
        <vt:i4>0</vt:i4>
      </vt:variant>
      <vt:variant>
        <vt:i4>5</vt:i4>
      </vt:variant>
      <vt:variant>
        <vt:lpwstr/>
      </vt:variant>
      <vt:variant>
        <vt:lpwstr>_Toc34142952</vt:lpwstr>
      </vt:variant>
      <vt:variant>
        <vt:i4>2031669</vt:i4>
      </vt:variant>
      <vt:variant>
        <vt:i4>44</vt:i4>
      </vt:variant>
      <vt:variant>
        <vt:i4>0</vt:i4>
      </vt:variant>
      <vt:variant>
        <vt:i4>5</vt:i4>
      </vt:variant>
      <vt:variant>
        <vt:lpwstr/>
      </vt:variant>
      <vt:variant>
        <vt:lpwstr>_Toc34142951</vt:lpwstr>
      </vt:variant>
      <vt:variant>
        <vt:i4>1966133</vt:i4>
      </vt:variant>
      <vt:variant>
        <vt:i4>38</vt:i4>
      </vt:variant>
      <vt:variant>
        <vt:i4>0</vt:i4>
      </vt:variant>
      <vt:variant>
        <vt:i4>5</vt:i4>
      </vt:variant>
      <vt:variant>
        <vt:lpwstr/>
      </vt:variant>
      <vt:variant>
        <vt:lpwstr>_Toc34142950</vt:lpwstr>
      </vt:variant>
      <vt:variant>
        <vt:i4>1507380</vt:i4>
      </vt:variant>
      <vt:variant>
        <vt:i4>32</vt:i4>
      </vt:variant>
      <vt:variant>
        <vt:i4>0</vt:i4>
      </vt:variant>
      <vt:variant>
        <vt:i4>5</vt:i4>
      </vt:variant>
      <vt:variant>
        <vt:lpwstr/>
      </vt:variant>
      <vt:variant>
        <vt:lpwstr>_Toc34142949</vt:lpwstr>
      </vt:variant>
      <vt:variant>
        <vt:i4>1441844</vt:i4>
      </vt:variant>
      <vt:variant>
        <vt:i4>26</vt:i4>
      </vt:variant>
      <vt:variant>
        <vt:i4>0</vt:i4>
      </vt:variant>
      <vt:variant>
        <vt:i4>5</vt:i4>
      </vt:variant>
      <vt:variant>
        <vt:lpwstr/>
      </vt:variant>
      <vt:variant>
        <vt:lpwstr>_Toc34142948</vt:lpwstr>
      </vt:variant>
      <vt:variant>
        <vt:i4>1638452</vt:i4>
      </vt:variant>
      <vt:variant>
        <vt:i4>20</vt:i4>
      </vt:variant>
      <vt:variant>
        <vt:i4>0</vt:i4>
      </vt:variant>
      <vt:variant>
        <vt:i4>5</vt:i4>
      </vt:variant>
      <vt:variant>
        <vt:lpwstr/>
      </vt:variant>
      <vt:variant>
        <vt:lpwstr>_Toc34142947</vt:lpwstr>
      </vt:variant>
      <vt:variant>
        <vt:i4>1572916</vt:i4>
      </vt:variant>
      <vt:variant>
        <vt:i4>14</vt:i4>
      </vt:variant>
      <vt:variant>
        <vt:i4>0</vt:i4>
      </vt:variant>
      <vt:variant>
        <vt:i4>5</vt:i4>
      </vt:variant>
      <vt:variant>
        <vt:lpwstr/>
      </vt:variant>
      <vt:variant>
        <vt:lpwstr>_Toc34142946</vt:lpwstr>
      </vt:variant>
      <vt:variant>
        <vt:i4>1769524</vt:i4>
      </vt:variant>
      <vt:variant>
        <vt:i4>8</vt:i4>
      </vt:variant>
      <vt:variant>
        <vt:i4>0</vt:i4>
      </vt:variant>
      <vt:variant>
        <vt:i4>5</vt:i4>
      </vt:variant>
      <vt:variant>
        <vt:lpwstr/>
      </vt:variant>
      <vt:variant>
        <vt:lpwstr>_Toc34142945</vt:lpwstr>
      </vt:variant>
      <vt:variant>
        <vt:i4>1703988</vt:i4>
      </vt:variant>
      <vt:variant>
        <vt:i4>2</vt:i4>
      </vt:variant>
      <vt:variant>
        <vt:i4>0</vt:i4>
      </vt:variant>
      <vt:variant>
        <vt:i4>5</vt:i4>
      </vt:variant>
      <vt:variant>
        <vt:lpwstr/>
      </vt:variant>
      <vt:variant>
        <vt:lpwstr>_Toc341429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 Strandqvist</dc:creator>
  <cp:keywords/>
  <dc:description/>
  <cp:lastModifiedBy>Johannes Ringborg</cp:lastModifiedBy>
  <cp:revision>13</cp:revision>
  <cp:lastPrinted>2020-03-03T13:28:00Z</cp:lastPrinted>
  <dcterms:created xsi:type="dcterms:W3CDTF">2020-03-03T16:11:00Z</dcterms:created>
  <dcterms:modified xsi:type="dcterms:W3CDTF">2020-05-23T17: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C9EE1C8DFFC543B24B9A006B276840</vt:lpwstr>
  </property>
  <property fmtid="{D5CDD505-2E9C-101B-9397-08002B2CF9AE}" pid="3" name="Mendeley Document_1">
    <vt:lpwstr>True</vt:lpwstr>
  </property>
  <property fmtid="{D5CDD505-2E9C-101B-9397-08002B2CF9AE}" pid="4" name="Mendeley Unique User Id_1">
    <vt:lpwstr>3f49b778-553c-316c-be04-9a3f6463f5a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